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E4C9C9" w14:textId="77777777" w:rsidR="00BF294B" w:rsidRDefault="00BF294B">
      <w:pPr>
        <w:pStyle w:val="Title"/>
        <w:rPr>
          <w:lang w:val="en-IE"/>
        </w:rPr>
      </w:pPr>
      <w:bookmarkStart w:id="0" w:name="_Hlk106225443"/>
      <w:bookmarkEnd w:id="0"/>
    </w:p>
    <w:p w14:paraId="00B4E527" w14:textId="25C962EC" w:rsidR="00222856" w:rsidRDefault="00BF294B">
      <w:pPr>
        <w:pStyle w:val="Title"/>
        <w:rPr>
          <w:lang w:val="en-IE"/>
        </w:rPr>
      </w:pPr>
      <w:r w:rsidRPr="00BF294B">
        <w:rPr>
          <w:lang w:val="en-IE"/>
        </w:rPr>
        <w:t>Hybridization of Biologically Inspired Algorithms for Discrete Optimisation Problems</w:t>
      </w:r>
    </w:p>
    <w:p w14:paraId="6B64A9DF" w14:textId="77777777" w:rsidR="00BF294B" w:rsidRDefault="00BF294B">
      <w:pPr>
        <w:pStyle w:val="Title"/>
        <w:rPr>
          <w:lang w:val="en-IE"/>
        </w:rPr>
      </w:pPr>
    </w:p>
    <w:p w14:paraId="36C7AB69" w14:textId="4C934062" w:rsidR="00222856" w:rsidRPr="00222856" w:rsidRDefault="00143244" w:rsidP="00222856">
      <w:pPr>
        <w:spacing w:line="240" w:lineRule="auto"/>
        <w:jc w:val="center"/>
        <w:rPr>
          <w:szCs w:val="24"/>
          <w:lang w:eastAsia="en-GB"/>
        </w:rPr>
      </w:pPr>
      <w:r w:rsidRPr="00222856">
        <w:rPr>
          <w:noProof/>
          <w:szCs w:val="24"/>
          <w:lang w:eastAsia="en-GB"/>
        </w:rPr>
        <w:drawing>
          <wp:inline distT="0" distB="0" distL="0" distR="0" wp14:anchorId="1353EA8E" wp14:editId="3BDDF1D5">
            <wp:extent cx="2867025" cy="1381125"/>
            <wp:effectExtent l="0" t="0" r="0" b="0"/>
            <wp:docPr id="1" name="Picture 1" descr="mage result for technological university dubl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ge result for technological university dublin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7025" cy="1381125"/>
                    </a:xfrm>
                    <a:prstGeom prst="rect">
                      <a:avLst/>
                    </a:prstGeom>
                    <a:noFill/>
                    <a:ln>
                      <a:noFill/>
                    </a:ln>
                  </pic:spPr>
                </pic:pic>
              </a:graphicData>
            </a:graphic>
          </wp:inline>
        </w:drawing>
      </w:r>
    </w:p>
    <w:p w14:paraId="2507B55D" w14:textId="77777777" w:rsidR="00867D58" w:rsidRDefault="00867D58" w:rsidP="00172937">
      <w:pPr>
        <w:pStyle w:val="Title"/>
        <w:rPr>
          <w:lang w:val="en-IE"/>
        </w:rPr>
      </w:pPr>
    </w:p>
    <w:p w14:paraId="33C5640A" w14:textId="77777777" w:rsidR="00867D58" w:rsidRDefault="0007677C" w:rsidP="0007677C">
      <w:pPr>
        <w:pStyle w:val="AuthorName"/>
      </w:pPr>
      <w:r>
        <w:rPr>
          <w:sz w:val="36"/>
        </w:rPr>
        <w:t>Elihu Essien-Thompson</w:t>
      </w:r>
    </w:p>
    <w:p w14:paraId="369B9067" w14:textId="77777777" w:rsidR="00867D58" w:rsidRDefault="00867D58">
      <w:pPr>
        <w:pStyle w:val="Institute"/>
      </w:pPr>
    </w:p>
    <w:p w14:paraId="08FF7ED0" w14:textId="77777777" w:rsidR="00867D58" w:rsidRDefault="00867D58">
      <w:pPr>
        <w:pStyle w:val="Institute"/>
      </w:pPr>
    </w:p>
    <w:p w14:paraId="4CB0984D" w14:textId="77777777" w:rsidR="00867D58" w:rsidRDefault="00867D58">
      <w:pPr>
        <w:pStyle w:val="Institute"/>
      </w:pPr>
    </w:p>
    <w:p w14:paraId="2DCF984B" w14:textId="77777777" w:rsidR="00867D58" w:rsidRDefault="00867D58">
      <w:pPr>
        <w:pStyle w:val="Content0"/>
        <w:spacing w:line="360" w:lineRule="auto"/>
        <w:jc w:val="center"/>
        <w:rPr>
          <w:sz w:val="28"/>
        </w:rPr>
      </w:pPr>
      <w:r>
        <w:rPr>
          <w:sz w:val="28"/>
        </w:rPr>
        <w:t xml:space="preserve">A dissertation submitted in partial fulfilment of the requirements of </w:t>
      </w:r>
      <w:r w:rsidR="006C7873">
        <w:rPr>
          <w:sz w:val="28"/>
        </w:rPr>
        <w:t>Technological University Dublin</w:t>
      </w:r>
      <w:r>
        <w:rPr>
          <w:sz w:val="28"/>
        </w:rPr>
        <w:t xml:space="preserve"> for the degree of </w:t>
      </w:r>
    </w:p>
    <w:p w14:paraId="10123251" w14:textId="77777777" w:rsidR="00867D58" w:rsidRDefault="00867D58">
      <w:pPr>
        <w:pStyle w:val="Content0"/>
        <w:spacing w:line="360" w:lineRule="auto"/>
        <w:jc w:val="center"/>
      </w:pPr>
      <w:r>
        <w:rPr>
          <w:sz w:val="28"/>
        </w:rPr>
        <w:t xml:space="preserve">M.Sc. in </w:t>
      </w:r>
      <w:r w:rsidR="001609B0">
        <w:rPr>
          <w:sz w:val="28"/>
        </w:rPr>
        <w:t>Computer Science</w:t>
      </w:r>
      <w:r>
        <w:rPr>
          <w:sz w:val="28"/>
        </w:rPr>
        <w:t xml:space="preserve"> </w:t>
      </w:r>
      <w:r w:rsidR="0007677C">
        <w:rPr>
          <w:sz w:val="28"/>
        </w:rPr>
        <w:t>(Advanced Software Development)</w:t>
      </w:r>
    </w:p>
    <w:p w14:paraId="25210254" w14:textId="77777777" w:rsidR="00867D58" w:rsidRPr="00BF294B" w:rsidRDefault="00867D58">
      <w:pPr>
        <w:pStyle w:val="Content0"/>
        <w:spacing w:line="360" w:lineRule="auto"/>
      </w:pPr>
    </w:p>
    <w:p w14:paraId="7E630D21" w14:textId="3CFBD362" w:rsidR="00867D58" w:rsidRPr="00BF294B" w:rsidRDefault="00BF294B">
      <w:pPr>
        <w:pStyle w:val="Content0"/>
        <w:spacing w:line="360" w:lineRule="auto"/>
        <w:jc w:val="center"/>
        <w:rPr>
          <w:b/>
        </w:rPr>
      </w:pPr>
      <w:r>
        <w:rPr>
          <w:b/>
          <w:sz w:val="36"/>
        </w:rPr>
        <w:t xml:space="preserve">June </w:t>
      </w:r>
      <w:r w:rsidR="00075502" w:rsidRPr="00BF294B">
        <w:rPr>
          <w:b/>
          <w:sz w:val="36"/>
        </w:rPr>
        <w:t>20</w:t>
      </w:r>
      <w:r w:rsidR="0007677C" w:rsidRPr="00BF294B">
        <w:rPr>
          <w:b/>
          <w:sz w:val="36"/>
        </w:rPr>
        <w:t>22</w:t>
      </w:r>
    </w:p>
    <w:p w14:paraId="38FBA92B" w14:textId="77777777" w:rsidR="00867D58" w:rsidRDefault="00867D58" w:rsidP="00B063E3">
      <w:pPr>
        <w:pStyle w:val="CourseTitle"/>
        <w:spacing w:line="360" w:lineRule="auto"/>
        <w:ind w:right="280"/>
      </w:pPr>
    </w:p>
    <w:p w14:paraId="2995ABF7" w14:textId="77777777" w:rsidR="00867D58" w:rsidRDefault="00867D58">
      <w:pPr>
        <w:pStyle w:val="Caption"/>
        <w:sectPr w:rsidR="00867D58" w:rsidSect="00AF6BC4">
          <w:headerReference w:type="even" r:id="rId9"/>
          <w:headerReference w:type="default" r:id="rId10"/>
          <w:footerReference w:type="even" r:id="rId11"/>
          <w:footerReference w:type="default" r:id="rId12"/>
          <w:headerReference w:type="first" r:id="rId13"/>
          <w:footerReference w:type="first" r:id="rId14"/>
          <w:pgSz w:w="11906" w:h="16838"/>
          <w:pgMar w:top="1418" w:right="1701" w:bottom="1418" w:left="1814" w:header="720" w:footer="720" w:gutter="0"/>
          <w:pgNumType w:fmt="upperRoman" w:start="1"/>
          <w:cols w:space="720"/>
          <w:titlePg/>
        </w:sectPr>
      </w:pPr>
    </w:p>
    <w:p w14:paraId="6DF2F84C" w14:textId="77777777" w:rsidR="00867D58" w:rsidRDefault="00867D58">
      <w:pPr>
        <w:rPr>
          <w:b/>
          <w:snapToGrid w:val="0"/>
          <w:sz w:val="28"/>
        </w:rPr>
      </w:pPr>
    </w:p>
    <w:p w14:paraId="1D2C6616" w14:textId="77777777" w:rsidR="00867D58" w:rsidRDefault="00867D58">
      <w:pPr>
        <w:rPr>
          <w:b/>
          <w:snapToGrid w:val="0"/>
          <w:sz w:val="28"/>
        </w:rPr>
      </w:pPr>
    </w:p>
    <w:p w14:paraId="4B5511D0" w14:textId="77777777" w:rsidR="00867D58" w:rsidRDefault="00867D58">
      <w:pPr>
        <w:rPr>
          <w:b/>
          <w:snapToGrid w:val="0"/>
          <w:sz w:val="28"/>
        </w:rPr>
      </w:pPr>
    </w:p>
    <w:p w14:paraId="19993EC4" w14:textId="77777777" w:rsidR="00867D58" w:rsidRDefault="00867D58">
      <w:pPr>
        <w:rPr>
          <w:b/>
          <w:snapToGrid w:val="0"/>
          <w:sz w:val="28"/>
        </w:rPr>
      </w:pPr>
    </w:p>
    <w:p w14:paraId="2709B5C1" w14:textId="77777777" w:rsidR="0064551F" w:rsidRDefault="0064551F" w:rsidP="0064551F">
      <w:r>
        <w:t xml:space="preserve">I certify that this dissertation which I now submit for examination for the award of MSc in Computing </w:t>
      </w:r>
      <w:r w:rsidR="0007677C" w:rsidRPr="0007677C">
        <w:t xml:space="preserve">(Advanced Software Development), </w:t>
      </w:r>
      <w:r>
        <w:t>is entirely my own work and has not been taken from the work of others save and to the extent that such work has been cited and acknowledged within the test of my work.</w:t>
      </w:r>
    </w:p>
    <w:p w14:paraId="3A8E6AB4" w14:textId="77777777" w:rsidR="0064551F" w:rsidRDefault="0064551F" w:rsidP="0064551F"/>
    <w:p w14:paraId="04A06112" w14:textId="77777777" w:rsidR="0064551F" w:rsidRDefault="0064551F" w:rsidP="0064551F">
      <w:r>
        <w:t xml:space="preserve">This dissertation was prepared according to the regulations for postgraduate study of the </w:t>
      </w:r>
      <w:r w:rsidR="00A73BE7">
        <w:t>Technological University Dublin</w:t>
      </w:r>
      <w:r>
        <w:t xml:space="preserve"> and has not been submitted in whole or part for an award in any other Institute or University.</w:t>
      </w:r>
    </w:p>
    <w:p w14:paraId="17B8B5AD" w14:textId="77777777" w:rsidR="0064551F" w:rsidRDefault="0064551F" w:rsidP="0064551F"/>
    <w:p w14:paraId="241E61ED" w14:textId="77777777" w:rsidR="0064551F" w:rsidRDefault="0064551F" w:rsidP="0064551F">
      <w:r>
        <w:t>The work reported on in this dissertation conforms to the principles and requirements of the Institute’s guidelines for ethics in research.</w:t>
      </w:r>
    </w:p>
    <w:p w14:paraId="3C9F7DCA" w14:textId="77777777" w:rsidR="00867D58" w:rsidRDefault="00867D58">
      <w:pPr>
        <w:rPr>
          <w:b/>
          <w:i/>
          <w:snapToGrid w:val="0"/>
          <w:szCs w:val="24"/>
        </w:rPr>
      </w:pPr>
    </w:p>
    <w:p w14:paraId="4DA98D2B" w14:textId="77777777" w:rsidR="00867D58" w:rsidRDefault="00867D58">
      <w:pPr>
        <w:rPr>
          <w:b/>
          <w:i/>
          <w:snapToGrid w:val="0"/>
          <w:szCs w:val="24"/>
        </w:rPr>
      </w:pPr>
    </w:p>
    <w:p w14:paraId="7C997BD7" w14:textId="77777777" w:rsidR="00867D58" w:rsidRDefault="00867D58">
      <w:pPr>
        <w:rPr>
          <w:b/>
          <w:i/>
          <w:snapToGrid w:val="0"/>
          <w:szCs w:val="24"/>
        </w:rPr>
      </w:pPr>
    </w:p>
    <w:p w14:paraId="2730E36A" w14:textId="3065FA1B" w:rsidR="00867D58" w:rsidRPr="00852AC3" w:rsidRDefault="00867D58">
      <w:pPr>
        <w:rPr>
          <w:b/>
          <w:snapToGrid w:val="0"/>
          <w:szCs w:val="24"/>
        </w:rPr>
      </w:pPr>
      <w:r w:rsidRPr="00852AC3">
        <w:rPr>
          <w:b/>
          <w:snapToGrid w:val="0"/>
          <w:szCs w:val="24"/>
        </w:rPr>
        <w:t xml:space="preserve">Signed:  </w:t>
      </w:r>
      <w:r w:rsidRPr="00852AC3">
        <w:rPr>
          <w:b/>
          <w:snapToGrid w:val="0"/>
          <w:szCs w:val="24"/>
        </w:rPr>
        <w:tab/>
      </w:r>
      <w:r w:rsidR="00BA1C99">
        <w:rPr>
          <w:noProof/>
        </w:rPr>
        <w:drawing>
          <wp:inline distT="0" distB="0" distL="0" distR="0" wp14:anchorId="0F03370F" wp14:editId="1A58D72D">
            <wp:extent cx="1847850" cy="45876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a:blip r:embed="rId15" cstate="hqprint">
                      <a:extLst>
                        <a:ext uri="{28A0092B-C50C-407E-A947-70E740481C1C}">
                          <a14:useLocalDpi xmlns:a14="http://schemas.microsoft.com/office/drawing/2010/main" val="0"/>
                        </a:ext>
                      </a:extLst>
                    </a:blip>
                    <a:stretch>
                      <a:fillRect/>
                    </a:stretch>
                  </pic:blipFill>
                  <pic:spPr bwMode="auto">
                    <a:xfrm>
                      <a:off x="0" y="0"/>
                      <a:ext cx="1859603" cy="461683"/>
                    </a:xfrm>
                    <a:prstGeom prst="rect">
                      <a:avLst/>
                    </a:prstGeom>
                    <a:noFill/>
                    <a:ln>
                      <a:noFill/>
                    </a:ln>
                  </pic:spPr>
                </pic:pic>
              </a:graphicData>
            </a:graphic>
          </wp:inline>
        </w:drawing>
      </w:r>
    </w:p>
    <w:p w14:paraId="19911A2C" w14:textId="77777777" w:rsidR="00867D58" w:rsidRPr="00852AC3" w:rsidRDefault="00867D58">
      <w:pPr>
        <w:rPr>
          <w:b/>
          <w:snapToGrid w:val="0"/>
          <w:szCs w:val="24"/>
        </w:rPr>
      </w:pPr>
    </w:p>
    <w:p w14:paraId="6EA5DA74" w14:textId="77777777" w:rsidR="00867D58" w:rsidRPr="00852AC3" w:rsidRDefault="00867D58">
      <w:pPr>
        <w:rPr>
          <w:b/>
          <w:snapToGrid w:val="0"/>
          <w:szCs w:val="24"/>
        </w:rPr>
      </w:pPr>
    </w:p>
    <w:p w14:paraId="6BBA977D" w14:textId="2EF96203" w:rsidR="00867D58" w:rsidRPr="00852AC3" w:rsidRDefault="00867D58">
      <w:pPr>
        <w:rPr>
          <w:b/>
          <w:snapToGrid w:val="0"/>
          <w:szCs w:val="24"/>
        </w:rPr>
      </w:pPr>
      <w:r w:rsidRPr="00852AC3">
        <w:rPr>
          <w:b/>
          <w:snapToGrid w:val="0"/>
          <w:szCs w:val="24"/>
        </w:rPr>
        <w:t xml:space="preserve">Date:  </w:t>
      </w:r>
      <w:r w:rsidRPr="00852AC3">
        <w:rPr>
          <w:b/>
          <w:snapToGrid w:val="0"/>
          <w:szCs w:val="24"/>
        </w:rPr>
        <w:tab/>
      </w:r>
      <w:r w:rsidRPr="00852AC3">
        <w:rPr>
          <w:b/>
          <w:snapToGrid w:val="0"/>
          <w:szCs w:val="24"/>
        </w:rPr>
        <w:tab/>
      </w:r>
      <w:r w:rsidRPr="00852AC3">
        <w:rPr>
          <w:b/>
          <w:snapToGrid w:val="0"/>
          <w:szCs w:val="24"/>
        </w:rPr>
        <w:tab/>
      </w:r>
      <w:r w:rsidR="00BA1C99">
        <w:rPr>
          <w:b/>
          <w:snapToGrid w:val="0"/>
          <w:szCs w:val="24"/>
        </w:rPr>
        <w:t>1</w:t>
      </w:r>
      <w:r w:rsidR="00BF294B">
        <w:rPr>
          <w:b/>
          <w:snapToGrid w:val="0"/>
          <w:szCs w:val="24"/>
        </w:rPr>
        <w:t>5</w:t>
      </w:r>
      <w:r w:rsidR="0007677C">
        <w:rPr>
          <w:b/>
          <w:snapToGrid w:val="0"/>
          <w:szCs w:val="24"/>
        </w:rPr>
        <w:t>/0</w:t>
      </w:r>
      <w:r w:rsidR="00BF294B">
        <w:rPr>
          <w:b/>
          <w:snapToGrid w:val="0"/>
          <w:szCs w:val="24"/>
        </w:rPr>
        <w:t>6</w:t>
      </w:r>
      <w:r w:rsidR="0007677C">
        <w:rPr>
          <w:b/>
          <w:snapToGrid w:val="0"/>
          <w:szCs w:val="24"/>
        </w:rPr>
        <w:t>/2022</w:t>
      </w:r>
    </w:p>
    <w:p w14:paraId="70528048" w14:textId="77777777" w:rsidR="00867D58" w:rsidRDefault="00867D58">
      <w:pPr>
        <w:rPr>
          <w:b/>
          <w:snapToGrid w:val="0"/>
          <w:sz w:val="28"/>
        </w:rPr>
      </w:pPr>
    </w:p>
    <w:p w14:paraId="28103D53" w14:textId="77777777" w:rsidR="00867D58" w:rsidRPr="00550859" w:rsidRDefault="00867D58" w:rsidP="00BA1C99">
      <w:pPr>
        <w:pStyle w:val="MSCHeading1"/>
      </w:pPr>
      <w:bookmarkStart w:id="1" w:name="_Toc39552751"/>
      <w:bookmarkStart w:id="2" w:name="_Toc106240010"/>
      <w:r w:rsidRPr="00550859">
        <w:lastRenderedPageBreak/>
        <w:t>ABST</w:t>
      </w:r>
      <w:r w:rsidRPr="00404368">
        <w:t>RA</w:t>
      </w:r>
      <w:r w:rsidRPr="00550859">
        <w:t>CT</w:t>
      </w:r>
      <w:bookmarkEnd w:id="1"/>
      <w:bookmarkEnd w:id="2"/>
    </w:p>
    <w:p w14:paraId="120D53AD" w14:textId="3620F371" w:rsidR="00550859" w:rsidRDefault="005318C5">
      <w:pPr>
        <w:pStyle w:val="content"/>
      </w:pPr>
      <w:r>
        <w:t xml:space="preserve">In the field of Optimization Algorithms, despite the popularity of hybrid designs, not enough consideration has been given to hybridization strategies. This paper aims to raise awareness </w:t>
      </w:r>
      <w:r w:rsidR="002F3D82">
        <w:t>of</w:t>
      </w:r>
      <w:r>
        <w:t xml:space="preserve"> the benefits that such a study can bring. It does this by conducting a systematic review of popular </w:t>
      </w:r>
      <w:r w:rsidR="002F3D82">
        <w:t xml:space="preserve">algorithms used for optimization, within the context of Combinatorial Optimization Problems. </w:t>
      </w:r>
      <w:r w:rsidR="0024281B">
        <w:t>Then, a</w:t>
      </w:r>
      <w:r w:rsidR="002F3D82">
        <w:t xml:space="preserve"> comparative analysis is performed between Hybrid and Base versions of the algorithms to demonstrate an increase in optimization performance when hybri</w:t>
      </w:r>
      <w:r w:rsidR="009C7EA2">
        <w:t>dization is employed</w:t>
      </w:r>
      <w:r w:rsidR="002F3D82">
        <w:t xml:space="preserve">. </w:t>
      </w:r>
    </w:p>
    <w:p w14:paraId="22B3B9D4" w14:textId="77777777" w:rsidR="00867D58" w:rsidRDefault="00867D58">
      <w:pPr>
        <w:pStyle w:val="content"/>
      </w:pPr>
    </w:p>
    <w:p w14:paraId="63ECB355" w14:textId="737F45A2" w:rsidR="00867D58" w:rsidRDefault="00867D58" w:rsidP="0024281B">
      <w:r>
        <w:rPr>
          <w:b/>
        </w:rPr>
        <w:t>Keywords:</w:t>
      </w:r>
      <w:r>
        <w:t xml:space="preserve"> </w:t>
      </w:r>
      <w:r w:rsidR="00BA1C99" w:rsidRPr="0024281B">
        <w:rPr>
          <w:i/>
          <w:iCs/>
        </w:rPr>
        <w:t>Biologically Inspired Optimization Algorithms, Combinatorial Optimization Problems, Machine Learning, Swarm Intelligence, Mathematical Modelling</w:t>
      </w:r>
    </w:p>
    <w:p w14:paraId="0AA8C25D" w14:textId="52C79313" w:rsidR="00867D58" w:rsidRPr="00404368" w:rsidRDefault="00867D58" w:rsidP="00BA1C99">
      <w:pPr>
        <w:pStyle w:val="MSCHeading1"/>
      </w:pPr>
      <w:bookmarkStart w:id="3" w:name="_Toc39552752"/>
      <w:bookmarkStart w:id="4" w:name="_Toc106240011"/>
      <w:r w:rsidRPr="00404368">
        <w:lastRenderedPageBreak/>
        <w:t>ACKNOWLEDGEMEN</w:t>
      </w:r>
      <w:bookmarkEnd w:id="3"/>
      <w:r w:rsidR="005B0596">
        <w:t>TS</w:t>
      </w:r>
      <w:bookmarkEnd w:id="4"/>
    </w:p>
    <w:p w14:paraId="717D653B" w14:textId="076CDD62" w:rsidR="00554A69" w:rsidRDefault="00867D58" w:rsidP="00E12C13">
      <w:pPr>
        <w:pStyle w:val="content"/>
      </w:pPr>
      <w:r>
        <w:t xml:space="preserve">I would </w:t>
      </w:r>
      <w:r w:rsidR="009C7EA2">
        <w:t>love</w:t>
      </w:r>
      <w:r>
        <w:t xml:space="preserve"> to express my sincere </w:t>
      </w:r>
      <w:r w:rsidR="00554A69">
        <w:t xml:space="preserve">thanks to </w:t>
      </w:r>
      <w:r w:rsidR="009C7EA2">
        <w:t>my supervisor</w:t>
      </w:r>
      <w:r w:rsidR="00554A69">
        <w:t xml:space="preserve"> Jack O’N</w:t>
      </w:r>
      <w:r w:rsidR="00E455ED">
        <w:t>ei</w:t>
      </w:r>
      <w:r w:rsidR="00554A69">
        <w:t>ll</w:t>
      </w:r>
      <w:r w:rsidR="0010574F">
        <w:t xml:space="preserve"> and Dr</w:t>
      </w:r>
      <w:r w:rsidR="00942794">
        <w:t>.</w:t>
      </w:r>
      <w:r w:rsidR="0010574F">
        <w:t xml:space="preserve"> Luca Longo for the time, talent and expertise they gave me from the preparation to the completion of this project. Their insights and support w</w:t>
      </w:r>
      <w:r w:rsidR="009C7EA2">
        <w:t>ere</w:t>
      </w:r>
      <w:r w:rsidR="0010574F">
        <w:t xml:space="preserve"> what made undergoing this dissertation possible.</w:t>
      </w:r>
    </w:p>
    <w:p w14:paraId="3A964071" w14:textId="77777777" w:rsidR="00554A69" w:rsidRDefault="00554A69" w:rsidP="00E12C13">
      <w:pPr>
        <w:pStyle w:val="content"/>
      </w:pPr>
    </w:p>
    <w:p w14:paraId="19717EE1" w14:textId="70AEDC84" w:rsidR="00867D58" w:rsidRDefault="00554A69" w:rsidP="00E12C13">
      <w:pPr>
        <w:pStyle w:val="content"/>
      </w:pPr>
      <w:r>
        <w:t xml:space="preserve">I </w:t>
      </w:r>
      <w:r w:rsidR="009C7EA2">
        <w:t xml:space="preserve">also want to express my appreciation </w:t>
      </w:r>
      <w:r w:rsidR="00DD2608">
        <w:t>to</w:t>
      </w:r>
      <w:r w:rsidR="009C7EA2">
        <w:t xml:space="preserve"> </w:t>
      </w:r>
      <w:r w:rsidR="0024281B">
        <w:t xml:space="preserve">all </w:t>
      </w:r>
      <w:r w:rsidR="009C7EA2">
        <w:t xml:space="preserve">of </w:t>
      </w:r>
      <w:r w:rsidR="0024281B">
        <w:t>the staff members of TU-Dublin, for all the support given throughout my years</w:t>
      </w:r>
      <w:r>
        <w:t xml:space="preserve"> in the college. The invaluable </w:t>
      </w:r>
      <w:r w:rsidR="009C7EA2">
        <w:t>knowledge</w:t>
      </w:r>
      <w:r>
        <w:t xml:space="preserve"> and guidance </w:t>
      </w:r>
      <w:r w:rsidR="009C7EA2">
        <w:t>that I have received from them</w:t>
      </w:r>
      <w:r>
        <w:t xml:space="preserve"> ha</w:t>
      </w:r>
      <w:r w:rsidR="009C7EA2">
        <w:t>ve</w:t>
      </w:r>
      <w:r>
        <w:t xml:space="preserve"> proven an incredible source of encouragement and inspiration</w:t>
      </w:r>
      <w:r w:rsidR="009C7EA2">
        <w:t xml:space="preserve"> all through my master’s course.</w:t>
      </w:r>
    </w:p>
    <w:p w14:paraId="321D4359" w14:textId="720844FB" w:rsidR="00867D58" w:rsidRDefault="00867D58">
      <w:pPr>
        <w:pStyle w:val="content"/>
      </w:pPr>
    </w:p>
    <w:p w14:paraId="71B87630" w14:textId="0526851D" w:rsidR="009C7EA2" w:rsidRPr="009C7EA2" w:rsidRDefault="009C7EA2">
      <w:pPr>
        <w:pStyle w:val="content"/>
        <w:rPr>
          <w:iCs/>
        </w:rPr>
      </w:pPr>
      <w:r>
        <w:rPr>
          <w:iCs/>
        </w:rPr>
        <w:t>I owe inexpressible gratitude to the members of my family for their continual love and support despite the many hours that I spent working on this project and ignoring them.</w:t>
      </w:r>
    </w:p>
    <w:p w14:paraId="61AAFABE" w14:textId="77E6822B" w:rsidR="00D42B7C" w:rsidRDefault="00867D58" w:rsidP="00BA1C99">
      <w:pPr>
        <w:pStyle w:val="MSCHeading1"/>
      </w:pPr>
      <w:bookmarkStart w:id="5" w:name="_Toc106240012"/>
      <w:r w:rsidRPr="00E12C13">
        <w:lastRenderedPageBreak/>
        <w:t>TABLE OF CONTEN</w:t>
      </w:r>
      <w:r w:rsidR="005B0596">
        <w:t>TS</w:t>
      </w:r>
      <w:bookmarkEnd w:id="5"/>
    </w:p>
    <w:p w14:paraId="5DE7EB98" w14:textId="295DF057" w:rsidR="00744B2B" w:rsidRDefault="00D42B7C">
      <w:pPr>
        <w:pStyle w:val="TOC1"/>
        <w:rPr>
          <w:rFonts w:asciiTheme="minorHAnsi" w:eastAsiaTheme="minorEastAsia" w:hAnsiTheme="minorHAnsi" w:cstheme="minorBidi"/>
          <w:caps w:val="0"/>
          <w:noProof/>
          <w:sz w:val="22"/>
          <w:szCs w:val="22"/>
          <w:lang w:val="en-IE" w:eastAsia="ko-KR"/>
        </w:rPr>
      </w:pPr>
      <w:r>
        <w:fldChar w:fldCharType="begin"/>
      </w:r>
      <w:r>
        <w:instrText xml:space="preserve"> TOC \o "1-3" \h \z \u </w:instrText>
      </w:r>
      <w:r>
        <w:fldChar w:fldCharType="separate"/>
      </w:r>
      <w:hyperlink w:anchor="_Toc106240010" w:history="1">
        <w:r w:rsidR="00744B2B" w:rsidRPr="00344FD2">
          <w:rPr>
            <w:rStyle w:val="Hyperlink"/>
            <w:noProof/>
          </w:rPr>
          <w:t>ABSTRACT</w:t>
        </w:r>
        <w:r w:rsidR="00744B2B">
          <w:rPr>
            <w:noProof/>
            <w:webHidden/>
          </w:rPr>
          <w:tab/>
        </w:r>
        <w:r w:rsidR="00744B2B">
          <w:rPr>
            <w:noProof/>
            <w:webHidden/>
          </w:rPr>
          <w:fldChar w:fldCharType="begin"/>
        </w:r>
        <w:r w:rsidR="00744B2B">
          <w:rPr>
            <w:noProof/>
            <w:webHidden/>
          </w:rPr>
          <w:instrText xml:space="preserve"> PAGEREF _Toc106240010 \h </w:instrText>
        </w:r>
        <w:r w:rsidR="00744B2B">
          <w:rPr>
            <w:noProof/>
            <w:webHidden/>
          </w:rPr>
        </w:r>
        <w:r w:rsidR="00744B2B">
          <w:rPr>
            <w:noProof/>
            <w:webHidden/>
          </w:rPr>
          <w:fldChar w:fldCharType="separate"/>
        </w:r>
        <w:r w:rsidR="00362057">
          <w:rPr>
            <w:noProof/>
            <w:webHidden/>
          </w:rPr>
          <w:t>ii</w:t>
        </w:r>
        <w:r w:rsidR="00744B2B">
          <w:rPr>
            <w:noProof/>
            <w:webHidden/>
          </w:rPr>
          <w:fldChar w:fldCharType="end"/>
        </w:r>
      </w:hyperlink>
    </w:p>
    <w:p w14:paraId="25461B55" w14:textId="6F3EC7E0" w:rsidR="00744B2B" w:rsidRDefault="00744B2B">
      <w:pPr>
        <w:pStyle w:val="TOC1"/>
        <w:rPr>
          <w:rFonts w:asciiTheme="minorHAnsi" w:eastAsiaTheme="minorEastAsia" w:hAnsiTheme="minorHAnsi" w:cstheme="minorBidi"/>
          <w:caps w:val="0"/>
          <w:noProof/>
          <w:sz w:val="22"/>
          <w:szCs w:val="22"/>
          <w:lang w:val="en-IE" w:eastAsia="ko-KR"/>
        </w:rPr>
      </w:pPr>
      <w:hyperlink w:anchor="_Toc106240011" w:history="1">
        <w:r w:rsidRPr="00344FD2">
          <w:rPr>
            <w:rStyle w:val="Hyperlink"/>
            <w:noProof/>
          </w:rPr>
          <w:t>ACKNOWLEDGEMENTS</w:t>
        </w:r>
        <w:r>
          <w:rPr>
            <w:noProof/>
            <w:webHidden/>
          </w:rPr>
          <w:tab/>
        </w:r>
        <w:r>
          <w:rPr>
            <w:noProof/>
            <w:webHidden/>
          </w:rPr>
          <w:fldChar w:fldCharType="begin"/>
        </w:r>
        <w:r>
          <w:rPr>
            <w:noProof/>
            <w:webHidden/>
          </w:rPr>
          <w:instrText xml:space="preserve"> PAGEREF _Toc106240011 \h </w:instrText>
        </w:r>
        <w:r>
          <w:rPr>
            <w:noProof/>
            <w:webHidden/>
          </w:rPr>
        </w:r>
        <w:r>
          <w:rPr>
            <w:noProof/>
            <w:webHidden/>
          </w:rPr>
          <w:fldChar w:fldCharType="separate"/>
        </w:r>
        <w:r w:rsidR="00362057">
          <w:rPr>
            <w:noProof/>
            <w:webHidden/>
          </w:rPr>
          <w:t>iii</w:t>
        </w:r>
        <w:r>
          <w:rPr>
            <w:noProof/>
            <w:webHidden/>
          </w:rPr>
          <w:fldChar w:fldCharType="end"/>
        </w:r>
      </w:hyperlink>
    </w:p>
    <w:p w14:paraId="0D93620D" w14:textId="0B595317" w:rsidR="00744B2B" w:rsidRDefault="00744B2B">
      <w:pPr>
        <w:pStyle w:val="TOC1"/>
        <w:rPr>
          <w:rFonts w:asciiTheme="minorHAnsi" w:eastAsiaTheme="minorEastAsia" w:hAnsiTheme="minorHAnsi" w:cstheme="minorBidi"/>
          <w:caps w:val="0"/>
          <w:noProof/>
          <w:sz w:val="22"/>
          <w:szCs w:val="22"/>
          <w:lang w:val="en-IE" w:eastAsia="ko-KR"/>
        </w:rPr>
      </w:pPr>
      <w:hyperlink w:anchor="_Toc106240012" w:history="1">
        <w:r w:rsidRPr="00344FD2">
          <w:rPr>
            <w:rStyle w:val="Hyperlink"/>
            <w:noProof/>
          </w:rPr>
          <w:t>TABLE OF CONTENTS</w:t>
        </w:r>
        <w:r>
          <w:rPr>
            <w:noProof/>
            <w:webHidden/>
          </w:rPr>
          <w:tab/>
        </w:r>
        <w:r>
          <w:rPr>
            <w:noProof/>
            <w:webHidden/>
          </w:rPr>
          <w:fldChar w:fldCharType="begin"/>
        </w:r>
        <w:r>
          <w:rPr>
            <w:noProof/>
            <w:webHidden/>
          </w:rPr>
          <w:instrText xml:space="preserve"> PAGEREF _Toc106240012 \h </w:instrText>
        </w:r>
        <w:r>
          <w:rPr>
            <w:noProof/>
            <w:webHidden/>
          </w:rPr>
        </w:r>
        <w:r>
          <w:rPr>
            <w:noProof/>
            <w:webHidden/>
          </w:rPr>
          <w:fldChar w:fldCharType="separate"/>
        </w:r>
        <w:r w:rsidR="00362057">
          <w:rPr>
            <w:noProof/>
            <w:webHidden/>
          </w:rPr>
          <w:t>iv</w:t>
        </w:r>
        <w:r>
          <w:rPr>
            <w:noProof/>
            <w:webHidden/>
          </w:rPr>
          <w:fldChar w:fldCharType="end"/>
        </w:r>
      </w:hyperlink>
    </w:p>
    <w:p w14:paraId="6A253BDA" w14:textId="1E2DB656" w:rsidR="00744B2B" w:rsidRDefault="00744B2B">
      <w:pPr>
        <w:pStyle w:val="TOC1"/>
        <w:rPr>
          <w:rFonts w:asciiTheme="minorHAnsi" w:eastAsiaTheme="minorEastAsia" w:hAnsiTheme="minorHAnsi" w:cstheme="minorBidi"/>
          <w:caps w:val="0"/>
          <w:noProof/>
          <w:sz w:val="22"/>
          <w:szCs w:val="22"/>
          <w:lang w:val="en-IE" w:eastAsia="ko-KR"/>
        </w:rPr>
      </w:pPr>
      <w:hyperlink w:anchor="_Toc106240013" w:history="1">
        <w:r w:rsidRPr="00344FD2">
          <w:rPr>
            <w:rStyle w:val="Hyperlink"/>
            <w:noProof/>
          </w:rPr>
          <w:t>TABLE OF FIGURES</w:t>
        </w:r>
        <w:r>
          <w:rPr>
            <w:noProof/>
            <w:webHidden/>
          </w:rPr>
          <w:tab/>
        </w:r>
        <w:r>
          <w:rPr>
            <w:noProof/>
            <w:webHidden/>
          </w:rPr>
          <w:fldChar w:fldCharType="begin"/>
        </w:r>
        <w:r>
          <w:rPr>
            <w:noProof/>
            <w:webHidden/>
          </w:rPr>
          <w:instrText xml:space="preserve"> PAGEREF _Toc106240013 \h </w:instrText>
        </w:r>
        <w:r>
          <w:rPr>
            <w:noProof/>
            <w:webHidden/>
          </w:rPr>
        </w:r>
        <w:r>
          <w:rPr>
            <w:noProof/>
            <w:webHidden/>
          </w:rPr>
          <w:fldChar w:fldCharType="separate"/>
        </w:r>
        <w:r w:rsidR="00362057">
          <w:rPr>
            <w:noProof/>
            <w:webHidden/>
          </w:rPr>
          <w:t>vii</w:t>
        </w:r>
        <w:r>
          <w:rPr>
            <w:noProof/>
            <w:webHidden/>
          </w:rPr>
          <w:fldChar w:fldCharType="end"/>
        </w:r>
      </w:hyperlink>
    </w:p>
    <w:p w14:paraId="3175FDB4" w14:textId="7F3297E3" w:rsidR="00744B2B" w:rsidRDefault="00744B2B">
      <w:pPr>
        <w:pStyle w:val="TOC1"/>
        <w:rPr>
          <w:rFonts w:asciiTheme="minorHAnsi" w:eastAsiaTheme="minorEastAsia" w:hAnsiTheme="minorHAnsi" w:cstheme="minorBidi"/>
          <w:caps w:val="0"/>
          <w:noProof/>
          <w:sz w:val="22"/>
          <w:szCs w:val="22"/>
          <w:lang w:val="en-IE" w:eastAsia="ko-KR"/>
        </w:rPr>
      </w:pPr>
      <w:hyperlink w:anchor="_Toc106240014" w:history="1">
        <w:r w:rsidRPr="00344FD2">
          <w:rPr>
            <w:rStyle w:val="Hyperlink"/>
            <w:noProof/>
          </w:rPr>
          <w:t>TABLE OF TABLES</w:t>
        </w:r>
        <w:r>
          <w:rPr>
            <w:noProof/>
            <w:webHidden/>
          </w:rPr>
          <w:tab/>
        </w:r>
        <w:r>
          <w:rPr>
            <w:noProof/>
            <w:webHidden/>
          </w:rPr>
          <w:fldChar w:fldCharType="begin"/>
        </w:r>
        <w:r>
          <w:rPr>
            <w:noProof/>
            <w:webHidden/>
          </w:rPr>
          <w:instrText xml:space="preserve"> PAGEREF _Toc106240014 \h </w:instrText>
        </w:r>
        <w:r>
          <w:rPr>
            <w:noProof/>
            <w:webHidden/>
          </w:rPr>
        </w:r>
        <w:r>
          <w:rPr>
            <w:noProof/>
            <w:webHidden/>
          </w:rPr>
          <w:fldChar w:fldCharType="separate"/>
        </w:r>
        <w:r w:rsidR="00362057">
          <w:rPr>
            <w:noProof/>
            <w:webHidden/>
          </w:rPr>
          <w:t>x</w:t>
        </w:r>
        <w:r>
          <w:rPr>
            <w:noProof/>
            <w:webHidden/>
          </w:rPr>
          <w:fldChar w:fldCharType="end"/>
        </w:r>
      </w:hyperlink>
    </w:p>
    <w:p w14:paraId="16929E43" w14:textId="54B64F82" w:rsidR="00744B2B" w:rsidRDefault="00744B2B">
      <w:pPr>
        <w:pStyle w:val="TOC1"/>
        <w:rPr>
          <w:rFonts w:asciiTheme="minorHAnsi" w:eastAsiaTheme="minorEastAsia" w:hAnsiTheme="minorHAnsi" w:cstheme="minorBidi"/>
          <w:caps w:val="0"/>
          <w:noProof/>
          <w:sz w:val="22"/>
          <w:szCs w:val="22"/>
          <w:lang w:val="en-IE" w:eastAsia="ko-KR"/>
        </w:rPr>
      </w:pPr>
      <w:hyperlink w:anchor="_Toc106240015" w:history="1">
        <w:r w:rsidRPr="00344FD2">
          <w:rPr>
            <w:rStyle w:val="Hyperlink"/>
            <w:noProof/>
          </w:rPr>
          <w:t>TABLE OF EQUATIONS</w:t>
        </w:r>
        <w:r>
          <w:rPr>
            <w:noProof/>
            <w:webHidden/>
          </w:rPr>
          <w:tab/>
        </w:r>
        <w:r>
          <w:rPr>
            <w:noProof/>
            <w:webHidden/>
          </w:rPr>
          <w:fldChar w:fldCharType="begin"/>
        </w:r>
        <w:r>
          <w:rPr>
            <w:noProof/>
            <w:webHidden/>
          </w:rPr>
          <w:instrText xml:space="preserve"> PAGEREF _Toc106240015 \h </w:instrText>
        </w:r>
        <w:r>
          <w:rPr>
            <w:noProof/>
            <w:webHidden/>
          </w:rPr>
        </w:r>
        <w:r>
          <w:rPr>
            <w:noProof/>
            <w:webHidden/>
          </w:rPr>
          <w:fldChar w:fldCharType="separate"/>
        </w:r>
        <w:r w:rsidR="00362057">
          <w:rPr>
            <w:noProof/>
            <w:webHidden/>
          </w:rPr>
          <w:t>xi</w:t>
        </w:r>
        <w:r>
          <w:rPr>
            <w:noProof/>
            <w:webHidden/>
          </w:rPr>
          <w:fldChar w:fldCharType="end"/>
        </w:r>
      </w:hyperlink>
    </w:p>
    <w:p w14:paraId="11CE28D7" w14:textId="509B120F" w:rsidR="00744B2B" w:rsidRDefault="00744B2B">
      <w:pPr>
        <w:pStyle w:val="TOC1"/>
        <w:tabs>
          <w:tab w:val="left" w:pos="600"/>
        </w:tabs>
        <w:rPr>
          <w:rFonts w:asciiTheme="minorHAnsi" w:eastAsiaTheme="minorEastAsia" w:hAnsiTheme="minorHAnsi" w:cstheme="minorBidi"/>
          <w:caps w:val="0"/>
          <w:noProof/>
          <w:sz w:val="22"/>
          <w:szCs w:val="22"/>
          <w:lang w:val="en-IE" w:eastAsia="ko-KR"/>
        </w:rPr>
      </w:pPr>
      <w:hyperlink w:anchor="_Toc106240016" w:history="1">
        <w:r w:rsidRPr="00344FD2">
          <w:rPr>
            <w:rStyle w:val="Hyperlink"/>
            <w:noProof/>
          </w:rPr>
          <w:t>1.</w:t>
        </w:r>
        <w:r>
          <w:rPr>
            <w:rFonts w:asciiTheme="minorHAnsi" w:eastAsiaTheme="minorEastAsia" w:hAnsiTheme="minorHAnsi" w:cstheme="minorBidi"/>
            <w:caps w:val="0"/>
            <w:noProof/>
            <w:sz w:val="22"/>
            <w:szCs w:val="22"/>
            <w:lang w:val="en-IE" w:eastAsia="ko-KR"/>
          </w:rPr>
          <w:tab/>
        </w:r>
        <w:r w:rsidRPr="00344FD2">
          <w:rPr>
            <w:rStyle w:val="Hyperlink"/>
            <w:noProof/>
          </w:rPr>
          <w:t>Introduction</w:t>
        </w:r>
        <w:r>
          <w:rPr>
            <w:noProof/>
            <w:webHidden/>
          </w:rPr>
          <w:tab/>
        </w:r>
        <w:r>
          <w:rPr>
            <w:noProof/>
            <w:webHidden/>
          </w:rPr>
          <w:fldChar w:fldCharType="begin"/>
        </w:r>
        <w:r>
          <w:rPr>
            <w:noProof/>
            <w:webHidden/>
          </w:rPr>
          <w:instrText xml:space="preserve"> PAGEREF _Toc106240016 \h </w:instrText>
        </w:r>
        <w:r>
          <w:rPr>
            <w:noProof/>
            <w:webHidden/>
          </w:rPr>
        </w:r>
        <w:r>
          <w:rPr>
            <w:noProof/>
            <w:webHidden/>
          </w:rPr>
          <w:fldChar w:fldCharType="separate"/>
        </w:r>
        <w:r w:rsidR="00362057">
          <w:rPr>
            <w:noProof/>
            <w:webHidden/>
          </w:rPr>
          <w:t>1</w:t>
        </w:r>
        <w:r>
          <w:rPr>
            <w:noProof/>
            <w:webHidden/>
          </w:rPr>
          <w:fldChar w:fldCharType="end"/>
        </w:r>
      </w:hyperlink>
    </w:p>
    <w:p w14:paraId="2D0171EF" w14:textId="64857AD3"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17" w:history="1">
        <w:r w:rsidRPr="00344FD2">
          <w:rPr>
            <w:rStyle w:val="Hyperlink"/>
            <w:noProof/>
          </w:rPr>
          <w:t>1.1</w:t>
        </w:r>
        <w:r>
          <w:rPr>
            <w:rFonts w:asciiTheme="minorHAnsi" w:eastAsiaTheme="minorEastAsia" w:hAnsiTheme="minorHAnsi" w:cstheme="minorBidi"/>
            <w:smallCaps w:val="0"/>
            <w:noProof/>
            <w:sz w:val="22"/>
            <w:szCs w:val="22"/>
            <w:lang w:val="en-IE" w:eastAsia="ko-KR"/>
          </w:rPr>
          <w:tab/>
        </w:r>
        <w:r w:rsidRPr="00344FD2">
          <w:rPr>
            <w:rStyle w:val="Hyperlink"/>
            <w:noProof/>
          </w:rPr>
          <w:t>Background</w:t>
        </w:r>
        <w:r>
          <w:rPr>
            <w:noProof/>
            <w:webHidden/>
          </w:rPr>
          <w:tab/>
        </w:r>
        <w:r>
          <w:rPr>
            <w:noProof/>
            <w:webHidden/>
          </w:rPr>
          <w:fldChar w:fldCharType="begin"/>
        </w:r>
        <w:r>
          <w:rPr>
            <w:noProof/>
            <w:webHidden/>
          </w:rPr>
          <w:instrText xml:space="preserve"> PAGEREF _Toc106240017 \h </w:instrText>
        </w:r>
        <w:r>
          <w:rPr>
            <w:noProof/>
            <w:webHidden/>
          </w:rPr>
        </w:r>
        <w:r>
          <w:rPr>
            <w:noProof/>
            <w:webHidden/>
          </w:rPr>
          <w:fldChar w:fldCharType="separate"/>
        </w:r>
        <w:r w:rsidR="00362057">
          <w:rPr>
            <w:noProof/>
            <w:webHidden/>
          </w:rPr>
          <w:t>1</w:t>
        </w:r>
        <w:r>
          <w:rPr>
            <w:noProof/>
            <w:webHidden/>
          </w:rPr>
          <w:fldChar w:fldCharType="end"/>
        </w:r>
      </w:hyperlink>
    </w:p>
    <w:p w14:paraId="2B7CAFA6" w14:textId="14B935A2"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18" w:history="1">
        <w:r w:rsidRPr="00344FD2">
          <w:rPr>
            <w:rStyle w:val="Hyperlink"/>
            <w:noProof/>
          </w:rPr>
          <w:t>1.2</w:t>
        </w:r>
        <w:r>
          <w:rPr>
            <w:rFonts w:asciiTheme="minorHAnsi" w:eastAsiaTheme="minorEastAsia" w:hAnsiTheme="minorHAnsi" w:cstheme="minorBidi"/>
            <w:smallCaps w:val="0"/>
            <w:noProof/>
            <w:sz w:val="22"/>
            <w:szCs w:val="22"/>
            <w:lang w:val="en-IE" w:eastAsia="ko-KR"/>
          </w:rPr>
          <w:tab/>
        </w:r>
        <w:r w:rsidRPr="00344FD2">
          <w:rPr>
            <w:rStyle w:val="Hyperlink"/>
            <w:noProof/>
          </w:rPr>
          <w:t>Research Project</w:t>
        </w:r>
        <w:r>
          <w:rPr>
            <w:noProof/>
            <w:webHidden/>
          </w:rPr>
          <w:tab/>
        </w:r>
        <w:r>
          <w:rPr>
            <w:noProof/>
            <w:webHidden/>
          </w:rPr>
          <w:fldChar w:fldCharType="begin"/>
        </w:r>
        <w:r>
          <w:rPr>
            <w:noProof/>
            <w:webHidden/>
          </w:rPr>
          <w:instrText xml:space="preserve"> PAGEREF _Toc106240018 \h </w:instrText>
        </w:r>
        <w:r>
          <w:rPr>
            <w:noProof/>
            <w:webHidden/>
          </w:rPr>
        </w:r>
        <w:r>
          <w:rPr>
            <w:noProof/>
            <w:webHidden/>
          </w:rPr>
          <w:fldChar w:fldCharType="separate"/>
        </w:r>
        <w:r w:rsidR="00362057">
          <w:rPr>
            <w:noProof/>
            <w:webHidden/>
          </w:rPr>
          <w:t>2</w:t>
        </w:r>
        <w:r>
          <w:rPr>
            <w:noProof/>
            <w:webHidden/>
          </w:rPr>
          <w:fldChar w:fldCharType="end"/>
        </w:r>
      </w:hyperlink>
    </w:p>
    <w:p w14:paraId="696B3444" w14:textId="046BB1F2"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19" w:history="1">
        <w:r w:rsidRPr="00344FD2">
          <w:rPr>
            <w:rStyle w:val="Hyperlink"/>
            <w:noProof/>
          </w:rPr>
          <w:t>1.3</w:t>
        </w:r>
        <w:r>
          <w:rPr>
            <w:rFonts w:asciiTheme="minorHAnsi" w:eastAsiaTheme="minorEastAsia" w:hAnsiTheme="minorHAnsi" w:cstheme="minorBidi"/>
            <w:smallCaps w:val="0"/>
            <w:noProof/>
            <w:sz w:val="22"/>
            <w:szCs w:val="22"/>
            <w:lang w:val="en-IE" w:eastAsia="ko-KR"/>
          </w:rPr>
          <w:tab/>
        </w:r>
        <w:r w:rsidRPr="00344FD2">
          <w:rPr>
            <w:rStyle w:val="Hyperlink"/>
            <w:noProof/>
          </w:rPr>
          <w:t>Research Objectives</w:t>
        </w:r>
        <w:r>
          <w:rPr>
            <w:noProof/>
            <w:webHidden/>
          </w:rPr>
          <w:tab/>
        </w:r>
        <w:r>
          <w:rPr>
            <w:noProof/>
            <w:webHidden/>
          </w:rPr>
          <w:fldChar w:fldCharType="begin"/>
        </w:r>
        <w:r>
          <w:rPr>
            <w:noProof/>
            <w:webHidden/>
          </w:rPr>
          <w:instrText xml:space="preserve"> PAGEREF _Toc106240019 \h </w:instrText>
        </w:r>
        <w:r>
          <w:rPr>
            <w:noProof/>
            <w:webHidden/>
          </w:rPr>
        </w:r>
        <w:r>
          <w:rPr>
            <w:noProof/>
            <w:webHidden/>
          </w:rPr>
          <w:fldChar w:fldCharType="separate"/>
        </w:r>
        <w:r w:rsidR="00362057">
          <w:rPr>
            <w:noProof/>
            <w:webHidden/>
          </w:rPr>
          <w:t>3</w:t>
        </w:r>
        <w:r>
          <w:rPr>
            <w:noProof/>
            <w:webHidden/>
          </w:rPr>
          <w:fldChar w:fldCharType="end"/>
        </w:r>
      </w:hyperlink>
    </w:p>
    <w:p w14:paraId="50C1010C" w14:textId="4A153EA3"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20" w:history="1">
        <w:r w:rsidRPr="00344FD2">
          <w:rPr>
            <w:rStyle w:val="Hyperlink"/>
            <w:noProof/>
          </w:rPr>
          <w:t>1.4</w:t>
        </w:r>
        <w:r>
          <w:rPr>
            <w:rFonts w:asciiTheme="minorHAnsi" w:eastAsiaTheme="minorEastAsia" w:hAnsiTheme="minorHAnsi" w:cstheme="minorBidi"/>
            <w:smallCaps w:val="0"/>
            <w:noProof/>
            <w:sz w:val="22"/>
            <w:szCs w:val="22"/>
            <w:lang w:val="en-IE" w:eastAsia="ko-KR"/>
          </w:rPr>
          <w:tab/>
        </w:r>
        <w:r w:rsidRPr="00344FD2">
          <w:rPr>
            <w:rStyle w:val="Hyperlink"/>
            <w:noProof/>
          </w:rPr>
          <w:t>Research Methodologies</w:t>
        </w:r>
        <w:r>
          <w:rPr>
            <w:noProof/>
            <w:webHidden/>
          </w:rPr>
          <w:tab/>
        </w:r>
        <w:r>
          <w:rPr>
            <w:noProof/>
            <w:webHidden/>
          </w:rPr>
          <w:fldChar w:fldCharType="begin"/>
        </w:r>
        <w:r>
          <w:rPr>
            <w:noProof/>
            <w:webHidden/>
          </w:rPr>
          <w:instrText xml:space="preserve"> PAGEREF _Toc106240020 \h </w:instrText>
        </w:r>
        <w:r>
          <w:rPr>
            <w:noProof/>
            <w:webHidden/>
          </w:rPr>
        </w:r>
        <w:r>
          <w:rPr>
            <w:noProof/>
            <w:webHidden/>
          </w:rPr>
          <w:fldChar w:fldCharType="separate"/>
        </w:r>
        <w:r w:rsidR="00362057">
          <w:rPr>
            <w:noProof/>
            <w:webHidden/>
          </w:rPr>
          <w:t>4</w:t>
        </w:r>
        <w:r>
          <w:rPr>
            <w:noProof/>
            <w:webHidden/>
          </w:rPr>
          <w:fldChar w:fldCharType="end"/>
        </w:r>
      </w:hyperlink>
    </w:p>
    <w:p w14:paraId="17521C3A" w14:textId="1CB6D6D4"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21" w:history="1">
        <w:r w:rsidRPr="00344FD2">
          <w:rPr>
            <w:rStyle w:val="Hyperlink"/>
            <w:noProof/>
          </w:rPr>
          <w:t>1.5</w:t>
        </w:r>
        <w:r>
          <w:rPr>
            <w:rFonts w:asciiTheme="minorHAnsi" w:eastAsiaTheme="minorEastAsia" w:hAnsiTheme="minorHAnsi" w:cstheme="minorBidi"/>
            <w:smallCaps w:val="0"/>
            <w:noProof/>
            <w:sz w:val="22"/>
            <w:szCs w:val="22"/>
            <w:lang w:val="en-IE" w:eastAsia="ko-KR"/>
          </w:rPr>
          <w:tab/>
        </w:r>
        <w:r w:rsidRPr="00344FD2">
          <w:rPr>
            <w:rStyle w:val="Hyperlink"/>
            <w:noProof/>
          </w:rPr>
          <w:t>Scope &amp; Limitations</w:t>
        </w:r>
        <w:r>
          <w:rPr>
            <w:noProof/>
            <w:webHidden/>
          </w:rPr>
          <w:tab/>
        </w:r>
        <w:r>
          <w:rPr>
            <w:noProof/>
            <w:webHidden/>
          </w:rPr>
          <w:fldChar w:fldCharType="begin"/>
        </w:r>
        <w:r>
          <w:rPr>
            <w:noProof/>
            <w:webHidden/>
          </w:rPr>
          <w:instrText xml:space="preserve"> PAGEREF _Toc106240021 \h </w:instrText>
        </w:r>
        <w:r>
          <w:rPr>
            <w:noProof/>
            <w:webHidden/>
          </w:rPr>
        </w:r>
        <w:r>
          <w:rPr>
            <w:noProof/>
            <w:webHidden/>
          </w:rPr>
          <w:fldChar w:fldCharType="separate"/>
        </w:r>
        <w:r w:rsidR="00362057">
          <w:rPr>
            <w:noProof/>
            <w:webHidden/>
          </w:rPr>
          <w:t>5</w:t>
        </w:r>
        <w:r>
          <w:rPr>
            <w:noProof/>
            <w:webHidden/>
          </w:rPr>
          <w:fldChar w:fldCharType="end"/>
        </w:r>
      </w:hyperlink>
    </w:p>
    <w:p w14:paraId="4411A201" w14:textId="470D8126"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22" w:history="1">
        <w:r w:rsidRPr="00344FD2">
          <w:rPr>
            <w:rStyle w:val="Hyperlink"/>
            <w:noProof/>
          </w:rPr>
          <w:t>1.6</w:t>
        </w:r>
        <w:r>
          <w:rPr>
            <w:rFonts w:asciiTheme="minorHAnsi" w:eastAsiaTheme="minorEastAsia" w:hAnsiTheme="minorHAnsi" w:cstheme="minorBidi"/>
            <w:smallCaps w:val="0"/>
            <w:noProof/>
            <w:sz w:val="22"/>
            <w:szCs w:val="22"/>
            <w:lang w:val="en-IE" w:eastAsia="ko-KR"/>
          </w:rPr>
          <w:tab/>
        </w:r>
        <w:r w:rsidRPr="00344FD2">
          <w:rPr>
            <w:rStyle w:val="Hyperlink"/>
            <w:noProof/>
          </w:rPr>
          <w:t>Document Outline</w:t>
        </w:r>
        <w:r>
          <w:rPr>
            <w:noProof/>
            <w:webHidden/>
          </w:rPr>
          <w:tab/>
        </w:r>
        <w:r>
          <w:rPr>
            <w:noProof/>
            <w:webHidden/>
          </w:rPr>
          <w:fldChar w:fldCharType="begin"/>
        </w:r>
        <w:r>
          <w:rPr>
            <w:noProof/>
            <w:webHidden/>
          </w:rPr>
          <w:instrText xml:space="preserve"> PAGEREF _Toc106240022 \h </w:instrText>
        </w:r>
        <w:r>
          <w:rPr>
            <w:noProof/>
            <w:webHidden/>
          </w:rPr>
        </w:r>
        <w:r>
          <w:rPr>
            <w:noProof/>
            <w:webHidden/>
          </w:rPr>
          <w:fldChar w:fldCharType="separate"/>
        </w:r>
        <w:r w:rsidR="00362057">
          <w:rPr>
            <w:noProof/>
            <w:webHidden/>
          </w:rPr>
          <w:t>5</w:t>
        </w:r>
        <w:r>
          <w:rPr>
            <w:noProof/>
            <w:webHidden/>
          </w:rPr>
          <w:fldChar w:fldCharType="end"/>
        </w:r>
      </w:hyperlink>
    </w:p>
    <w:p w14:paraId="7380DE65" w14:textId="34F6359C" w:rsidR="00744B2B" w:rsidRDefault="00744B2B">
      <w:pPr>
        <w:pStyle w:val="TOC1"/>
        <w:tabs>
          <w:tab w:val="left" w:pos="600"/>
        </w:tabs>
        <w:rPr>
          <w:rFonts w:asciiTheme="minorHAnsi" w:eastAsiaTheme="minorEastAsia" w:hAnsiTheme="minorHAnsi" w:cstheme="minorBidi"/>
          <w:caps w:val="0"/>
          <w:noProof/>
          <w:sz w:val="22"/>
          <w:szCs w:val="22"/>
          <w:lang w:val="en-IE" w:eastAsia="ko-KR"/>
        </w:rPr>
      </w:pPr>
      <w:hyperlink w:anchor="_Toc106240023" w:history="1">
        <w:r w:rsidRPr="00344FD2">
          <w:rPr>
            <w:rStyle w:val="Hyperlink"/>
            <w:noProof/>
          </w:rPr>
          <w:t>2.</w:t>
        </w:r>
        <w:r>
          <w:rPr>
            <w:rFonts w:asciiTheme="minorHAnsi" w:eastAsiaTheme="minorEastAsia" w:hAnsiTheme="minorHAnsi" w:cstheme="minorBidi"/>
            <w:caps w:val="0"/>
            <w:noProof/>
            <w:sz w:val="22"/>
            <w:szCs w:val="22"/>
            <w:lang w:val="en-IE" w:eastAsia="ko-KR"/>
          </w:rPr>
          <w:tab/>
        </w:r>
        <w:r w:rsidRPr="00344FD2">
          <w:rPr>
            <w:rStyle w:val="Hyperlink"/>
            <w:noProof/>
          </w:rPr>
          <w:t>LITERATURE REVIEW</w:t>
        </w:r>
        <w:r>
          <w:rPr>
            <w:noProof/>
            <w:webHidden/>
          </w:rPr>
          <w:tab/>
        </w:r>
        <w:r>
          <w:rPr>
            <w:noProof/>
            <w:webHidden/>
          </w:rPr>
          <w:fldChar w:fldCharType="begin"/>
        </w:r>
        <w:r>
          <w:rPr>
            <w:noProof/>
            <w:webHidden/>
          </w:rPr>
          <w:instrText xml:space="preserve"> PAGEREF _Toc106240023 \h </w:instrText>
        </w:r>
        <w:r>
          <w:rPr>
            <w:noProof/>
            <w:webHidden/>
          </w:rPr>
        </w:r>
        <w:r>
          <w:rPr>
            <w:noProof/>
            <w:webHidden/>
          </w:rPr>
          <w:fldChar w:fldCharType="separate"/>
        </w:r>
        <w:r w:rsidR="00362057">
          <w:rPr>
            <w:noProof/>
            <w:webHidden/>
          </w:rPr>
          <w:t>6</w:t>
        </w:r>
        <w:r>
          <w:rPr>
            <w:noProof/>
            <w:webHidden/>
          </w:rPr>
          <w:fldChar w:fldCharType="end"/>
        </w:r>
      </w:hyperlink>
    </w:p>
    <w:p w14:paraId="31E0C752" w14:textId="3DBD9D9B"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24" w:history="1">
        <w:r w:rsidRPr="00344FD2">
          <w:rPr>
            <w:rStyle w:val="Hyperlink"/>
            <w:noProof/>
          </w:rPr>
          <w:t>2.1</w:t>
        </w:r>
        <w:r>
          <w:rPr>
            <w:rFonts w:asciiTheme="minorHAnsi" w:eastAsiaTheme="minorEastAsia" w:hAnsiTheme="minorHAnsi" w:cstheme="minorBidi"/>
            <w:smallCaps w:val="0"/>
            <w:noProof/>
            <w:sz w:val="22"/>
            <w:szCs w:val="22"/>
            <w:lang w:val="en-IE" w:eastAsia="ko-KR"/>
          </w:rPr>
          <w:tab/>
        </w:r>
        <w:r w:rsidRPr="00344FD2">
          <w:rPr>
            <w:rStyle w:val="Hyperlink"/>
            <w:noProof/>
          </w:rPr>
          <w:t>Combinatorial Optimization Problems</w:t>
        </w:r>
        <w:r>
          <w:rPr>
            <w:noProof/>
            <w:webHidden/>
          </w:rPr>
          <w:tab/>
        </w:r>
        <w:r>
          <w:rPr>
            <w:noProof/>
            <w:webHidden/>
          </w:rPr>
          <w:fldChar w:fldCharType="begin"/>
        </w:r>
        <w:r>
          <w:rPr>
            <w:noProof/>
            <w:webHidden/>
          </w:rPr>
          <w:instrText xml:space="preserve"> PAGEREF _Toc106240024 \h </w:instrText>
        </w:r>
        <w:r>
          <w:rPr>
            <w:noProof/>
            <w:webHidden/>
          </w:rPr>
        </w:r>
        <w:r>
          <w:rPr>
            <w:noProof/>
            <w:webHidden/>
          </w:rPr>
          <w:fldChar w:fldCharType="separate"/>
        </w:r>
        <w:r w:rsidR="00362057">
          <w:rPr>
            <w:noProof/>
            <w:webHidden/>
          </w:rPr>
          <w:t>6</w:t>
        </w:r>
        <w:r>
          <w:rPr>
            <w:noProof/>
            <w:webHidden/>
          </w:rPr>
          <w:fldChar w:fldCharType="end"/>
        </w:r>
      </w:hyperlink>
    </w:p>
    <w:p w14:paraId="174B6DBB" w14:textId="6CA14475"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25" w:history="1">
        <w:r w:rsidRPr="00344FD2">
          <w:rPr>
            <w:rStyle w:val="Hyperlink"/>
            <w:noProof/>
          </w:rPr>
          <w:t>2.2</w:t>
        </w:r>
        <w:r>
          <w:rPr>
            <w:rFonts w:asciiTheme="minorHAnsi" w:eastAsiaTheme="minorEastAsia" w:hAnsiTheme="minorHAnsi" w:cstheme="minorBidi"/>
            <w:smallCaps w:val="0"/>
            <w:noProof/>
            <w:sz w:val="22"/>
            <w:szCs w:val="22"/>
            <w:lang w:val="en-IE" w:eastAsia="ko-KR"/>
          </w:rPr>
          <w:tab/>
        </w:r>
        <w:r w:rsidRPr="00344FD2">
          <w:rPr>
            <w:rStyle w:val="Hyperlink"/>
            <w:noProof/>
          </w:rPr>
          <w:t>Optimization Methodology</w:t>
        </w:r>
        <w:r>
          <w:rPr>
            <w:noProof/>
            <w:webHidden/>
          </w:rPr>
          <w:tab/>
        </w:r>
        <w:r>
          <w:rPr>
            <w:noProof/>
            <w:webHidden/>
          </w:rPr>
          <w:fldChar w:fldCharType="begin"/>
        </w:r>
        <w:r>
          <w:rPr>
            <w:noProof/>
            <w:webHidden/>
          </w:rPr>
          <w:instrText xml:space="preserve"> PAGEREF _Toc106240025 \h </w:instrText>
        </w:r>
        <w:r>
          <w:rPr>
            <w:noProof/>
            <w:webHidden/>
          </w:rPr>
        </w:r>
        <w:r>
          <w:rPr>
            <w:noProof/>
            <w:webHidden/>
          </w:rPr>
          <w:fldChar w:fldCharType="separate"/>
        </w:r>
        <w:r w:rsidR="00362057">
          <w:rPr>
            <w:noProof/>
            <w:webHidden/>
          </w:rPr>
          <w:t>8</w:t>
        </w:r>
        <w:r>
          <w:rPr>
            <w:noProof/>
            <w:webHidden/>
          </w:rPr>
          <w:fldChar w:fldCharType="end"/>
        </w:r>
      </w:hyperlink>
    </w:p>
    <w:p w14:paraId="43BD69B6" w14:textId="0F64E9FE" w:rsidR="00744B2B" w:rsidRDefault="00744B2B">
      <w:pPr>
        <w:pStyle w:val="TOC3"/>
        <w:rPr>
          <w:rFonts w:asciiTheme="minorHAnsi" w:eastAsiaTheme="minorEastAsia" w:hAnsiTheme="minorHAnsi" w:cstheme="minorBidi"/>
          <w:i w:val="0"/>
          <w:noProof/>
          <w:sz w:val="22"/>
          <w:szCs w:val="22"/>
          <w:lang w:val="en-IE" w:eastAsia="ko-KR"/>
        </w:rPr>
      </w:pPr>
      <w:hyperlink w:anchor="_Toc106240026" w:history="1">
        <w:r w:rsidRPr="00344FD2">
          <w:rPr>
            <w:rStyle w:val="Hyperlink"/>
            <w:noProof/>
          </w:rPr>
          <w:t>2.2.1</w:t>
        </w:r>
        <w:r>
          <w:rPr>
            <w:rFonts w:asciiTheme="minorHAnsi" w:eastAsiaTheme="minorEastAsia" w:hAnsiTheme="minorHAnsi" w:cstheme="minorBidi"/>
            <w:i w:val="0"/>
            <w:noProof/>
            <w:sz w:val="22"/>
            <w:szCs w:val="22"/>
            <w:lang w:val="en-IE" w:eastAsia="ko-KR"/>
          </w:rPr>
          <w:tab/>
        </w:r>
        <w:r w:rsidRPr="00344FD2">
          <w:rPr>
            <w:rStyle w:val="Hyperlink"/>
            <w:noProof/>
          </w:rPr>
          <w:t>Search Space</w:t>
        </w:r>
        <w:r>
          <w:rPr>
            <w:noProof/>
            <w:webHidden/>
          </w:rPr>
          <w:tab/>
        </w:r>
        <w:r>
          <w:rPr>
            <w:noProof/>
            <w:webHidden/>
          </w:rPr>
          <w:fldChar w:fldCharType="begin"/>
        </w:r>
        <w:r>
          <w:rPr>
            <w:noProof/>
            <w:webHidden/>
          </w:rPr>
          <w:instrText xml:space="preserve"> PAGEREF _Toc106240026 \h </w:instrText>
        </w:r>
        <w:r>
          <w:rPr>
            <w:noProof/>
            <w:webHidden/>
          </w:rPr>
        </w:r>
        <w:r>
          <w:rPr>
            <w:noProof/>
            <w:webHidden/>
          </w:rPr>
          <w:fldChar w:fldCharType="separate"/>
        </w:r>
        <w:r w:rsidR="00362057">
          <w:rPr>
            <w:noProof/>
            <w:webHidden/>
          </w:rPr>
          <w:t>8</w:t>
        </w:r>
        <w:r>
          <w:rPr>
            <w:noProof/>
            <w:webHidden/>
          </w:rPr>
          <w:fldChar w:fldCharType="end"/>
        </w:r>
      </w:hyperlink>
    </w:p>
    <w:p w14:paraId="548D4F98" w14:textId="73818E46" w:rsidR="00744B2B" w:rsidRDefault="00744B2B">
      <w:pPr>
        <w:pStyle w:val="TOC3"/>
        <w:rPr>
          <w:rFonts w:asciiTheme="minorHAnsi" w:eastAsiaTheme="minorEastAsia" w:hAnsiTheme="minorHAnsi" w:cstheme="minorBidi"/>
          <w:i w:val="0"/>
          <w:noProof/>
          <w:sz w:val="22"/>
          <w:szCs w:val="22"/>
          <w:lang w:val="en-IE" w:eastAsia="ko-KR"/>
        </w:rPr>
      </w:pPr>
      <w:hyperlink w:anchor="_Toc106240027" w:history="1">
        <w:r w:rsidRPr="00344FD2">
          <w:rPr>
            <w:rStyle w:val="Hyperlink"/>
            <w:noProof/>
            <w:lang w:val="en-IE"/>
          </w:rPr>
          <w:t>2.2.2</w:t>
        </w:r>
        <w:r>
          <w:rPr>
            <w:rFonts w:asciiTheme="minorHAnsi" w:eastAsiaTheme="minorEastAsia" w:hAnsiTheme="minorHAnsi" w:cstheme="minorBidi"/>
            <w:i w:val="0"/>
            <w:noProof/>
            <w:sz w:val="22"/>
            <w:szCs w:val="22"/>
            <w:lang w:val="en-IE" w:eastAsia="ko-KR"/>
          </w:rPr>
          <w:tab/>
        </w:r>
        <w:r w:rsidRPr="00344FD2">
          <w:rPr>
            <w:rStyle w:val="Hyperlink"/>
            <w:noProof/>
            <w:lang w:val="en-IE"/>
          </w:rPr>
          <w:t>Search Method</w:t>
        </w:r>
        <w:r>
          <w:rPr>
            <w:noProof/>
            <w:webHidden/>
          </w:rPr>
          <w:tab/>
        </w:r>
        <w:r>
          <w:rPr>
            <w:noProof/>
            <w:webHidden/>
          </w:rPr>
          <w:fldChar w:fldCharType="begin"/>
        </w:r>
        <w:r>
          <w:rPr>
            <w:noProof/>
            <w:webHidden/>
          </w:rPr>
          <w:instrText xml:space="preserve"> PAGEREF _Toc106240027 \h </w:instrText>
        </w:r>
        <w:r>
          <w:rPr>
            <w:noProof/>
            <w:webHidden/>
          </w:rPr>
        </w:r>
        <w:r>
          <w:rPr>
            <w:noProof/>
            <w:webHidden/>
          </w:rPr>
          <w:fldChar w:fldCharType="separate"/>
        </w:r>
        <w:r w:rsidR="00362057">
          <w:rPr>
            <w:noProof/>
            <w:webHidden/>
          </w:rPr>
          <w:t>10</w:t>
        </w:r>
        <w:r>
          <w:rPr>
            <w:noProof/>
            <w:webHidden/>
          </w:rPr>
          <w:fldChar w:fldCharType="end"/>
        </w:r>
      </w:hyperlink>
    </w:p>
    <w:p w14:paraId="4C336A50" w14:textId="37B300A2" w:rsidR="00744B2B" w:rsidRDefault="00744B2B">
      <w:pPr>
        <w:pStyle w:val="TOC3"/>
        <w:rPr>
          <w:rFonts w:asciiTheme="minorHAnsi" w:eastAsiaTheme="minorEastAsia" w:hAnsiTheme="minorHAnsi" w:cstheme="minorBidi"/>
          <w:i w:val="0"/>
          <w:noProof/>
          <w:sz w:val="22"/>
          <w:szCs w:val="22"/>
          <w:lang w:val="en-IE" w:eastAsia="ko-KR"/>
        </w:rPr>
      </w:pPr>
      <w:hyperlink w:anchor="_Toc106240028" w:history="1">
        <w:r w:rsidRPr="00344FD2">
          <w:rPr>
            <w:rStyle w:val="Hyperlink"/>
            <w:noProof/>
          </w:rPr>
          <w:t>2.2.3</w:t>
        </w:r>
        <w:r>
          <w:rPr>
            <w:rFonts w:asciiTheme="minorHAnsi" w:eastAsiaTheme="minorEastAsia" w:hAnsiTheme="minorHAnsi" w:cstheme="minorBidi"/>
            <w:i w:val="0"/>
            <w:noProof/>
            <w:sz w:val="22"/>
            <w:szCs w:val="22"/>
            <w:lang w:val="en-IE" w:eastAsia="ko-KR"/>
          </w:rPr>
          <w:tab/>
        </w:r>
        <w:r w:rsidRPr="00344FD2">
          <w:rPr>
            <w:rStyle w:val="Hyperlink"/>
            <w:noProof/>
          </w:rPr>
          <w:t>Evaluation Metric</w:t>
        </w:r>
        <w:r>
          <w:rPr>
            <w:noProof/>
            <w:webHidden/>
          </w:rPr>
          <w:tab/>
        </w:r>
        <w:r>
          <w:rPr>
            <w:noProof/>
            <w:webHidden/>
          </w:rPr>
          <w:fldChar w:fldCharType="begin"/>
        </w:r>
        <w:r>
          <w:rPr>
            <w:noProof/>
            <w:webHidden/>
          </w:rPr>
          <w:instrText xml:space="preserve"> PAGEREF _Toc106240028 \h </w:instrText>
        </w:r>
        <w:r>
          <w:rPr>
            <w:noProof/>
            <w:webHidden/>
          </w:rPr>
        </w:r>
        <w:r>
          <w:rPr>
            <w:noProof/>
            <w:webHidden/>
          </w:rPr>
          <w:fldChar w:fldCharType="separate"/>
        </w:r>
        <w:r w:rsidR="00362057">
          <w:rPr>
            <w:noProof/>
            <w:webHidden/>
          </w:rPr>
          <w:t>11</w:t>
        </w:r>
        <w:r>
          <w:rPr>
            <w:noProof/>
            <w:webHidden/>
          </w:rPr>
          <w:fldChar w:fldCharType="end"/>
        </w:r>
      </w:hyperlink>
    </w:p>
    <w:p w14:paraId="6B824EB5" w14:textId="5D1A1608" w:rsidR="00744B2B" w:rsidRDefault="00744B2B">
      <w:pPr>
        <w:pStyle w:val="TOC3"/>
        <w:rPr>
          <w:rFonts w:asciiTheme="minorHAnsi" w:eastAsiaTheme="minorEastAsia" w:hAnsiTheme="minorHAnsi" w:cstheme="minorBidi"/>
          <w:i w:val="0"/>
          <w:noProof/>
          <w:sz w:val="22"/>
          <w:szCs w:val="22"/>
          <w:lang w:val="en-IE" w:eastAsia="ko-KR"/>
        </w:rPr>
      </w:pPr>
      <w:hyperlink w:anchor="_Toc106240029" w:history="1">
        <w:r w:rsidRPr="00344FD2">
          <w:rPr>
            <w:rStyle w:val="Hyperlink"/>
            <w:noProof/>
            <w:lang w:eastAsia="ko-KR"/>
          </w:rPr>
          <w:t>2.2.4</w:t>
        </w:r>
        <w:r>
          <w:rPr>
            <w:rFonts w:asciiTheme="minorHAnsi" w:eastAsiaTheme="minorEastAsia" w:hAnsiTheme="minorHAnsi" w:cstheme="minorBidi"/>
            <w:i w:val="0"/>
            <w:noProof/>
            <w:sz w:val="22"/>
            <w:szCs w:val="22"/>
            <w:lang w:val="en-IE" w:eastAsia="ko-KR"/>
          </w:rPr>
          <w:tab/>
        </w:r>
        <w:r w:rsidRPr="00344FD2">
          <w:rPr>
            <w:rStyle w:val="Hyperlink"/>
            <w:noProof/>
            <w:lang w:eastAsia="ko-KR"/>
          </w:rPr>
          <w:t>Statistical Analysis</w:t>
        </w:r>
        <w:r>
          <w:rPr>
            <w:noProof/>
            <w:webHidden/>
          </w:rPr>
          <w:tab/>
        </w:r>
        <w:r>
          <w:rPr>
            <w:noProof/>
            <w:webHidden/>
          </w:rPr>
          <w:fldChar w:fldCharType="begin"/>
        </w:r>
        <w:r>
          <w:rPr>
            <w:noProof/>
            <w:webHidden/>
          </w:rPr>
          <w:instrText xml:space="preserve"> PAGEREF _Toc106240029 \h </w:instrText>
        </w:r>
        <w:r>
          <w:rPr>
            <w:noProof/>
            <w:webHidden/>
          </w:rPr>
        </w:r>
        <w:r>
          <w:rPr>
            <w:noProof/>
            <w:webHidden/>
          </w:rPr>
          <w:fldChar w:fldCharType="separate"/>
        </w:r>
        <w:r w:rsidR="00362057">
          <w:rPr>
            <w:noProof/>
            <w:webHidden/>
          </w:rPr>
          <w:t>12</w:t>
        </w:r>
        <w:r>
          <w:rPr>
            <w:noProof/>
            <w:webHidden/>
          </w:rPr>
          <w:fldChar w:fldCharType="end"/>
        </w:r>
      </w:hyperlink>
    </w:p>
    <w:p w14:paraId="0112792F" w14:textId="4CEFDA19"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30" w:history="1">
        <w:r w:rsidRPr="00344FD2">
          <w:rPr>
            <w:rStyle w:val="Hyperlink"/>
            <w:noProof/>
          </w:rPr>
          <w:t>2.3</w:t>
        </w:r>
        <w:r>
          <w:rPr>
            <w:rFonts w:asciiTheme="minorHAnsi" w:eastAsiaTheme="minorEastAsia" w:hAnsiTheme="minorHAnsi" w:cstheme="minorBidi"/>
            <w:smallCaps w:val="0"/>
            <w:noProof/>
            <w:sz w:val="22"/>
            <w:szCs w:val="22"/>
            <w:lang w:val="en-IE" w:eastAsia="ko-KR"/>
          </w:rPr>
          <w:tab/>
        </w:r>
        <w:r w:rsidRPr="00344FD2">
          <w:rPr>
            <w:rStyle w:val="Hyperlink"/>
            <w:noProof/>
          </w:rPr>
          <w:t>State-Of-The-Art in Biological Optimization</w:t>
        </w:r>
        <w:r>
          <w:rPr>
            <w:noProof/>
            <w:webHidden/>
          </w:rPr>
          <w:tab/>
        </w:r>
        <w:r>
          <w:rPr>
            <w:noProof/>
            <w:webHidden/>
          </w:rPr>
          <w:fldChar w:fldCharType="begin"/>
        </w:r>
        <w:r>
          <w:rPr>
            <w:noProof/>
            <w:webHidden/>
          </w:rPr>
          <w:instrText xml:space="preserve"> PAGEREF _Toc106240030 \h </w:instrText>
        </w:r>
        <w:r>
          <w:rPr>
            <w:noProof/>
            <w:webHidden/>
          </w:rPr>
        </w:r>
        <w:r>
          <w:rPr>
            <w:noProof/>
            <w:webHidden/>
          </w:rPr>
          <w:fldChar w:fldCharType="separate"/>
        </w:r>
        <w:r w:rsidR="00362057">
          <w:rPr>
            <w:noProof/>
            <w:webHidden/>
          </w:rPr>
          <w:t>14</w:t>
        </w:r>
        <w:r>
          <w:rPr>
            <w:noProof/>
            <w:webHidden/>
          </w:rPr>
          <w:fldChar w:fldCharType="end"/>
        </w:r>
      </w:hyperlink>
    </w:p>
    <w:p w14:paraId="3CBFA444" w14:textId="0A842078" w:rsidR="00744B2B" w:rsidRDefault="00744B2B">
      <w:pPr>
        <w:pStyle w:val="TOC3"/>
        <w:rPr>
          <w:rFonts w:asciiTheme="minorHAnsi" w:eastAsiaTheme="minorEastAsia" w:hAnsiTheme="minorHAnsi" w:cstheme="minorBidi"/>
          <w:i w:val="0"/>
          <w:noProof/>
          <w:sz w:val="22"/>
          <w:szCs w:val="22"/>
          <w:lang w:val="en-IE" w:eastAsia="ko-KR"/>
        </w:rPr>
      </w:pPr>
      <w:hyperlink w:anchor="_Toc106240031" w:history="1">
        <w:r w:rsidRPr="00344FD2">
          <w:rPr>
            <w:rStyle w:val="Hyperlink"/>
            <w:noProof/>
          </w:rPr>
          <w:t>2.3.1</w:t>
        </w:r>
        <w:r>
          <w:rPr>
            <w:rFonts w:asciiTheme="minorHAnsi" w:eastAsiaTheme="minorEastAsia" w:hAnsiTheme="minorHAnsi" w:cstheme="minorBidi"/>
            <w:i w:val="0"/>
            <w:noProof/>
            <w:sz w:val="22"/>
            <w:szCs w:val="22"/>
            <w:lang w:val="en-IE" w:eastAsia="ko-KR"/>
          </w:rPr>
          <w:tab/>
        </w:r>
        <w:r w:rsidRPr="00344FD2">
          <w:rPr>
            <w:rStyle w:val="Hyperlink"/>
            <w:noProof/>
          </w:rPr>
          <w:t>Genetic Algorithm overview</w:t>
        </w:r>
        <w:r>
          <w:rPr>
            <w:noProof/>
            <w:webHidden/>
          </w:rPr>
          <w:tab/>
        </w:r>
        <w:r>
          <w:rPr>
            <w:noProof/>
            <w:webHidden/>
          </w:rPr>
          <w:fldChar w:fldCharType="begin"/>
        </w:r>
        <w:r>
          <w:rPr>
            <w:noProof/>
            <w:webHidden/>
          </w:rPr>
          <w:instrText xml:space="preserve"> PAGEREF _Toc106240031 \h </w:instrText>
        </w:r>
        <w:r>
          <w:rPr>
            <w:noProof/>
            <w:webHidden/>
          </w:rPr>
        </w:r>
        <w:r>
          <w:rPr>
            <w:noProof/>
            <w:webHidden/>
          </w:rPr>
          <w:fldChar w:fldCharType="separate"/>
        </w:r>
        <w:r w:rsidR="00362057">
          <w:rPr>
            <w:noProof/>
            <w:webHidden/>
          </w:rPr>
          <w:t>14</w:t>
        </w:r>
        <w:r>
          <w:rPr>
            <w:noProof/>
            <w:webHidden/>
          </w:rPr>
          <w:fldChar w:fldCharType="end"/>
        </w:r>
      </w:hyperlink>
    </w:p>
    <w:p w14:paraId="1F0D9448" w14:textId="30109CC6" w:rsidR="00744B2B" w:rsidRDefault="00744B2B">
      <w:pPr>
        <w:pStyle w:val="TOC3"/>
        <w:rPr>
          <w:rFonts w:asciiTheme="minorHAnsi" w:eastAsiaTheme="minorEastAsia" w:hAnsiTheme="minorHAnsi" w:cstheme="minorBidi"/>
          <w:i w:val="0"/>
          <w:noProof/>
          <w:sz w:val="22"/>
          <w:szCs w:val="22"/>
          <w:lang w:val="en-IE" w:eastAsia="ko-KR"/>
        </w:rPr>
      </w:pPr>
      <w:hyperlink w:anchor="_Toc106240032" w:history="1">
        <w:r w:rsidRPr="00344FD2">
          <w:rPr>
            <w:rStyle w:val="Hyperlink"/>
            <w:noProof/>
          </w:rPr>
          <w:t>2.3.2</w:t>
        </w:r>
        <w:r>
          <w:rPr>
            <w:rFonts w:asciiTheme="minorHAnsi" w:eastAsiaTheme="minorEastAsia" w:hAnsiTheme="minorHAnsi" w:cstheme="minorBidi"/>
            <w:i w:val="0"/>
            <w:noProof/>
            <w:sz w:val="22"/>
            <w:szCs w:val="22"/>
            <w:lang w:val="en-IE" w:eastAsia="ko-KR"/>
          </w:rPr>
          <w:tab/>
        </w:r>
        <w:r w:rsidRPr="00344FD2">
          <w:rPr>
            <w:rStyle w:val="Hyperlink"/>
            <w:noProof/>
          </w:rPr>
          <w:t>The Selection Operator: Fitness Function Variants</w:t>
        </w:r>
        <w:r>
          <w:rPr>
            <w:noProof/>
            <w:webHidden/>
          </w:rPr>
          <w:tab/>
        </w:r>
        <w:r>
          <w:rPr>
            <w:noProof/>
            <w:webHidden/>
          </w:rPr>
          <w:fldChar w:fldCharType="begin"/>
        </w:r>
        <w:r>
          <w:rPr>
            <w:noProof/>
            <w:webHidden/>
          </w:rPr>
          <w:instrText xml:space="preserve"> PAGEREF _Toc106240032 \h </w:instrText>
        </w:r>
        <w:r>
          <w:rPr>
            <w:noProof/>
            <w:webHidden/>
          </w:rPr>
        </w:r>
        <w:r>
          <w:rPr>
            <w:noProof/>
            <w:webHidden/>
          </w:rPr>
          <w:fldChar w:fldCharType="separate"/>
        </w:r>
        <w:r w:rsidR="00362057">
          <w:rPr>
            <w:noProof/>
            <w:webHidden/>
          </w:rPr>
          <w:t>16</w:t>
        </w:r>
        <w:r>
          <w:rPr>
            <w:noProof/>
            <w:webHidden/>
          </w:rPr>
          <w:fldChar w:fldCharType="end"/>
        </w:r>
      </w:hyperlink>
    </w:p>
    <w:p w14:paraId="66FE4959" w14:textId="2B4F5E3C" w:rsidR="00744B2B" w:rsidRDefault="00744B2B">
      <w:pPr>
        <w:pStyle w:val="TOC3"/>
        <w:rPr>
          <w:rFonts w:asciiTheme="minorHAnsi" w:eastAsiaTheme="minorEastAsia" w:hAnsiTheme="minorHAnsi" w:cstheme="minorBidi"/>
          <w:i w:val="0"/>
          <w:noProof/>
          <w:sz w:val="22"/>
          <w:szCs w:val="22"/>
          <w:lang w:val="en-IE" w:eastAsia="ko-KR"/>
        </w:rPr>
      </w:pPr>
      <w:hyperlink w:anchor="_Toc106240033" w:history="1">
        <w:r w:rsidRPr="00344FD2">
          <w:rPr>
            <w:rStyle w:val="Hyperlink"/>
            <w:noProof/>
          </w:rPr>
          <w:t>2.3.3</w:t>
        </w:r>
        <w:r>
          <w:rPr>
            <w:rFonts w:asciiTheme="minorHAnsi" w:eastAsiaTheme="minorEastAsia" w:hAnsiTheme="minorHAnsi" w:cstheme="minorBidi"/>
            <w:i w:val="0"/>
            <w:noProof/>
            <w:sz w:val="22"/>
            <w:szCs w:val="22"/>
            <w:lang w:val="en-IE" w:eastAsia="ko-KR"/>
          </w:rPr>
          <w:tab/>
        </w:r>
        <w:r w:rsidRPr="00344FD2">
          <w:rPr>
            <w:rStyle w:val="Hyperlink"/>
            <w:noProof/>
          </w:rPr>
          <w:t>The Breeding Operator: Crossover variants</w:t>
        </w:r>
        <w:r>
          <w:rPr>
            <w:noProof/>
            <w:webHidden/>
          </w:rPr>
          <w:tab/>
        </w:r>
        <w:r>
          <w:rPr>
            <w:noProof/>
            <w:webHidden/>
          </w:rPr>
          <w:fldChar w:fldCharType="begin"/>
        </w:r>
        <w:r>
          <w:rPr>
            <w:noProof/>
            <w:webHidden/>
          </w:rPr>
          <w:instrText xml:space="preserve"> PAGEREF _Toc106240033 \h </w:instrText>
        </w:r>
        <w:r>
          <w:rPr>
            <w:noProof/>
            <w:webHidden/>
          </w:rPr>
        </w:r>
        <w:r>
          <w:rPr>
            <w:noProof/>
            <w:webHidden/>
          </w:rPr>
          <w:fldChar w:fldCharType="separate"/>
        </w:r>
        <w:r w:rsidR="00362057">
          <w:rPr>
            <w:noProof/>
            <w:webHidden/>
          </w:rPr>
          <w:t>21</w:t>
        </w:r>
        <w:r>
          <w:rPr>
            <w:noProof/>
            <w:webHidden/>
          </w:rPr>
          <w:fldChar w:fldCharType="end"/>
        </w:r>
      </w:hyperlink>
    </w:p>
    <w:p w14:paraId="4450C834" w14:textId="694B23B1" w:rsidR="00744B2B" w:rsidRDefault="00744B2B">
      <w:pPr>
        <w:pStyle w:val="TOC3"/>
        <w:rPr>
          <w:rFonts w:asciiTheme="minorHAnsi" w:eastAsiaTheme="minorEastAsia" w:hAnsiTheme="minorHAnsi" w:cstheme="minorBidi"/>
          <w:i w:val="0"/>
          <w:noProof/>
          <w:sz w:val="22"/>
          <w:szCs w:val="22"/>
          <w:lang w:val="en-IE" w:eastAsia="ko-KR"/>
        </w:rPr>
      </w:pPr>
      <w:hyperlink w:anchor="_Toc106240034" w:history="1">
        <w:r w:rsidRPr="00344FD2">
          <w:rPr>
            <w:rStyle w:val="Hyperlink"/>
            <w:noProof/>
          </w:rPr>
          <w:t>2.3.4</w:t>
        </w:r>
        <w:r>
          <w:rPr>
            <w:rFonts w:asciiTheme="minorHAnsi" w:eastAsiaTheme="minorEastAsia" w:hAnsiTheme="minorHAnsi" w:cstheme="minorBidi"/>
            <w:i w:val="0"/>
            <w:noProof/>
            <w:sz w:val="22"/>
            <w:szCs w:val="22"/>
            <w:lang w:val="en-IE" w:eastAsia="ko-KR"/>
          </w:rPr>
          <w:tab/>
        </w:r>
        <w:r w:rsidRPr="00344FD2">
          <w:rPr>
            <w:rStyle w:val="Hyperlink"/>
            <w:noProof/>
          </w:rPr>
          <w:t>Genetic Algorithm Enhancers</w:t>
        </w:r>
        <w:r>
          <w:rPr>
            <w:noProof/>
            <w:webHidden/>
          </w:rPr>
          <w:tab/>
        </w:r>
        <w:r>
          <w:rPr>
            <w:noProof/>
            <w:webHidden/>
          </w:rPr>
          <w:fldChar w:fldCharType="begin"/>
        </w:r>
        <w:r>
          <w:rPr>
            <w:noProof/>
            <w:webHidden/>
          </w:rPr>
          <w:instrText xml:space="preserve"> PAGEREF _Toc106240034 \h </w:instrText>
        </w:r>
        <w:r>
          <w:rPr>
            <w:noProof/>
            <w:webHidden/>
          </w:rPr>
        </w:r>
        <w:r>
          <w:rPr>
            <w:noProof/>
            <w:webHidden/>
          </w:rPr>
          <w:fldChar w:fldCharType="separate"/>
        </w:r>
        <w:r w:rsidR="00362057">
          <w:rPr>
            <w:noProof/>
            <w:webHidden/>
          </w:rPr>
          <w:t>21</w:t>
        </w:r>
        <w:r>
          <w:rPr>
            <w:noProof/>
            <w:webHidden/>
          </w:rPr>
          <w:fldChar w:fldCharType="end"/>
        </w:r>
      </w:hyperlink>
    </w:p>
    <w:p w14:paraId="6A1D49CE" w14:textId="12F12C31" w:rsidR="00744B2B" w:rsidRDefault="00744B2B">
      <w:pPr>
        <w:pStyle w:val="TOC3"/>
        <w:rPr>
          <w:rFonts w:asciiTheme="minorHAnsi" w:eastAsiaTheme="minorEastAsia" w:hAnsiTheme="minorHAnsi" w:cstheme="minorBidi"/>
          <w:i w:val="0"/>
          <w:noProof/>
          <w:sz w:val="22"/>
          <w:szCs w:val="22"/>
          <w:lang w:val="en-IE" w:eastAsia="ko-KR"/>
        </w:rPr>
      </w:pPr>
      <w:hyperlink w:anchor="_Toc106240035" w:history="1">
        <w:r w:rsidRPr="00344FD2">
          <w:rPr>
            <w:rStyle w:val="Hyperlink"/>
            <w:noProof/>
          </w:rPr>
          <w:t>2.3.5</w:t>
        </w:r>
        <w:r>
          <w:rPr>
            <w:rFonts w:asciiTheme="minorHAnsi" w:eastAsiaTheme="minorEastAsia" w:hAnsiTheme="minorHAnsi" w:cstheme="minorBidi"/>
            <w:i w:val="0"/>
            <w:noProof/>
            <w:sz w:val="22"/>
            <w:szCs w:val="22"/>
            <w:lang w:val="en-IE" w:eastAsia="ko-KR"/>
          </w:rPr>
          <w:tab/>
        </w:r>
        <w:r w:rsidRPr="00344FD2">
          <w:rPr>
            <w:rStyle w:val="Hyperlink"/>
            <w:noProof/>
          </w:rPr>
          <w:t>Particle Swarm Optimization overview</w:t>
        </w:r>
        <w:r>
          <w:rPr>
            <w:noProof/>
            <w:webHidden/>
          </w:rPr>
          <w:tab/>
        </w:r>
        <w:r>
          <w:rPr>
            <w:noProof/>
            <w:webHidden/>
          </w:rPr>
          <w:fldChar w:fldCharType="begin"/>
        </w:r>
        <w:r>
          <w:rPr>
            <w:noProof/>
            <w:webHidden/>
          </w:rPr>
          <w:instrText xml:space="preserve"> PAGEREF _Toc106240035 \h </w:instrText>
        </w:r>
        <w:r>
          <w:rPr>
            <w:noProof/>
            <w:webHidden/>
          </w:rPr>
        </w:r>
        <w:r>
          <w:rPr>
            <w:noProof/>
            <w:webHidden/>
          </w:rPr>
          <w:fldChar w:fldCharType="separate"/>
        </w:r>
        <w:r w:rsidR="00362057">
          <w:rPr>
            <w:noProof/>
            <w:webHidden/>
          </w:rPr>
          <w:t>22</w:t>
        </w:r>
        <w:r>
          <w:rPr>
            <w:noProof/>
            <w:webHidden/>
          </w:rPr>
          <w:fldChar w:fldCharType="end"/>
        </w:r>
      </w:hyperlink>
    </w:p>
    <w:p w14:paraId="00A558A7" w14:textId="2DF85F07" w:rsidR="00744B2B" w:rsidRDefault="00744B2B">
      <w:pPr>
        <w:pStyle w:val="TOC3"/>
        <w:rPr>
          <w:rFonts w:asciiTheme="minorHAnsi" w:eastAsiaTheme="minorEastAsia" w:hAnsiTheme="minorHAnsi" w:cstheme="minorBidi"/>
          <w:i w:val="0"/>
          <w:noProof/>
          <w:sz w:val="22"/>
          <w:szCs w:val="22"/>
          <w:lang w:val="en-IE" w:eastAsia="ko-KR"/>
        </w:rPr>
      </w:pPr>
      <w:hyperlink w:anchor="_Toc106240036" w:history="1">
        <w:r w:rsidRPr="00344FD2">
          <w:rPr>
            <w:rStyle w:val="Hyperlink"/>
            <w:noProof/>
          </w:rPr>
          <w:t>2.3.6</w:t>
        </w:r>
        <w:r>
          <w:rPr>
            <w:rFonts w:asciiTheme="minorHAnsi" w:eastAsiaTheme="minorEastAsia" w:hAnsiTheme="minorHAnsi" w:cstheme="minorBidi"/>
            <w:i w:val="0"/>
            <w:noProof/>
            <w:sz w:val="22"/>
            <w:szCs w:val="22"/>
            <w:lang w:val="en-IE" w:eastAsia="ko-KR"/>
          </w:rPr>
          <w:tab/>
        </w:r>
        <w:r w:rsidRPr="00344FD2">
          <w:rPr>
            <w:rStyle w:val="Hyperlink"/>
            <w:noProof/>
          </w:rPr>
          <w:t>Particle Swarm Optimization in Discrete Domains</w:t>
        </w:r>
        <w:r>
          <w:rPr>
            <w:noProof/>
            <w:webHidden/>
          </w:rPr>
          <w:tab/>
        </w:r>
        <w:r>
          <w:rPr>
            <w:noProof/>
            <w:webHidden/>
          </w:rPr>
          <w:fldChar w:fldCharType="begin"/>
        </w:r>
        <w:r>
          <w:rPr>
            <w:noProof/>
            <w:webHidden/>
          </w:rPr>
          <w:instrText xml:space="preserve"> PAGEREF _Toc106240036 \h </w:instrText>
        </w:r>
        <w:r>
          <w:rPr>
            <w:noProof/>
            <w:webHidden/>
          </w:rPr>
        </w:r>
        <w:r>
          <w:rPr>
            <w:noProof/>
            <w:webHidden/>
          </w:rPr>
          <w:fldChar w:fldCharType="separate"/>
        </w:r>
        <w:r w:rsidR="00362057">
          <w:rPr>
            <w:noProof/>
            <w:webHidden/>
          </w:rPr>
          <w:t>24</w:t>
        </w:r>
        <w:r>
          <w:rPr>
            <w:noProof/>
            <w:webHidden/>
          </w:rPr>
          <w:fldChar w:fldCharType="end"/>
        </w:r>
      </w:hyperlink>
    </w:p>
    <w:p w14:paraId="6246B8F6" w14:textId="53470ABE" w:rsidR="00744B2B" w:rsidRDefault="00744B2B">
      <w:pPr>
        <w:pStyle w:val="TOC3"/>
        <w:rPr>
          <w:rFonts w:asciiTheme="minorHAnsi" w:eastAsiaTheme="minorEastAsia" w:hAnsiTheme="minorHAnsi" w:cstheme="minorBidi"/>
          <w:i w:val="0"/>
          <w:noProof/>
          <w:sz w:val="22"/>
          <w:szCs w:val="22"/>
          <w:lang w:val="en-IE" w:eastAsia="ko-KR"/>
        </w:rPr>
      </w:pPr>
      <w:hyperlink w:anchor="_Toc106240037" w:history="1">
        <w:r w:rsidRPr="00344FD2">
          <w:rPr>
            <w:rStyle w:val="Hyperlink"/>
            <w:noProof/>
          </w:rPr>
          <w:t>2.3.7</w:t>
        </w:r>
        <w:r>
          <w:rPr>
            <w:rFonts w:asciiTheme="minorHAnsi" w:eastAsiaTheme="minorEastAsia" w:hAnsiTheme="minorHAnsi" w:cstheme="minorBidi"/>
            <w:i w:val="0"/>
            <w:noProof/>
            <w:sz w:val="22"/>
            <w:szCs w:val="22"/>
            <w:lang w:val="en-IE" w:eastAsia="ko-KR"/>
          </w:rPr>
          <w:tab/>
        </w:r>
        <w:r w:rsidRPr="00344FD2">
          <w:rPr>
            <w:rStyle w:val="Hyperlink"/>
            <w:noProof/>
          </w:rPr>
          <w:t>Modified Particle Swarm Optimization</w:t>
        </w:r>
        <w:r>
          <w:rPr>
            <w:noProof/>
            <w:webHidden/>
          </w:rPr>
          <w:tab/>
        </w:r>
        <w:r>
          <w:rPr>
            <w:noProof/>
            <w:webHidden/>
          </w:rPr>
          <w:fldChar w:fldCharType="begin"/>
        </w:r>
        <w:r>
          <w:rPr>
            <w:noProof/>
            <w:webHidden/>
          </w:rPr>
          <w:instrText xml:space="preserve"> PAGEREF _Toc106240037 \h </w:instrText>
        </w:r>
        <w:r>
          <w:rPr>
            <w:noProof/>
            <w:webHidden/>
          </w:rPr>
        </w:r>
        <w:r>
          <w:rPr>
            <w:noProof/>
            <w:webHidden/>
          </w:rPr>
          <w:fldChar w:fldCharType="separate"/>
        </w:r>
        <w:r w:rsidR="00362057">
          <w:rPr>
            <w:noProof/>
            <w:webHidden/>
          </w:rPr>
          <w:t>26</w:t>
        </w:r>
        <w:r>
          <w:rPr>
            <w:noProof/>
            <w:webHidden/>
          </w:rPr>
          <w:fldChar w:fldCharType="end"/>
        </w:r>
      </w:hyperlink>
    </w:p>
    <w:p w14:paraId="4E329B58" w14:textId="68238155" w:rsidR="00744B2B" w:rsidRDefault="00744B2B">
      <w:pPr>
        <w:pStyle w:val="TOC3"/>
        <w:rPr>
          <w:rFonts w:asciiTheme="minorHAnsi" w:eastAsiaTheme="minorEastAsia" w:hAnsiTheme="minorHAnsi" w:cstheme="minorBidi"/>
          <w:i w:val="0"/>
          <w:noProof/>
          <w:sz w:val="22"/>
          <w:szCs w:val="22"/>
          <w:lang w:val="en-IE" w:eastAsia="ko-KR"/>
        </w:rPr>
      </w:pPr>
      <w:hyperlink w:anchor="_Toc106240038" w:history="1">
        <w:r w:rsidRPr="00344FD2">
          <w:rPr>
            <w:rStyle w:val="Hyperlink"/>
            <w:noProof/>
          </w:rPr>
          <w:t>2.3.8</w:t>
        </w:r>
        <w:r>
          <w:rPr>
            <w:rFonts w:asciiTheme="minorHAnsi" w:eastAsiaTheme="minorEastAsia" w:hAnsiTheme="minorHAnsi" w:cstheme="minorBidi"/>
            <w:i w:val="0"/>
            <w:noProof/>
            <w:sz w:val="22"/>
            <w:szCs w:val="22"/>
            <w:lang w:val="en-IE" w:eastAsia="ko-KR"/>
          </w:rPr>
          <w:tab/>
        </w:r>
        <w:r w:rsidRPr="00344FD2">
          <w:rPr>
            <w:rStyle w:val="Hyperlink"/>
            <w:noProof/>
          </w:rPr>
          <w:t>Ant Colony Optimization Overview</w:t>
        </w:r>
        <w:r>
          <w:rPr>
            <w:noProof/>
            <w:webHidden/>
          </w:rPr>
          <w:tab/>
        </w:r>
        <w:r>
          <w:rPr>
            <w:noProof/>
            <w:webHidden/>
          </w:rPr>
          <w:fldChar w:fldCharType="begin"/>
        </w:r>
        <w:r>
          <w:rPr>
            <w:noProof/>
            <w:webHidden/>
          </w:rPr>
          <w:instrText xml:space="preserve"> PAGEREF _Toc106240038 \h </w:instrText>
        </w:r>
        <w:r>
          <w:rPr>
            <w:noProof/>
            <w:webHidden/>
          </w:rPr>
        </w:r>
        <w:r>
          <w:rPr>
            <w:noProof/>
            <w:webHidden/>
          </w:rPr>
          <w:fldChar w:fldCharType="separate"/>
        </w:r>
        <w:r w:rsidR="00362057">
          <w:rPr>
            <w:noProof/>
            <w:webHidden/>
          </w:rPr>
          <w:t>27</w:t>
        </w:r>
        <w:r>
          <w:rPr>
            <w:noProof/>
            <w:webHidden/>
          </w:rPr>
          <w:fldChar w:fldCharType="end"/>
        </w:r>
      </w:hyperlink>
    </w:p>
    <w:p w14:paraId="067E6C71" w14:textId="7BD1C91D" w:rsidR="00744B2B" w:rsidRDefault="00744B2B">
      <w:pPr>
        <w:pStyle w:val="TOC3"/>
        <w:rPr>
          <w:rFonts w:asciiTheme="minorHAnsi" w:eastAsiaTheme="minorEastAsia" w:hAnsiTheme="minorHAnsi" w:cstheme="minorBidi"/>
          <w:i w:val="0"/>
          <w:noProof/>
          <w:sz w:val="22"/>
          <w:szCs w:val="22"/>
          <w:lang w:val="en-IE" w:eastAsia="ko-KR"/>
        </w:rPr>
      </w:pPr>
      <w:hyperlink w:anchor="_Toc106240039" w:history="1">
        <w:r w:rsidRPr="00344FD2">
          <w:rPr>
            <w:rStyle w:val="Hyperlink"/>
            <w:noProof/>
          </w:rPr>
          <w:t>2.3.9</w:t>
        </w:r>
        <w:r>
          <w:rPr>
            <w:rFonts w:asciiTheme="minorHAnsi" w:eastAsiaTheme="minorEastAsia" w:hAnsiTheme="minorHAnsi" w:cstheme="minorBidi"/>
            <w:i w:val="0"/>
            <w:noProof/>
            <w:sz w:val="22"/>
            <w:szCs w:val="22"/>
            <w:lang w:val="en-IE" w:eastAsia="ko-KR"/>
          </w:rPr>
          <w:tab/>
        </w:r>
        <w:r w:rsidRPr="00344FD2">
          <w:rPr>
            <w:rStyle w:val="Hyperlink"/>
            <w:noProof/>
          </w:rPr>
          <w:t>The Ant System</w:t>
        </w:r>
        <w:r>
          <w:rPr>
            <w:noProof/>
            <w:webHidden/>
          </w:rPr>
          <w:tab/>
        </w:r>
        <w:r>
          <w:rPr>
            <w:noProof/>
            <w:webHidden/>
          </w:rPr>
          <w:fldChar w:fldCharType="begin"/>
        </w:r>
        <w:r>
          <w:rPr>
            <w:noProof/>
            <w:webHidden/>
          </w:rPr>
          <w:instrText xml:space="preserve"> PAGEREF _Toc106240039 \h </w:instrText>
        </w:r>
        <w:r>
          <w:rPr>
            <w:noProof/>
            <w:webHidden/>
          </w:rPr>
        </w:r>
        <w:r>
          <w:rPr>
            <w:noProof/>
            <w:webHidden/>
          </w:rPr>
          <w:fldChar w:fldCharType="separate"/>
        </w:r>
        <w:r w:rsidR="00362057">
          <w:rPr>
            <w:noProof/>
            <w:webHidden/>
          </w:rPr>
          <w:t>30</w:t>
        </w:r>
        <w:r>
          <w:rPr>
            <w:noProof/>
            <w:webHidden/>
          </w:rPr>
          <w:fldChar w:fldCharType="end"/>
        </w:r>
      </w:hyperlink>
    </w:p>
    <w:p w14:paraId="3B12ECFD" w14:textId="10439435" w:rsidR="00744B2B" w:rsidRDefault="00744B2B">
      <w:pPr>
        <w:pStyle w:val="TOC3"/>
        <w:rPr>
          <w:rFonts w:asciiTheme="minorHAnsi" w:eastAsiaTheme="minorEastAsia" w:hAnsiTheme="minorHAnsi" w:cstheme="minorBidi"/>
          <w:i w:val="0"/>
          <w:noProof/>
          <w:sz w:val="22"/>
          <w:szCs w:val="22"/>
          <w:lang w:val="en-IE" w:eastAsia="ko-KR"/>
        </w:rPr>
      </w:pPr>
      <w:hyperlink w:anchor="_Toc106240040" w:history="1">
        <w:r w:rsidRPr="00344FD2">
          <w:rPr>
            <w:rStyle w:val="Hyperlink"/>
            <w:noProof/>
            <w:lang w:eastAsia="ko-KR"/>
          </w:rPr>
          <w:t>2.3.10</w:t>
        </w:r>
        <w:r>
          <w:rPr>
            <w:rFonts w:asciiTheme="minorHAnsi" w:eastAsiaTheme="minorEastAsia" w:hAnsiTheme="minorHAnsi" w:cstheme="minorBidi"/>
            <w:i w:val="0"/>
            <w:noProof/>
            <w:sz w:val="22"/>
            <w:szCs w:val="22"/>
            <w:lang w:val="en-IE" w:eastAsia="ko-KR"/>
          </w:rPr>
          <w:tab/>
        </w:r>
        <w:r w:rsidRPr="00344FD2">
          <w:rPr>
            <w:rStyle w:val="Hyperlink"/>
            <w:noProof/>
            <w:lang w:eastAsia="ko-KR"/>
          </w:rPr>
          <w:t>The Max-Min Ant System</w:t>
        </w:r>
        <w:r>
          <w:rPr>
            <w:noProof/>
            <w:webHidden/>
          </w:rPr>
          <w:tab/>
        </w:r>
        <w:r>
          <w:rPr>
            <w:noProof/>
            <w:webHidden/>
          </w:rPr>
          <w:fldChar w:fldCharType="begin"/>
        </w:r>
        <w:r>
          <w:rPr>
            <w:noProof/>
            <w:webHidden/>
          </w:rPr>
          <w:instrText xml:space="preserve"> PAGEREF _Toc106240040 \h </w:instrText>
        </w:r>
        <w:r>
          <w:rPr>
            <w:noProof/>
            <w:webHidden/>
          </w:rPr>
        </w:r>
        <w:r>
          <w:rPr>
            <w:noProof/>
            <w:webHidden/>
          </w:rPr>
          <w:fldChar w:fldCharType="separate"/>
        </w:r>
        <w:r w:rsidR="00362057">
          <w:rPr>
            <w:noProof/>
            <w:webHidden/>
          </w:rPr>
          <w:t>31</w:t>
        </w:r>
        <w:r>
          <w:rPr>
            <w:noProof/>
            <w:webHidden/>
          </w:rPr>
          <w:fldChar w:fldCharType="end"/>
        </w:r>
      </w:hyperlink>
    </w:p>
    <w:p w14:paraId="601A79C1" w14:textId="199B255B" w:rsidR="00744B2B" w:rsidRDefault="00744B2B">
      <w:pPr>
        <w:pStyle w:val="TOC3"/>
        <w:rPr>
          <w:rFonts w:asciiTheme="minorHAnsi" w:eastAsiaTheme="minorEastAsia" w:hAnsiTheme="minorHAnsi" w:cstheme="minorBidi"/>
          <w:i w:val="0"/>
          <w:noProof/>
          <w:sz w:val="22"/>
          <w:szCs w:val="22"/>
          <w:lang w:val="en-IE" w:eastAsia="ko-KR"/>
        </w:rPr>
      </w:pPr>
      <w:hyperlink w:anchor="_Toc106240041" w:history="1">
        <w:r w:rsidRPr="00344FD2">
          <w:rPr>
            <w:rStyle w:val="Hyperlink"/>
            <w:noProof/>
            <w:lang w:eastAsia="ko-KR"/>
          </w:rPr>
          <w:t>2.3.11</w:t>
        </w:r>
        <w:r>
          <w:rPr>
            <w:rFonts w:asciiTheme="minorHAnsi" w:eastAsiaTheme="minorEastAsia" w:hAnsiTheme="minorHAnsi" w:cstheme="minorBidi"/>
            <w:i w:val="0"/>
            <w:noProof/>
            <w:sz w:val="22"/>
            <w:szCs w:val="22"/>
            <w:lang w:val="en-IE" w:eastAsia="ko-KR"/>
          </w:rPr>
          <w:tab/>
        </w:r>
        <w:r w:rsidRPr="00344FD2">
          <w:rPr>
            <w:rStyle w:val="Hyperlink"/>
            <w:noProof/>
            <w:lang w:eastAsia="ko-KR"/>
          </w:rPr>
          <w:t>The Ant Colony System</w:t>
        </w:r>
        <w:r>
          <w:rPr>
            <w:noProof/>
            <w:webHidden/>
          </w:rPr>
          <w:tab/>
        </w:r>
        <w:r>
          <w:rPr>
            <w:noProof/>
            <w:webHidden/>
          </w:rPr>
          <w:fldChar w:fldCharType="begin"/>
        </w:r>
        <w:r>
          <w:rPr>
            <w:noProof/>
            <w:webHidden/>
          </w:rPr>
          <w:instrText xml:space="preserve"> PAGEREF _Toc106240041 \h </w:instrText>
        </w:r>
        <w:r>
          <w:rPr>
            <w:noProof/>
            <w:webHidden/>
          </w:rPr>
        </w:r>
        <w:r>
          <w:rPr>
            <w:noProof/>
            <w:webHidden/>
          </w:rPr>
          <w:fldChar w:fldCharType="separate"/>
        </w:r>
        <w:r w:rsidR="00362057">
          <w:rPr>
            <w:noProof/>
            <w:webHidden/>
          </w:rPr>
          <w:t>32</w:t>
        </w:r>
        <w:r>
          <w:rPr>
            <w:noProof/>
            <w:webHidden/>
          </w:rPr>
          <w:fldChar w:fldCharType="end"/>
        </w:r>
      </w:hyperlink>
    </w:p>
    <w:p w14:paraId="72BDC4C4" w14:textId="1DA2F86B" w:rsidR="00744B2B" w:rsidRDefault="00744B2B">
      <w:pPr>
        <w:pStyle w:val="TOC1"/>
        <w:tabs>
          <w:tab w:val="left" w:pos="600"/>
        </w:tabs>
        <w:rPr>
          <w:rFonts w:asciiTheme="minorHAnsi" w:eastAsiaTheme="minorEastAsia" w:hAnsiTheme="minorHAnsi" w:cstheme="minorBidi"/>
          <w:caps w:val="0"/>
          <w:noProof/>
          <w:sz w:val="22"/>
          <w:szCs w:val="22"/>
          <w:lang w:val="en-IE" w:eastAsia="ko-KR"/>
        </w:rPr>
      </w:pPr>
      <w:hyperlink w:anchor="_Toc106240042" w:history="1">
        <w:r w:rsidRPr="00344FD2">
          <w:rPr>
            <w:rStyle w:val="Hyperlink"/>
            <w:noProof/>
            <w:lang w:eastAsia="ko-KR"/>
          </w:rPr>
          <w:t>3.</w:t>
        </w:r>
        <w:r>
          <w:rPr>
            <w:rFonts w:asciiTheme="minorHAnsi" w:eastAsiaTheme="minorEastAsia" w:hAnsiTheme="minorHAnsi" w:cstheme="minorBidi"/>
            <w:caps w:val="0"/>
            <w:noProof/>
            <w:sz w:val="22"/>
            <w:szCs w:val="22"/>
            <w:lang w:val="en-IE" w:eastAsia="ko-KR"/>
          </w:rPr>
          <w:tab/>
        </w:r>
        <w:r w:rsidRPr="00344FD2">
          <w:rPr>
            <w:rStyle w:val="Hyperlink"/>
            <w:noProof/>
            <w:lang w:eastAsia="ko-KR"/>
          </w:rPr>
          <w:t>Design &amp; Methodology</w:t>
        </w:r>
        <w:r>
          <w:rPr>
            <w:noProof/>
            <w:webHidden/>
          </w:rPr>
          <w:tab/>
        </w:r>
        <w:r>
          <w:rPr>
            <w:noProof/>
            <w:webHidden/>
          </w:rPr>
          <w:fldChar w:fldCharType="begin"/>
        </w:r>
        <w:r>
          <w:rPr>
            <w:noProof/>
            <w:webHidden/>
          </w:rPr>
          <w:instrText xml:space="preserve"> PAGEREF _Toc106240042 \h </w:instrText>
        </w:r>
        <w:r>
          <w:rPr>
            <w:noProof/>
            <w:webHidden/>
          </w:rPr>
        </w:r>
        <w:r>
          <w:rPr>
            <w:noProof/>
            <w:webHidden/>
          </w:rPr>
          <w:fldChar w:fldCharType="separate"/>
        </w:r>
        <w:r w:rsidR="00362057">
          <w:rPr>
            <w:noProof/>
            <w:webHidden/>
          </w:rPr>
          <w:t>34</w:t>
        </w:r>
        <w:r>
          <w:rPr>
            <w:noProof/>
            <w:webHidden/>
          </w:rPr>
          <w:fldChar w:fldCharType="end"/>
        </w:r>
      </w:hyperlink>
    </w:p>
    <w:p w14:paraId="7532835E" w14:textId="567F2C01"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43" w:history="1">
        <w:r w:rsidRPr="00344FD2">
          <w:rPr>
            <w:rStyle w:val="Hyperlink"/>
            <w:noProof/>
            <w:lang w:eastAsia="ko-KR"/>
          </w:rPr>
          <w:t>3.1</w:t>
        </w:r>
        <w:r>
          <w:rPr>
            <w:rFonts w:asciiTheme="minorHAnsi" w:eastAsiaTheme="minorEastAsia" w:hAnsiTheme="minorHAnsi" w:cstheme="minorBidi"/>
            <w:smallCaps w:val="0"/>
            <w:noProof/>
            <w:sz w:val="22"/>
            <w:szCs w:val="22"/>
            <w:lang w:val="en-IE" w:eastAsia="ko-KR"/>
          </w:rPr>
          <w:tab/>
        </w:r>
        <w:r w:rsidRPr="00344FD2">
          <w:rPr>
            <w:rStyle w:val="Hyperlink"/>
            <w:noProof/>
            <w:lang w:eastAsia="ko-KR"/>
          </w:rPr>
          <w:t>Data Generation</w:t>
        </w:r>
        <w:r>
          <w:rPr>
            <w:noProof/>
            <w:webHidden/>
          </w:rPr>
          <w:tab/>
        </w:r>
        <w:r>
          <w:rPr>
            <w:noProof/>
            <w:webHidden/>
          </w:rPr>
          <w:fldChar w:fldCharType="begin"/>
        </w:r>
        <w:r>
          <w:rPr>
            <w:noProof/>
            <w:webHidden/>
          </w:rPr>
          <w:instrText xml:space="preserve"> PAGEREF _Toc106240043 \h </w:instrText>
        </w:r>
        <w:r>
          <w:rPr>
            <w:noProof/>
            <w:webHidden/>
          </w:rPr>
        </w:r>
        <w:r>
          <w:rPr>
            <w:noProof/>
            <w:webHidden/>
          </w:rPr>
          <w:fldChar w:fldCharType="separate"/>
        </w:r>
        <w:r w:rsidR="00362057">
          <w:rPr>
            <w:noProof/>
            <w:webHidden/>
          </w:rPr>
          <w:t>34</w:t>
        </w:r>
        <w:r>
          <w:rPr>
            <w:noProof/>
            <w:webHidden/>
          </w:rPr>
          <w:fldChar w:fldCharType="end"/>
        </w:r>
      </w:hyperlink>
    </w:p>
    <w:p w14:paraId="2DE6AA35" w14:textId="7E11E956"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44" w:history="1">
        <w:r w:rsidRPr="00344FD2">
          <w:rPr>
            <w:rStyle w:val="Hyperlink"/>
            <w:noProof/>
          </w:rPr>
          <w:t>3.2</w:t>
        </w:r>
        <w:r>
          <w:rPr>
            <w:rFonts w:asciiTheme="minorHAnsi" w:eastAsiaTheme="minorEastAsia" w:hAnsiTheme="minorHAnsi" w:cstheme="minorBidi"/>
            <w:smallCaps w:val="0"/>
            <w:noProof/>
            <w:sz w:val="22"/>
            <w:szCs w:val="22"/>
            <w:lang w:val="en-IE" w:eastAsia="ko-KR"/>
          </w:rPr>
          <w:tab/>
        </w:r>
        <w:r w:rsidRPr="00344FD2">
          <w:rPr>
            <w:rStyle w:val="Hyperlink"/>
            <w:noProof/>
          </w:rPr>
          <w:t>Languages Used</w:t>
        </w:r>
        <w:r>
          <w:rPr>
            <w:noProof/>
            <w:webHidden/>
          </w:rPr>
          <w:tab/>
        </w:r>
        <w:r>
          <w:rPr>
            <w:noProof/>
            <w:webHidden/>
          </w:rPr>
          <w:fldChar w:fldCharType="begin"/>
        </w:r>
        <w:r>
          <w:rPr>
            <w:noProof/>
            <w:webHidden/>
          </w:rPr>
          <w:instrText xml:space="preserve"> PAGEREF _Toc106240044 \h </w:instrText>
        </w:r>
        <w:r>
          <w:rPr>
            <w:noProof/>
            <w:webHidden/>
          </w:rPr>
        </w:r>
        <w:r>
          <w:rPr>
            <w:noProof/>
            <w:webHidden/>
          </w:rPr>
          <w:fldChar w:fldCharType="separate"/>
        </w:r>
        <w:r w:rsidR="00362057">
          <w:rPr>
            <w:noProof/>
            <w:webHidden/>
          </w:rPr>
          <w:t>34</w:t>
        </w:r>
        <w:r>
          <w:rPr>
            <w:noProof/>
            <w:webHidden/>
          </w:rPr>
          <w:fldChar w:fldCharType="end"/>
        </w:r>
      </w:hyperlink>
    </w:p>
    <w:p w14:paraId="051C6CE1" w14:textId="552FE779"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45" w:history="1">
        <w:r w:rsidRPr="00344FD2">
          <w:rPr>
            <w:rStyle w:val="Hyperlink"/>
            <w:noProof/>
            <w:lang w:eastAsia="ko-KR"/>
          </w:rPr>
          <w:t>3.3</w:t>
        </w:r>
        <w:r>
          <w:rPr>
            <w:rFonts w:asciiTheme="minorHAnsi" w:eastAsiaTheme="minorEastAsia" w:hAnsiTheme="minorHAnsi" w:cstheme="minorBidi"/>
            <w:smallCaps w:val="0"/>
            <w:noProof/>
            <w:sz w:val="22"/>
            <w:szCs w:val="22"/>
            <w:lang w:val="en-IE" w:eastAsia="ko-KR"/>
          </w:rPr>
          <w:tab/>
        </w:r>
        <w:r w:rsidRPr="00344FD2">
          <w:rPr>
            <w:rStyle w:val="Hyperlink"/>
            <w:noProof/>
            <w:lang w:eastAsia="ko-KR"/>
          </w:rPr>
          <w:t>Algorithm Implementation &amp; Configuration</w:t>
        </w:r>
        <w:r>
          <w:rPr>
            <w:noProof/>
            <w:webHidden/>
          </w:rPr>
          <w:tab/>
        </w:r>
        <w:r>
          <w:rPr>
            <w:noProof/>
            <w:webHidden/>
          </w:rPr>
          <w:fldChar w:fldCharType="begin"/>
        </w:r>
        <w:r>
          <w:rPr>
            <w:noProof/>
            <w:webHidden/>
          </w:rPr>
          <w:instrText xml:space="preserve"> PAGEREF _Toc106240045 \h </w:instrText>
        </w:r>
        <w:r>
          <w:rPr>
            <w:noProof/>
            <w:webHidden/>
          </w:rPr>
        </w:r>
        <w:r>
          <w:rPr>
            <w:noProof/>
            <w:webHidden/>
          </w:rPr>
          <w:fldChar w:fldCharType="separate"/>
        </w:r>
        <w:r w:rsidR="00362057">
          <w:rPr>
            <w:noProof/>
            <w:webHidden/>
          </w:rPr>
          <w:t>35</w:t>
        </w:r>
        <w:r>
          <w:rPr>
            <w:noProof/>
            <w:webHidden/>
          </w:rPr>
          <w:fldChar w:fldCharType="end"/>
        </w:r>
      </w:hyperlink>
    </w:p>
    <w:p w14:paraId="2E899B01" w14:textId="29EF7999" w:rsidR="00744B2B" w:rsidRDefault="00744B2B">
      <w:pPr>
        <w:pStyle w:val="TOC3"/>
        <w:rPr>
          <w:rFonts w:asciiTheme="minorHAnsi" w:eastAsiaTheme="minorEastAsia" w:hAnsiTheme="minorHAnsi" w:cstheme="minorBidi"/>
          <w:i w:val="0"/>
          <w:noProof/>
          <w:sz w:val="22"/>
          <w:szCs w:val="22"/>
          <w:lang w:val="en-IE" w:eastAsia="ko-KR"/>
        </w:rPr>
      </w:pPr>
      <w:hyperlink w:anchor="_Toc106240046" w:history="1">
        <w:r w:rsidRPr="00344FD2">
          <w:rPr>
            <w:rStyle w:val="Hyperlink"/>
            <w:noProof/>
            <w:lang w:eastAsia="ko-KR"/>
          </w:rPr>
          <w:t>3.3.1</w:t>
        </w:r>
        <w:r>
          <w:rPr>
            <w:rFonts w:asciiTheme="minorHAnsi" w:eastAsiaTheme="minorEastAsia" w:hAnsiTheme="minorHAnsi" w:cstheme="minorBidi"/>
            <w:i w:val="0"/>
            <w:noProof/>
            <w:sz w:val="22"/>
            <w:szCs w:val="22"/>
            <w:lang w:val="en-IE" w:eastAsia="ko-KR"/>
          </w:rPr>
          <w:tab/>
        </w:r>
        <w:r w:rsidRPr="00344FD2">
          <w:rPr>
            <w:rStyle w:val="Hyperlink"/>
            <w:noProof/>
            <w:lang w:eastAsia="ko-KR"/>
          </w:rPr>
          <w:t>Genetic Algorithm Implementation Specifics</w:t>
        </w:r>
        <w:r>
          <w:rPr>
            <w:noProof/>
            <w:webHidden/>
          </w:rPr>
          <w:tab/>
        </w:r>
        <w:r>
          <w:rPr>
            <w:noProof/>
            <w:webHidden/>
          </w:rPr>
          <w:fldChar w:fldCharType="begin"/>
        </w:r>
        <w:r>
          <w:rPr>
            <w:noProof/>
            <w:webHidden/>
          </w:rPr>
          <w:instrText xml:space="preserve"> PAGEREF _Toc106240046 \h </w:instrText>
        </w:r>
        <w:r>
          <w:rPr>
            <w:noProof/>
            <w:webHidden/>
          </w:rPr>
        </w:r>
        <w:r>
          <w:rPr>
            <w:noProof/>
            <w:webHidden/>
          </w:rPr>
          <w:fldChar w:fldCharType="separate"/>
        </w:r>
        <w:r w:rsidR="00362057">
          <w:rPr>
            <w:noProof/>
            <w:webHidden/>
          </w:rPr>
          <w:t>36</w:t>
        </w:r>
        <w:r>
          <w:rPr>
            <w:noProof/>
            <w:webHidden/>
          </w:rPr>
          <w:fldChar w:fldCharType="end"/>
        </w:r>
      </w:hyperlink>
    </w:p>
    <w:p w14:paraId="700C2FBB" w14:textId="466EB380" w:rsidR="00744B2B" w:rsidRDefault="00744B2B">
      <w:pPr>
        <w:pStyle w:val="TOC3"/>
        <w:rPr>
          <w:rFonts w:asciiTheme="minorHAnsi" w:eastAsiaTheme="minorEastAsia" w:hAnsiTheme="minorHAnsi" w:cstheme="minorBidi"/>
          <w:i w:val="0"/>
          <w:noProof/>
          <w:sz w:val="22"/>
          <w:szCs w:val="22"/>
          <w:lang w:val="en-IE" w:eastAsia="ko-KR"/>
        </w:rPr>
      </w:pPr>
      <w:hyperlink w:anchor="_Toc106240047" w:history="1">
        <w:r w:rsidRPr="00344FD2">
          <w:rPr>
            <w:rStyle w:val="Hyperlink"/>
            <w:noProof/>
            <w:lang w:eastAsia="ko-KR"/>
          </w:rPr>
          <w:t>3.3.2</w:t>
        </w:r>
        <w:r>
          <w:rPr>
            <w:rFonts w:asciiTheme="minorHAnsi" w:eastAsiaTheme="minorEastAsia" w:hAnsiTheme="minorHAnsi" w:cstheme="minorBidi"/>
            <w:i w:val="0"/>
            <w:noProof/>
            <w:sz w:val="22"/>
            <w:szCs w:val="22"/>
            <w:lang w:val="en-IE" w:eastAsia="ko-KR"/>
          </w:rPr>
          <w:tab/>
        </w:r>
        <w:r w:rsidRPr="00344FD2">
          <w:rPr>
            <w:rStyle w:val="Hyperlink"/>
            <w:noProof/>
            <w:lang w:eastAsia="ko-KR"/>
          </w:rPr>
          <w:t>Particle Swarm Optimization Implementation Specifics</w:t>
        </w:r>
        <w:r>
          <w:rPr>
            <w:noProof/>
            <w:webHidden/>
          </w:rPr>
          <w:tab/>
        </w:r>
        <w:r>
          <w:rPr>
            <w:noProof/>
            <w:webHidden/>
          </w:rPr>
          <w:fldChar w:fldCharType="begin"/>
        </w:r>
        <w:r>
          <w:rPr>
            <w:noProof/>
            <w:webHidden/>
          </w:rPr>
          <w:instrText xml:space="preserve"> PAGEREF _Toc106240047 \h </w:instrText>
        </w:r>
        <w:r>
          <w:rPr>
            <w:noProof/>
            <w:webHidden/>
          </w:rPr>
        </w:r>
        <w:r>
          <w:rPr>
            <w:noProof/>
            <w:webHidden/>
          </w:rPr>
          <w:fldChar w:fldCharType="separate"/>
        </w:r>
        <w:r w:rsidR="00362057">
          <w:rPr>
            <w:noProof/>
            <w:webHidden/>
          </w:rPr>
          <w:t>38</w:t>
        </w:r>
        <w:r>
          <w:rPr>
            <w:noProof/>
            <w:webHidden/>
          </w:rPr>
          <w:fldChar w:fldCharType="end"/>
        </w:r>
      </w:hyperlink>
    </w:p>
    <w:p w14:paraId="1E9005E2" w14:textId="4DAD4F5E" w:rsidR="00744B2B" w:rsidRDefault="00744B2B">
      <w:pPr>
        <w:pStyle w:val="TOC3"/>
        <w:rPr>
          <w:rFonts w:asciiTheme="minorHAnsi" w:eastAsiaTheme="minorEastAsia" w:hAnsiTheme="minorHAnsi" w:cstheme="minorBidi"/>
          <w:i w:val="0"/>
          <w:noProof/>
          <w:sz w:val="22"/>
          <w:szCs w:val="22"/>
          <w:lang w:val="en-IE" w:eastAsia="ko-KR"/>
        </w:rPr>
      </w:pPr>
      <w:hyperlink w:anchor="_Toc106240048" w:history="1">
        <w:r w:rsidRPr="00344FD2">
          <w:rPr>
            <w:rStyle w:val="Hyperlink"/>
            <w:noProof/>
            <w:lang w:eastAsia="ko-KR"/>
          </w:rPr>
          <w:t>3.3.3</w:t>
        </w:r>
        <w:r>
          <w:rPr>
            <w:rFonts w:asciiTheme="minorHAnsi" w:eastAsiaTheme="minorEastAsia" w:hAnsiTheme="minorHAnsi" w:cstheme="minorBidi"/>
            <w:i w:val="0"/>
            <w:noProof/>
            <w:sz w:val="22"/>
            <w:szCs w:val="22"/>
            <w:lang w:val="en-IE" w:eastAsia="ko-KR"/>
          </w:rPr>
          <w:tab/>
        </w:r>
        <w:r w:rsidRPr="00344FD2">
          <w:rPr>
            <w:rStyle w:val="Hyperlink"/>
            <w:noProof/>
            <w:lang w:eastAsia="ko-KR"/>
          </w:rPr>
          <w:t>Ant Colony Optimization Implementation Specifics</w:t>
        </w:r>
        <w:r>
          <w:rPr>
            <w:noProof/>
            <w:webHidden/>
          </w:rPr>
          <w:tab/>
        </w:r>
        <w:r>
          <w:rPr>
            <w:noProof/>
            <w:webHidden/>
          </w:rPr>
          <w:fldChar w:fldCharType="begin"/>
        </w:r>
        <w:r>
          <w:rPr>
            <w:noProof/>
            <w:webHidden/>
          </w:rPr>
          <w:instrText xml:space="preserve"> PAGEREF _Toc106240048 \h </w:instrText>
        </w:r>
        <w:r>
          <w:rPr>
            <w:noProof/>
            <w:webHidden/>
          </w:rPr>
        </w:r>
        <w:r>
          <w:rPr>
            <w:noProof/>
            <w:webHidden/>
          </w:rPr>
          <w:fldChar w:fldCharType="separate"/>
        </w:r>
        <w:r w:rsidR="00362057">
          <w:rPr>
            <w:noProof/>
            <w:webHidden/>
          </w:rPr>
          <w:t>39</w:t>
        </w:r>
        <w:r>
          <w:rPr>
            <w:noProof/>
            <w:webHidden/>
          </w:rPr>
          <w:fldChar w:fldCharType="end"/>
        </w:r>
      </w:hyperlink>
    </w:p>
    <w:p w14:paraId="163E66C7" w14:textId="56AA60C2" w:rsidR="00744B2B" w:rsidRDefault="00744B2B">
      <w:pPr>
        <w:pStyle w:val="TOC3"/>
        <w:rPr>
          <w:rFonts w:asciiTheme="minorHAnsi" w:eastAsiaTheme="minorEastAsia" w:hAnsiTheme="minorHAnsi" w:cstheme="minorBidi"/>
          <w:i w:val="0"/>
          <w:noProof/>
          <w:sz w:val="22"/>
          <w:szCs w:val="22"/>
          <w:lang w:val="en-IE" w:eastAsia="ko-KR"/>
        </w:rPr>
      </w:pPr>
      <w:hyperlink w:anchor="_Toc106240049" w:history="1">
        <w:r w:rsidRPr="00344FD2">
          <w:rPr>
            <w:rStyle w:val="Hyperlink"/>
            <w:noProof/>
            <w:lang w:eastAsia="ko-KR"/>
          </w:rPr>
          <w:t>3.3.4</w:t>
        </w:r>
        <w:r>
          <w:rPr>
            <w:rFonts w:asciiTheme="minorHAnsi" w:eastAsiaTheme="minorEastAsia" w:hAnsiTheme="minorHAnsi" w:cstheme="minorBidi"/>
            <w:i w:val="0"/>
            <w:noProof/>
            <w:sz w:val="22"/>
            <w:szCs w:val="22"/>
            <w:lang w:val="en-IE" w:eastAsia="ko-KR"/>
          </w:rPr>
          <w:tab/>
        </w:r>
        <w:r w:rsidRPr="00344FD2">
          <w:rPr>
            <w:rStyle w:val="Hyperlink"/>
            <w:noProof/>
            <w:lang w:eastAsia="ko-KR"/>
          </w:rPr>
          <w:t>Overview of Implementation Queries for Research Objective 3:</w:t>
        </w:r>
        <w:r>
          <w:rPr>
            <w:noProof/>
            <w:webHidden/>
          </w:rPr>
          <w:tab/>
        </w:r>
        <w:r>
          <w:rPr>
            <w:noProof/>
            <w:webHidden/>
          </w:rPr>
          <w:fldChar w:fldCharType="begin"/>
        </w:r>
        <w:r>
          <w:rPr>
            <w:noProof/>
            <w:webHidden/>
          </w:rPr>
          <w:instrText xml:space="preserve"> PAGEREF _Toc106240049 \h </w:instrText>
        </w:r>
        <w:r>
          <w:rPr>
            <w:noProof/>
            <w:webHidden/>
          </w:rPr>
        </w:r>
        <w:r>
          <w:rPr>
            <w:noProof/>
            <w:webHidden/>
          </w:rPr>
          <w:fldChar w:fldCharType="separate"/>
        </w:r>
        <w:r w:rsidR="00362057">
          <w:rPr>
            <w:noProof/>
            <w:webHidden/>
          </w:rPr>
          <w:t>41</w:t>
        </w:r>
        <w:r>
          <w:rPr>
            <w:noProof/>
            <w:webHidden/>
          </w:rPr>
          <w:fldChar w:fldCharType="end"/>
        </w:r>
      </w:hyperlink>
    </w:p>
    <w:p w14:paraId="72F99231" w14:textId="2AFD8330" w:rsidR="00744B2B" w:rsidRDefault="00744B2B">
      <w:pPr>
        <w:pStyle w:val="TOC3"/>
        <w:rPr>
          <w:rFonts w:asciiTheme="minorHAnsi" w:eastAsiaTheme="minorEastAsia" w:hAnsiTheme="minorHAnsi" w:cstheme="minorBidi"/>
          <w:i w:val="0"/>
          <w:noProof/>
          <w:sz w:val="22"/>
          <w:szCs w:val="22"/>
          <w:lang w:val="en-IE" w:eastAsia="ko-KR"/>
        </w:rPr>
      </w:pPr>
      <w:hyperlink w:anchor="_Toc106240050" w:history="1">
        <w:r w:rsidRPr="00344FD2">
          <w:rPr>
            <w:rStyle w:val="Hyperlink"/>
            <w:noProof/>
          </w:rPr>
          <w:t>3.3.5</w:t>
        </w:r>
        <w:r>
          <w:rPr>
            <w:rFonts w:asciiTheme="minorHAnsi" w:eastAsiaTheme="minorEastAsia" w:hAnsiTheme="minorHAnsi" w:cstheme="minorBidi"/>
            <w:i w:val="0"/>
            <w:noProof/>
            <w:sz w:val="22"/>
            <w:szCs w:val="22"/>
            <w:lang w:val="en-IE" w:eastAsia="ko-KR"/>
          </w:rPr>
          <w:tab/>
        </w:r>
        <w:r w:rsidRPr="00344FD2">
          <w:rPr>
            <w:rStyle w:val="Hyperlink"/>
            <w:noProof/>
          </w:rPr>
          <w:t>Hybridization Methodology</w:t>
        </w:r>
        <w:r>
          <w:rPr>
            <w:noProof/>
            <w:webHidden/>
          </w:rPr>
          <w:tab/>
        </w:r>
        <w:r>
          <w:rPr>
            <w:noProof/>
            <w:webHidden/>
          </w:rPr>
          <w:fldChar w:fldCharType="begin"/>
        </w:r>
        <w:r>
          <w:rPr>
            <w:noProof/>
            <w:webHidden/>
          </w:rPr>
          <w:instrText xml:space="preserve"> PAGEREF _Toc106240050 \h </w:instrText>
        </w:r>
        <w:r>
          <w:rPr>
            <w:noProof/>
            <w:webHidden/>
          </w:rPr>
        </w:r>
        <w:r>
          <w:rPr>
            <w:noProof/>
            <w:webHidden/>
          </w:rPr>
          <w:fldChar w:fldCharType="separate"/>
        </w:r>
        <w:r w:rsidR="00362057">
          <w:rPr>
            <w:noProof/>
            <w:webHidden/>
          </w:rPr>
          <w:t>42</w:t>
        </w:r>
        <w:r>
          <w:rPr>
            <w:noProof/>
            <w:webHidden/>
          </w:rPr>
          <w:fldChar w:fldCharType="end"/>
        </w:r>
      </w:hyperlink>
    </w:p>
    <w:p w14:paraId="6B6A60F4" w14:textId="11ECB92B" w:rsidR="00744B2B" w:rsidRDefault="00744B2B">
      <w:pPr>
        <w:pStyle w:val="TOC3"/>
        <w:rPr>
          <w:rFonts w:asciiTheme="minorHAnsi" w:eastAsiaTheme="minorEastAsia" w:hAnsiTheme="minorHAnsi" w:cstheme="minorBidi"/>
          <w:i w:val="0"/>
          <w:noProof/>
          <w:sz w:val="22"/>
          <w:szCs w:val="22"/>
          <w:lang w:val="en-IE" w:eastAsia="ko-KR"/>
        </w:rPr>
      </w:pPr>
      <w:hyperlink w:anchor="_Toc106240051" w:history="1">
        <w:r w:rsidRPr="00344FD2">
          <w:rPr>
            <w:rStyle w:val="Hyperlink"/>
            <w:noProof/>
          </w:rPr>
          <w:t>3.3.6</w:t>
        </w:r>
        <w:r>
          <w:rPr>
            <w:rFonts w:asciiTheme="minorHAnsi" w:eastAsiaTheme="minorEastAsia" w:hAnsiTheme="minorHAnsi" w:cstheme="minorBidi"/>
            <w:i w:val="0"/>
            <w:noProof/>
            <w:sz w:val="22"/>
            <w:szCs w:val="22"/>
            <w:lang w:val="en-IE" w:eastAsia="ko-KR"/>
          </w:rPr>
          <w:tab/>
        </w:r>
        <w:r w:rsidRPr="00344FD2">
          <w:rPr>
            <w:rStyle w:val="Hyperlink"/>
            <w:noProof/>
          </w:rPr>
          <w:t>Benchmark</w:t>
        </w:r>
        <w:r>
          <w:rPr>
            <w:noProof/>
            <w:webHidden/>
          </w:rPr>
          <w:tab/>
        </w:r>
        <w:r>
          <w:rPr>
            <w:noProof/>
            <w:webHidden/>
          </w:rPr>
          <w:fldChar w:fldCharType="begin"/>
        </w:r>
        <w:r>
          <w:rPr>
            <w:noProof/>
            <w:webHidden/>
          </w:rPr>
          <w:instrText xml:space="preserve"> PAGEREF _Toc106240051 \h </w:instrText>
        </w:r>
        <w:r>
          <w:rPr>
            <w:noProof/>
            <w:webHidden/>
          </w:rPr>
        </w:r>
        <w:r>
          <w:rPr>
            <w:noProof/>
            <w:webHidden/>
          </w:rPr>
          <w:fldChar w:fldCharType="separate"/>
        </w:r>
        <w:r w:rsidR="00362057">
          <w:rPr>
            <w:noProof/>
            <w:webHidden/>
          </w:rPr>
          <w:t>43</w:t>
        </w:r>
        <w:r>
          <w:rPr>
            <w:noProof/>
            <w:webHidden/>
          </w:rPr>
          <w:fldChar w:fldCharType="end"/>
        </w:r>
      </w:hyperlink>
    </w:p>
    <w:p w14:paraId="6B1653EB" w14:textId="27375FC8" w:rsidR="00744B2B" w:rsidRDefault="00744B2B">
      <w:pPr>
        <w:pStyle w:val="TOC3"/>
        <w:rPr>
          <w:rFonts w:asciiTheme="minorHAnsi" w:eastAsiaTheme="minorEastAsia" w:hAnsiTheme="minorHAnsi" w:cstheme="minorBidi"/>
          <w:i w:val="0"/>
          <w:noProof/>
          <w:sz w:val="22"/>
          <w:szCs w:val="22"/>
          <w:lang w:val="en-IE" w:eastAsia="ko-KR"/>
        </w:rPr>
      </w:pPr>
      <w:hyperlink w:anchor="_Toc106240052" w:history="1">
        <w:r w:rsidRPr="00344FD2">
          <w:rPr>
            <w:rStyle w:val="Hyperlink"/>
            <w:noProof/>
            <w:lang w:eastAsia="ko-KR"/>
          </w:rPr>
          <w:t>3.3.7</w:t>
        </w:r>
        <w:r>
          <w:rPr>
            <w:rFonts w:asciiTheme="minorHAnsi" w:eastAsiaTheme="minorEastAsia" w:hAnsiTheme="minorHAnsi" w:cstheme="minorBidi"/>
            <w:i w:val="0"/>
            <w:noProof/>
            <w:sz w:val="22"/>
            <w:szCs w:val="22"/>
            <w:lang w:val="en-IE" w:eastAsia="ko-KR"/>
          </w:rPr>
          <w:tab/>
        </w:r>
        <w:r w:rsidRPr="00344FD2">
          <w:rPr>
            <w:rStyle w:val="Hyperlink"/>
            <w:noProof/>
            <w:lang w:eastAsia="ko-KR"/>
          </w:rPr>
          <w:t>Chosen Statistical Test</w:t>
        </w:r>
        <w:r>
          <w:rPr>
            <w:noProof/>
            <w:webHidden/>
          </w:rPr>
          <w:tab/>
        </w:r>
        <w:r>
          <w:rPr>
            <w:noProof/>
            <w:webHidden/>
          </w:rPr>
          <w:fldChar w:fldCharType="begin"/>
        </w:r>
        <w:r>
          <w:rPr>
            <w:noProof/>
            <w:webHidden/>
          </w:rPr>
          <w:instrText xml:space="preserve"> PAGEREF _Toc106240052 \h </w:instrText>
        </w:r>
        <w:r>
          <w:rPr>
            <w:noProof/>
            <w:webHidden/>
          </w:rPr>
        </w:r>
        <w:r>
          <w:rPr>
            <w:noProof/>
            <w:webHidden/>
          </w:rPr>
          <w:fldChar w:fldCharType="separate"/>
        </w:r>
        <w:r w:rsidR="00362057">
          <w:rPr>
            <w:noProof/>
            <w:webHidden/>
          </w:rPr>
          <w:t>43</w:t>
        </w:r>
        <w:r>
          <w:rPr>
            <w:noProof/>
            <w:webHidden/>
          </w:rPr>
          <w:fldChar w:fldCharType="end"/>
        </w:r>
      </w:hyperlink>
    </w:p>
    <w:p w14:paraId="529E5222" w14:textId="5EB0BAC0" w:rsidR="00744B2B" w:rsidRDefault="00744B2B">
      <w:pPr>
        <w:pStyle w:val="TOC1"/>
        <w:tabs>
          <w:tab w:val="left" w:pos="600"/>
        </w:tabs>
        <w:rPr>
          <w:rFonts w:asciiTheme="minorHAnsi" w:eastAsiaTheme="minorEastAsia" w:hAnsiTheme="minorHAnsi" w:cstheme="minorBidi"/>
          <w:caps w:val="0"/>
          <w:noProof/>
          <w:sz w:val="22"/>
          <w:szCs w:val="22"/>
          <w:lang w:val="en-IE" w:eastAsia="ko-KR"/>
        </w:rPr>
      </w:pPr>
      <w:hyperlink w:anchor="_Toc106240053" w:history="1">
        <w:r w:rsidRPr="00344FD2">
          <w:rPr>
            <w:rStyle w:val="Hyperlink"/>
            <w:noProof/>
            <w:lang w:eastAsia="ko-KR"/>
          </w:rPr>
          <w:t>4.</w:t>
        </w:r>
        <w:r>
          <w:rPr>
            <w:rFonts w:asciiTheme="minorHAnsi" w:eastAsiaTheme="minorEastAsia" w:hAnsiTheme="minorHAnsi" w:cstheme="minorBidi"/>
            <w:caps w:val="0"/>
            <w:noProof/>
            <w:sz w:val="22"/>
            <w:szCs w:val="22"/>
            <w:lang w:val="en-IE" w:eastAsia="ko-KR"/>
          </w:rPr>
          <w:tab/>
        </w:r>
        <w:r w:rsidRPr="00344FD2">
          <w:rPr>
            <w:rStyle w:val="Hyperlink"/>
            <w:noProof/>
            <w:lang w:eastAsia="ko-KR"/>
          </w:rPr>
          <w:t>Results, Evaluation &amp; Discussion</w:t>
        </w:r>
        <w:r>
          <w:rPr>
            <w:noProof/>
            <w:webHidden/>
          </w:rPr>
          <w:tab/>
        </w:r>
        <w:r>
          <w:rPr>
            <w:noProof/>
            <w:webHidden/>
          </w:rPr>
          <w:fldChar w:fldCharType="begin"/>
        </w:r>
        <w:r>
          <w:rPr>
            <w:noProof/>
            <w:webHidden/>
          </w:rPr>
          <w:instrText xml:space="preserve"> PAGEREF _Toc106240053 \h </w:instrText>
        </w:r>
        <w:r>
          <w:rPr>
            <w:noProof/>
            <w:webHidden/>
          </w:rPr>
        </w:r>
        <w:r>
          <w:rPr>
            <w:noProof/>
            <w:webHidden/>
          </w:rPr>
          <w:fldChar w:fldCharType="separate"/>
        </w:r>
        <w:r w:rsidR="00362057">
          <w:rPr>
            <w:noProof/>
            <w:webHidden/>
          </w:rPr>
          <w:t>45</w:t>
        </w:r>
        <w:r>
          <w:rPr>
            <w:noProof/>
            <w:webHidden/>
          </w:rPr>
          <w:fldChar w:fldCharType="end"/>
        </w:r>
      </w:hyperlink>
    </w:p>
    <w:p w14:paraId="1EC1D49F" w14:textId="41EFBCFF"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54" w:history="1">
        <w:r w:rsidRPr="00344FD2">
          <w:rPr>
            <w:rStyle w:val="Hyperlink"/>
            <w:noProof/>
            <w:lang w:eastAsia="ko-KR"/>
          </w:rPr>
          <w:t>4.1</w:t>
        </w:r>
        <w:r>
          <w:rPr>
            <w:rFonts w:asciiTheme="minorHAnsi" w:eastAsiaTheme="minorEastAsia" w:hAnsiTheme="minorHAnsi" w:cstheme="minorBidi"/>
            <w:smallCaps w:val="0"/>
            <w:noProof/>
            <w:sz w:val="22"/>
            <w:szCs w:val="22"/>
            <w:lang w:val="en-IE" w:eastAsia="ko-KR"/>
          </w:rPr>
          <w:tab/>
        </w:r>
        <w:r w:rsidRPr="00344FD2">
          <w:rPr>
            <w:rStyle w:val="Hyperlink"/>
            <w:noProof/>
            <w:lang w:eastAsia="ko-KR"/>
          </w:rPr>
          <w:t>Experiment 1: Genetic Algorithm</w:t>
        </w:r>
        <w:r>
          <w:rPr>
            <w:noProof/>
            <w:webHidden/>
          </w:rPr>
          <w:tab/>
        </w:r>
        <w:r>
          <w:rPr>
            <w:noProof/>
            <w:webHidden/>
          </w:rPr>
          <w:fldChar w:fldCharType="begin"/>
        </w:r>
        <w:r>
          <w:rPr>
            <w:noProof/>
            <w:webHidden/>
          </w:rPr>
          <w:instrText xml:space="preserve"> PAGEREF _Toc106240054 \h </w:instrText>
        </w:r>
        <w:r>
          <w:rPr>
            <w:noProof/>
            <w:webHidden/>
          </w:rPr>
        </w:r>
        <w:r>
          <w:rPr>
            <w:noProof/>
            <w:webHidden/>
          </w:rPr>
          <w:fldChar w:fldCharType="separate"/>
        </w:r>
        <w:r w:rsidR="00362057">
          <w:rPr>
            <w:noProof/>
            <w:webHidden/>
          </w:rPr>
          <w:t>45</w:t>
        </w:r>
        <w:r>
          <w:rPr>
            <w:noProof/>
            <w:webHidden/>
          </w:rPr>
          <w:fldChar w:fldCharType="end"/>
        </w:r>
      </w:hyperlink>
    </w:p>
    <w:p w14:paraId="0D068B51" w14:textId="19D5D1B1" w:rsidR="00744B2B" w:rsidRDefault="00744B2B">
      <w:pPr>
        <w:pStyle w:val="TOC3"/>
        <w:rPr>
          <w:rFonts w:asciiTheme="minorHAnsi" w:eastAsiaTheme="minorEastAsia" w:hAnsiTheme="minorHAnsi" w:cstheme="minorBidi"/>
          <w:i w:val="0"/>
          <w:noProof/>
          <w:sz w:val="22"/>
          <w:szCs w:val="22"/>
          <w:lang w:val="en-IE" w:eastAsia="ko-KR"/>
        </w:rPr>
      </w:pPr>
      <w:hyperlink w:anchor="_Toc106240055" w:history="1">
        <w:r w:rsidRPr="00344FD2">
          <w:rPr>
            <w:rStyle w:val="Hyperlink"/>
            <w:noProof/>
            <w:lang w:eastAsia="ko-KR"/>
          </w:rPr>
          <w:t>4.1.1</w:t>
        </w:r>
        <w:r>
          <w:rPr>
            <w:rFonts w:asciiTheme="minorHAnsi" w:eastAsiaTheme="minorEastAsia" w:hAnsiTheme="minorHAnsi" w:cstheme="minorBidi"/>
            <w:i w:val="0"/>
            <w:noProof/>
            <w:sz w:val="22"/>
            <w:szCs w:val="22"/>
            <w:lang w:val="en-IE" w:eastAsia="ko-KR"/>
          </w:rPr>
          <w:tab/>
        </w:r>
        <w:r w:rsidRPr="00344FD2">
          <w:rPr>
            <w:rStyle w:val="Hyperlink"/>
            <w:noProof/>
            <w:lang w:eastAsia="ko-KR"/>
          </w:rPr>
          <w:t>Part 1 – Which Fitness Function to use?</w:t>
        </w:r>
        <w:r>
          <w:rPr>
            <w:noProof/>
            <w:webHidden/>
          </w:rPr>
          <w:tab/>
        </w:r>
        <w:r>
          <w:rPr>
            <w:noProof/>
            <w:webHidden/>
          </w:rPr>
          <w:fldChar w:fldCharType="begin"/>
        </w:r>
        <w:r>
          <w:rPr>
            <w:noProof/>
            <w:webHidden/>
          </w:rPr>
          <w:instrText xml:space="preserve"> PAGEREF _Toc106240055 \h </w:instrText>
        </w:r>
        <w:r>
          <w:rPr>
            <w:noProof/>
            <w:webHidden/>
          </w:rPr>
        </w:r>
        <w:r>
          <w:rPr>
            <w:noProof/>
            <w:webHidden/>
          </w:rPr>
          <w:fldChar w:fldCharType="separate"/>
        </w:r>
        <w:r w:rsidR="00362057">
          <w:rPr>
            <w:noProof/>
            <w:webHidden/>
          </w:rPr>
          <w:t>45</w:t>
        </w:r>
        <w:r>
          <w:rPr>
            <w:noProof/>
            <w:webHidden/>
          </w:rPr>
          <w:fldChar w:fldCharType="end"/>
        </w:r>
      </w:hyperlink>
    </w:p>
    <w:p w14:paraId="4F1B54B4" w14:textId="5EC389D1" w:rsidR="00744B2B" w:rsidRDefault="00744B2B">
      <w:pPr>
        <w:pStyle w:val="TOC3"/>
        <w:rPr>
          <w:rFonts w:asciiTheme="minorHAnsi" w:eastAsiaTheme="minorEastAsia" w:hAnsiTheme="minorHAnsi" w:cstheme="minorBidi"/>
          <w:i w:val="0"/>
          <w:noProof/>
          <w:sz w:val="22"/>
          <w:szCs w:val="22"/>
          <w:lang w:val="en-IE" w:eastAsia="ko-KR"/>
        </w:rPr>
      </w:pPr>
      <w:hyperlink w:anchor="_Toc106240056" w:history="1">
        <w:r w:rsidRPr="00344FD2">
          <w:rPr>
            <w:rStyle w:val="Hyperlink"/>
            <w:noProof/>
          </w:rPr>
          <w:t>4.1.2</w:t>
        </w:r>
        <w:r>
          <w:rPr>
            <w:rFonts w:asciiTheme="minorHAnsi" w:eastAsiaTheme="minorEastAsia" w:hAnsiTheme="minorHAnsi" w:cstheme="minorBidi"/>
            <w:i w:val="0"/>
            <w:noProof/>
            <w:sz w:val="22"/>
            <w:szCs w:val="22"/>
            <w:lang w:val="en-IE" w:eastAsia="ko-KR"/>
          </w:rPr>
          <w:tab/>
        </w:r>
        <w:r w:rsidRPr="00344FD2">
          <w:rPr>
            <w:rStyle w:val="Hyperlink"/>
            <w:noProof/>
          </w:rPr>
          <w:t>Part 2 – Which Enhancer to use?</w:t>
        </w:r>
        <w:r>
          <w:rPr>
            <w:noProof/>
            <w:webHidden/>
          </w:rPr>
          <w:tab/>
        </w:r>
        <w:r>
          <w:rPr>
            <w:noProof/>
            <w:webHidden/>
          </w:rPr>
          <w:fldChar w:fldCharType="begin"/>
        </w:r>
        <w:r>
          <w:rPr>
            <w:noProof/>
            <w:webHidden/>
          </w:rPr>
          <w:instrText xml:space="preserve"> PAGEREF _Toc106240056 \h </w:instrText>
        </w:r>
        <w:r>
          <w:rPr>
            <w:noProof/>
            <w:webHidden/>
          </w:rPr>
        </w:r>
        <w:r>
          <w:rPr>
            <w:noProof/>
            <w:webHidden/>
          </w:rPr>
          <w:fldChar w:fldCharType="separate"/>
        </w:r>
        <w:r w:rsidR="00362057">
          <w:rPr>
            <w:noProof/>
            <w:webHidden/>
          </w:rPr>
          <w:t>51</w:t>
        </w:r>
        <w:r>
          <w:rPr>
            <w:noProof/>
            <w:webHidden/>
          </w:rPr>
          <w:fldChar w:fldCharType="end"/>
        </w:r>
      </w:hyperlink>
    </w:p>
    <w:p w14:paraId="668D52A8" w14:textId="04883244"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57" w:history="1">
        <w:r w:rsidRPr="00344FD2">
          <w:rPr>
            <w:rStyle w:val="Hyperlink"/>
            <w:noProof/>
          </w:rPr>
          <w:t>4.2</w:t>
        </w:r>
        <w:r>
          <w:rPr>
            <w:rFonts w:asciiTheme="minorHAnsi" w:eastAsiaTheme="minorEastAsia" w:hAnsiTheme="minorHAnsi" w:cstheme="minorBidi"/>
            <w:smallCaps w:val="0"/>
            <w:noProof/>
            <w:sz w:val="22"/>
            <w:szCs w:val="22"/>
            <w:lang w:val="en-IE" w:eastAsia="ko-KR"/>
          </w:rPr>
          <w:tab/>
        </w:r>
        <w:r w:rsidRPr="00344FD2">
          <w:rPr>
            <w:rStyle w:val="Hyperlink"/>
            <w:noProof/>
          </w:rPr>
          <w:t>Experiment 2: Particle Swarm Optimization</w:t>
        </w:r>
        <w:r>
          <w:rPr>
            <w:noProof/>
            <w:webHidden/>
          </w:rPr>
          <w:tab/>
        </w:r>
        <w:r>
          <w:rPr>
            <w:noProof/>
            <w:webHidden/>
          </w:rPr>
          <w:fldChar w:fldCharType="begin"/>
        </w:r>
        <w:r>
          <w:rPr>
            <w:noProof/>
            <w:webHidden/>
          </w:rPr>
          <w:instrText xml:space="preserve"> PAGEREF _Toc106240057 \h </w:instrText>
        </w:r>
        <w:r>
          <w:rPr>
            <w:noProof/>
            <w:webHidden/>
          </w:rPr>
        </w:r>
        <w:r>
          <w:rPr>
            <w:noProof/>
            <w:webHidden/>
          </w:rPr>
          <w:fldChar w:fldCharType="separate"/>
        </w:r>
        <w:r w:rsidR="00362057">
          <w:rPr>
            <w:noProof/>
            <w:webHidden/>
          </w:rPr>
          <w:t>54</w:t>
        </w:r>
        <w:r>
          <w:rPr>
            <w:noProof/>
            <w:webHidden/>
          </w:rPr>
          <w:fldChar w:fldCharType="end"/>
        </w:r>
      </w:hyperlink>
    </w:p>
    <w:p w14:paraId="56A8EBFE" w14:textId="41387657" w:rsidR="00744B2B" w:rsidRDefault="00744B2B">
      <w:pPr>
        <w:pStyle w:val="TOC3"/>
        <w:rPr>
          <w:rFonts w:asciiTheme="minorHAnsi" w:eastAsiaTheme="minorEastAsia" w:hAnsiTheme="minorHAnsi" w:cstheme="minorBidi"/>
          <w:i w:val="0"/>
          <w:noProof/>
          <w:sz w:val="22"/>
          <w:szCs w:val="22"/>
          <w:lang w:val="en-IE" w:eastAsia="ko-KR"/>
        </w:rPr>
      </w:pPr>
      <w:hyperlink w:anchor="_Toc106240058" w:history="1">
        <w:r w:rsidRPr="00344FD2">
          <w:rPr>
            <w:rStyle w:val="Hyperlink"/>
            <w:noProof/>
          </w:rPr>
          <w:t>4.2.1</w:t>
        </w:r>
        <w:r>
          <w:rPr>
            <w:rFonts w:asciiTheme="minorHAnsi" w:eastAsiaTheme="minorEastAsia" w:hAnsiTheme="minorHAnsi" w:cstheme="minorBidi"/>
            <w:i w:val="0"/>
            <w:noProof/>
            <w:sz w:val="22"/>
            <w:szCs w:val="22"/>
            <w:lang w:val="en-IE" w:eastAsia="ko-KR"/>
          </w:rPr>
          <w:tab/>
        </w:r>
        <w:r w:rsidRPr="00344FD2">
          <w:rPr>
            <w:rStyle w:val="Hyperlink"/>
            <w:noProof/>
          </w:rPr>
          <w:t>Part 1 – Which Original Particle Swarm Configuration to Use?</w:t>
        </w:r>
        <w:r>
          <w:rPr>
            <w:noProof/>
            <w:webHidden/>
          </w:rPr>
          <w:tab/>
        </w:r>
        <w:r>
          <w:rPr>
            <w:noProof/>
            <w:webHidden/>
          </w:rPr>
          <w:fldChar w:fldCharType="begin"/>
        </w:r>
        <w:r>
          <w:rPr>
            <w:noProof/>
            <w:webHidden/>
          </w:rPr>
          <w:instrText xml:space="preserve"> PAGEREF _Toc106240058 \h </w:instrText>
        </w:r>
        <w:r>
          <w:rPr>
            <w:noProof/>
            <w:webHidden/>
          </w:rPr>
        </w:r>
        <w:r>
          <w:rPr>
            <w:noProof/>
            <w:webHidden/>
          </w:rPr>
          <w:fldChar w:fldCharType="separate"/>
        </w:r>
        <w:r w:rsidR="00362057">
          <w:rPr>
            <w:noProof/>
            <w:webHidden/>
          </w:rPr>
          <w:t>54</w:t>
        </w:r>
        <w:r>
          <w:rPr>
            <w:noProof/>
            <w:webHidden/>
          </w:rPr>
          <w:fldChar w:fldCharType="end"/>
        </w:r>
      </w:hyperlink>
    </w:p>
    <w:p w14:paraId="29725DDF" w14:textId="3B2B32C2" w:rsidR="00744B2B" w:rsidRDefault="00744B2B">
      <w:pPr>
        <w:pStyle w:val="TOC3"/>
        <w:rPr>
          <w:rFonts w:asciiTheme="minorHAnsi" w:eastAsiaTheme="minorEastAsia" w:hAnsiTheme="minorHAnsi" w:cstheme="minorBidi"/>
          <w:i w:val="0"/>
          <w:noProof/>
          <w:sz w:val="22"/>
          <w:szCs w:val="22"/>
          <w:lang w:val="en-IE" w:eastAsia="ko-KR"/>
        </w:rPr>
      </w:pPr>
      <w:hyperlink w:anchor="_Toc106240059" w:history="1">
        <w:r w:rsidRPr="00344FD2">
          <w:rPr>
            <w:rStyle w:val="Hyperlink"/>
            <w:noProof/>
          </w:rPr>
          <w:t>4.2.2</w:t>
        </w:r>
        <w:r>
          <w:rPr>
            <w:rFonts w:asciiTheme="minorHAnsi" w:eastAsiaTheme="minorEastAsia" w:hAnsiTheme="minorHAnsi" w:cstheme="minorBidi"/>
            <w:i w:val="0"/>
            <w:noProof/>
            <w:sz w:val="22"/>
            <w:szCs w:val="22"/>
            <w:lang w:val="en-IE" w:eastAsia="ko-KR"/>
          </w:rPr>
          <w:tab/>
        </w:r>
        <w:r w:rsidRPr="00344FD2">
          <w:rPr>
            <w:rStyle w:val="Hyperlink"/>
            <w:noProof/>
          </w:rPr>
          <w:t>Part 2 – Which Modified Particle Swarm Configuration to Use?</w:t>
        </w:r>
        <w:r>
          <w:rPr>
            <w:noProof/>
            <w:webHidden/>
          </w:rPr>
          <w:tab/>
        </w:r>
        <w:r>
          <w:rPr>
            <w:noProof/>
            <w:webHidden/>
          </w:rPr>
          <w:fldChar w:fldCharType="begin"/>
        </w:r>
        <w:r>
          <w:rPr>
            <w:noProof/>
            <w:webHidden/>
          </w:rPr>
          <w:instrText xml:space="preserve"> PAGEREF _Toc106240059 \h </w:instrText>
        </w:r>
        <w:r>
          <w:rPr>
            <w:noProof/>
            <w:webHidden/>
          </w:rPr>
        </w:r>
        <w:r>
          <w:rPr>
            <w:noProof/>
            <w:webHidden/>
          </w:rPr>
          <w:fldChar w:fldCharType="separate"/>
        </w:r>
        <w:r w:rsidR="00362057">
          <w:rPr>
            <w:noProof/>
            <w:webHidden/>
          </w:rPr>
          <w:t>56</w:t>
        </w:r>
        <w:r>
          <w:rPr>
            <w:noProof/>
            <w:webHidden/>
          </w:rPr>
          <w:fldChar w:fldCharType="end"/>
        </w:r>
      </w:hyperlink>
    </w:p>
    <w:p w14:paraId="2387EB63" w14:textId="56DA0DFF" w:rsidR="00744B2B" w:rsidRDefault="00744B2B">
      <w:pPr>
        <w:pStyle w:val="TOC3"/>
        <w:rPr>
          <w:rFonts w:asciiTheme="minorHAnsi" w:eastAsiaTheme="minorEastAsia" w:hAnsiTheme="minorHAnsi" w:cstheme="minorBidi"/>
          <w:i w:val="0"/>
          <w:noProof/>
          <w:sz w:val="22"/>
          <w:szCs w:val="22"/>
          <w:lang w:val="en-IE" w:eastAsia="ko-KR"/>
        </w:rPr>
      </w:pPr>
      <w:hyperlink w:anchor="_Toc106240060" w:history="1">
        <w:r w:rsidRPr="00344FD2">
          <w:rPr>
            <w:rStyle w:val="Hyperlink"/>
            <w:noProof/>
          </w:rPr>
          <w:t>4.2.3</w:t>
        </w:r>
        <w:r>
          <w:rPr>
            <w:rFonts w:asciiTheme="minorHAnsi" w:eastAsiaTheme="minorEastAsia" w:hAnsiTheme="minorHAnsi" w:cstheme="minorBidi"/>
            <w:i w:val="0"/>
            <w:noProof/>
            <w:sz w:val="22"/>
            <w:szCs w:val="22"/>
            <w:lang w:val="en-IE" w:eastAsia="ko-KR"/>
          </w:rPr>
          <w:tab/>
        </w:r>
        <w:r w:rsidRPr="00344FD2">
          <w:rPr>
            <w:rStyle w:val="Hyperlink"/>
            <w:noProof/>
          </w:rPr>
          <w:t>Part 3 – Which Particle Swarm Representative Model to Use?</w:t>
        </w:r>
        <w:r>
          <w:rPr>
            <w:noProof/>
            <w:webHidden/>
          </w:rPr>
          <w:tab/>
        </w:r>
        <w:r>
          <w:rPr>
            <w:noProof/>
            <w:webHidden/>
          </w:rPr>
          <w:fldChar w:fldCharType="begin"/>
        </w:r>
        <w:r>
          <w:rPr>
            <w:noProof/>
            <w:webHidden/>
          </w:rPr>
          <w:instrText xml:space="preserve"> PAGEREF _Toc106240060 \h </w:instrText>
        </w:r>
        <w:r>
          <w:rPr>
            <w:noProof/>
            <w:webHidden/>
          </w:rPr>
        </w:r>
        <w:r>
          <w:rPr>
            <w:noProof/>
            <w:webHidden/>
          </w:rPr>
          <w:fldChar w:fldCharType="separate"/>
        </w:r>
        <w:r w:rsidR="00362057">
          <w:rPr>
            <w:noProof/>
            <w:webHidden/>
          </w:rPr>
          <w:t>57</w:t>
        </w:r>
        <w:r>
          <w:rPr>
            <w:noProof/>
            <w:webHidden/>
          </w:rPr>
          <w:fldChar w:fldCharType="end"/>
        </w:r>
      </w:hyperlink>
    </w:p>
    <w:p w14:paraId="305DF15C" w14:textId="72C1E002"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61" w:history="1">
        <w:r w:rsidRPr="00344FD2">
          <w:rPr>
            <w:rStyle w:val="Hyperlink"/>
            <w:noProof/>
          </w:rPr>
          <w:t>4.3</w:t>
        </w:r>
        <w:r>
          <w:rPr>
            <w:rFonts w:asciiTheme="minorHAnsi" w:eastAsiaTheme="minorEastAsia" w:hAnsiTheme="minorHAnsi" w:cstheme="minorBidi"/>
            <w:smallCaps w:val="0"/>
            <w:noProof/>
            <w:sz w:val="22"/>
            <w:szCs w:val="22"/>
            <w:lang w:val="en-IE" w:eastAsia="ko-KR"/>
          </w:rPr>
          <w:tab/>
        </w:r>
        <w:r w:rsidRPr="00344FD2">
          <w:rPr>
            <w:rStyle w:val="Hyperlink"/>
            <w:noProof/>
          </w:rPr>
          <w:t>Experiment 3: Ant Colony Optimization</w:t>
        </w:r>
        <w:r>
          <w:rPr>
            <w:noProof/>
            <w:webHidden/>
          </w:rPr>
          <w:tab/>
        </w:r>
        <w:r>
          <w:rPr>
            <w:noProof/>
            <w:webHidden/>
          </w:rPr>
          <w:fldChar w:fldCharType="begin"/>
        </w:r>
        <w:r>
          <w:rPr>
            <w:noProof/>
            <w:webHidden/>
          </w:rPr>
          <w:instrText xml:space="preserve"> PAGEREF _Toc106240061 \h </w:instrText>
        </w:r>
        <w:r>
          <w:rPr>
            <w:noProof/>
            <w:webHidden/>
          </w:rPr>
        </w:r>
        <w:r>
          <w:rPr>
            <w:noProof/>
            <w:webHidden/>
          </w:rPr>
          <w:fldChar w:fldCharType="separate"/>
        </w:r>
        <w:r w:rsidR="00362057">
          <w:rPr>
            <w:noProof/>
            <w:webHidden/>
          </w:rPr>
          <w:t>59</w:t>
        </w:r>
        <w:r>
          <w:rPr>
            <w:noProof/>
            <w:webHidden/>
          </w:rPr>
          <w:fldChar w:fldCharType="end"/>
        </w:r>
      </w:hyperlink>
    </w:p>
    <w:p w14:paraId="1F011956" w14:textId="41F7BA09" w:rsidR="00744B2B" w:rsidRDefault="00744B2B">
      <w:pPr>
        <w:pStyle w:val="TOC3"/>
        <w:rPr>
          <w:rFonts w:asciiTheme="minorHAnsi" w:eastAsiaTheme="minorEastAsia" w:hAnsiTheme="minorHAnsi" w:cstheme="minorBidi"/>
          <w:i w:val="0"/>
          <w:noProof/>
          <w:sz w:val="22"/>
          <w:szCs w:val="22"/>
          <w:lang w:val="en-IE" w:eastAsia="ko-KR"/>
        </w:rPr>
      </w:pPr>
      <w:hyperlink w:anchor="_Toc106240062" w:history="1">
        <w:r w:rsidRPr="00344FD2">
          <w:rPr>
            <w:rStyle w:val="Hyperlink"/>
            <w:noProof/>
          </w:rPr>
          <w:t>4.3.1</w:t>
        </w:r>
        <w:r>
          <w:rPr>
            <w:rFonts w:asciiTheme="minorHAnsi" w:eastAsiaTheme="minorEastAsia" w:hAnsiTheme="minorHAnsi" w:cstheme="minorBidi"/>
            <w:i w:val="0"/>
            <w:noProof/>
            <w:sz w:val="22"/>
            <w:szCs w:val="22"/>
            <w:lang w:val="en-IE" w:eastAsia="ko-KR"/>
          </w:rPr>
          <w:tab/>
        </w:r>
        <w:r w:rsidRPr="00344FD2">
          <w:rPr>
            <w:rStyle w:val="Hyperlink"/>
            <w:noProof/>
          </w:rPr>
          <w:t xml:space="preserve">Part 1 – Which </w:t>
        </w:r>
        <w:r w:rsidRPr="00344FD2">
          <w:rPr>
            <w:rStyle w:val="Hyperlink"/>
            <w:iCs/>
            <w:noProof/>
          </w:rPr>
          <w:t>Pbest</w:t>
        </w:r>
        <w:r w:rsidRPr="00344FD2">
          <w:rPr>
            <w:rStyle w:val="Hyperlink"/>
            <w:noProof/>
          </w:rPr>
          <w:t xml:space="preserve"> value is the most appropriate for the Ant Colony variants?</w:t>
        </w:r>
        <w:r>
          <w:rPr>
            <w:noProof/>
            <w:webHidden/>
          </w:rPr>
          <w:tab/>
        </w:r>
        <w:r>
          <w:rPr>
            <w:noProof/>
            <w:webHidden/>
          </w:rPr>
          <w:fldChar w:fldCharType="begin"/>
        </w:r>
        <w:r>
          <w:rPr>
            <w:noProof/>
            <w:webHidden/>
          </w:rPr>
          <w:instrText xml:space="preserve"> PAGEREF _Toc106240062 \h </w:instrText>
        </w:r>
        <w:r>
          <w:rPr>
            <w:noProof/>
            <w:webHidden/>
          </w:rPr>
        </w:r>
        <w:r>
          <w:rPr>
            <w:noProof/>
            <w:webHidden/>
          </w:rPr>
          <w:fldChar w:fldCharType="separate"/>
        </w:r>
        <w:r w:rsidR="00362057">
          <w:rPr>
            <w:noProof/>
            <w:webHidden/>
          </w:rPr>
          <w:t>59</w:t>
        </w:r>
        <w:r>
          <w:rPr>
            <w:noProof/>
            <w:webHidden/>
          </w:rPr>
          <w:fldChar w:fldCharType="end"/>
        </w:r>
      </w:hyperlink>
    </w:p>
    <w:p w14:paraId="0835B397" w14:textId="02DA9B1D" w:rsidR="00744B2B" w:rsidRDefault="00744B2B">
      <w:pPr>
        <w:pStyle w:val="TOC3"/>
        <w:rPr>
          <w:rFonts w:asciiTheme="minorHAnsi" w:eastAsiaTheme="minorEastAsia" w:hAnsiTheme="minorHAnsi" w:cstheme="minorBidi"/>
          <w:i w:val="0"/>
          <w:noProof/>
          <w:sz w:val="22"/>
          <w:szCs w:val="22"/>
          <w:lang w:val="en-IE" w:eastAsia="ko-KR"/>
        </w:rPr>
      </w:pPr>
      <w:hyperlink w:anchor="_Toc106240063" w:history="1">
        <w:r w:rsidRPr="00344FD2">
          <w:rPr>
            <w:rStyle w:val="Hyperlink"/>
            <w:noProof/>
          </w:rPr>
          <w:t>4.3.2</w:t>
        </w:r>
        <w:r>
          <w:rPr>
            <w:rFonts w:asciiTheme="minorHAnsi" w:eastAsiaTheme="minorEastAsia" w:hAnsiTheme="minorHAnsi" w:cstheme="minorBidi"/>
            <w:i w:val="0"/>
            <w:noProof/>
            <w:sz w:val="22"/>
            <w:szCs w:val="22"/>
            <w:lang w:val="en-IE" w:eastAsia="ko-KR"/>
          </w:rPr>
          <w:tab/>
        </w:r>
        <w:r w:rsidRPr="00344FD2">
          <w:rPr>
            <w:rStyle w:val="Hyperlink"/>
            <w:noProof/>
          </w:rPr>
          <w:t>Part 2 – Which of the Ant Colony variants performs the best?</w:t>
        </w:r>
        <w:r>
          <w:rPr>
            <w:noProof/>
            <w:webHidden/>
          </w:rPr>
          <w:tab/>
        </w:r>
        <w:r>
          <w:rPr>
            <w:noProof/>
            <w:webHidden/>
          </w:rPr>
          <w:fldChar w:fldCharType="begin"/>
        </w:r>
        <w:r>
          <w:rPr>
            <w:noProof/>
            <w:webHidden/>
          </w:rPr>
          <w:instrText xml:space="preserve"> PAGEREF _Toc106240063 \h </w:instrText>
        </w:r>
        <w:r>
          <w:rPr>
            <w:noProof/>
            <w:webHidden/>
          </w:rPr>
        </w:r>
        <w:r>
          <w:rPr>
            <w:noProof/>
            <w:webHidden/>
          </w:rPr>
          <w:fldChar w:fldCharType="separate"/>
        </w:r>
        <w:r w:rsidR="00362057">
          <w:rPr>
            <w:noProof/>
            <w:webHidden/>
          </w:rPr>
          <w:t>61</w:t>
        </w:r>
        <w:r>
          <w:rPr>
            <w:noProof/>
            <w:webHidden/>
          </w:rPr>
          <w:fldChar w:fldCharType="end"/>
        </w:r>
      </w:hyperlink>
    </w:p>
    <w:p w14:paraId="0F3755F1" w14:textId="3CDD4D80" w:rsidR="00744B2B" w:rsidRDefault="00744B2B">
      <w:pPr>
        <w:pStyle w:val="TOC3"/>
        <w:rPr>
          <w:rFonts w:asciiTheme="minorHAnsi" w:eastAsiaTheme="minorEastAsia" w:hAnsiTheme="minorHAnsi" w:cstheme="minorBidi"/>
          <w:i w:val="0"/>
          <w:noProof/>
          <w:sz w:val="22"/>
          <w:szCs w:val="22"/>
          <w:lang w:val="en-IE" w:eastAsia="ko-KR"/>
        </w:rPr>
      </w:pPr>
      <w:hyperlink w:anchor="_Toc106240064" w:history="1">
        <w:r w:rsidRPr="00344FD2">
          <w:rPr>
            <w:rStyle w:val="Hyperlink"/>
            <w:noProof/>
          </w:rPr>
          <w:t>4.3.3</w:t>
        </w:r>
        <w:r>
          <w:rPr>
            <w:rFonts w:asciiTheme="minorHAnsi" w:eastAsiaTheme="minorEastAsia" w:hAnsiTheme="minorHAnsi" w:cstheme="minorBidi"/>
            <w:i w:val="0"/>
            <w:noProof/>
            <w:sz w:val="22"/>
            <w:szCs w:val="22"/>
            <w:lang w:val="en-IE" w:eastAsia="ko-KR"/>
          </w:rPr>
          <w:tab/>
        </w:r>
        <w:r w:rsidRPr="00344FD2">
          <w:rPr>
            <w:rStyle w:val="Hyperlink"/>
            <w:noProof/>
          </w:rPr>
          <w:t>Interpretation</w:t>
        </w:r>
        <w:r>
          <w:rPr>
            <w:noProof/>
            <w:webHidden/>
          </w:rPr>
          <w:tab/>
        </w:r>
        <w:r>
          <w:rPr>
            <w:noProof/>
            <w:webHidden/>
          </w:rPr>
          <w:fldChar w:fldCharType="begin"/>
        </w:r>
        <w:r>
          <w:rPr>
            <w:noProof/>
            <w:webHidden/>
          </w:rPr>
          <w:instrText xml:space="preserve"> PAGEREF _Toc106240064 \h </w:instrText>
        </w:r>
        <w:r>
          <w:rPr>
            <w:noProof/>
            <w:webHidden/>
          </w:rPr>
        </w:r>
        <w:r>
          <w:rPr>
            <w:noProof/>
            <w:webHidden/>
          </w:rPr>
          <w:fldChar w:fldCharType="separate"/>
        </w:r>
        <w:r w:rsidR="00362057">
          <w:rPr>
            <w:noProof/>
            <w:webHidden/>
          </w:rPr>
          <w:t>62</w:t>
        </w:r>
        <w:r>
          <w:rPr>
            <w:noProof/>
            <w:webHidden/>
          </w:rPr>
          <w:fldChar w:fldCharType="end"/>
        </w:r>
      </w:hyperlink>
    </w:p>
    <w:p w14:paraId="58E8A6DC" w14:textId="55537A9B"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65" w:history="1">
        <w:r w:rsidRPr="00344FD2">
          <w:rPr>
            <w:rStyle w:val="Hyperlink"/>
            <w:noProof/>
          </w:rPr>
          <w:t>4.4</w:t>
        </w:r>
        <w:r>
          <w:rPr>
            <w:rFonts w:asciiTheme="minorHAnsi" w:eastAsiaTheme="minorEastAsia" w:hAnsiTheme="minorHAnsi" w:cstheme="minorBidi"/>
            <w:smallCaps w:val="0"/>
            <w:noProof/>
            <w:sz w:val="22"/>
            <w:szCs w:val="22"/>
            <w:lang w:val="en-IE" w:eastAsia="ko-KR"/>
          </w:rPr>
          <w:tab/>
        </w:r>
        <w:r w:rsidRPr="00344FD2">
          <w:rPr>
            <w:rStyle w:val="Hyperlink"/>
            <w:noProof/>
          </w:rPr>
          <w:t>Experiment 4: Hybrids vs Base</w:t>
        </w:r>
        <w:r>
          <w:rPr>
            <w:noProof/>
            <w:webHidden/>
          </w:rPr>
          <w:tab/>
        </w:r>
        <w:r>
          <w:rPr>
            <w:noProof/>
            <w:webHidden/>
          </w:rPr>
          <w:fldChar w:fldCharType="begin"/>
        </w:r>
        <w:r>
          <w:rPr>
            <w:noProof/>
            <w:webHidden/>
          </w:rPr>
          <w:instrText xml:space="preserve"> PAGEREF _Toc106240065 \h </w:instrText>
        </w:r>
        <w:r>
          <w:rPr>
            <w:noProof/>
            <w:webHidden/>
          </w:rPr>
        </w:r>
        <w:r>
          <w:rPr>
            <w:noProof/>
            <w:webHidden/>
          </w:rPr>
          <w:fldChar w:fldCharType="separate"/>
        </w:r>
        <w:r w:rsidR="00362057">
          <w:rPr>
            <w:noProof/>
            <w:webHidden/>
          </w:rPr>
          <w:t>62</w:t>
        </w:r>
        <w:r>
          <w:rPr>
            <w:noProof/>
            <w:webHidden/>
          </w:rPr>
          <w:fldChar w:fldCharType="end"/>
        </w:r>
      </w:hyperlink>
    </w:p>
    <w:p w14:paraId="70563B7B" w14:textId="774F96A6"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66" w:history="1">
        <w:r w:rsidRPr="00344FD2">
          <w:rPr>
            <w:rStyle w:val="Hyperlink"/>
            <w:noProof/>
          </w:rPr>
          <w:t>4.5</w:t>
        </w:r>
        <w:r>
          <w:rPr>
            <w:rFonts w:asciiTheme="minorHAnsi" w:eastAsiaTheme="minorEastAsia" w:hAnsiTheme="minorHAnsi" w:cstheme="minorBidi"/>
            <w:smallCaps w:val="0"/>
            <w:noProof/>
            <w:sz w:val="22"/>
            <w:szCs w:val="22"/>
            <w:lang w:val="en-IE" w:eastAsia="ko-KR"/>
          </w:rPr>
          <w:tab/>
        </w:r>
        <w:r w:rsidRPr="00344FD2">
          <w:rPr>
            <w:rStyle w:val="Hyperlink"/>
            <w:noProof/>
          </w:rPr>
          <w:t>Algorithm Runtimes</w:t>
        </w:r>
        <w:r>
          <w:rPr>
            <w:noProof/>
            <w:webHidden/>
          </w:rPr>
          <w:tab/>
        </w:r>
        <w:r>
          <w:rPr>
            <w:noProof/>
            <w:webHidden/>
          </w:rPr>
          <w:fldChar w:fldCharType="begin"/>
        </w:r>
        <w:r>
          <w:rPr>
            <w:noProof/>
            <w:webHidden/>
          </w:rPr>
          <w:instrText xml:space="preserve"> PAGEREF _Toc106240066 \h </w:instrText>
        </w:r>
        <w:r>
          <w:rPr>
            <w:noProof/>
            <w:webHidden/>
          </w:rPr>
        </w:r>
        <w:r>
          <w:rPr>
            <w:noProof/>
            <w:webHidden/>
          </w:rPr>
          <w:fldChar w:fldCharType="separate"/>
        </w:r>
        <w:r w:rsidR="00362057">
          <w:rPr>
            <w:noProof/>
            <w:webHidden/>
          </w:rPr>
          <w:t>68</w:t>
        </w:r>
        <w:r>
          <w:rPr>
            <w:noProof/>
            <w:webHidden/>
          </w:rPr>
          <w:fldChar w:fldCharType="end"/>
        </w:r>
      </w:hyperlink>
    </w:p>
    <w:p w14:paraId="3734DDA9" w14:textId="6C47220C" w:rsidR="00744B2B" w:rsidRDefault="00744B2B">
      <w:pPr>
        <w:pStyle w:val="TOC1"/>
        <w:tabs>
          <w:tab w:val="left" w:pos="600"/>
        </w:tabs>
        <w:rPr>
          <w:rFonts w:asciiTheme="minorHAnsi" w:eastAsiaTheme="minorEastAsia" w:hAnsiTheme="minorHAnsi" w:cstheme="minorBidi"/>
          <w:caps w:val="0"/>
          <w:noProof/>
          <w:sz w:val="22"/>
          <w:szCs w:val="22"/>
          <w:lang w:val="en-IE" w:eastAsia="ko-KR"/>
        </w:rPr>
      </w:pPr>
      <w:hyperlink w:anchor="_Toc106240067" w:history="1">
        <w:r w:rsidRPr="00344FD2">
          <w:rPr>
            <w:rStyle w:val="Hyperlink"/>
            <w:noProof/>
            <w:lang w:eastAsia="ko-KR"/>
          </w:rPr>
          <w:t>5.</w:t>
        </w:r>
        <w:r>
          <w:rPr>
            <w:rFonts w:asciiTheme="minorHAnsi" w:eastAsiaTheme="minorEastAsia" w:hAnsiTheme="minorHAnsi" w:cstheme="minorBidi"/>
            <w:caps w:val="0"/>
            <w:noProof/>
            <w:sz w:val="22"/>
            <w:szCs w:val="22"/>
            <w:lang w:val="en-IE" w:eastAsia="ko-KR"/>
          </w:rPr>
          <w:tab/>
        </w:r>
        <w:r w:rsidRPr="00344FD2">
          <w:rPr>
            <w:rStyle w:val="Hyperlink"/>
            <w:noProof/>
            <w:lang w:eastAsia="ko-KR"/>
          </w:rPr>
          <w:t>Conclusion</w:t>
        </w:r>
        <w:r>
          <w:rPr>
            <w:noProof/>
            <w:webHidden/>
          </w:rPr>
          <w:tab/>
        </w:r>
        <w:r>
          <w:rPr>
            <w:noProof/>
            <w:webHidden/>
          </w:rPr>
          <w:fldChar w:fldCharType="begin"/>
        </w:r>
        <w:r>
          <w:rPr>
            <w:noProof/>
            <w:webHidden/>
          </w:rPr>
          <w:instrText xml:space="preserve"> PAGEREF _Toc106240067 \h </w:instrText>
        </w:r>
        <w:r>
          <w:rPr>
            <w:noProof/>
            <w:webHidden/>
          </w:rPr>
        </w:r>
        <w:r>
          <w:rPr>
            <w:noProof/>
            <w:webHidden/>
          </w:rPr>
          <w:fldChar w:fldCharType="separate"/>
        </w:r>
        <w:r w:rsidR="00362057">
          <w:rPr>
            <w:noProof/>
            <w:webHidden/>
          </w:rPr>
          <w:t>70</w:t>
        </w:r>
        <w:r>
          <w:rPr>
            <w:noProof/>
            <w:webHidden/>
          </w:rPr>
          <w:fldChar w:fldCharType="end"/>
        </w:r>
      </w:hyperlink>
    </w:p>
    <w:p w14:paraId="02287F87" w14:textId="038E0460"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68" w:history="1">
        <w:r w:rsidRPr="00344FD2">
          <w:rPr>
            <w:rStyle w:val="Hyperlink"/>
            <w:noProof/>
            <w:lang w:eastAsia="ko-KR"/>
          </w:rPr>
          <w:t>5.1</w:t>
        </w:r>
        <w:r>
          <w:rPr>
            <w:rFonts w:asciiTheme="minorHAnsi" w:eastAsiaTheme="minorEastAsia" w:hAnsiTheme="minorHAnsi" w:cstheme="minorBidi"/>
            <w:smallCaps w:val="0"/>
            <w:noProof/>
            <w:sz w:val="22"/>
            <w:szCs w:val="22"/>
            <w:lang w:val="en-IE" w:eastAsia="ko-KR"/>
          </w:rPr>
          <w:tab/>
        </w:r>
        <w:r w:rsidRPr="00344FD2">
          <w:rPr>
            <w:rStyle w:val="Hyperlink"/>
            <w:noProof/>
            <w:lang w:eastAsia="ko-KR"/>
          </w:rPr>
          <w:t>Problem Definition &amp; Research Overview</w:t>
        </w:r>
        <w:r>
          <w:rPr>
            <w:noProof/>
            <w:webHidden/>
          </w:rPr>
          <w:tab/>
        </w:r>
        <w:r>
          <w:rPr>
            <w:noProof/>
            <w:webHidden/>
          </w:rPr>
          <w:fldChar w:fldCharType="begin"/>
        </w:r>
        <w:r>
          <w:rPr>
            <w:noProof/>
            <w:webHidden/>
          </w:rPr>
          <w:instrText xml:space="preserve"> PAGEREF _Toc106240068 \h </w:instrText>
        </w:r>
        <w:r>
          <w:rPr>
            <w:noProof/>
            <w:webHidden/>
          </w:rPr>
        </w:r>
        <w:r>
          <w:rPr>
            <w:noProof/>
            <w:webHidden/>
          </w:rPr>
          <w:fldChar w:fldCharType="separate"/>
        </w:r>
        <w:r w:rsidR="00362057">
          <w:rPr>
            <w:noProof/>
            <w:webHidden/>
          </w:rPr>
          <w:t>70</w:t>
        </w:r>
        <w:r>
          <w:rPr>
            <w:noProof/>
            <w:webHidden/>
          </w:rPr>
          <w:fldChar w:fldCharType="end"/>
        </w:r>
      </w:hyperlink>
    </w:p>
    <w:p w14:paraId="66B11D6E" w14:textId="1B17546F"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69" w:history="1">
        <w:r w:rsidRPr="00344FD2">
          <w:rPr>
            <w:rStyle w:val="Hyperlink"/>
            <w:noProof/>
          </w:rPr>
          <w:t>5.2</w:t>
        </w:r>
        <w:r>
          <w:rPr>
            <w:rFonts w:asciiTheme="minorHAnsi" w:eastAsiaTheme="minorEastAsia" w:hAnsiTheme="minorHAnsi" w:cstheme="minorBidi"/>
            <w:smallCaps w:val="0"/>
            <w:noProof/>
            <w:sz w:val="22"/>
            <w:szCs w:val="22"/>
            <w:lang w:val="en-IE" w:eastAsia="ko-KR"/>
          </w:rPr>
          <w:tab/>
        </w:r>
        <w:r w:rsidRPr="00344FD2">
          <w:rPr>
            <w:rStyle w:val="Hyperlink"/>
            <w:noProof/>
          </w:rPr>
          <w:t>Study Outcome</w:t>
        </w:r>
        <w:r>
          <w:rPr>
            <w:noProof/>
            <w:webHidden/>
          </w:rPr>
          <w:tab/>
        </w:r>
        <w:r>
          <w:rPr>
            <w:noProof/>
            <w:webHidden/>
          </w:rPr>
          <w:fldChar w:fldCharType="begin"/>
        </w:r>
        <w:r>
          <w:rPr>
            <w:noProof/>
            <w:webHidden/>
          </w:rPr>
          <w:instrText xml:space="preserve"> PAGEREF _Toc106240069 \h </w:instrText>
        </w:r>
        <w:r>
          <w:rPr>
            <w:noProof/>
            <w:webHidden/>
          </w:rPr>
        </w:r>
        <w:r>
          <w:rPr>
            <w:noProof/>
            <w:webHidden/>
          </w:rPr>
          <w:fldChar w:fldCharType="separate"/>
        </w:r>
        <w:r w:rsidR="00362057">
          <w:rPr>
            <w:noProof/>
            <w:webHidden/>
          </w:rPr>
          <w:t>70</w:t>
        </w:r>
        <w:r>
          <w:rPr>
            <w:noProof/>
            <w:webHidden/>
          </w:rPr>
          <w:fldChar w:fldCharType="end"/>
        </w:r>
      </w:hyperlink>
    </w:p>
    <w:p w14:paraId="33C2F86E" w14:textId="7E4FAAE5" w:rsidR="00744B2B" w:rsidRDefault="00744B2B">
      <w:pPr>
        <w:pStyle w:val="TOC3"/>
        <w:rPr>
          <w:rFonts w:asciiTheme="minorHAnsi" w:eastAsiaTheme="minorEastAsia" w:hAnsiTheme="minorHAnsi" w:cstheme="minorBidi"/>
          <w:i w:val="0"/>
          <w:noProof/>
          <w:sz w:val="22"/>
          <w:szCs w:val="22"/>
          <w:lang w:val="en-IE" w:eastAsia="ko-KR"/>
        </w:rPr>
      </w:pPr>
      <w:hyperlink w:anchor="_Toc106240070" w:history="1">
        <w:r w:rsidRPr="00344FD2">
          <w:rPr>
            <w:rStyle w:val="Hyperlink"/>
            <w:noProof/>
          </w:rPr>
          <w:t>5.2.1</w:t>
        </w:r>
        <w:r>
          <w:rPr>
            <w:rFonts w:asciiTheme="minorHAnsi" w:eastAsiaTheme="minorEastAsia" w:hAnsiTheme="minorHAnsi" w:cstheme="minorBidi"/>
            <w:i w:val="0"/>
            <w:noProof/>
            <w:sz w:val="22"/>
            <w:szCs w:val="22"/>
            <w:lang w:val="en-IE" w:eastAsia="ko-KR"/>
          </w:rPr>
          <w:tab/>
        </w:r>
        <w:r w:rsidRPr="00344FD2">
          <w:rPr>
            <w:rStyle w:val="Hyperlink"/>
            <w:noProof/>
          </w:rPr>
          <w:t>Methodological Understanding</w:t>
        </w:r>
        <w:r>
          <w:rPr>
            <w:noProof/>
            <w:webHidden/>
          </w:rPr>
          <w:tab/>
        </w:r>
        <w:r>
          <w:rPr>
            <w:noProof/>
            <w:webHidden/>
          </w:rPr>
          <w:fldChar w:fldCharType="begin"/>
        </w:r>
        <w:r>
          <w:rPr>
            <w:noProof/>
            <w:webHidden/>
          </w:rPr>
          <w:instrText xml:space="preserve"> PAGEREF _Toc106240070 \h </w:instrText>
        </w:r>
        <w:r>
          <w:rPr>
            <w:noProof/>
            <w:webHidden/>
          </w:rPr>
        </w:r>
        <w:r>
          <w:rPr>
            <w:noProof/>
            <w:webHidden/>
          </w:rPr>
          <w:fldChar w:fldCharType="separate"/>
        </w:r>
        <w:r w:rsidR="00362057">
          <w:rPr>
            <w:noProof/>
            <w:webHidden/>
          </w:rPr>
          <w:t>71</w:t>
        </w:r>
        <w:r>
          <w:rPr>
            <w:noProof/>
            <w:webHidden/>
          </w:rPr>
          <w:fldChar w:fldCharType="end"/>
        </w:r>
      </w:hyperlink>
    </w:p>
    <w:p w14:paraId="59C15AEB" w14:textId="52053699" w:rsidR="00744B2B" w:rsidRDefault="00744B2B">
      <w:pPr>
        <w:pStyle w:val="TOC3"/>
        <w:rPr>
          <w:rFonts w:asciiTheme="minorHAnsi" w:eastAsiaTheme="minorEastAsia" w:hAnsiTheme="minorHAnsi" w:cstheme="minorBidi"/>
          <w:i w:val="0"/>
          <w:noProof/>
          <w:sz w:val="22"/>
          <w:szCs w:val="22"/>
          <w:lang w:val="en-IE" w:eastAsia="ko-KR"/>
        </w:rPr>
      </w:pPr>
      <w:hyperlink w:anchor="_Toc106240071" w:history="1">
        <w:r w:rsidRPr="00344FD2">
          <w:rPr>
            <w:rStyle w:val="Hyperlink"/>
            <w:noProof/>
          </w:rPr>
          <w:t>5.2.2</w:t>
        </w:r>
        <w:r>
          <w:rPr>
            <w:rFonts w:asciiTheme="minorHAnsi" w:eastAsiaTheme="minorEastAsia" w:hAnsiTheme="minorHAnsi" w:cstheme="minorBidi"/>
            <w:i w:val="0"/>
            <w:noProof/>
            <w:sz w:val="22"/>
            <w:szCs w:val="22"/>
            <w:lang w:val="en-IE" w:eastAsia="ko-KR"/>
          </w:rPr>
          <w:tab/>
        </w:r>
        <w:r w:rsidRPr="00344FD2">
          <w:rPr>
            <w:rStyle w:val="Hyperlink"/>
            <w:noProof/>
          </w:rPr>
          <w:t>Experimental Understanding</w:t>
        </w:r>
        <w:r>
          <w:rPr>
            <w:noProof/>
            <w:webHidden/>
          </w:rPr>
          <w:tab/>
        </w:r>
        <w:r>
          <w:rPr>
            <w:noProof/>
            <w:webHidden/>
          </w:rPr>
          <w:fldChar w:fldCharType="begin"/>
        </w:r>
        <w:r>
          <w:rPr>
            <w:noProof/>
            <w:webHidden/>
          </w:rPr>
          <w:instrText xml:space="preserve"> PAGEREF _Toc106240071 \h </w:instrText>
        </w:r>
        <w:r>
          <w:rPr>
            <w:noProof/>
            <w:webHidden/>
          </w:rPr>
        </w:r>
        <w:r>
          <w:rPr>
            <w:noProof/>
            <w:webHidden/>
          </w:rPr>
          <w:fldChar w:fldCharType="separate"/>
        </w:r>
        <w:r w:rsidR="00362057">
          <w:rPr>
            <w:noProof/>
            <w:webHidden/>
          </w:rPr>
          <w:t>72</w:t>
        </w:r>
        <w:r>
          <w:rPr>
            <w:noProof/>
            <w:webHidden/>
          </w:rPr>
          <w:fldChar w:fldCharType="end"/>
        </w:r>
      </w:hyperlink>
    </w:p>
    <w:p w14:paraId="69C9C3BB" w14:textId="4E0C23E2" w:rsidR="00744B2B" w:rsidRDefault="00744B2B">
      <w:pPr>
        <w:pStyle w:val="TOC3"/>
        <w:rPr>
          <w:rFonts w:asciiTheme="minorHAnsi" w:eastAsiaTheme="minorEastAsia" w:hAnsiTheme="minorHAnsi" w:cstheme="minorBidi"/>
          <w:i w:val="0"/>
          <w:noProof/>
          <w:sz w:val="22"/>
          <w:szCs w:val="22"/>
          <w:lang w:val="en-IE" w:eastAsia="ko-KR"/>
        </w:rPr>
      </w:pPr>
      <w:hyperlink w:anchor="_Toc106240072" w:history="1">
        <w:r w:rsidRPr="00344FD2">
          <w:rPr>
            <w:rStyle w:val="Hyperlink"/>
            <w:noProof/>
          </w:rPr>
          <w:t>5.2.3</w:t>
        </w:r>
        <w:r>
          <w:rPr>
            <w:rFonts w:asciiTheme="minorHAnsi" w:eastAsiaTheme="minorEastAsia" w:hAnsiTheme="minorHAnsi" w:cstheme="minorBidi"/>
            <w:i w:val="0"/>
            <w:noProof/>
            <w:sz w:val="22"/>
            <w:szCs w:val="22"/>
            <w:lang w:val="en-IE" w:eastAsia="ko-KR"/>
          </w:rPr>
          <w:tab/>
        </w:r>
        <w:r w:rsidRPr="00344FD2">
          <w:rPr>
            <w:rStyle w:val="Hyperlink"/>
            <w:noProof/>
          </w:rPr>
          <w:t>Theoretical Understanding</w:t>
        </w:r>
        <w:r>
          <w:rPr>
            <w:noProof/>
            <w:webHidden/>
          </w:rPr>
          <w:tab/>
        </w:r>
        <w:r>
          <w:rPr>
            <w:noProof/>
            <w:webHidden/>
          </w:rPr>
          <w:fldChar w:fldCharType="begin"/>
        </w:r>
        <w:r>
          <w:rPr>
            <w:noProof/>
            <w:webHidden/>
          </w:rPr>
          <w:instrText xml:space="preserve"> PAGEREF _Toc106240072 \h </w:instrText>
        </w:r>
        <w:r>
          <w:rPr>
            <w:noProof/>
            <w:webHidden/>
          </w:rPr>
        </w:r>
        <w:r>
          <w:rPr>
            <w:noProof/>
            <w:webHidden/>
          </w:rPr>
          <w:fldChar w:fldCharType="separate"/>
        </w:r>
        <w:r w:rsidR="00362057">
          <w:rPr>
            <w:noProof/>
            <w:webHidden/>
          </w:rPr>
          <w:t>72</w:t>
        </w:r>
        <w:r>
          <w:rPr>
            <w:noProof/>
            <w:webHidden/>
          </w:rPr>
          <w:fldChar w:fldCharType="end"/>
        </w:r>
      </w:hyperlink>
    </w:p>
    <w:p w14:paraId="7C66DF61" w14:textId="443C0A86"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73" w:history="1">
        <w:r w:rsidRPr="00344FD2">
          <w:rPr>
            <w:rStyle w:val="Hyperlink"/>
            <w:noProof/>
          </w:rPr>
          <w:t>5.3</w:t>
        </w:r>
        <w:r>
          <w:rPr>
            <w:rFonts w:asciiTheme="minorHAnsi" w:eastAsiaTheme="minorEastAsia" w:hAnsiTheme="minorHAnsi" w:cstheme="minorBidi"/>
            <w:smallCaps w:val="0"/>
            <w:noProof/>
            <w:sz w:val="22"/>
            <w:szCs w:val="22"/>
            <w:lang w:val="en-IE" w:eastAsia="ko-KR"/>
          </w:rPr>
          <w:tab/>
        </w:r>
        <w:r w:rsidRPr="00344FD2">
          <w:rPr>
            <w:rStyle w:val="Hyperlink"/>
            <w:noProof/>
          </w:rPr>
          <w:t>Limitations and improvements</w:t>
        </w:r>
        <w:r>
          <w:rPr>
            <w:noProof/>
            <w:webHidden/>
          </w:rPr>
          <w:tab/>
        </w:r>
        <w:r>
          <w:rPr>
            <w:noProof/>
            <w:webHidden/>
          </w:rPr>
          <w:fldChar w:fldCharType="begin"/>
        </w:r>
        <w:r>
          <w:rPr>
            <w:noProof/>
            <w:webHidden/>
          </w:rPr>
          <w:instrText xml:space="preserve"> PAGEREF _Toc106240073 \h </w:instrText>
        </w:r>
        <w:r>
          <w:rPr>
            <w:noProof/>
            <w:webHidden/>
          </w:rPr>
        </w:r>
        <w:r>
          <w:rPr>
            <w:noProof/>
            <w:webHidden/>
          </w:rPr>
          <w:fldChar w:fldCharType="separate"/>
        </w:r>
        <w:r w:rsidR="00362057">
          <w:rPr>
            <w:noProof/>
            <w:webHidden/>
          </w:rPr>
          <w:t>73</w:t>
        </w:r>
        <w:r>
          <w:rPr>
            <w:noProof/>
            <w:webHidden/>
          </w:rPr>
          <w:fldChar w:fldCharType="end"/>
        </w:r>
      </w:hyperlink>
    </w:p>
    <w:p w14:paraId="11949583" w14:textId="3832D5FF" w:rsidR="00744B2B" w:rsidRDefault="00744B2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6240074" w:history="1">
        <w:r w:rsidRPr="00344FD2">
          <w:rPr>
            <w:rStyle w:val="Hyperlink"/>
            <w:noProof/>
          </w:rPr>
          <w:t>5.4</w:t>
        </w:r>
        <w:r>
          <w:rPr>
            <w:rFonts w:asciiTheme="minorHAnsi" w:eastAsiaTheme="minorEastAsia" w:hAnsiTheme="minorHAnsi" w:cstheme="minorBidi"/>
            <w:smallCaps w:val="0"/>
            <w:noProof/>
            <w:sz w:val="22"/>
            <w:szCs w:val="22"/>
            <w:lang w:val="en-IE" w:eastAsia="ko-KR"/>
          </w:rPr>
          <w:tab/>
        </w:r>
        <w:r w:rsidRPr="00344FD2">
          <w:rPr>
            <w:rStyle w:val="Hyperlink"/>
            <w:noProof/>
          </w:rPr>
          <w:t>Future Work &amp; Research</w:t>
        </w:r>
        <w:r>
          <w:rPr>
            <w:noProof/>
            <w:webHidden/>
          </w:rPr>
          <w:tab/>
        </w:r>
        <w:r>
          <w:rPr>
            <w:noProof/>
            <w:webHidden/>
          </w:rPr>
          <w:fldChar w:fldCharType="begin"/>
        </w:r>
        <w:r>
          <w:rPr>
            <w:noProof/>
            <w:webHidden/>
          </w:rPr>
          <w:instrText xml:space="preserve"> PAGEREF _Toc106240074 \h </w:instrText>
        </w:r>
        <w:r>
          <w:rPr>
            <w:noProof/>
            <w:webHidden/>
          </w:rPr>
        </w:r>
        <w:r>
          <w:rPr>
            <w:noProof/>
            <w:webHidden/>
          </w:rPr>
          <w:fldChar w:fldCharType="separate"/>
        </w:r>
        <w:r w:rsidR="00362057">
          <w:rPr>
            <w:noProof/>
            <w:webHidden/>
          </w:rPr>
          <w:t>73</w:t>
        </w:r>
        <w:r>
          <w:rPr>
            <w:noProof/>
            <w:webHidden/>
          </w:rPr>
          <w:fldChar w:fldCharType="end"/>
        </w:r>
      </w:hyperlink>
    </w:p>
    <w:p w14:paraId="0C386D14" w14:textId="1FBDEEF5" w:rsidR="00744B2B" w:rsidRDefault="00744B2B">
      <w:pPr>
        <w:pStyle w:val="TOC1"/>
        <w:tabs>
          <w:tab w:val="left" w:pos="600"/>
        </w:tabs>
        <w:rPr>
          <w:rFonts w:asciiTheme="minorHAnsi" w:eastAsiaTheme="minorEastAsia" w:hAnsiTheme="minorHAnsi" w:cstheme="minorBidi"/>
          <w:caps w:val="0"/>
          <w:noProof/>
          <w:sz w:val="22"/>
          <w:szCs w:val="22"/>
          <w:lang w:val="en-IE" w:eastAsia="ko-KR"/>
        </w:rPr>
      </w:pPr>
      <w:hyperlink w:anchor="_Toc106240075" w:history="1">
        <w:r w:rsidRPr="00344FD2">
          <w:rPr>
            <w:rStyle w:val="Hyperlink"/>
            <w:noProof/>
            <w:lang w:eastAsia="ko-KR"/>
          </w:rPr>
          <w:t>6.</w:t>
        </w:r>
        <w:r>
          <w:rPr>
            <w:rFonts w:asciiTheme="minorHAnsi" w:eastAsiaTheme="minorEastAsia" w:hAnsiTheme="minorHAnsi" w:cstheme="minorBidi"/>
            <w:caps w:val="0"/>
            <w:noProof/>
            <w:sz w:val="22"/>
            <w:szCs w:val="22"/>
            <w:lang w:val="en-IE" w:eastAsia="ko-KR"/>
          </w:rPr>
          <w:tab/>
        </w:r>
        <w:r w:rsidRPr="00344FD2">
          <w:rPr>
            <w:rStyle w:val="Hyperlink"/>
            <w:noProof/>
            <w:lang w:eastAsia="ko-KR"/>
          </w:rPr>
          <w:t>BIBLIOGRAPHY</w:t>
        </w:r>
        <w:r>
          <w:rPr>
            <w:noProof/>
            <w:webHidden/>
          </w:rPr>
          <w:tab/>
        </w:r>
        <w:r>
          <w:rPr>
            <w:noProof/>
            <w:webHidden/>
          </w:rPr>
          <w:fldChar w:fldCharType="begin"/>
        </w:r>
        <w:r>
          <w:rPr>
            <w:noProof/>
            <w:webHidden/>
          </w:rPr>
          <w:instrText xml:space="preserve"> PAGEREF _Toc106240075 \h </w:instrText>
        </w:r>
        <w:r>
          <w:rPr>
            <w:noProof/>
            <w:webHidden/>
          </w:rPr>
        </w:r>
        <w:r>
          <w:rPr>
            <w:noProof/>
            <w:webHidden/>
          </w:rPr>
          <w:fldChar w:fldCharType="separate"/>
        </w:r>
        <w:r w:rsidR="00362057">
          <w:rPr>
            <w:noProof/>
            <w:webHidden/>
          </w:rPr>
          <w:t>75</w:t>
        </w:r>
        <w:r>
          <w:rPr>
            <w:noProof/>
            <w:webHidden/>
          </w:rPr>
          <w:fldChar w:fldCharType="end"/>
        </w:r>
      </w:hyperlink>
    </w:p>
    <w:p w14:paraId="6BBD4B5D" w14:textId="09AFF455" w:rsidR="00744B2B" w:rsidRDefault="00744B2B">
      <w:pPr>
        <w:pStyle w:val="TOC1"/>
        <w:tabs>
          <w:tab w:val="left" w:pos="600"/>
        </w:tabs>
        <w:rPr>
          <w:rFonts w:asciiTheme="minorHAnsi" w:eastAsiaTheme="minorEastAsia" w:hAnsiTheme="minorHAnsi" w:cstheme="minorBidi"/>
          <w:caps w:val="0"/>
          <w:noProof/>
          <w:sz w:val="22"/>
          <w:szCs w:val="22"/>
          <w:lang w:val="en-IE" w:eastAsia="ko-KR"/>
        </w:rPr>
      </w:pPr>
      <w:hyperlink w:anchor="_Toc106240076" w:history="1">
        <w:r w:rsidRPr="00344FD2">
          <w:rPr>
            <w:rStyle w:val="Hyperlink"/>
            <w:noProof/>
          </w:rPr>
          <w:t>7.</w:t>
        </w:r>
        <w:r>
          <w:rPr>
            <w:rFonts w:asciiTheme="minorHAnsi" w:eastAsiaTheme="minorEastAsia" w:hAnsiTheme="minorHAnsi" w:cstheme="minorBidi"/>
            <w:caps w:val="0"/>
            <w:noProof/>
            <w:sz w:val="22"/>
            <w:szCs w:val="22"/>
            <w:lang w:val="en-IE" w:eastAsia="ko-KR"/>
          </w:rPr>
          <w:tab/>
        </w:r>
        <w:r w:rsidRPr="00344FD2">
          <w:rPr>
            <w:rStyle w:val="Hyperlink"/>
            <w:noProof/>
          </w:rPr>
          <w:t>APPENDIX</w:t>
        </w:r>
        <w:r>
          <w:rPr>
            <w:noProof/>
            <w:webHidden/>
          </w:rPr>
          <w:tab/>
        </w:r>
        <w:r>
          <w:rPr>
            <w:noProof/>
            <w:webHidden/>
          </w:rPr>
          <w:fldChar w:fldCharType="begin"/>
        </w:r>
        <w:r>
          <w:rPr>
            <w:noProof/>
            <w:webHidden/>
          </w:rPr>
          <w:instrText xml:space="preserve"> PAGEREF _Toc106240076 \h </w:instrText>
        </w:r>
        <w:r>
          <w:rPr>
            <w:noProof/>
            <w:webHidden/>
          </w:rPr>
        </w:r>
        <w:r>
          <w:rPr>
            <w:noProof/>
            <w:webHidden/>
          </w:rPr>
          <w:fldChar w:fldCharType="separate"/>
        </w:r>
        <w:r w:rsidR="00362057">
          <w:rPr>
            <w:noProof/>
            <w:webHidden/>
          </w:rPr>
          <w:t>82</w:t>
        </w:r>
        <w:r>
          <w:rPr>
            <w:noProof/>
            <w:webHidden/>
          </w:rPr>
          <w:fldChar w:fldCharType="end"/>
        </w:r>
      </w:hyperlink>
    </w:p>
    <w:p w14:paraId="0378A73C" w14:textId="58012A57" w:rsidR="00E12C13" w:rsidRDefault="00D42B7C" w:rsidP="00B61C6B">
      <w:pPr>
        <w:pStyle w:val="MSCHeading1"/>
      </w:pPr>
      <w:r>
        <w:rPr>
          <w:rFonts w:ascii="Arial" w:hAnsi="Arial"/>
        </w:rPr>
        <w:lastRenderedPageBreak/>
        <w:fldChar w:fldCharType="end"/>
      </w:r>
      <w:bookmarkStart w:id="6" w:name="_Toc39552753"/>
      <w:bookmarkStart w:id="7" w:name="_Toc106240013"/>
      <w:r w:rsidR="00867D58">
        <w:t>TABLE OF FIGURES</w:t>
      </w:r>
      <w:bookmarkEnd w:id="6"/>
      <w:bookmarkEnd w:id="7"/>
    </w:p>
    <w:p w14:paraId="4D094613" w14:textId="7F4E5E57" w:rsidR="00744B2B" w:rsidRDefault="0077445B">
      <w:pPr>
        <w:pStyle w:val="TableofFigures"/>
        <w:tabs>
          <w:tab w:val="right" w:leader="dot" w:pos="8381"/>
        </w:tabs>
        <w:rPr>
          <w:rFonts w:asciiTheme="minorHAnsi" w:eastAsiaTheme="minorEastAsia" w:hAnsiTheme="minorHAnsi" w:cstheme="minorBidi"/>
          <w:smallCaps w:val="0"/>
          <w:noProof/>
          <w:sz w:val="22"/>
          <w:szCs w:val="22"/>
          <w:lang w:val="en-IE" w:eastAsia="ko-KR"/>
        </w:rPr>
      </w:pPr>
      <w:r w:rsidRPr="0077445B">
        <w:fldChar w:fldCharType="begin"/>
      </w:r>
      <w:r w:rsidRPr="0077445B">
        <w:instrText xml:space="preserve"> TOC \h \z \c "Figure" </w:instrText>
      </w:r>
      <w:r w:rsidRPr="0077445B">
        <w:fldChar w:fldCharType="separate"/>
      </w:r>
      <w:hyperlink w:anchor="_Toc106240077" w:history="1">
        <w:r w:rsidR="00744B2B" w:rsidRPr="00E0604C">
          <w:rPr>
            <w:rStyle w:val="Hyperlink"/>
            <w:bCs/>
            <w:noProof/>
          </w:rPr>
          <w:t>Figure 1: Example Traveling Salesman Problem</w:t>
        </w:r>
        <w:r w:rsidR="00744B2B">
          <w:rPr>
            <w:noProof/>
            <w:webHidden/>
          </w:rPr>
          <w:tab/>
        </w:r>
        <w:r w:rsidR="00744B2B">
          <w:rPr>
            <w:noProof/>
            <w:webHidden/>
          </w:rPr>
          <w:fldChar w:fldCharType="begin"/>
        </w:r>
        <w:r w:rsidR="00744B2B">
          <w:rPr>
            <w:noProof/>
            <w:webHidden/>
          </w:rPr>
          <w:instrText xml:space="preserve"> PAGEREF _Toc106240077 \h </w:instrText>
        </w:r>
        <w:r w:rsidR="00744B2B">
          <w:rPr>
            <w:noProof/>
            <w:webHidden/>
          </w:rPr>
        </w:r>
        <w:r w:rsidR="00744B2B">
          <w:rPr>
            <w:noProof/>
            <w:webHidden/>
          </w:rPr>
          <w:fldChar w:fldCharType="separate"/>
        </w:r>
        <w:r w:rsidR="00362057">
          <w:rPr>
            <w:noProof/>
            <w:webHidden/>
          </w:rPr>
          <w:t>7</w:t>
        </w:r>
        <w:r w:rsidR="00744B2B">
          <w:rPr>
            <w:noProof/>
            <w:webHidden/>
          </w:rPr>
          <w:fldChar w:fldCharType="end"/>
        </w:r>
      </w:hyperlink>
    </w:p>
    <w:p w14:paraId="77D2344B" w14:textId="43AB40F3"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78" w:history="1">
        <w:r w:rsidRPr="00E0604C">
          <w:rPr>
            <w:rStyle w:val="Hyperlink"/>
            <w:bCs/>
            <w:noProof/>
          </w:rPr>
          <w:t>Figure 2: Example Search Space/Landscape (Mirjalili, 2019b)</w:t>
        </w:r>
        <w:r>
          <w:rPr>
            <w:noProof/>
            <w:webHidden/>
          </w:rPr>
          <w:tab/>
        </w:r>
        <w:r>
          <w:rPr>
            <w:noProof/>
            <w:webHidden/>
          </w:rPr>
          <w:fldChar w:fldCharType="begin"/>
        </w:r>
        <w:r>
          <w:rPr>
            <w:noProof/>
            <w:webHidden/>
          </w:rPr>
          <w:instrText xml:space="preserve"> PAGEREF _Toc106240078 \h </w:instrText>
        </w:r>
        <w:r>
          <w:rPr>
            <w:noProof/>
            <w:webHidden/>
          </w:rPr>
        </w:r>
        <w:r>
          <w:rPr>
            <w:noProof/>
            <w:webHidden/>
          </w:rPr>
          <w:fldChar w:fldCharType="separate"/>
        </w:r>
        <w:r w:rsidR="00362057">
          <w:rPr>
            <w:noProof/>
            <w:webHidden/>
          </w:rPr>
          <w:t>9</w:t>
        </w:r>
        <w:r>
          <w:rPr>
            <w:noProof/>
            <w:webHidden/>
          </w:rPr>
          <w:fldChar w:fldCharType="end"/>
        </w:r>
      </w:hyperlink>
    </w:p>
    <w:p w14:paraId="562D28F1" w14:textId="19576082"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79" w:history="1">
        <w:r w:rsidRPr="00E0604C">
          <w:rPr>
            <w:rStyle w:val="Hyperlink"/>
            <w:bCs/>
            <w:noProof/>
          </w:rPr>
          <w:t>Figure 3: Local vs Global Optimums</w:t>
        </w:r>
        <w:r>
          <w:rPr>
            <w:noProof/>
            <w:webHidden/>
          </w:rPr>
          <w:tab/>
        </w:r>
        <w:r>
          <w:rPr>
            <w:noProof/>
            <w:webHidden/>
          </w:rPr>
          <w:fldChar w:fldCharType="begin"/>
        </w:r>
        <w:r>
          <w:rPr>
            <w:noProof/>
            <w:webHidden/>
          </w:rPr>
          <w:instrText xml:space="preserve"> PAGEREF _Toc106240079 \h </w:instrText>
        </w:r>
        <w:r>
          <w:rPr>
            <w:noProof/>
            <w:webHidden/>
          </w:rPr>
        </w:r>
        <w:r>
          <w:rPr>
            <w:noProof/>
            <w:webHidden/>
          </w:rPr>
          <w:fldChar w:fldCharType="separate"/>
        </w:r>
        <w:r w:rsidR="00362057">
          <w:rPr>
            <w:noProof/>
            <w:webHidden/>
          </w:rPr>
          <w:t>10</w:t>
        </w:r>
        <w:r>
          <w:rPr>
            <w:noProof/>
            <w:webHidden/>
          </w:rPr>
          <w:fldChar w:fldCharType="end"/>
        </w:r>
      </w:hyperlink>
    </w:p>
    <w:p w14:paraId="1D887D98" w14:textId="45409463"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80" w:history="1">
        <w:r w:rsidRPr="00E0604C">
          <w:rPr>
            <w:rStyle w:val="Hyperlink"/>
            <w:bCs/>
            <w:noProof/>
          </w:rPr>
          <w:t>Figure 4: Algorithm Learning Rate</w:t>
        </w:r>
        <w:r>
          <w:rPr>
            <w:noProof/>
            <w:webHidden/>
          </w:rPr>
          <w:tab/>
        </w:r>
        <w:r>
          <w:rPr>
            <w:noProof/>
            <w:webHidden/>
          </w:rPr>
          <w:fldChar w:fldCharType="begin"/>
        </w:r>
        <w:r>
          <w:rPr>
            <w:noProof/>
            <w:webHidden/>
          </w:rPr>
          <w:instrText xml:space="preserve"> PAGEREF _Toc106240080 \h </w:instrText>
        </w:r>
        <w:r>
          <w:rPr>
            <w:noProof/>
            <w:webHidden/>
          </w:rPr>
        </w:r>
        <w:r>
          <w:rPr>
            <w:noProof/>
            <w:webHidden/>
          </w:rPr>
          <w:fldChar w:fldCharType="separate"/>
        </w:r>
        <w:r w:rsidR="00362057">
          <w:rPr>
            <w:noProof/>
            <w:webHidden/>
          </w:rPr>
          <w:t>12</w:t>
        </w:r>
        <w:r>
          <w:rPr>
            <w:noProof/>
            <w:webHidden/>
          </w:rPr>
          <w:fldChar w:fldCharType="end"/>
        </w:r>
      </w:hyperlink>
    </w:p>
    <w:p w14:paraId="1846F41B" w14:textId="0BD2D8FE"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81" w:history="1">
        <w:r w:rsidRPr="00E0604C">
          <w:rPr>
            <w:rStyle w:val="Hyperlink"/>
            <w:bCs/>
            <w:noProof/>
          </w:rPr>
          <w:t>Figure 5: Genetic Algorithm Flowchart</w:t>
        </w:r>
        <w:r>
          <w:rPr>
            <w:noProof/>
            <w:webHidden/>
          </w:rPr>
          <w:tab/>
        </w:r>
        <w:r>
          <w:rPr>
            <w:noProof/>
            <w:webHidden/>
          </w:rPr>
          <w:fldChar w:fldCharType="begin"/>
        </w:r>
        <w:r>
          <w:rPr>
            <w:noProof/>
            <w:webHidden/>
          </w:rPr>
          <w:instrText xml:space="preserve"> PAGEREF _Toc106240081 \h </w:instrText>
        </w:r>
        <w:r>
          <w:rPr>
            <w:noProof/>
            <w:webHidden/>
          </w:rPr>
        </w:r>
        <w:r>
          <w:rPr>
            <w:noProof/>
            <w:webHidden/>
          </w:rPr>
          <w:fldChar w:fldCharType="separate"/>
        </w:r>
        <w:r w:rsidR="00362057">
          <w:rPr>
            <w:noProof/>
            <w:webHidden/>
          </w:rPr>
          <w:t>16</w:t>
        </w:r>
        <w:r>
          <w:rPr>
            <w:noProof/>
            <w:webHidden/>
          </w:rPr>
          <w:fldChar w:fldCharType="end"/>
        </w:r>
      </w:hyperlink>
    </w:p>
    <w:p w14:paraId="750F7903" w14:textId="1D795E7B"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82" w:history="1">
        <w:r w:rsidRPr="00E0604C">
          <w:rPr>
            <w:rStyle w:val="Hyperlink"/>
            <w:bCs/>
            <w:noProof/>
          </w:rPr>
          <w:t>Figure 6: Roulette Wheel Sampling</w:t>
        </w:r>
        <w:r>
          <w:rPr>
            <w:noProof/>
            <w:webHidden/>
          </w:rPr>
          <w:tab/>
        </w:r>
        <w:r>
          <w:rPr>
            <w:noProof/>
            <w:webHidden/>
          </w:rPr>
          <w:fldChar w:fldCharType="begin"/>
        </w:r>
        <w:r>
          <w:rPr>
            <w:noProof/>
            <w:webHidden/>
          </w:rPr>
          <w:instrText xml:space="preserve"> PAGEREF _Toc106240082 \h </w:instrText>
        </w:r>
        <w:r>
          <w:rPr>
            <w:noProof/>
            <w:webHidden/>
          </w:rPr>
        </w:r>
        <w:r>
          <w:rPr>
            <w:noProof/>
            <w:webHidden/>
          </w:rPr>
          <w:fldChar w:fldCharType="separate"/>
        </w:r>
        <w:r w:rsidR="00362057">
          <w:rPr>
            <w:noProof/>
            <w:webHidden/>
          </w:rPr>
          <w:t>17</w:t>
        </w:r>
        <w:r>
          <w:rPr>
            <w:noProof/>
            <w:webHidden/>
          </w:rPr>
          <w:fldChar w:fldCharType="end"/>
        </w:r>
      </w:hyperlink>
    </w:p>
    <w:p w14:paraId="6DA253AF" w14:textId="74F120A2"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83" w:history="1">
        <w:r w:rsidRPr="00E0604C">
          <w:rPr>
            <w:rStyle w:val="Hyperlink"/>
            <w:bCs/>
            <w:noProof/>
          </w:rPr>
          <w:t>Figure 7: Stochastic Universal Sampling</w:t>
        </w:r>
        <w:r>
          <w:rPr>
            <w:noProof/>
            <w:webHidden/>
          </w:rPr>
          <w:tab/>
        </w:r>
        <w:r>
          <w:rPr>
            <w:noProof/>
            <w:webHidden/>
          </w:rPr>
          <w:fldChar w:fldCharType="begin"/>
        </w:r>
        <w:r>
          <w:rPr>
            <w:noProof/>
            <w:webHidden/>
          </w:rPr>
          <w:instrText xml:space="preserve"> PAGEREF _Toc106240083 \h </w:instrText>
        </w:r>
        <w:r>
          <w:rPr>
            <w:noProof/>
            <w:webHidden/>
          </w:rPr>
        </w:r>
        <w:r>
          <w:rPr>
            <w:noProof/>
            <w:webHidden/>
          </w:rPr>
          <w:fldChar w:fldCharType="separate"/>
        </w:r>
        <w:r w:rsidR="00362057">
          <w:rPr>
            <w:noProof/>
            <w:webHidden/>
          </w:rPr>
          <w:t>19</w:t>
        </w:r>
        <w:r>
          <w:rPr>
            <w:noProof/>
            <w:webHidden/>
          </w:rPr>
          <w:fldChar w:fldCharType="end"/>
        </w:r>
      </w:hyperlink>
    </w:p>
    <w:p w14:paraId="07715A7D" w14:textId="3466A93C"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84" w:history="1">
        <w:r w:rsidRPr="00E0604C">
          <w:rPr>
            <w:rStyle w:val="Hyperlink"/>
            <w:bCs/>
            <w:noProof/>
          </w:rPr>
          <w:t>Figure 8: Rank-Based Sampling</w:t>
        </w:r>
        <w:r>
          <w:rPr>
            <w:noProof/>
            <w:webHidden/>
          </w:rPr>
          <w:tab/>
        </w:r>
        <w:r>
          <w:rPr>
            <w:noProof/>
            <w:webHidden/>
          </w:rPr>
          <w:fldChar w:fldCharType="begin"/>
        </w:r>
        <w:r>
          <w:rPr>
            <w:noProof/>
            <w:webHidden/>
          </w:rPr>
          <w:instrText xml:space="preserve"> PAGEREF _Toc106240084 \h </w:instrText>
        </w:r>
        <w:r>
          <w:rPr>
            <w:noProof/>
            <w:webHidden/>
          </w:rPr>
        </w:r>
        <w:r>
          <w:rPr>
            <w:noProof/>
            <w:webHidden/>
          </w:rPr>
          <w:fldChar w:fldCharType="separate"/>
        </w:r>
        <w:r w:rsidR="00362057">
          <w:rPr>
            <w:noProof/>
            <w:webHidden/>
          </w:rPr>
          <w:t>20</w:t>
        </w:r>
        <w:r>
          <w:rPr>
            <w:noProof/>
            <w:webHidden/>
          </w:rPr>
          <w:fldChar w:fldCharType="end"/>
        </w:r>
      </w:hyperlink>
    </w:p>
    <w:p w14:paraId="22A90EE8" w14:textId="323F1A5A"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85" w:history="1">
        <w:r w:rsidRPr="00E0604C">
          <w:rPr>
            <w:rStyle w:val="Hyperlink"/>
            <w:bCs/>
            <w:noProof/>
          </w:rPr>
          <w:t>Figure 9: Crossover Operator (Mirjalili, 2019a)</w:t>
        </w:r>
        <w:r>
          <w:rPr>
            <w:noProof/>
            <w:webHidden/>
          </w:rPr>
          <w:tab/>
        </w:r>
        <w:r>
          <w:rPr>
            <w:noProof/>
            <w:webHidden/>
          </w:rPr>
          <w:fldChar w:fldCharType="begin"/>
        </w:r>
        <w:r>
          <w:rPr>
            <w:noProof/>
            <w:webHidden/>
          </w:rPr>
          <w:instrText xml:space="preserve"> PAGEREF _Toc106240085 \h </w:instrText>
        </w:r>
        <w:r>
          <w:rPr>
            <w:noProof/>
            <w:webHidden/>
          </w:rPr>
        </w:r>
        <w:r>
          <w:rPr>
            <w:noProof/>
            <w:webHidden/>
          </w:rPr>
          <w:fldChar w:fldCharType="separate"/>
        </w:r>
        <w:r w:rsidR="00362057">
          <w:rPr>
            <w:noProof/>
            <w:webHidden/>
          </w:rPr>
          <w:t>21</w:t>
        </w:r>
        <w:r>
          <w:rPr>
            <w:noProof/>
            <w:webHidden/>
          </w:rPr>
          <w:fldChar w:fldCharType="end"/>
        </w:r>
      </w:hyperlink>
    </w:p>
    <w:p w14:paraId="4AAD952D" w14:textId="48D2C85E"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86" w:history="1">
        <w:r w:rsidRPr="00E0604C">
          <w:rPr>
            <w:rStyle w:val="Hyperlink"/>
            <w:bCs/>
            <w:noProof/>
          </w:rPr>
          <w:t>Figure 10: Particle Swarm Optimization Flowchart</w:t>
        </w:r>
        <w:r>
          <w:rPr>
            <w:noProof/>
            <w:webHidden/>
          </w:rPr>
          <w:tab/>
        </w:r>
        <w:r>
          <w:rPr>
            <w:noProof/>
            <w:webHidden/>
          </w:rPr>
          <w:fldChar w:fldCharType="begin"/>
        </w:r>
        <w:r>
          <w:rPr>
            <w:noProof/>
            <w:webHidden/>
          </w:rPr>
          <w:instrText xml:space="preserve"> PAGEREF _Toc106240086 \h </w:instrText>
        </w:r>
        <w:r>
          <w:rPr>
            <w:noProof/>
            <w:webHidden/>
          </w:rPr>
        </w:r>
        <w:r>
          <w:rPr>
            <w:noProof/>
            <w:webHidden/>
          </w:rPr>
          <w:fldChar w:fldCharType="separate"/>
        </w:r>
        <w:r w:rsidR="00362057">
          <w:rPr>
            <w:noProof/>
            <w:webHidden/>
          </w:rPr>
          <w:t>24</w:t>
        </w:r>
        <w:r>
          <w:rPr>
            <w:noProof/>
            <w:webHidden/>
          </w:rPr>
          <w:fldChar w:fldCharType="end"/>
        </w:r>
      </w:hyperlink>
    </w:p>
    <w:p w14:paraId="0040B059" w14:textId="7876E13D"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87" w:history="1">
        <w:r w:rsidRPr="00E0604C">
          <w:rPr>
            <w:rStyle w:val="Hyperlink"/>
            <w:bCs/>
            <w:noProof/>
          </w:rPr>
          <w:t>Figure 11: Applying Movement Vector to Position Vector for a Particle</w:t>
        </w:r>
        <w:r>
          <w:rPr>
            <w:noProof/>
            <w:webHidden/>
          </w:rPr>
          <w:tab/>
        </w:r>
        <w:r>
          <w:rPr>
            <w:noProof/>
            <w:webHidden/>
          </w:rPr>
          <w:fldChar w:fldCharType="begin"/>
        </w:r>
        <w:r>
          <w:rPr>
            <w:noProof/>
            <w:webHidden/>
          </w:rPr>
          <w:instrText xml:space="preserve"> PAGEREF _Toc106240087 \h </w:instrText>
        </w:r>
        <w:r>
          <w:rPr>
            <w:noProof/>
            <w:webHidden/>
          </w:rPr>
        </w:r>
        <w:r>
          <w:rPr>
            <w:noProof/>
            <w:webHidden/>
          </w:rPr>
          <w:fldChar w:fldCharType="separate"/>
        </w:r>
        <w:r w:rsidR="00362057">
          <w:rPr>
            <w:noProof/>
            <w:webHidden/>
          </w:rPr>
          <w:t>25</w:t>
        </w:r>
        <w:r>
          <w:rPr>
            <w:noProof/>
            <w:webHidden/>
          </w:rPr>
          <w:fldChar w:fldCharType="end"/>
        </w:r>
      </w:hyperlink>
    </w:p>
    <w:p w14:paraId="4CBA075F" w14:textId="75758D25"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88" w:history="1">
        <w:r w:rsidRPr="00E0604C">
          <w:rPr>
            <w:rStyle w:val="Hyperlink"/>
            <w:bCs/>
            <w:noProof/>
          </w:rPr>
          <w:t>Figure 12: ACO flowchart</w:t>
        </w:r>
        <w:r>
          <w:rPr>
            <w:noProof/>
            <w:webHidden/>
          </w:rPr>
          <w:tab/>
        </w:r>
        <w:r>
          <w:rPr>
            <w:noProof/>
            <w:webHidden/>
          </w:rPr>
          <w:fldChar w:fldCharType="begin"/>
        </w:r>
        <w:r>
          <w:rPr>
            <w:noProof/>
            <w:webHidden/>
          </w:rPr>
          <w:instrText xml:space="preserve"> PAGEREF _Toc106240088 \h </w:instrText>
        </w:r>
        <w:r>
          <w:rPr>
            <w:noProof/>
            <w:webHidden/>
          </w:rPr>
        </w:r>
        <w:r>
          <w:rPr>
            <w:noProof/>
            <w:webHidden/>
          </w:rPr>
          <w:fldChar w:fldCharType="separate"/>
        </w:r>
        <w:r w:rsidR="00362057">
          <w:rPr>
            <w:noProof/>
            <w:webHidden/>
          </w:rPr>
          <w:t>30</w:t>
        </w:r>
        <w:r>
          <w:rPr>
            <w:noProof/>
            <w:webHidden/>
          </w:rPr>
          <w:fldChar w:fldCharType="end"/>
        </w:r>
      </w:hyperlink>
    </w:p>
    <w:p w14:paraId="17B99478" w14:textId="660B69B8"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89" w:history="1">
        <w:r w:rsidRPr="00E0604C">
          <w:rPr>
            <w:rStyle w:val="Hyperlink"/>
            <w:bCs/>
            <w:noProof/>
          </w:rPr>
          <w:t>Figure 13: Example Dataset for a map of 10 cities</w:t>
        </w:r>
        <w:r>
          <w:rPr>
            <w:noProof/>
            <w:webHidden/>
          </w:rPr>
          <w:tab/>
        </w:r>
        <w:r>
          <w:rPr>
            <w:noProof/>
            <w:webHidden/>
          </w:rPr>
          <w:fldChar w:fldCharType="begin"/>
        </w:r>
        <w:r>
          <w:rPr>
            <w:noProof/>
            <w:webHidden/>
          </w:rPr>
          <w:instrText xml:space="preserve"> PAGEREF _Toc106240089 \h </w:instrText>
        </w:r>
        <w:r>
          <w:rPr>
            <w:noProof/>
            <w:webHidden/>
          </w:rPr>
        </w:r>
        <w:r>
          <w:rPr>
            <w:noProof/>
            <w:webHidden/>
          </w:rPr>
          <w:fldChar w:fldCharType="separate"/>
        </w:r>
        <w:r w:rsidR="00362057">
          <w:rPr>
            <w:noProof/>
            <w:webHidden/>
          </w:rPr>
          <w:t>34</w:t>
        </w:r>
        <w:r>
          <w:rPr>
            <w:noProof/>
            <w:webHidden/>
          </w:rPr>
          <w:fldChar w:fldCharType="end"/>
        </w:r>
      </w:hyperlink>
    </w:p>
    <w:p w14:paraId="45816FFF" w14:textId="5EEDAEFD"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90" w:history="1">
        <w:r w:rsidRPr="00E0604C">
          <w:rPr>
            <w:rStyle w:val="Hyperlink"/>
            <w:bCs/>
            <w:noProof/>
          </w:rPr>
          <w:t>Figure 14: Solution Display Program (city count 10 and 50)</w:t>
        </w:r>
        <w:r>
          <w:rPr>
            <w:noProof/>
            <w:webHidden/>
          </w:rPr>
          <w:tab/>
        </w:r>
        <w:r>
          <w:rPr>
            <w:noProof/>
            <w:webHidden/>
          </w:rPr>
          <w:fldChar w:fldCharType="begin"/>
        </w:r>
        <w:r>
          <w:rPr>
            <w:noProof/>
            <w:webHidden/>
          </w:rPr>
          <w:instrText xml:space="preserve"> PAGEREF _Toc106240090 \h </w:instrText>
        </w:r>
        <w:r>
          <w:rPr>
            <w:noProof/>
            <w:webHidden/>
          </w:rPr>
        </w:r>
        <w:r>
          <w:rPr>
            <w:noProof/>
            <w:webHidden/>
          </w:rPr>
          <w:fldChar w:fldCharType="separate"/>
        </w:r>
        <w:r w:rsidR="00362057">
          <w:rPr>
            <w:noProof/>
            <w:webHidden/>
          </w:rPr>
          <w:t>35</w:t>
        </w:r>
        <w:r>
          <w:rPr>
            <w:noProof/>
            <w:webHidden/>
          </w:rPr>
          <w:fldChar w:fldCharType="end"/>
        </w:r>
      </w:hyperlink>
    </w:p>
    <w:p w14:paraId="11B27084" w14:textId="5DC4BCB3"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91" w:history="1">
        <w:r w:rsidRPr="00E0604C">
          <w:rPr>
            <w:rStyle w:val="Hyperlink"/>
            <w:bCs/>
            <w:noProof/>
          </w:rPr>
          <w:t>Figure 15: Population Composition for the Genetic Algorithm</w:t>
        </w:r>
        <w:r>
          <w:rPr>
            <w:noProof/>
            <w:webHidden/>
          </w:rPr>
          <w:tab/>
        </w:r>
        <w:r>
          <w:rPr>
            <w:noProof/>
            <w:webHidden/>
          </w:rPr>
          <w:fldChar w:fldCharType="begin"/>
        </w:r>
        <w:r>
          <w:rPr>
            <w:noProof/>
            <w:webHidden/>
          </w:rPr>
          <w:instrText xml:space="preserve"> PAGEREF _Toc106240091 \h </w:instrText>
        </w:r>
        <w:r>
          <w:rPr>
            <w:noProof/>
            <w:webHidden/>
          </w:rPr>
        </w:r>
        <w:r>
          <w:rPr>
            <w:noProof/>
            <w:webHidden/>
          </w:rPr>
          <w:fldChar w:fldCharType="separate"/>
        </w:r>
        <w:r w:rsidR="00362057">
          <w:rPr>
            <w:noProof/>
            <w:webHidden/>
          </w:rPr>
          <w:t>36</w:t>
        </w:r>
        <w:r>
          <w:rPr>
            <w:noProof/>
            <w:webHidden/>
          </w:rPr>
          <w:fldChar w:fldCharType="end"/>
        </w:r>
      </w:hyperlink>
    </w:p>
    <w:p w14:paraId="05933A7E" w14:textId="0065B72D"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92" w:history="1">
        <w:r w:rsidRPr="00E0604C">
          <w:rPr>
            <w:rStyle w:val="Hyperlink"/>
            <w:bCs/>
            <w:noProof/>
          </w:rPr>
          <w:t>Figure 16: GA Breeding for the TSP</w:t>
        </w:r>
        <w:r>
          <w:rPr>
            <w:noProof/>
            <w:webHidden/>
          </w:rPr>
          <w:tab/>
        </w:r>
        <w:r>
          <w:rPr>
            <w:noProof/>
            <w:webHidden/>
          </w:rPr>
          <w:fldChar w:fldCharType="begin"/>
        </w:r>
        <w:r>
          <w:rPr>
            <w:noProof/>
            <w:webHidden/>
          </w:rPr>
          <w:instrText xml:space="preserve"> PAGEREF _Toc106240092 \h </w:instrText>
        </w:r>
        <w:r>
          <w:rPr>
            <w:noProof/>
            <w:webHidden/>
          </w:rPr>
        </w:r>
        <w:r>
          <w:rPr>
            <w:noProof/>
            <w:webHidden/>
          </w:rPr>
          <w:fldChar w:fldCharType="separate"/>
        </w:r>
        <w:r w:rsidR="00362057">
          <w:rPr>
            <w:noProof/>
            <w:webHidden/>
          </w:rPr>
          <w:t>37</w:t>
        </w:r>
        <w:r>
          <w:rPr>
            <w:noProof/>
            <w:webHidden/>
          </w:rPr>
          <w:fldChar w:fldCharType="end"/>
        </w:r>
      </w:hyperlink>
    </w:p>
    <w:p w14:paraId="7C37B2A3" w14:textId="43989C3C"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93" w:history="1">
        <w:r w:rsidRPr="00E0604C">
          <w:rPr>
            <w:rStyle w:val="Hyperlink"/>
            <w:bCs/>
            <w:noProof/>
          </w:rPr>
          <w:t>Figure 17: GA Mutation for the TSP</w:t>
        </w:r>
        <w:r>
          <w:rPr>
            <w:noProof/>
            <w:webHidden/>
          </w:rPr>
          <w:tab/>
        </w:r>
        <w:r>
          <w:rPr>
            <w:noProof/>
            <w:webHidden/>
          </w:rPr>
          <w:fldChar w:fldCharType="begin"/>
        </w:r>
        <w:r>
          <w:rPr>
            <w:noProof/>
            <w:webHidden/>
          </w:rPr>
          <w:instrText xml:space="preserve"> PAGEREF _Toc106240093 \h </w:instrText>
        </w:r>
        <w:r>
          <w:rPr>
            <w:noProof/>
            <w:webHidden/>
          </w:rPr>
        </w:r>
        <w:r>
          <w:rPr>
            <w:noProof/>
            <w:webHidden/>
          </w:rPr>
          <w:fldChar w:fldCharType="separate"/>
        </w:r>
        <w:r w:rsidR="00362057">
          <w:rPr>
            <w:noProof/>
            <w:webHidden/>
          </w:rPr>
          <w:t>37</w:t>
        </w:r>
        <w:r>
          <w:rPr>
            <w:noProof/>
            <w:webHidden/>
          </w:rPr>
          <w:fldChar w:fldCharType="end"/>
        </w:r>
      </w:hyperlink>
    </w:p>
    <w:p w14:paraId="7FCD0043" w14:textId="4F8D11F3"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94" w:history="1">
        <w:r w:rsidRPr="00E0604C">
          <w:rPr>
            <w:rStyle w:val="Hyperlink"/>
            <w:bCs/>
            <w:noProof/>
          </w:rPr>
          <w:t>Figure 18: ACO example Distance Matrix for a city count of 5</w:t>
        </w:r>
        <w:r>
          <w:rPr>
            <w:noProof/>
            <w:webHidden/>
          </w:rPr>
          <w:tab/>
        </w:r>
        <w:r>
          <w:rPr>
            <w:noProof/>
            <w:webHidden/>
          </w:rPr>
          <w:fldChar w:fldCharType="begin"/>
        </w:r>
        <w:r>
          <w:rPr>
            <w:noProof/>
            <w:webHidden/>
          </w:rPr>
          <w:instrText xml:space="preserve"> PAGEREF _Toc106240094 \h </w:instrText>
        </w:r>
        <w:r>
          <w:rPr>
            <w:noProof/>
            <w:webHidden/>
          </w:rPr>
        </w:r>
        <w:r>
          <w:rPr>
            <w:noProof/>
            <w:webHidden/>
          </w:rPr>
          <w:fldChar w:fldCharType="separate"/>
        </w:r>
        <w:r w:rsidR="00362057">
          <w:rPr>
            <w:noProof/>
            <w:webHidden/>
          </w:rPr>
          <w:t>39</w:t>
        </w:r>
        <w:r>
          <w:rPr>
            <w:noProof/>
            <w:webHidden/>
          </w:rPr>
          <w:fldChar w:fldCharType="end"/>
        </w:r>
      </w:hyperlink>
    </w:p>
    <w:p w14:paraId="768FFDA7" w14:textId="181629C9"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95" w:history="1">
        <w:r w:rsidRPr="00E0604C">
          <w:rPr>
            <w:rStyle w:val="Hyperlink"/>
            <w:bCs/>
            <w:noProof/>
          </w:rPr>
          <w:t>Figure 19:  Sequential Hybridization Strategy for the Particle Swarm and Genetic Algorithm</w:t>
        </w:r>
        <w:r>
          <w:rPr>
            <w:noProof/>
            <w:webHidden/>
          </w:rPr>
          <w:tab/>
        </w:r>
        <w:r>
          <w:rPr>
            <w:noProof/>
            <w:webHidden/>
          </w:rPr>
          <w:fldChar w:fldCharType="begin"/>
        </w:r>
        <w:r>
          <w:rPr>
            <w:noProof/>
            <w:webHidden/>
          </w:rPr>
          <w:instrText xml:space="preserve"> PAGEREF _Toc106240095 \h </w:instrText>
        </w:r>
        <w:r>
          <w:rPr>
            <w:noProof/>
            <w:webHidden/>
          </w:rPr>
        </w:r>
        <w:r>
          <w:rPr>
            <w:noProof/>
            <w:webHidden/>
          </w:rPr>
          <w:fldChar w:fldCharType="separate"/>
        </w:r>
        <w:r w:rsidR="00362057">
          <w:rPr>
            <w:noProof/>
            <w:webHidden/>
          </w:rPr>
          <w:t>43</w:t>
        </w:r>
        <w:r>
          <w:rPr>
            <w:noProof/>
            <w:webHidden/>
          </w:rPr>
          <w:fldChar w:fldCharType="end"/>
        </w:r>
      </w:hyperlink>
    </w:p>
    <w:p w14:paraId="0D02DE7E" w14:textId="34B5B015"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96" w:history="1">
        <w:r w:rsidRPr="00E0604C">
          <w:rPr>
            <w:rStyle w:val="Hyperlink"/>
            <w:bCs/>
            <w:noProof/>
          </w:rPr>
          <w:t>Figure 20: Algorithm Results Showing Outliers</w:t>
        </w:r>
        <w:r>
          <w:rPr>
            <w:noProof/>
            <w:webHidden/>
          </w:rPr>
          <w:tab/>
        </w:r>
        <w:r>
          <w:rPr>
            <w:noProof/>
            <w:webHidden/>
          </w:rPr>
          <w:fldChar w:fldCharType="begin"/>
        </w:r>
        <w:r>
          <w:rPr>
            <w:noProof/>
            <w:webHidden/>
          </w:rPr>
          <w:instrText xml:space="preserve"> PAGEREF _Toc106240096 \h </w:instrText>
        </w:r>
        <w:r>
          <w:rPr>
            <w:noProof/>
            <w:webHidden/>
          </w:rPr>
        </w:r>
        <w:r>
          <w:rPr>
            <w:noProof/>
            <w:webHidden/>
          </w:rPr>
          <w:fldChar w:fldCharType="separate"/>
        </w:r>
        <w:r w:rsidR="00362057">
          <w:rPr>
            <w:noProof/>
            <w:webHidden/>
          </w:rPr>
          <w:t>44</w:t>
        </w:r>
        <w:r>
          <w:rPr>
            <w:noProof/>
            <w:webHidden/>
          </w:rPr>
          <w:fldChar w:fldCharType="end"/>
        </w:r>
      </w:hyperlink>
    </w:p>
    <w:p w14:paraId="421E2DC3" w14:textId="226302AB"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97" w:history="1">
        <w:r w:rsidRPr="00E0604C">
          <w:rPr>
            <w:rStyle w:val="Hyperlink"/>
            <w:bCs/>
            <w:noProof/>
          </w:rPr>
          <w:t xml:space="preserve">Figure 21: Line plot showing model score by iteration count for varying values of the tournament sampling noise parameter </w:t>
        </w:r>
        <m:oMath>
          <m:r>
            <w:rPr>
              <w:rStyle w:val="Hyperlink"/>
              <w:rFonts w:ascii="Cambria Math" w:hAnsi="Cambria Math"/>
              <w:noProof/>
              <w:lang w:eastAsia="ko-KR"/>
            </w:rPr>
            <m:t>δ</m:t>
          </m:r>
        </m:oMath>
        <w:r w:rsidRPr="00E0604C">
          <w:rPr>
            <w:rStyle w:val="Hyperlink"/>
            <w:bCs/>
            <w:noProof/>
          </w:rPr>
          <w:t xml:space="preserve">. A </w:t>
        </w:r>
        <m:oMath>
          <m:r>
            <w:rPr>
              <w:rStyle w:val="Hyperlink"/>
              <w:rFonts w:ascii="Cambria Math" w:hAnsi="Cambria Math"/>
              <w:noProof/>
              <w:lang w:eastAsia="ko-KR"/>
            </w:rPr>
            <m:t>δ</m:t>
          </m:r>
        </m:oMath>
        <w:r w:rsidRPr="00E0604C">
          <w:rPr>
            <w:rStyle w:val="Hyperlink"/>
            <w:bCs/>
            <w:noProof/>
            <w:lang w:eastAsia="ko-KR"/>
          </w:rPr>
          <w:t xml:space="preserve"> value of 1, indicating noise-free tournament sampling consistently outperforms the alternatives</w:t>
        </w:r>
        <w:r>
          <w:rPr>
            <w:noProof/>
            <w:webHidden/>
          </w:rPr>
          <w:tab/>
        </w:r>
        <w:r>
          <w:rPr>
            <w:noProof/>
            <w:webHidden/>
          </w:rPr>
          <w:fldChar w:fldCharType="begin"/>
        </w:r>
        <w:r>
          <w:rPr>
            <w:noProof/>
            <w:webHidden/>
          </w:rPr>
          <w:instrText xml:space="preserve"> PAGEREF _Toc106240097 \h </w:instrText>
        </w:r>
        <w:r>
          <w:rPr>
            <w:noProof/>
            <w:webHidden/>
          </w:rPr>
        </w:r>
        <w:r>
          <w:rPr>
            <w:noProof/>
            <w:webHidden/>
          </w:rPr>
          <w:fldChar w:fldCharType="separate"/>
        </w:r>
        <w:r w:rsidR="00362057">
          <w:rPr>
            <w:noProof/>
            <w:webHidden/>
          </w:rPr>
          <w:t>46</w:t>
        </w:r>
        <w:r>
          <w:rPr>
            <w:noProof/>
            <w:webHidden/>
          </w:rPr>
          <w:fldChar w:fldCharType="end"/>
        </w:r>
      </w:hyperlink>
    </w:p>
    <w:p w14:paraId="1ACE6F34" w14:textId="41D45302"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98" w:history="1">
        <w:r w:rsidRPr="00E0604C">
          <w:rPr>
            <w:rStyle w:val="Hyperlink"/>
            <w:bCs/>
            <w:noProof/>
          </w:rPr>
          <w:t xml:space="preserve">Figure 22: Box plot showing model score for varying values of the tournament sampling noise parameter </w:t>
        </w:r>
        <m:oMath>
          <m:r>
            <w:rPr>
              <w:rStyle w:val="Hyperlink"/>
              <w:rFonts w:ascii="Cambria Math" w:hAnsi="Cambria Math"/>
              <w:noProof/>
              <w:lang w:eastAsia="ko-KR"/>
            </w:rPr>
            <m:t>δ</m:t>
          </m:r>
        </m:oMath>
        <w:r w:rsidRPr="00E0604C">
          <w:rPr>
            <w:rStyle w:val="Hyperlink"/>
            <w:bCs/>
            <w:noProof/>
          </w:rPr>
          <w:t>.</w:t>
        </w:r>
        <w:r>
          <w:rPr>
            <w:noProof/>
            <w:webHidden/>
          </w:rPr>
          <w:tab/>
        </w:r>
        <w:r>
          <w:rPr>
            <w:noProof/>
            <w:webHidden/>
          </w:rPr>
          <w:fldChar w:fldCharType="begin"/>
        </w:r>
        <w:r>
          <w:rPr>
            <w:noProof/>
            <w:webHidden/>
          </w:rPr>
          <w:instrText xml:space="preserve"> PAGEREF _Toc106240098 \h </w:instrText>
        </w:r>
        <w:r>
          <w:rPr>
            <w:noProof/>
            <w:webHidden/>
          </w:rPr>
        </w:r>
        <w:r>
          <w:rPr>
            <w:noProof/>
            <w:webHidden/>
          </w:rPr>
          <w:fldChar w:fldCharType="separate"/>
        </w:r>
        <w:r w:rsidR="00362057">
          <w:rPr>
            <w:noProof/>
            <w:webHidden/>
          </w:rPr>
          <w:t>47</w:t>
        </w:r>
        <w:r>
          <w:rPr>
            <w:noProof/>
            <w:webHidden/>
          </w:rPr>
          <w:fldChar w:fldCharType="end"/>
        </w:r>
      </w:hyperlink>
    </w:p>
    <w:p w14:paraId="7C8CDDCD" w14:textId="40D441FC"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099" w:history="1">
        <w:r w:rsidRPr="00E0604C">
          <w:rPr>
            <w:rStyle w:val="Hyperlink"/>
            <w:bCs/>
            <w:noProof/>
          </w:rPr>
          <w:t>Figure 23: Line plot showing model score by iteration count for the Genetic Algorithm fitness functions.</w:t>
        </w:r>
        <w:r>
          <w:rPr>
            <w:noProof/>
            <w:webHidden/>
          </w:rPr>
          <w:tab/>
        </w:r>
        <w:r>
          <w:rPr>
            <w:noProof/>
            <w:webHidden/>
          </w:rPr>
          <w:fldChar w:fldCharType="begin"/>
        </w:r>
        <w:r>
          <w:rPr>
            <w:noProof/>
            <w:webHidden/>
          </w:rPr>
          <w:instrText xml:space="preserve"> PAGEREF _Toc106240099 \h </w:instrText>
        </w:r>
        <w:r>
          <w:rPr>
            <w:noProof/>
            <w:webHidden/>
          </w:rPr>
        </w:r>
        <w:r>
          <w:rPr>
            <w:noProof/>
            <w:webHidden/>
          </w:rPr>
          <w:fldChar w:fldCharType="separate"/>
        </w:r>
        <w:r w:rsidR="00362057">
          <w:rPr>
            <w:noProof/>
            <w:webHidden/>
          </w:rPr>
          <w:t>48</w:t>
        </w:r>
        <w:r>
          <w:rPr>
            <w:noProof/>
            <w:webHidden/>
          </w:rPr>
          <w:fldChar w:fldCharType="end"/>
        </w:r>
      </w:hyperlink>
    </w:p>
    <w:p w14:paraId="4325FF5A" w14:textId="1A902CB5"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00" w:history="1">
        <w:r w:rsidRPr="00E0604C">
          <w:rPr>
            <w:rStyle w:val="Hyperlink"/>
            <w:bCs/>
            <w:noProof/>
          </w:rPr>
          <w:t>Figure 24: Box plot showing model score per genetic algorithm fitness functions.</w:t>
        </w:r>
        <w:r>
          <w:rPr>
            <w:noProof/>
            <w:webHidden/>
          </w:rPr>
          <w:tab/>
        </w:r>
        <w:r>
          <w:rPr>
            <w:noProof/>
            <w:webHidden/>
          </w:rPr>
          <w:fldChar w:fldCharType="begin"/>
        </w:r>
        <w:r>
          <w:rPr>
            <w:noProof/>
            <w:webHidden/>
          </w:rPr>
          <w:instrText xml:space="preserve"> PAGEREF _Toc106240100 \h </w:instrText>
        </w:r>
        <w:r>
          <w:rPr>
            <w:noProof/>
            <w:webHidden/>
          </w:rPr>
        </w:r>
        <w:r>
          <w:rPr>
            <w:noProof/>
            <w:webHidden/>
          </w:rPr>
          <w:fldChar w:fldCharType="separate"/>
        </w:r>
        <w:r w:rsidR="00362057">
          <w:rPr>
            <w:noProof/>
            <w:webHidden/>
          </w:rPr>
          <w:t>48</w:t>
        </w:r>
        <w:r>
          <w:rPr>
            <w:noProof/>
            <w:webHidden/>
          </w:rPr>
          <w:fldChar w:fldCharType="end"/>
        </w:r>
      </w:hyperlink>
    </w:p>
    <w:p w14:paraId="23C1FF88" w14:textId="02F80BD0"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01" w:history="1">
        <w:r w:rsidRPr="00E0604C">
          <w:rPr>
            <w:rStyle w:val="Hyperlink"/>
            <w:bCs/>
            <w:noProof/>
          </w:rPr>
          <w:t>Figure 25: Line plot showing model score per iteration for varying values of the tournament sampling noise parameter δ, for an enlarged experiment of 200 iterations for map sizes of 50 cities</w:t>
        </w:r>
        <w:r>
          <w:rPr>
            <w:noProof/>
            <w:webHidden/>
          </w:rPr>
          <w:tab/>
        </w:r>
        <w:r>
          <w:rPr>
            <w:noProof/>
            <w:webHidden/>
          </w:rPr>
          <w:fldChar w:fldCharType="begin"/>
        </w:r>
        <w:r>
          <w:rPr>
            <w:noProof/>
            <w:webHidden/>
          </w:rPr>
          <w:instrText xml:space="preserve"> PAGEREF _Toc106240101 \h </w:instrText>
        </w:r>
        <w:r>
          <w:rPr>
            <w:noProof/>
            <w:webHidden/>
          </w:rPr>
        </w:r>
        <w:r>
          <w:rPr>
            <w:noProof/>
            <w:webHidden/>
          </w:rPr>
          <w:fldChar w:fldCharType="separate"/>
        </w:r>
        <w:r w:rsidR="00362057">
          <w:rPr>
            <w:noProof/>
            <w:webHidden/>
          </w:rPr>
          <w:t>50</w:t>
        </w:r>
        <w:r>
          <w:rPr>
            <w:noProof/>
            <w:webHidden/>
          </w:rPr>
          <w:fldChar w:fldCharType="end"/>
        </w:r>
      </w:hyperlink>
    </w:p>
    <w:p w14:paraId="6474C418" w14:textId="2992D94E"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02" w:history="1">
        <w:r w:rsidRPr="00E0604C">
          <w:rPr>
            <w:rStyle w:val="Hyperlink"/>
            <w:bCs/>
            <w:noProof/>
          </w:rPr>
          <w:t>Figure 26: Line plot showing model score per iteration for genetic algorithm fitness function, for an enlarged experiment of 800 iterations for map sizes of 50 cities</w:t>
        </w:r>
        <w:r>
          <w:rPr>
            <w:noProof/>
            <w:webHidden/>
          </w:rPr>
          <w:tab/>
        </w:r>
        <w:r>
          <w:rPr>
            <w:noProof/>
            <w:webHidden/>
          </w:rPr>
          <w:fldChar w:fldCharType="begin"/>
        </w:r>
        <w:r>
          <w:rPr>
            <w:noProof/>
            <w:webHidden/>
          </w:rPr>
          <w:instrText xml:space="preserve"> PAGEREF _Toc106240102 \h </w:instrText>
        </w:r>
        <w:r>
          <w:rPr>
            <w:noProof/>
            <w:webHidden/>
          </w:rPr>
        </w:r>
        <w:r>
          <w:rPr>
            <w:noProof/>
            <w:webHidden/>
          </w:rPr>
          <w:fldChar w:fldCharType="separate"/>
        </w:r>
        <w:r w:rsidR="00362057">
          <w:rPr>
            <w:noProof/>
            <w:webHidden/>
          </w:rPr>
          <w:t>50</w:t>
        </w:r>
        <w:r>
          <w:rPr>
            <w:noProof/>
            <w:webHidden/>
          </w:rPr>
          <w:fldChar w:fldCharType="end"/>
        </w:r>
      </w:hyperlink>
    </w:p>
    <w:p w14:paraId="6E93B5B1" w14:textId="0B0F4FA1"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03" w:history="1">
        <w:r w:rsidRPr="00E0604C">
          <w:rPr>
            <w:rStyle w:val="Hyperlink"/>
            <w:noProof/>
          </w:rPr>
          <w:t xml:space="preserve">Figure 27: </w:t>
        </w:r>
        <w:r w:rsidRPr="00E0604C">
          <w:rPr>
            <w:rStyle w:val="Hyperlink"/>
            <w:bCs/>
            <w:noProof/>
          </w:rPr>
          <w:t>Line plot showing model score per iteration for varying elite percentages</w:t>
        </w:r>
        <w:r>
          <w:rPr>
            <w:noProof/>
            <w:webHidden/>
          </w:rPr>
          <w:tab/>
        </w:r>
        <w:r>
          <w:rPr>
            <w:noProof/>
            <w:webHidden/>
          </w:rPr>
          <w:fldChar w:fldCharType="begin"/>
        </w:r>
        <w:r>
          <w:rPr>
            <w:noProof/>
            <w:webHidden/>
          </w:rPr>
          <w:instrText xml:space="preserve"> PAGEREF _Toc106240103 \h </w:instrText>
        </w:r>
        <w:r>
          <w:rPr>
            <w:noProof/>
            <w:webHidden/>
          </w:rPr>
        </w:r>
        <w:r>
          <w:rPr>
            <w:noProof/>
            <w:webHidden/>
          </w:rPr>
          <w:fldChar w:fldCharType="separate"/>
        </w:r>
        <w:r w:rsidR="00362057">
          <w:rPr>
            <w:noProof/>
            <w:webHidden/>
          </w:rPr>
          <w:t>51</w:t>
        </w:r>
        <w:r>
          <w:rPr>
            <w:noProof/>
            <w:webHidden/>
          </w:rPr>
          <w:fldChar w:fldCharType="end"/>
        </w:r>
      </w:hyperlink>
    </w:p>
    <w:p w14:paraId="33AE3380" w14:textId="5ED04139"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04" w:history="1">
        <w:r w:rsidRPr="00E0604C">
          <w:rPr>
            <w:rStyle w:val="Hyperlink"/>
            <w:bCs/>
            <w:noProof/>
          </w:rPr>
          <w:t>Figure 28:</w:t>
        </w:r>
        <w:r w:rsidRPr="00E0604C">
          <w:rPr>
            <w:rStyle w:val="Hyperlink"/>
            <w:noProof/>
          </w:rPr>
          <w:t xml:space="preserve"> </w:t>
        </w:r>
        <w:r w:rsidRPr="00E0604C">
          <w:rPr>
            <w:rStyle w:val="Hyperlink"/>
            <w:bCs/>
            <w:noProof/>
          </w:rPr>
          <w:t>Box plot showing model score per elite percentage</w:t>
        </w:r>
        <w:r>
          <w:rPr>
            <w:noProof/>
            <w:webHidden/>
          </w:rPr>
          <w:tab/>
        </w:r>
        <w:r>
          <w:rPr>
            <w:noProof/>
            <w:webHidden/>
          </w:rPr>
          <w:fldChar w:fldCharType="begin"/>
        </w:r>
        <w:r>
          <w:rPr>
            <w:noProof/>
            <w:webHidden/>
          </w:rPr>
          <w:instrText xml:space="preserve"> PAGEREF _Toc106240104 \h </w:instrText>
        </w:r>
        <w:r>
          <w:rPr>
            <w:noProof/>
            <w:webHidden/>
          </w:rPr>
        </w:r>
        <w:r>
          <w:rPr>
            <w:noProof/>
            <w:webHidden/>
          </w:rPr>
          <w:fldChar w:fldCharType="separate"/>
        </w:r>
        <w:r w:rsidR="00362057">
          <w:rPr>
            <w:noProof/>
            <w:webHidden/>
          </w:rPr>
          <w:t>52</w:t>
        </w:r>
        <w:r>
          <w:rPr>
            <w:noProof/>
            <w:webHidden/>
          </w:rPr>
          <w:fldChar w:fldCharType="end"/>
        </w:r>
      </w:hyperlink>
    </w:p>
    <w:p w14:paraId="3CFA7411" w14:textId="507E3B2D"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05" w:history="1">
        <w:r w:rsidRPr="00E0604C">
          <w:rPr>
            <w:rStyle w:val="Hyperlink"/>
            <w:bCs/>
            <w:noProof/>
          </w:rPr>
          <w:t>Figure 29</w:t>
        </w:r>
        <w:r w:rsidRPr="00E0604C">
          <w:rPr>
            <w:rStyle w:val="Hyperlink"/>
            <w:noProof/>
          </w:rPr>
          <w:t xml:space="preserve">: </w:t>
        </w:r>
        <w:r w:rsidRPr="00E0604C">
          <w:rPr>
            <w:rStyle w:val="Hyperlink"/>
            <w:bCs/>
            <w:noProof/>
          </w:rPr>
          <w:t>Line plot showing model score per iteration for the three enhancers (Elitism, Steady-State, and Local Steady-State)</w:t>
        </w:r>
        <w:r>
          <w:rPr>
            <w:noProof/>
            <w:webHidden/>
          </w:rPr>
          <w:tab/>
        </w:r>
        <w:r>
          <w:rPr>
            <w:noProof/>
            <w:webHidden/>
          </w:rPr>
          <w:fldChar w:fldCharType="begin"/>
        </w:r>
        <w:r>
          <w:rPr>
            <w:noProof/>
            <w:webHidden/>
          </w:rPr>
          <w:instrText xml:space="preserve"> PAGEREF _Toc106240105 \h </w:instrText>
        </w:r>
        <w:r>
          <w:rPr>
            <w:noProof/>
            <w:webHidden/>
          </w:rPr>
        </w:r>
        <w:r>
          <w:rPr>
            <w:noProof/>
            <w:webHidden/>
          </w:rPr>
          <w:fldChar w:fldCharType="separate"/>
        </w:r>
        <w:r w:rsidR="00362057">
          <w:rPr>
            <w:noProof/>
            <w:webHidden/>
          </w:rPr>
          <w:t>53</w:t>
        </w:r>
        <w:r>
          <w:rPr>
            <w:noProof/>
            <w:webHidden/>
          </w:rPr>
          <w:fldChar w:fldCharType="end"/>
        </w:r>
      </w:hyperlink>
    </w:p>
    <w:p w14:paraId="6F437D59" w14:textId="43CF49B6"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06" w:history="1">
        <w:r w:rsidRPr="00E0604C">
          <w:rPr>
            <w:rStyle w:val="Hyperlink"/>
            <w:bCs/>
            <w:noProof/>
          </w:rPr>
          <w:t>Figure 30:</w:t>
        </w:r>
        <w:r w:rsidRPr="00E0604C">
          <w:rPr>
            <w:rStyle w:val="Hyperlink"/>
            <w:noProof/>
          </w:rPr>
          <w:t xml:space="preserve"> </w:t>
        </w:r>
        <w:r w:rsidRPr="00E0604C">
          <w:rPr>
            <w:rStyle w:val="Hyperlink"/>
            <w:bCs/>
            <w:noProof/>
          </w:rPr>
          <w:t>Box plot showing model score per genetic algorithm enhancer</w:t>
        </w:r>
        <w:r>
          <w:rPr>
            <w:noProof/>
            <w:webHidden/>
          </w:rPr>
          <w:tab/>
        </w:r>
        <w:r>
          <w:rPr>
            <w:noProof/>
            <w:webHidden/>
          </w:rPr>
          <w:fldChar w:fldCharType="begin"/>
        </w:r>
        <w:r>
          <w:rPr>
            <w:noProof/>
            <w:webHidden/>
          </w:rPr>
          <w:instrText xml:space="preserve"> PAGEREF _Toc106240106 \h </w:instrText>
        </w:r>
        <w:r>
          <w:rPr>
            <w:noProof/>
            <w:webHidden/>
          </w:rPr>
        </w:r>
        <w:r>
          <w:rPr>
            <w:noProof/>
            <w:webHidden/>
          </w:rPr>
          <w:fldChar w:fldCharType="separate"/>
        </w:r>
        <w:r w:rsidR="00362057">
          <w:rPr>
            <w:noProof/>
            <w:webHidden/>
          </w:rPr>
          <w:t>53</w:t>
        </w:r>
        <w:r>
          <w:rPr>
            <w:noProof/>
            <w:webHidden/>
          </w:rPr>
          <w:fldChar w:fldCharType="end"/>
        </w:r>
      </w:hyperlink>
    </w:p>
    <w:p w14:paraId="0B2CC2FC" w14:textId="2CF2866F"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07" w:history="1">
        <w:r w:rsidRPr="00E0604C">
          <w:rPr>
            <w:rStyle w:val="Hyperlink"/>
            <w:bCs/>
            <w:noProof/>
          </w:rPr>
          <w:t>Figure 31: Line plot showing model score per iteration for values given for models implementing particle inertia.</w:t>
        </w:r>
        <w:r>
          <w:rPr>
            <w:noProof/>
            <w:webHidden/>
          </w:rPr>
          <w:tab/>
        </w:r>
        <w:r>
          <w:rPr>
            <w:noProof/>
            <w:webHidden/>
          </w:rPr>
          <w:fldChar w:fldCharType="begin"/>
        </w:r>
        <w:r>
          <w:rPr>
            <w:noProof/>
            <w:webHidden/>
          </w:rPr>
          <w:instrText xml:space="preserve"> PAGEREF _Toc106240107 \h </w:instrText>
        </w:r>
        <w:r>
          <w:rPr>
            <w:noProof/>
            <w:webHidden/>
          </w:rPr>
        </w:r>
        <w:r>
          <w:rPr>
            <w:noProof/>
            <w:webHidden/>
          </w:rPr>
          <w:fldChar w:fldCharType="separate"/>
        </w:r>
        <w:r w:rsidR="00362057">
          <w:rPr>
            <w:noProof/>
            <w:webHidden/>
          </w:rPr>
          <w:t>55</w:t>
        </w:r>
        <w:r>
          <w:rPr>
            <w:noProof/>
            <w:webHidden/>
          </w:rPr>
          <w:fldChar w:fldCharType="end"/>
        </w:r>
      </w:hyperlink>
    </w:p>
    <w:p w14:paraId="4F40F691" w14:textId="23BBD644"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08" w:history="1">
        <w:r w:rsidRPr="00E0604C">
          <w:rPr>
            <w:rStyle w:val="Hyperlink"/>
            <w:bCs/>
            <w:noProof/>
          </w:rPr>
          <w:t>Figure 32: Box plot showing model score for values given for models implementing particle inertia.</w:t>
        </w:r>
        <w:r>
          <w:rPr>
            <w:noProof/>
            <w:webHidden/>
          </w:rPr>
          <w:tab/>
        </w:r>
        <w:r>
          <w:rPr>
            <w:noProof/>
            <w:webHidden/>
          </w:rPr>
          <w:fldChar w:fldCharType="begin"/>
        </w:r>
        <w:r>
          <w:rPr>
            <w:noProof/>
            <w:webHidden/>
          </w:rPr>
          <w:instrText xml:space="preserve"> PAGEREF _Toc106240108 \h </w:instrText>
        </w:r>
        <w:r>
          <w:rPr>
            <w:noProof/>
            <w:webHidden/>
          </w:rPr>
        </w:r>
        <w:r>
          <w:rPr>
            <w:noProof/>
            <w:webHidden/>
          </w:rPr>
          <w:fldChar w:fldCharType="separate"/>
        </w:r>
        <w:r w:rsidR="00362057">
          <w:rPr>
            <w:noProof/>
            <w:webHidden/>
          </w:rPr>
          <w:t>55</w:t>
        </w:r>
        <w:r>
          <w:rPr>
            <w:noProof/>
            <w:webHidden/>
          </w:rPr>
          <w:fldChar w:fldCharType="end"/>
        </w:r>
      </w:hyperlink>
    </w:p>
    <w:p w14:paraId="0A3FFB49" w14:textId="41366809"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09" w:history="1">
        <w:r w:rsidRPr="00E0604C">
          <w:rPr>
            <w:rStyle w:val="Hyperlink"/>
            <w:bCs/>
            <w:noProof/>
          </w:rPr>
          <w:t>Figure 33:</w:t>
        </w:r>
        <w:r w:rsidRPr="00E0604C">
          <w:rPr>
            <w:rStyle w:val="Hyperlink"/>
            <w:noProof/>
          </w:rPr>
          <w:t xml:space="preserve"> </w:t>
        </w:r>
        <w:r w:rsidRPr="00E0604C">
          <w:rPr>
            <w:rStyle w:val="Hyperlink"/>
            <w:bCs/>
            <w:noProof/>
          </w:rPr>
          <w:t>Line plot showing model score per iteration for the configurations of the</w:t>
        </w:r>
        <w:r w:rsidRPr="00E0604C">
          <w:rPr>
            <w:rStyle w:val="Hyperlink"/>
            <w:noProof/>
          </w:rPr>
          <w:t xml:space="preserve"> </w:t>
        </w:r>
        <w:r w:rsidRPr="00E0604C">
          <w:rPr>
            <w:rStyle w:val="Hyperlink"/>
            <w:bCs/>
            <w:noProof/>
          </w:rPr>
          <w:t>Modified Particle Swarm</w:t>
        </w:r>
        <w:r>
          <w:rPr>
            <w:noProof/>
            <w:webHidden/>
          </w:rPr>
          <w:tab/>
        </w:r>
        <w:r>
          <w:rPr>
            <w:noProof/>
            <w:webHidden/>
          </w:rPr>
          <w:fldChar w:fldCharType="begin"/>
        </w:r>
        <w:r>
          <w:rPr>
            <w:noProof/>
            <w:webHidden/>
          </w:rPr>
          <w:instrText xml:space="preserve"> PAGEREF _Toc106240109 \h </w:instrText>
        </w:r>
        <w:r>
          <w:rPr>
            <w:noProof/>
            <w:webHidden/>
          </w:rPr>
        </w:r>
        <w:r>
          <w:rPr>
            <w:noProof/>
            <w:webHidden/>
          </w:rPr>
          <w:fldChar w:fldCharType="separate"/>
        </w:r>
        <w:r w:rsidR="00362057">
          <w:rPr>
            <w:noProof/>
            <w:webHidden/>
          </w:rPr>
          <w:t>56</w:t>
        </w:r>
        <w:r>
          <w:rPr>
            <w:noProof/>
            <w:webHidden/>
          </w:rPr>
          <w:fldChar w:fldCharType="end"/>
        </w:r>
      </w:hyperlink>
    </w:p>
    <w:p w14:paraId="5397D47E" w14:textId="7E48D580"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10" w:history="1">
        <w:r w:rsidRPr="00E0604C">
          <w:rPr>
            <w:rStyle w:val="Hyperlink"/>
            <w:bCs/>
            <w:noProof/>
          </w:rPr>
          <w:t>Figure 34:</w:t>
        </w:r>
        <w:r w:rsidRPr="00E0604C">
          <w:rPr>
            <w:rStyle w:val="Hyperlink"/>
            <w:noProof/>
          </w:rPr>
          <w:t xml:space="preserve"> </w:t>
        </w:r>
        <w:r w:rsidRPr="00E0604C">
          <w:rPr>
            <w:rStyle w:val="Hyperlink"/>
            <w:bCs/>
            <w:noProof/>
          </w:rPr>
          <w:t>Box plot showing model score for the configurations of the</w:t>
        </w:r>
        <w:r w:rsidRPr="00E0604C">
          <w:rPr>
            <w:rStyle w:val="Hyperlink"/>
            <w:noProof/>
          </w:rPr>
          <w:t xml:space="preserve"> </w:t>
        </w:r>
        <w:r w:rsidRPr="00E0604C">
          <w:rPr>
            <w:rStyle w:val="Hyperlink"/>
            <w:bCs/>
            <w:noProof/>
          </w:rPr>
          <w:t>Modified Particle Swarm</w:t>
        </w:r>
        <w:r>
          <w:rPr>
            <w:noProof/>
            <w:webHidden/>
          </w:rPr>
          <w:tab/>
        </w:r>
        <w:r>
          <w:rPr>
            <w:noProof/>
            <w:webHidden/>
          </w:rPr>
          <w:fldChar w:fldCharType="begin"/>
        </w:r>
        <w:r>
          <w:rPr>
            <w:noProof/>
            <w:webHidden/>
          </w:rPr>
          <w:instrText xml:space="preserve"> PAGEREF _Toc106240110 \h </w:instrText>
        </w:r>
        <w:r>
          <w:rPr>
            <w:noProof/>
            <w:webHidden/>
          </w:rPr>
        </w:r>
        <w:r>
          <w:rPr>
            <w:noProof/>
            <w:webHidden/>
          </w:rPr>
          <w:fldChar w:fldCharType="separate"/>
        </w:r>
        <w:r w:rsidR="00362057">
          <w:rPr>
            <w:noProof/>
            <w:webHidden/>
          </w:rPr>
          <w:t>57</w:t>
        </w:r>
        <w:r>
          <w:rPr>
            <w:noProof/>
            <w:webHidden/>
          </w:rPr>
          <w:fldChar w:fldCharType="end"/>
        </w:r>
      </w:hyperlink>
    </w:p>
    <w:p w14:paraId="02BFCFBA" w14:textId="12D50CE2"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11" w:history="1">
        <w:r w:rsidRPr="00E0604C">
          <w:rPr>
            <w:rStyle w:val="Hyperlink"/>
            <w:bCs/>
            <w:noProof/>
          </w:rPr>
          <w:t>Figure 35:</w:t>
        </w:r>
        <w:r w:rsidRPr="00E0604C">
          <w:rPr>
            <w:rStyle w:val="Hyperlink"/>
            <w:noProof/>
          </w:rPr>
          <w:t xml:space="preserve"> </w:t>
        </w:r>
        <w:r w:rsidRPr="00E0604C">
          <w:rPr>
            <w:rStyle w:val="Hyperlink"/>
            <w:bCs/>
            <w:noProof/>
          </w:rPr>
          <w:t>Line plot showing model score per iteration for the original and modified particle swarm algorithm</w:t>
        </w:r>
        <w:r>
          <w:rPr>
            <w:noProof/>
            <w:webHidden/>
          </w:rPr>
          <w:tab/>
        </w:r>
        <w:r>
          <w:rPr>
            <w:noProof/>
            <w:webHidden/>
          </w:rPr>
          <w:fldChar w:fldCharType="begin"/>
        </w:r>
        <w:r>
          <w:rPr>
            <w:noProof/>
            <w:webHidden/>
          </w:rPr>
          <w:instrText xml:space="preserve"> PAGEREF _Toc106240111 \h </w:instrText>
        </w:r>
        <w:r>
          <w:rPr>
            <w:noProof/>
            <w:webHidden/>
          </w:rPr>
        </w:r>
        <w:r>
          <w:rPr>
            <w:noProof/>
            <w:webHidden/>
          </w:rPr>
          <w:fldChar w:fldCharType="separate"/>
        </w:r>
        <w:r w:rsidR="00362057">
          <w:rPr>
            <w:noProof/>
            <w:webHidden/>
          </w:rPr>
          <w:t>58</w:t>
        </w:r>
        <w:r>
          <w:rPr>
            <w:noProof/>
            <w:webHidden/>
          </w:rPr>
          <w:fldChar w:fldCharType="end"/>
        </w:r>
      </w:hyperlink>
    </w:p>
    <w:p w14:paraId="1390BFE8" w14:textId="6E1A5CE3"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12" w:history="1">
        <w:r w:rsidRPr="00E0604C">
          <w:rPr>
            <w:rStyle w:val="Hyperlink"/>
            <w:noProof/>
          </w:rPr>
          <w:t>Figure 36: Particle Swarm Variant Box Plot</w:t>
        </w:r>
        <w:r>
          <w:rPr>
            <w:noProof/>
            <w:webHidden/>
          </w:rPr>
          <w:tab/>
        </w:r>
        <w:r>
          <w:rPr>
            <w:noProof/>
            <w:webHidden/>
          </w:rPr>
          <w:fldChar w:fldCharType="begin"/>
        </w:r>
        <w:r>
          <w:rPr>
            <w:noProof/>
            <w:webHidden/>
          </w:rPr>
          <w:instrText xml:space="preserve"> PAGEREF _Toc106240112 \h </w:instrText>
        </w:r>
        <w:r>
          <w:rPr>
            <w:noProof/>
            <w:webHidden/>
          </w:rPr>
        </w:r>
        <w:r>
          <w:rPr>
            <w:noProof/>
            <w:webHidden/>
          </w:rPr>
          <w:fldChar w:fldCharType="separate"/>
        </w:r>
        <w:r w:rsidR="00362057">
          <w:rPr>
            <w:noProof/>
            <w:webHidden/>
          </w:rPr>
          <w:t>58</w:t>
        </w:r>
        <w:r>
          <w:rPr>
            <w:noProof/>
            <w:webHidden/>
          </w:rPr>
          <w:fldChar w:fldCharType="end"/>
        </w:r>
      </w:hyperlink>
    </w:p>
    <w:p w14:paraId="331ED6A4" w14:textId="030F3AD5"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13" w:history="1">
        <w:r w:rsidRPr="00E0604C">
          <w:rPr>
            <w:rStyle w:val="Hyperlink"/>
            <w:bCs/>
            <w:noProof/>
          </w:rPr>
          <w:t>Figure 37: Line plot showing model score per iteration for the Pbest variable of the Max-Min Ant System.</w:t>
        </w:r>
        <w:r>
          <w:rPr>
            <w:noProof/>
            <w:webHidden/>
          </w:rPr>
          <w:tab/>
        </w:r>
        <w:r>
          <w:rPr>
            <w:noProof/>
            <w:webHidden/>
          </w:rPr>
          <w:fldChar w:fldCharType="begin"/>
        </w:r>
        <w:r>
          <w:rPr>
            <w:noProof/>
            <w:webHidden/>
          </w:rPr>
          <w:instrText xml:space="preserve"> PAGEREF _Toc106240113 \h </w:instrText>
        </w:r>
        <w:r>
          <w:rPr>
            <w:noProof/>
            <w:webHidden/>
          </w:rPr>
        </w:r>
        <w:r>
          <w:rPr>
            <w:noProof/>
            <w:webHidden/>
          </w:rPr>
          <w:fldChar w:fldCharType="separate"/>
        </w:r>
        <w:r w:rsidR="00362057">
          <w:rPr>
            <w:noProof/>
            <w:webHidden/>
          </w:rPr>
          <w:t>60</w:t>
        </w:r>
        <w:r>
          <w:rPr>
            <w:noProof/>
            <w:webHidden/>
          </w:rPr>
          <w:fldChar w:fldCharType="end"/>
        </w:r>
      </w:hyperlink>
    </w:p>
    <w:p w14:paraId="411D1444" w14:textId="072A15E1"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14" w:history="1">
        <w:r w:rsidRPr="00E0604C">
          <w:rPr>
            <w:rStyle w:val="Hyperlink"/>
            <w:bCs/>
            <w:noProof/>
          </w:rPr>
          <w:t>Figure 38:</w:t>
        </w:r>
        <w:r w:rsidRPr="00E0604C">
          <w:rPr>
            <w:rStyle w:val="Hyperlink"/>
            <w:noProof/>
          </w:rPr>
          <w:t xml:space="preserve"> </w:t>
        </w:r>
        <w:r w:rsidRPr="00E0604C">
          <w:rPr>
            <w:rStyle w:val="Hyperlink"/>
            <w:bCs/>
            <w:noProof/>
          </w:rPr>
          <w:t>Box plot showing model score for the Pbest variable of the Max-Min Ant System.</w:t>
        </w:r>
        <w:r>
          <w:rPr>
            <w:noProof/>
            <w:webHidden/>
          </w:rPr>
          <w:tab/>
        </w:r>
        <w:r>
          <w:rPr>
            <w:noProof/>
            <w:webHidden/>
          </w:rPr>
          <w:fldChar w:fldCharType="begin"/>
        </w:r>
        <w:r>
          <w:rPr>
            <w:noProof/>
            <w:webHidden/>
          </w:rPr>
          <w:instrText xml:space="preserve"> PAGEREF _Toc106240114 \h </w:instrText>
        </w:r>
        <w:r>
          <w:rPr>
            <w:noProof/>
            <w:webHidden/>
          </w:rPr>
        </w:r>
        <w:r>
          <w:rPr>
            <w:noProof/>
            <w:webHidden/>
          </w:rPr>
          <w:fldChar w:fldCharType="separate"/>
        </w:r>
        <w:r w:rsidR="00362057">
          <w:rPr>
            <w:noProof/>
            <w:webHidden/>
          </w:rPr>
          <w:t>60</w:t>
        </w:r>
        <w:r>
          <w:rPr>
            <w:noProof/>
            <w:webHidden/>
          </w:rPr>
          <w:fldChar w:fldCharType="end"/>
        </w:r>
      </w:hyperlink>
    </w:p>
    <w:p w14:paraId="139F4182" w14:textId="3C8A5E34"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15" w:history="1">
        <w:r w:rsidRPr="00E0604C">
          <w:rPr>
            <w:rStyle w:val="Hyperlink"/>
            <w:bCs/>
            <w:noProof/>
          </w:rPr>
          <w:t>Figure 39: Line plot showing model score per iteration for each ant colony variant.</w:t>
        </w:r>
        <w:r>
          <w:rPr>
            <w:noProof/>
            <w:webHidden/>
          </w:rPr>
          <w:tab/>
        </w:r>
        <w:r>
          <w:rPr>
            <w:noProof/>
            <w:webHidden/>
          </w:rPr>
          <w:fldChar w:fldCharType="begin"/>
        </w:r>
        <w:r>
          <w:rPr>
            <w:noProof/>
            <w:webHidden/>
          </w:rPr>
          <w:instrText xml:space="preserve"> PAGEREF _Toc106240115 \h </w:instrText>
        </w:r>
        <w:r>
          <w:rPr>
            <w:noProof/>
            <w:webHidden/>
          </w:rPr>
        </w:r>
        <w:r>
          <w:rPr>
            <w:noProof/>
            <w:webHidden/>
          </w:rPr>
          <w:fldChar w:fldCharType="separate"/>
        </w:r>
        <w:r w:rsidR="00362057">
          <w:rPr>
            <w:noProof/>
            <w:webHidden/>
          </w:rPr>
          <w:t>61</w:t>
        </w:r>
        <w:r>
          <w:rPr>
            <w:noProof/>
            <w:webHidden/>
          </w:rPr>
          <w:fldChar w:fldCharType="end"/>
        </w:r>
      </w:hyperlink>
    </w:p>
    <w:p w14:paraId="5FA0D2AB" w14:textId="5301C581"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16" w:history="1">
        <w:r w:rsidRPr="00E0604C">
          <w:rPr>
            <w:rStyle w:val="Hyperlink"/>
            <w:bCs/>
            <w:noProof/>
          </w:rPr>
          <w:t>Figure 40:</w:t>
        </w:r>
        <w:r w:rsidRPr="00E0604C">
          <w:rPr>
            <w:rStyle w:val="Hyperlink"/>
            <w:noProof/>
          </w:rPr>
          <w:t xml:space="preserve"> </w:t>
        </w:r>
        <w:r w:rsidRPr="00E0604C">
          <w:rPr>
            <w:rStyle w:val="Hyperlink"/>
            <w:bCs/>
            <w:noProof/>
          </w:rPr>
          <w:t>Box plot showing model score for each ant colony variant.</w:t>
        </w:r>
        <w:r>
          <w:rPr>
            <w:noProof/>
            <w:webHidden/>
          </w:rPr>
          <w:tab/>
        </w:r>
        <w:r>
          <w:rPr>
            <w:noProof/>
            <w:webHidden/>
          </w:rPr>
          <w:fldChar w:fldCharType="begin"/>
        </w:r>
        <w:r>
          <w:rPr>
            <w:noProof/>
            <w:webHidden/>
          </w:rPr>
          <w:instrText xml:space="preserve"> PAGEREF _Toc106240116 \h </w:instrText>
        </w:r>
        <w:r>
          <w:rPr>
            <w:noProof/>
            <w:webHidden/>
          </w:rPr>
        </w:r>
        <w:r>
          <w:rPr>
            <w:noProof/>
            <w:webHidden/>
          </w:rPr>
          <w:fldChar w:fldCharType="separate"/>
        </w:r>
        <w:r w:rsidR="00362057">
          <w:rPr>
            <w:noProof/>
            <w:webHidden/>
          </w:rPr>
          <w:t>62</w:t>
        </w:r>
        <w:r>
          <w:rPr>
            <w:noProof/>
            <w:webHidden/>
          </w:rPr>
          <w:fldChar w:fldCharType="end"/>
        </w:r>
      </w:hyperlink>
    </w:p>
    <w:p w14:paraId="37BEDE09" w14:textId="31C37699"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17" w:history="1">
        <w:r w:rsidRPr="00E0604C">
          <w:rPr>
            <w:rStyle w:val="Hyperlink"/>
            <w:bCs/>
            <w:noProof/>
          </w:rPr>
          <w:t>Figure 41:</w:t>
        </w:r>
        <w:r w:rsidRPr="00E0604C">
          <w:rPr>
            <w:rStyle w:val="Hyperlink"/>
            <w:noProof/>
          </w:rPr>
          <w:t xml:space="preserve"> </w:t>
        </w:r>
        <w:r w:rsidRPr="00E0604C">
          <w:rPr>
            <w:rStyle w:val="Hyperlink"/>
            <w:bCs/>
            <w:noProof/>
          </w:rPr>
          <w:t>Line plot showing model score per iteration for the Hybrid vs Base algorithms.</w:t>
        </w:r>
        <w:r>
          <w:rPr>
            <w:noProof/>
            <w:webHidden/>
          </w:rPr>
          <w:tab/>
        </w:r>
        <w:r>
          <w:rPr>
            <w:noProof/>
            <w:webHidden/>
          </w:rPr>
          <w:fldChar w:fldCharType="begin"/>
        </w:r>
        <w:r>
          <w:rPr>
            <w:noProof/>
            <w:webHidden/>
          </w:rPr>
          <w:instrText xml:space="preserve"> PAGEREF _Toc106240117 \h </w:instrText>
        </w:r>
        <w:r>
          <w:rPr>
            <w:noProof/>
            <w:webHidden/>
          </w:rPr>
        </w:r>
        <w:r>
          <w:rPr>
            <w:noProof/>
            <w:webHidden/>
          </w:rPr>
          <w:fldChar w:fldCharType="separate"/>
        </w:r>
        <w:r w:rsidR="00362057">
          <w:rPr>
            <w:noProof/>
            <w:webHidden/>
          </w:rPr>
          <w:t>63</w:t>
        </w:r>
        <w:r>
          <w:rPr>
            <w:noProof/>
            <w:webHidden/>
          </w:rPr>
          <w:fldChar w:fldCharType="end"/>
        </w:r>
      </w:hyperlink>
    </w:p>
    <w:p w14:paraId="3058D909" w14:textId="31AEECBC"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18" w:history="1">
        <w:r w:rsidRPr="00E0604C">
          <w:rPr>
            <w:rStyle w:val="Hyperlink"/>
            <w:bCs/>
            <w:noProof/>
          </w:rPr>
          <w:t>Figure 42: Box plot showing model score for the Hybrid vs Base algorithms.</w:t>
        </w:r>
        <w:r>
          <w:rPr>
            <w:noProof/>
            <w:webHidden/>
          </w:rPr>
          <w:tab/>
        </w:r>
        <w:r>
          <w:rPr>
            <w:noProof/>
            <w:webHidden/>
          </w:rPr>
          <w:fldChar w:fldCharType="begin"/>
        </w:r>
        <w:r>
          <w:rPr>
            <w:noProof/>
            <w:webHidden/>
          </w:rPr>
          <w:instrText xml:space="preserve"> PAGEREF _Toc106240118 \h </w:instrText>
        </w:r>
        <w:r>
          <w:rPr>
            <w:noProof/>
            <w:webHidden/>
          </w:rPr>
        </w:r>
        <w:r>
          <w:rPr>
            <w:noProof/>
            <w:webHidden/>
          </w:rPr>
          <w:fldChar w:fldCharType="separate"/>
        </w:r>
        <w:r w:rsidR="00362057">
          <w:rPr>
            <w:noProof/>
            <w:webHidden/>
          </w:rPr>
          <w:t>64</w:t>
        </w:r>
        <w:r>
          <w:rPr>
            <w:noProof/>
            <w:webHidden/>
          </w:rPr>
          <w:fldChar w:fldCharType="end"/>
        </w:r>
      </w:hyperlink>
    </w:p>
    <w:p w14:paraId="5B8AF8F9" w14:textId="48AA5ED2"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19" w:history="1">
        <w:r w:rsidRPr="00E0604C">
          <w:rPr>
            <w:rStyle w:val="Hyperlink"/>
            <w:bCs/>
            <w:noProof/>
          </w:rPr>
          <w:t>Figure 43: Line plot showing model score per iteration for the cropped Hybrid vs Base algorithms.</w:t>
        </w:r>
        <w:r>
          <w:rPr>
            <w:noProof/>
            <w:webHidden/>
          </w:rPr>
          <w:tab/>
        </w:r>
        <w:r>
          <w:rPr>
            <w:noProof/>
            <w:webHidden/>
          </w:rPr>
          <w:fldChar w:fldCharType="begin"/>
        </w:r>
        <w:r>
          <w:rPr>
            <w:noProof/>
            <w:webHidden/>
          </w:rPr>
          <w:instrText xml:space="preserve"> PAGEREF _Toc106240119 \h </w:instrText>
        </w:r>
        <w:r>
          <w:rPr>
            <w:noProof/>
            <w:webHidden/>
          </w:rPr>
        </w:r>
        <w:r>
          <w:rPr>
            <w:noProof/>
            <w:webHidden/>
          </w:rPr>
          <w:fldChar w:fldCharType="separate"/>
        </w:r>
        <w:r w:rsidR="00362057">
          <w:rPr>
            <w:noProof/>
            <w:webHidden/>
          </w:rPr>
          <w:t>64</w:t>
        </w:r>
        <w:r>
          <w:rPr>
            <w:noProof/>
            <w:webHidden/>
          </w:rPr>
          <w:fldChar w:fldCharType="end"/>
        </w:r>
      </w:hyperlink>
    </w:p>
    <w:p w14:paraId="7D7E45F7" w14:textId="0547DE40"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20" w:history="1">
        <w:r w:rsidRPr="00E0604C">
          <w:rPr>
            <w:rStyle w:val="Hyperlink"/>
            <w:bCs/>
            <w:noProof/>
          </w:rPr>
          <w:t>Figure 44: Box plot showing model score for the Cropped Hybrid vs Base algorithms.</w:t>
        </w:r>
        <w:r>
          <w:rPr>
            <w:noProof/>
            <w:webHidden/>
          </w:rPr>
          <w:tab/>
        </w:r>
        <w:r>
          <w:rPr>
            <w:noProof/>
            <w:webHidden/>
          </w:rPr>
          <w:fldChar w:fldCharType="begin"/>
        </w:r>
        <w:r>
          <w:rPr>
            <w:noProof/>
            <w:webHidden/>
          </w:rPr>
          <w:instrText xml:space="preserve"> PAGEREF _Toc106240120 \h </w:instrText>
        </w:r>
        <w:r>
          <w:rPr>
            <w:noProof/>
            <w:webHidden/>
          </w:rPr>
        </w:r>
        <w:r>
          <w:rPr>
            <w:noProof/>
            <w:webHidden/>
          </w:rPr>
          <w:fldChar w:fldCharType="separate"/>
        </w:r>
        <w:r w:rsidR="00362057">
          <w:rPr>
            <w:noProof/>
            <w:webHidden/>
          </w:rPr>
          <w:t>65</w:t>
        </w:r>
        <w:r>
          <w:rPr>
            <w:noProof/>
            <w:webHidden/>
          </w:rPr>
          <w:fldChar w:fldCharType="end"/>
        </w:r>
      </w:hyperlink>
    </w:p>
    <w:p w14:paraId="704F08F1" w14:textId="185A1831"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21" w:history="1">
        <w:r w:rsidRPr="00E0604C">
          <w:rPr>
            <w:rStyle w:val="Hyperlink"/>
            <w:bCs/>
            <w:noProof/>
          </w:rPr>
          <w:t>Figure 45: Line plot showing model score per iteration for the Hybrid vs Base algorithms   (city count 20).</w:t>
        </w:r>
        <w:r>
          <w:rPr>
            <w:noProof/>
            <w:webHidden/>
          </w:rPr>
          <w:tab/>
        </w:r>
        <w:r>
          <w:rPr>
            <w:noProof/>
            <w:webHidden/>
          </w:rPr>
          <w:fldChar w:fldCharType="begin"/>
        </w:r>
        <w:r>
          <w:rPr>
            <w:noProof/>
            <w:webHidden/>
          </w:rPr>
          <w:instrText xml:space="preserve"> PAGEREF _Toc106240121 \h </w:instrText>
        </w:r>
        <w:r>
          <w:rPr>
            <w:noProof/>
            <w:webHidden/>
          </w:rPr>
        </w:r>
        <w:r>
          <w:rPr>
            <w:noProof/>
            <w:webHidden/>
          </w:rPr>
          <w:fldChar w:fldCharType="separate"/>
        </w:r>
        <w:r w:rsidR="00362057">
          <w:rPr>
            <w:noProof/>
            <w:webHidden/>
          </w:rPr>
          <w:t>66</w:t>
        </w:r>
        <w:r>
          <w:rPr>
            <w:noProof/>
            <w:webHidden/>
          </w:rPr>
          <w:fldChar w:fldCharType="end"/>
        </w:r>
      </w:hyperlink>
    </w:p>
    <w:p w14:paraId="2316FB44" w14:textId="78282D6C"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22" w:history="1">
        <w:r w:rsidRPr="00E0604C">
          <w:rPr>
            <w:rStyle w:val="Hyperlink"/>
            <w:bCs/>
            <w:noProof/>
          </w:rPr>
          <w:t>Figure 46: Line plot showing model score per iteration for the Hybrid vs Base algorithms   (city count 30)</w:t>
        </w:r>
        <w:r>
          <w:rPr>
            <w:noProof/>
            <w:webHidden/>
          </w:rPr>
          <w:tab/>
        </w:r>
        <w:r>
          <w:rPr>
            <w:noProof/>
            <w:webHidden/>
          </w:rPr>
          <w:fldChar w:fldCharType="begin"/>
        </w:r>
        <w:r>
          <w:rPr>
            <w:noProof/>
            <w:webHidden/>
          </w:rPr>
          <w:instrText xml:space="preserve"> PAGEREF _Toc106240122 \h </w:instrText>
        </w:r>
        <w:r>
          <w:rPr>
            <w:noProof/>
            <w:webHidden/>
          </w:rPr>
        </w:r>
        <w:r>
          <w:rPr>
            <w:noProof/>
            <w:webHidden/>
          </w:rPr>
          <w:fldChar w:fldCharType="separate"/>
        </w:r>
        <w:r w:rsidR="00362057">
          <w:rPr>
            <w:noProof/>
            <w:webHidden/>
          </w:rPr>
          <w:t>66</w:t>
        </w:r>
        <w:r>
          <w:rPr>
            <w:noProof/>
            <w:webHidden/>
          </w:rPr>
          <w:fldChar w:fldCharType="end"/>
        </w:r>
      </w:hyperlink>
    </w:p>
    <w:p w14:paraId="43B220F7" w14:textId="5EA6B4B9"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23" w:history="1">
        <w:r w:rsidRPr="00E0604C">
          <w:rPr>
            <w:rStyle w:val="Hyperlink"/>
            <w:bCs/>
            <w:noProof/>
          </w:rPr>
          <w:t>Figure 47: Line plot showing model score per iteration for the Hybrid vs Base algorithms   (city count 50)</w:t>
        </w:r>
        <w:r>
          <w:rPr>
            <w:noProof/>
            <w:webHidden/>
          </w:rPr>
          <w:tab/>
        </w:r>
        <w:r>
          <w:rPr>
            <w:noProof/>
            <w:webHidden/>
          </w:rPr>
          <w:fldChar w:fldCharType="begin"/>
        </w:r>
        <w:r>
          <w:rPr>
            <w:noProof/>
            <w:webHidden/>
          </w:rPr>
          <w:instrText xml:space="preserve"> PAGEREF _Toc106240123 \h </w:instrText>
        </w:r>
        <w:r>
          <w:rPr>
            <w:noProof/>
            <w:webHidden/>
          </w:rPr>
        </w:r>
        <w:r>
          <w:rPr>
            <w:noProof/>
            <w:webHidden/>
          </w:rPr>
          <w:fldChar w:fldCharType="separate"/>
        </w:r>
        <w:r w:rsidR="00362057">
          <w:rPr>
            <w:noProof/>
            <w:webHidden/>
          </w:rPr>
          <w:t>67</w:t>
        </w:r>
        <w:r>
          <w:rPr>
            <w:noProof/>
            <w:webHidden/>
          </w:rPr>
          <w:fldChar w:fldCharType="end"/>
        </w:r>
      </w:hyperlink>
    </w:p>
    <w:p w14:paraId="23A78597" w14:textId="32E6052C"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24" w:history="1">
        <w:r w:rsidRPr="00E0604C">
          <w:rPr>
            <w:rStyle w:val="Hyperlink"/>
            <w:bCs/>
            <w:noProof/>
          </w:rPr>
          <w:t>Figure 48: Line plot showing model score per iteration for the supplemental experiment testing the effects of an increased inertia weight on the PSO/GA sequential hybrid algorithm.</w:t>
        </w:r>
        <w:r>
          <w:rPr>
            <w:noProof/>
            <w:webHidden/>
          </w:rPr>
          <w:tab/>
        </w:r>
        <w:r>
          <w:rPr>
            <w:noProof/>
            <w:webHidden/>
          </w:rPr>
          <w:fldChar w:fldCharType="begin"/>
        </w:r>
        <w:r>
          <w:rPr>
            <w:noProof/>
            <w:webHidden/>
          </w:rPr>
          <w:instrText xml:space="preserve"> PAGEREF _Toc106240124 \h </w:instrText>
        </w:r>
        <w:r>
          <w:rPr>
            <w:noProof/>
            <w:webHidden/>
          </w:rPr>
        </w:r>
        <w:r>
          <w:rPr>
            <w:noProof/>
            <w:webHidden/>
          </w:rPr>
          <w:fldChar w:fldCharType="separate"/>
        </w:r>
        <w:r w:rsidR="00362057">
          <w:rPr>
            <w:noProof/>
            <w:webHidden/>
          </w:rPr>
          <w:t>68</w:t>
        </w:r>
        <w:r>
          <w:rPr>
            <w:noProof/>
            <w:webHidden/>
          </w:rPr>
          <w:fldChar w:fldCharType="end"/>
        </w:r>
      </w:hyperlink>
    </w:p>
    <w:p w14:paraId="6CBCADDF" w14:textId="56CC1025"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25" w:history="1">
        <w:r w:rsidRPr="00E0604C">
          <w:rPr>
            <w:rStyle w:val="Hyperlink"/>
            <w:noProof/>
          </w:rPr>
          <w:t>Figure 49: GA solution for TSP map (50 cities)</w:t>
        </w:r>
        <w:r>
          <w:rPr>
            <w:noProof/>
            <w:webHidden/>
          </w:rPr>
          <w:tab/>
        </w:r>
        <w:r>
          <w:rPr>
            <w:noProof/>
            <w:webHidden/>
          </w:rPr>
          <w:fldChar w:fldCharType="begin"/>
        </w:r>
        <w:r>
          <w:rPr>
            <w:noProof/>
            <w:webHidden/>
          </w:rPr>
          <w:instrText xml:space="preserve"> PAGEREF _Toc106240125 \h </w:instrText>
        </w:r>
        <w:r>
          <w:rPr>
            <w:noProof/>
            <w:webHidden/>
          </w:rPr>
        </w:r>
        <w:r>
          <w:rPr>
            <w:noProof/>
            <w:webHidden/>
          </w:rPr>
          <w:fldChar w:fldCharType="separate"/>
        </w:r>
        <w:r w:rsidR="00362057">
          <w:rPr>
            <w:noProof/>
            <w:webHidden/>
          </w:rPr>
          <w:t>82</w:t>
        </w:r>
        <w:r>
          <w:rPr>
            <w:noProof/>
            <w:webHidden/>
          </w:rPr>
          <w:fldChar w:fldCharType="end"/>
        </w:r>
      </w:hyperlink>
    </w:p>
    <w:p w14:paraId="1D6730CF" w14:textId="68C74898"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26" w:history="1">
        <w:r w:rsidRPr="00E0604C">
          <w:rPr>
            <w:rStyle w:val="Hyperlink"/>
            <w:noProof/>
          </w:rPr>
          <w:t>Figure 50: PSO Solution for TSP map (50 cities)</w:t>
        </w:r>
        <w:r>
          <w:rPr>
            <w:noProof/>
            <w:webHidden/>
          </w:rPr>
          <w:tab/>
        </w:r>
        <w:r>
          <w:rPr>
            <w:noProof/>
            <w:webHidden/>
          </w:rPr>
          <w:fldChar w:fldCharType="begin"/>
        </w:r>
        <w:r>
          <w:rPr>
            <w:noProof/>
            <w:webHidden/>
          </w:rPr>
          <w:instrText xml:space="preserve"> PAGEREF _Toc106240126 \h </w:instrText>
        </w:r>
        <w:r>
          <w:rPr>
            <w:noProof/>
            <w:webHidden/>
          </w:rPr>
        </w:r>
        <w:r>
          <w:rPr>
            <w:noProof/>
            <w:webHidden/>
          </w:rPr>
          <w:fldChar w:fldCharType="separate"/>
        </w:r>
        <w:r w:rsidR="00362057">
          <w:rPr>
            <w:noProof/>
            <w:webHidden/>
          </w:rPr>
          <w:t>82</w:t>
        </w:r>
        <w:r>
          <w:rPr>
            <w:noProof/>
            <w:webHidden/>
          </w:rPr>
          <w:fldChar w:fldCharType="end"/>
        </w:r>
      </w:hyperlink>
    </w:p>
    <w:p w14:paraId="1AC84526" w14:textId="61ECE36C"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27" w:history="1">
        <w:r w:rsidRPr="00E0604C">
          <w:rPr>
            <w:rStyle w:val="Hyperlink"/>
            <w:noProof/>
          </w:rPr>
          <w:t>Figure 51: ACO solution for TSP map (50 cities)</w:t>
        </w:r>
        <w:r>
          <w:rPr>
            <w:noProof/>
            <w:webHidden/>
          </w:rPr>
          <w:tab/>
        </w:r>
        <w:r>
          <w:rPr>
            <w:noProof/>
            <w:webHidden/>
          </w:rPr>
          <w:fldChar w:fldCharType="begin"/>
        </w:r>
        <w:r>
          <w:rPr>
            <w:noProof/>
            <w:webHidden/>
          </w:rPr>
          <w:instrText xml:space="preserve"> PAGEREF _Toc106240127 \h </w:instrText>
        </w:r>
        <w:r>
          <w:rPr>
            <w:noProof/>
            <w:webHidden/>
          </w:rPr>
        </w:r>
        <w:r>
          <w:rPr>
            <w:noProof/>
            <w:webHidden/>
          </w:rPr>
          <w:fldChar w:fldCharType="separate"/>
        </w:r>
        <w:r w:rsidR="00362057">
          <w:rPr>
            <w:noProof/>
            <w:webHidden/>
          </w:rPr>
          <w:t>83</w:t>
        </w:r>
        <w:r>
          <w:rPr>
            <w:noProof/>
            <w:webHidden/>
          </w:rPr>
          <w:fldChar w:fldCharType="end"/>
        </w:r>
      </w:hyperlink>
    </w:p>
    <w:p w14:paraId="10119561" w14:textId="6C94B060"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28" w:history="1">
        <w:r w:rsidRPr="00E0604C">
          <w:rPr>
            <w:rStyle w:val="Hyperlink"/>
            <w:noProof/>
          </w:rPr>
          <w:t>Figure 52: ACO/GA solution for TSP map (50 cities)</w:t>
        </w:r>
        <w:r>
          <w:rPr>
            <w:noProof/>
            <w:webHidden/>
          </w:rPr>
          <w:tab/>
        </w:r>
        <w:r>
          <w:rPr>
            <w:noProof/>
            <w:webHidden/>
          </w:rPr>
          <w:fldChar w:fldCharType="begin"/>
        </w:r>
        <w:r>
          <w:rPr>
            <w:noProof/>
            <w:webHidden/>
          </w:rPr>
          <w:instrText xml:space="preserve"> PAGEREF _Toc106240128 \h </w:instrText>
        </w:r>
        <w:r>
          <w:rPr>
            <w:noProof/>
            <w:webHidden/>
          </w:rPr>
        </w:r>
        <w:r>
          <w:rPr>
            <w:noProof/>
            <w:webHidden/>
          </w:rPr>
          <w:fldChar w:fldCharType="separate"/>
        </w:r>
        <w:r w:rsidR="00362057">
          <w:rPr>
            <w:noProof/>
            <w:webHidden/>
          </w:rPr>
          <w:t>83</w:t>
        </w:r>
        <w:r>
          <w:rPr>
            <w:noProof/>
            <w:webHidden/>
          </w:rPr>
          <w:fldChar w:fldCharType="end"/>
        </w:r>
      </w:hyperlink>
    </w:p>
    <w:p w14:paraId="0D9C6429" w14:textId="595D8F4A"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29" w:history="1">
        <w:r w:rsidRPr="00E0604C">
          <w:rPr>
            <w:rStyle w:val="Hyperlink"/>
            <w:noProof/>
          </w:rPr>
          <w:t>Figure 53: PSO/ACO solution for TSP map (50 cities)</w:t>
        </w:r>
        <w:r>
          <w:rPr>
            <w:noProof/>
            <w:webHidden/>
          </w:rPr>
          <w:tab/>
        </w:r>
        <w:r>
          <w:rPr>
            <w:noProof/>
            <w:webHidden/>
          </w:rPr>
          <w:fldChar w:fldCharType="begin"/>
        </w:r>
        <w:r>
          <w:rPr>
            <w:noProof/>
            <w:webHidden/>
          </w:rPr>
          <w:instrText xml:space="preserve"> PAGEREF _Toc106240129 \h </w:instrText>
        </w:r>
        <w:r>
          <w:rPr>
            <w:noProof/>
            <w:webHidden/>
          </w:rPr>
        </w:r>
        <w:r>
          <w:rPr>
            <w:noProof/>
            <w:webHidden/>
          </w:rPr>
          <w:fldChar w:fldCharType="separate"/>
        </w:r>
        <w:r w:rsidR="00362057">
          <w:rPr>
            <w:noProof/>
            <w:webHidden/>
          </w:rPr>
          <w:t>84</w:t>
        </w:r>
        <w:r>
          <w:rPr>
            <w:noProof/>
            <w:webHidden/>
          </w:rPr>
          <w:fldChar w:fldCharType="end"/>
        </w:r>
      </w:hyperlink>
    </w:p>
    <w:p w14:paraId="43BB3C08" w14:textId="716B8061"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30" w:history="1">
        <w:r w:rsidRPr="00E0604C">
          <w:rPr>
            <w:rStyle w:val="Hyperlink"/>
            <w:noProof/>
          </w:rPr>
          <w:t>Figure 54: PSO/GA solution for TSP map (50 cities)</w:t>
        </w:r>
        <w:r>
          <w:rPr>
            <w:noProof/>
            <w:webHidden/>
          </w:rPr>
          <w:tab/>
        </w:r>
        <w:r>
          <w:rPr>
            <w:noProof/>
            <w:webHidden/>
          </w:rPr>
          <w:fldChar w:fldCharType="begin"/>
        </w:r>
        <w:r>
          <w:rPr>
            <w:noProof/>
            <w:webHidden/>
          </w:rPr>
          <w:instrText xml:space="preserve"> PAGEREF _Toc106240130 \h </w:instrText>
        </w:r>
        <w:r>
          <w:rPr>
            <w:noProof/>
            <w:webHidden/>
          </w:rPr>
        </w:r>
        <w:r>
          <w:rPr>
            <w:noProof/>
            <w:webHidden/>
          </w:rPr>
          <w:fldChar w:fldCharType="separate"/>
        </w:r>
        <w:r w:rsidR="00362057">
          <w:rPr>
            <w:noProof/>
            <w:webHidden/>
          </w:rPr>
          <w:t>84</w:t>
        </w:r>
        <w:r>
          <w:rPr>
            <w:noProof/>
            <w:webHidden/>
          </w:rPr>
          <w:fldChar w:fldCharType="end"/>
        </w:r>
      </w:hyperlink>
    </w:p>
    <w:p w14:paraId="00FACF29" w14:textId="76533AAC"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31" w:history="1">
        <w:r w:rsidRPr="00E0604C">
          <w:rPr>
            <w:rStyle w:val="Hyperlink"/>
            <w:noProof/>
          </w:rPr>
          <w:t>Figure 55: Greedy-Optimizer solution for TSP map (50 cities)</w:t>
        </w:r>
        <w:r>
          <w:rPr>
            <w:noProof/>
            <w:webHidden/>
          </w:rPr>
          <w:tab/>
        </w:r>
        <w:r>
          <w:rPr>
            <w:noProof/>
            <w:webHidden/>
          </w:rPr>
          <w:fldChar w:fldCharType="begin"/>
        </w:r>
        <w:r>
          <w:rPr>
            <w:noProof/>
            <w:webHidden/>
          </w:rPr>
          <w:instrText xml:space="preserve"> PAGEREF _Toc106240131 \h </w:instrText>
        </w:r>
        <w:r>
          <w:rPr>
            <w:noProof/>
            <w:webHidden/>
          </w:rPr>
        </w:r>
        <w:r>
          <w:rPr>
            <w:noProof/>
            <w:webHidden/>
          </w:rPr>
          <w:fldChar w:fldCharType="separate"/>
        </w:r>
        <w:r w:rsidR="00362057">
          <w:rPr>
            <w:noProof/>
            <w:webHidden/>
          </w:rPr>
          <w:t>85</w:t>
        </w:r>
        <w:r>
          <w:rPr>
            <w:noProof/>
            <w:webHidden/>
          </w:rPr>
          <w:fldChar w:fldCharType="end"/>
        </w:r>
      </w:hyperlink>
    </w:p>
    <w:p w14:paraId="46B44C63" w14:textId="30E9F99D" w:rsidR="00867D58" w:rsidRPr="0077445B" w:rsidRDefault="0077445B">
      <w:r w:rsidRPr="0077445B">
        <w:fldChar w:fldCharType="end"/>
      </w:r>
    </w:p>
    <w:p w14:paraId="0DE35686" w14:textId="77777777" w:rsidR="00F804C2" w:rsidRDefault="00F804C2" w:rsidP="00F804C2">
      <w:pPr>
        <w:rPr>
          <w:b/>
          <w:sz w:val="28"/>
          <w:szCs w:val="28"/>
        </w:rPr>
      </w:pPr>
      <w:bookmarkStart w:id="8" w:name="_Toc39552754"/>
    </w:p>
    <w:p w14:paraId="657AFD03" w14:textId="77777777" w:rsidR="00F804C2" w:rsidRDefault="00F804C2" w:rsidP="003D631F">
      <w:pPr>
        <w:rPr>
          <w:b/>
          <w:sz w:val="28"/>
          <w:szCs w:val="28"/>
        </w:rPr>
      </w:pPr>
    </w:p>
    <w:p w14:paraId="3A494DFB" w14:textId="77777777" w:rsidR="00F804C2" w:rsidRDefault="00867D58" w:rsidP="00BA1C99">
      <w:pPr>
        <w:pStyle w:val="MSCHeading1"/>
      </w:pPr>
      <w:bookmarkStart w:id="9" w:name="_Toc106240014"/>
      <w:r w:rsidRPr="00F804C2">
        <w:lastRenderedPageBreak/>
        <w:t>TABLE OF TABLES</w:t>
      </w:r>
      <w:bookmarkStart w:id="10" w:name="_Toc39552757"/>
      <w:bookmarkEnd w:id="8"/>
      <w:bookmarkEnd w:id="9"/>
    </w:p>
    <w:p w14:paraId="6D331E82" w14:textId="0F14DFD1" w:rsidR="00744B2B" w:rsidRDefault="0081378F">
      <w:pPr>
        <w:pStyle w:val="TableofFigures"/>
        <w:tabs>
          <w:tab w:val="right" w:leader="dot" w:pos="8381"/>
        </w:tabs>
        <w:rPr>
          <w:rFonts w:asciiTheme="minorHAnsi" w:eastAsiaTheme="minorEastAsia" w:hAnsiTheme="minorHAnsi" w:cstheme="minorBidi"/>
          <w:smallCaps w:val="0"/>
          <w:noProof/>
          <w:sz w:val="22"/>
          <w:szCs w:val="22"/>
          <w:lang w:val="en-IE" w:eastAsia="ko-KR"/>
        </w:rPr>
      </w:pPr>
      <w:r>
        <w:rPr>
          <w:b/>
          <w:sz w:val="28"/>
          <w:szCs w:val="28"/>
        </w:rPr>
        <w:fldChar w:fldCharType="begin"/>
      </w:r>
      <w:r>
        <w:rPr>
          <w:b/>
          <w:sz w:val="28"/>
          <w:szCs w:val="28"/>
        </w:rPr>
        <w:instrText xml:space="preserve"> TOC \h \z \c "Table" </w:instrText>
      </w:r>
      <w:r>
        <w:rPr>
          <w:b/>
          <w:sz w:val="28"/>
          <w:szCs w:val="28"/>
        </w:rPr>
        <w:fldChar w:fldCharType="separate"/>
      </w:r>
      <w:hyperlink w:anchor="_Toc106240132" w:history="1">
        <w:r w:rsidR="00744B2B" w:rsidRPr="002E5C10">
          <w:rPr>
            <w:rStyle w:val="Hyperlink"/>
            <w:bCs/>
            <w:noProof/>
          </w:rPr>
          <w:t>Table 1: Tournament Sampling delta AUC</w:t>
        </w:r>
        <w:r w:rsidR="00744B2B">
          <w:rPr>
            <w:noProof/>
            <w:webHidden/>
          </w:rPr>
          <w:tab/>
        </w:r>
        <w:r w:rsidR="00744B2B">
          <w:rPr>
            <w:noProof/>
            <w:webHidden/>
          </w:rPr>
          <w:fldChar w:fldCharType="begin"/>
        </w:r>
        <w:r w:rsidR="00744B2B">
          <w:rPr>
            <w:noProof/>
            <w:webHidden/>
          </w:rPr>
          <w:instrText xml:space="preserve"> PAGEREF _Toc106240132 \h </w:instrText>
        </w:r>
        <w:r w:rsidR="00744B2B">
          <w:rPr>
            <w:noProof/>
            <w:webHidden/>
          </w:rPr>
        </w:r>
        <w:r w:rsidR="00744B2B">
          <w:rPr>
            <w:noProof/>
            <w:webHidden/>
          </w:rPr>
          <w:fldChar w:fldCharType="separate"/>
        </w:r>
        <w:r w:rsidR="00362057">
          <w:rPr>
            <w:noProof/>
            <w:webHidden/>
          </w:rPr>
          <w:t>46</w:t>
        </w:r>
        <w:r w:rsidR="00744B2B">
          <w:rPr>
            <w:noProof/>
            <w:webHidden/>
          </w:rPr>
          <w:fldChar w:fldCharType="end"/>
        </w:r>
      </w:hyperlink>
    </w:p>
    <w:p w14:paraId="5D2656F0" w14:textId="225CFA6C"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33" w:history="1">
        <w:r w:rsidRPr="002E5C10">
          <w:rPr>
            <w:rStyle w:val="Hyperlink"/>
            <w:bCs/>
            <w:noProof/>
          </w:rPr>
          <w:t>Table 2: Fitness Function AUC</w:t>
        </w:r>
        <w:r>
          <w:rPr>
            <w:noProof/>
            <w:webHidden/>
          </w:rPr>
          <w:tab/>
        </w:r>
        <w:r>
          <w:rPr>
            <w:noProof/>
            <w:webHidden/>
          </w:rPr>
          <w:fldChar w:fldCharType="begin"/>
        </w:r>
        <w:r>
          <w:rPr>
            <w:noProof/>
            <w:webHidden/>
          </w:rPr>
          <w:instrText xml:space="preserve"> PAGEREF _Toc106240133 \h </w:instrText>
        </w:r>
        <w:r>
          <w:rPr>
            <w:noProof/>
            <w:webHidden/>
          </w:rPr>
        </w:r>
        <w:r>
          <w:rPr>
            <w:noProof/>
            <w:webHidden/>
          </w:rPr>
          <w:fldChar w:fldCharType="separate"/>
        </w:r>
        <w:r w:rsidR="00362057">
          <w:rPr>
            <w:noProof/>
            <w:webHidden/>
          </w:rPr>
          <w:t>47</w:t>
        </w:r>
        <w:r>
          <w:rPr>
            <w:noProof/>
            <w:webHidden/>
          </w:rPr>
          <w:fldChar w:fldCharType="end"/>
        </w:r>
      </w:hyperlink>
    </w:p>
    <w:p w14:paraId="22E21CD1" w14:textId="65F7E270"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34" w:history="1">
        <w:r w:rsidRPr="002E5C10">
          <w:rPr>
            <w:rStyle w:val="Hyperlink"/>
            <w:bCs/>
            <w:noProof/>
          </w:rPr>
          <w:t>Table 3: Elitism AUC</w:t>
        </w:r>
        <w:r>
          <w:rPr>
            <w:noProof/>
            <w:webHidden/>
          </w:rPr>
          <w:tab/>
        </w:r>
        <w:r>
          <w:rPr>
            <w:noProof/>
            <w:webHidden/>
          </w:rPr>
          <w:fldChar w:fldCharType="begin"/>
        </w:r>
        <w:r>
          <w:rPr>
            <w:noProof/>
            <w:webHidden/>
          </w:rPr>
          <w:instrText xml:space="preserve"> PAGEREF _Toc106240134 \h </w:instrText>
        </w:r>
        <w:r>
          <w:rPr>
            <w:noProof/>
            <w:webHidden/>
          </w:rPr>
        </w:r>
        <w:r>
          <w:rPr>
            <w:noProof/>
            <w:webHidden/>
          </w:rPr>
          <w:fldChar w:fldCharType="separate"/>
        </w:r>
        <w:r w:rsidR="00362057">
          <w:rPr>
            <w:noProof/>
            <w:webHidden/>
          </w:rPr>
          <w:t>51</w:t>
        </w:r>
        <w:r>
          <w:rPr>
            <w:noProof/>
            <w:webHidden/>
          </w:rPr>
          <w:fldChar w:fldCharType="end"/>
        </w:r>
      </w:hyperlink>
    </w:p>
    <w:p w14:paraId="5778396B" w14:textId="0FC95AE6"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35" w:history="1">
        <w:r w:rsidRPr="002E5C10">
          <w:rPr>
            <w:rStyle w:val="Hyperlink"/>
            <w:bCs/>
            <w:noProof/>
          </w:rPr>
          <w:t>Table 4: Enhancer AUC</w:t>
        </w:r>
        <w:r>
          <w:rPr>
            <w:noProof/>
            <w:webHidden/>
          </w:rPr>
          <w:tab/>
        </w:r>
        <w:r>
          <w:rPr>
            <w:noProof/>
            <w:webHidden/>
          </w:rPr>
          <w:fldChar w:fldCharType="begin"/>
        </w:r>
        <w:r>
          <w:rPr>
            <w:noProof/>
            <w:webHidden/>
          </w:rPr>
          <w:instrText xml:space="preserve"> PAGEREF _Toc106240135 \h </w:instrText>
        </w:r>
        <w:r>
          <w:rPr>
            <w:noProof/>
            <w:webHidden/>
          </w:rPr>
        </w:r>
        <w:r>
          <w:rPr>
            <w:noProof/>
            <w:webHidden/>
          </w:rPr>
          <w:fldChar w:fldCharType="separate"/>
        </w:r>
        <w:r w:rsidR="00362057">
          <w:rPr>
            <w:noProof/>
            <w:webHidden/>
          </w:rPr>
          <w:t>52</w:t>
        </w:r>
        <w:r>
          <w:rPr>
            <w:noProof/>
            <w:webHidden/>
          </w:rPr>
          <w:fldChar w:fldCharType="end"/>
        </w:r>
      </w:hyperlink>
    </w:p>
    <w:p w14:paraId="3A3FA041" w14:textId="31CB2329"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36" w:history="1">
        <w:r w:rsidRPr="002E5C10">
          <w:rPr>
            <w:rStyle w:val="Hyperlink"/>
            <w:bCs/>
            <w:noProof/>
          </w:rPr>
          <w:t>Table 5: Inertia Weight AUC</w:t>
        </w:r>
        <w:r>
          <w:rPr>
            <w:noProof/>
            <w:webHidden/>
          </w:rPr>
          <w:tab/>
        </w:r>
        <w:r>
          <w:rPr>
            <w:noProof/>
            <w:webHidden/>
          </w:rPr>
          <w:fldChar w:fldCharType="begin"/>
        </w:r>
        <w:r>
          <w:rPr>
            <w:noProof/>
            <w:webHidden/>
          </w:rPr>
          <w:instrText xml:space="preserve"> PAGEREF _Toc106240136 \h </w:instrText>
        </w:r>
        <w:r>
          <w:rPr>
            <w:noProof/>
            <w:webHidden/>
          </w:rPr>
        </w:r>
        <w:r>
          <w:rPr>
            <w:noProof/>
            <w:webHidden/>
          </w:rPr>
          <w:fldChar w:fldCharType="separate"/>
        </w:r>
        <w:r w:rsidR="00362057">
          <w:rPr>
            <w:noProof/>
            <w:webHidden/>
          </w:rPr>
          <w:t>54</w:t>
        </w:r>
        <w:r>
          <w:rPr>
            <w:noProof/>
            <w:webHidden/>
          </w:rPr>
          <w:fldChar w:fldCharType="end"/>
        </w:r>
      </w:hyperlink>
    </w:p>
    <w:p w14:paraId="35F3A40C" w14:textId="6FAE8F43"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37" w:history="1">
        <w:r w:rsidRPr="002E5C10">
          <w:rPr>
            <w:rStyle w:val="Hyperlink"/>
            <w:noProof/>
          </w:rPr>
          <w:t>Table 6: Modified Particle Swarm Configuration AUC</w:t>
        </w:r>
        <w:r>
          <w:rPr>
            <w:noProof/>
            <w:webHidden/>
          </w:rPr>
          <w:tab/>
        </w:r>
        <w:r>
          <w:rPr>
            <w:noProof/>
            <w:webHidden/>
          </w:rPr>
          <w:fldChar w:fldCharType="begin"/>
        </w:r>
        <w:r>
          <w:rPr>
            <w:noProof/>
            <w:webHidden/>
          </w:rPr>
          <w:instrText xml:space="preserve"> PAGEREF _Toc106240137 \h </w:instrText>
        </w:r>
        <w:r>
          <w:rPr>
            <w:noProof/>
            <w:webHidden/>
          </w:rPr>
        </w:r>
        <w:r>
          <w:rPr>
            <w:noProof/>
            <w:webHidden/>
          </w:rPr>
          <w:fldChar w:fldCharType="separate"/>
        </w:r>
        <w:r w:rsidR="00362057">
          <w:rPr>
            <w:noProof/>
            <w:webHidden/>
          </w:rPr>
          <w:t>56</w:t>
        </w:r>
        <w:r>
          <w:rPr>
            <w:noProof/>
            <w:webHidden/>
          </w:rPr>
          <w:fldChar w:fldCharType="end"/>
        </w:r>
      </w:hyperlink>
    </w:p>
    <w:p w14:paraId="5EE9304E" w14:textId="1BE02ECD"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38" w:history="1">
        <w:r w:rsidRPr="002E5C10">
          <w:rPr>
            <w:rStyle w:val="Hyperlink"/>
            <w:bCs/>
            <w:noProof/>
          </w:rPr>
          <w:t>Table 7: Particle Swarm Variant AUC</w:t>
        </w:r>
        <w:r>
          <w:rPr>
            <w:noProof/>
            <w:webHidden/>
          </w:rPr>
          <w:tab/>
        </w:r>
        <w:r>
          <w:rPr>
            <w:noProof/>
            <w:webHidden/>
          </w:rPr>
          <w:fldChar w:fldCharType="begin"/>
        </w:r>
        <w:r>
          <w:rPr>
            <w:noProof/>
            <w:webHidden/>
          </w:rPr>
          <w:instrText xml:space="preserve"> PAGEREF _Toc106240138 \h </w:instrText>
        </w:r>
        <w:r>
          <w:rPr>
            <w:noProof/>
            <w:webHidden/>
          </w:rPr>
        </w:r>
        <w:r>
          <w:rPr>
            <w:noProof/>
            <w:webHidden/>
          </w:rPr>
          <w:fldChar w:fldCharType="separate"/>
        </w:r>
        <w:r w:rsidR="00362057">
          <w:rPr>
            <w:noProof/>
            <w:webHidden/>
          </w:rPr>
          <w:t>58</w:t>
        </w:r>
        <w:r>
          <w:rPr>
            <w:noProof/>
            <w:webHidden/>
          </w:rPr>
          <w:fldChar w:fldCharType="end"/>
        </w:r>
      </w:hyperlink>
    </w:p>
    <w:p w14:paraId="32EF1945" w14:textId="2503BFBC"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39" w:history="1">
        <w:r w:rsidRPr="002E5C10">
          <w:rPr>
            <w:rStyle w:val="Hyperlink"/>
            <w:bCs/>
            <w:noProof/>
          </w:rPr>
          <w:t>Table 8: Max-Min Ant System – Pbest AUC</w:t>
        </w:r>
        <w:r>
          <w:rPr>
            <w:noProof/>
            <w:webHidden/>
          </w:rPr>
          <w:tab/>
        </w:r>
        <w:r>
          <w:rPr>
            <w:noProof/>
            <w:webHidden/>
          </w:rPr>
          <w:fldChar w:fldCharType="begin"/>
        </w:r>
        <w:r>
          <w:rPr>
            <w:noProof/>
            <w:webHidden/>
          </w:rPr>
          <w:instrText xml:space="preserve"> PAGEREF _Toc106240139 \h </w:instrText>
        </w:r>
        <w:r>
          <w:rPr>
            <w:noProof/>
            <w:webHidden/>
          </w:rPr>
        </w:r>
        <w:r>
          <w:rPr>
            <w:noProof/>
            <w:webHidden/>
          </w:rPr>
          <w:fldChar w:fldCharType="separate"/>
        </w:r>
        <w:r w:rsidR="00362057">
          <w:rPr>
            <w:noProof/>
            <w:webHidden/>
          </w:rPr>
          <w:t>59</w:t>
        </w:r>
        <w:r>
          <w:rPr>
            <w:noProof/>
            <w:webHidden/>
          </w:rPr>
          <w:fldChar w:fldCharType="end"/>
        </w:r>
      </w:hyperlink>
    </w:p>
    <w:p w14:paraId="19A94C5A" w14:textId="5F4DEBE3"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40" w:history="1">
        <w:r w:rsidRPr="002E5C10">
          <w:rPr>
            <w:rStyle w:val="Hyperlink"/>
            <w:bCs/>
            <w:noProof/>
          </w:rPr>
          <w:t>Table 9: ACO Variant AUC</w:t>
        </w:r>
        <w:r>
          <w:rPr>
            <w:noProof/>
            <w:webHidden/>
          </w:rPr>
          <w:tab/>
        </w:r>
        <w:r>
          <w:rPr>
            <w:noProof/>
            <w:webHidden/>
          </w:rPr>
          <w:fldChar w:fldCharType="begin"/>
        </w:r>
        <w:r>
          <w:rPr>
            <w:noProof/>
            <w:webHidden/>
          </w:rPr>
          <w:instrText xml:space="preserve"> PAGEREF _Toc106240140 \h </w:instrText>
        </w:r>
        <w:r>
          <w:rPr>
            <w:noProof/>
            <w:webHidden/>
          </w:rPr>
        </w:r>
        <w:r>
          <w:rPr>
            <w:noProof/>
            <w:webHidden/>
          </w:rPr>
          <w:fldChar w:fldCharType="separate"/>
        </w:r>
        <w:r w:rsidR="00362057">
          <w:rPr>
            <w:noProof/>
            <w:webHidden/>
          </w:rPr>
          <w:t>61</w:t>
        </w:r>
        <w:r>
          <w:rPr>
            <w:noProof/>
            <w:webHidden/>
          </w:rPr>
          <w:fldChar w:fldCharType="end"/>
        </w:r>
      </w:hyperlink>
    </w:p>
    <w:p w14:paraId="0EE2DBD6" w14:textId="2299CA29"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41" w:history="1">
        <w:r w:rsidRPr="002E5C10">
          <w:rPr>
            <w:rStyle w:val="Hyperlink"/>
            <w:bCs/>
            <w:noProof/>
          </w:rPr>
          <w:t>Table 10: Hybrid vs Base AUC for TSP city size (10)</w:t>
        </w:r>
        <w:r>
          <w:rPr>
            <w:noProof/>
            <w:webHidden/>
          </w:rPr>
          <w:tab/>
        </w:r>
        <w:r>
          <w:rPr>
            <w:noProof/>
            <w:webHidden/>
          </w:rPr>
          <w:fldChar w:fldCharType="begin"/>
        </w:r>
        <w:r>
          <w:rPr>
            <w:noProof/>
            <w:webHidden/>
          </w:rPr>
          <w:instrText xml:space="preserve"> PAGEREF _Toc106240141 \h </w:instrText>
        </w:r>
        <w:r>
          <w:rPr>
            <w:noProof/>
            <w:webHidden/>
          </w:rPr>
        </w:r>
        <w:r>
          <w:rPr>
            <w:noProof/>
            <w:webHidden/>
          </w:rPr>
          <w:fldChar w:fldCharType="separate"/>
        </w:r>
        <w:r w:rsidR="00362057">
          <w:rPr>
            <w:noProof/>
            <w:webHidden/>
          </w:rPr>
          <w:t>63</w:t>
        </w:r>
        <w:r>
          <w:rPr>
            <w:noProof/>
            <w:webHidden/>
          </w:rPr>
          <w:fldChar w:fldCharType="end"/>
        </w:r>
      </w:hyperlink>
    </w:p>
    <w:p w14:paraId="30184AA1" w14:textId="2BEFF1A1"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42" w:history="1">
        <w:r w:rsidRPr="002E5C10">
          <w:rPr>
            <w:rStyle w:val="Hyperlink"/>
            <w:bCs/>
            <w:noProof/>
          </w:rPr>
          <w:t>Table 11: Algorithm Runtimes</w:t>
        </w:r>
        <w:r>
          <w:rPr>
            <w:noProof/>
            <w:webHidden/>
          </w:rPr>
          <w:tab/>
        </w:r>
        <w:r>
          <w:rPr>
            <w:noProof/>
            <w:webHidden/>
          </w:rPr>
          <w:fldChar w:fldCharType="begin"/>
        </w:r>
        <w:r>
          <w:rPr>
            <w:noProof/>
            <w:webHidden/>
          </w:rPr>
          <w:instrText xml:space="preserve"> PAGEREF _Toc106240142 \h </w:instrText>
        </w:r>
        <w:r>
          <w:rPr>
            <w:noProof/>
            <w:webHidden/>
          </w:rPr>
        </w:r>
        <w:r>
          <w:rPr>
            <w:noProof/>
            <w:webHidden/>
          </w:rPr>
          <w:fldChar w:fldCharType="separate"/>
        </w:r>
        <w:r w:rsidR="00362057">
          <w:rPr>
            <w:noProof/>
            <w:webHidden/>
          </w:rPr>
          <w:t>69</w:t>
        </w:r>
        <w:r>
          <w:rPr>
            <w:noProof/>
            <w:webHidden/>
          </w:rPr>
          <w:fldChar w:fldCharType="end"/>
        </w:r>
      </w:hyperlink>
    </w:p>
    <w:p w14:paraId="2941739F" w14:textId="2EF3CA92" w:rsidR="0077445B" w:rsidRDefault="0081378F" w:rsidP="0077445B">
      <w:pPr>
        <w:jc w:val="left"/>
        <w:rPr>
          <w:b/>
          <w:sz w:val="28"/>
          <w:szCs w:val="28"/>
        </w:rPr>
      </w:pPr>
      <w:r>
        <w:rPr>
          <w:b/>
          <w:sz w:val="28"/>
          <w:szCs w:val="28"/>
        </w:rPr>
        <w:fldChar w:fldCharType="end"/>
      </w:r>
    </w:p>
    <w:p w14:paraId="06B5900C" w14:textId="73051BE2" w:rsidR="0081378F" w:rsidRPr="0077445B" w:rsidRDefault="00A22040" w:rsidP="0081378F">
      <w:pPr>
        <w:pStyle w:val="MSCHeading1"/>
      </w:pPr>
      <w:bookmarkStart w:id="11" w:name="_Toc106240015"/>
      <w:r>
        <w:lastRenderedPageBreak/>
        <w:t xml:space="preserve">TABLE OF </w:t>
      </w:r>
      <w:r w:rsidR="00751B3E">
        <w:t>EQUATIONS</w:t>
      </w:r>
      <w:bookmarkEnd w:id="11"/>
    </w:p>
    <w:p w14:paraId="4EFD61A5" w14:textId="77777777" w:rsidR="00C90065" w:rsidRDefault="00C90065" w:rsidP="00C90065">
      <w:pPr>
        <w:pStyle w:val="content"/>
      </w:pPr>
    </w:p>
    <w:p w14:paraId="1EC0C312" w14:textId="64076BF3" w:rsidR="00744B2B" w:rsidRDefault="0081378F">
      <w:pPr>
        <w:pStyle w:val="TableofFigures"/>
        <w:tabs>
          <w:tab w:val="right" w:leader="dot" w:pos="8381"/>
        </w:tabs>
        <w:rPr>
          <w:rFonts w:asciiTheme="minorHAnsi" w:eastAsiaTheme="minorEastAsia" w:hAnsiTheme="minorHAnsi" w:cstheme="minorBidi"/>
          <w:smallCaps w:val="0"/>
          <w:noProof/>
          <w:sz w:val="22"/>
          <w:szCs w:val="22"/>
          <w:lang w:val="en-IE" w:eastAsia="ko-KR"/>
        </w:rPr>
      </w:pPr>
      <w:r>
        <w:fldChar w:fldCharType="begin"/>
      </w:r>
      <w:r>
        <w:instrText xml:space="preserve"> TOC \h \z \c "Equation" </w:instrText>
      </w:r>
      <w:r>
        <w:fldChar w:fldCharType="separate"/>
      </w:r>
      <w:hyperlink w:anchor="_Toc106240143" w:history="1">
        <w:r w:rsidR="00744B2B" w:rsidRPr="00EE5935">
          <w:rPr>
            <w:rStyle w:val="Hyperlink"/>
            <w:bCs/>
            <w:noProof/>
          </w:rPr>
          <w:t>Equation 1: TSP Distance calculation</w:t>
        </w:r>
        <w:r w:rsidR="00744B2B">
          <w:rPr>
            <w:noProof/>
            <w:webHidden/>
          </w:rPr>
          <w:tab/>
        </w:r>
        <w:r w:rsidR="00744B2B">
          <w:rPr>
            <w:noProof/>
            <w:webHidden/>
          </w:rPr>
          <w:fldChar w:fldCharType="begin"/>
        </w:r>
        <w:r w:rsidR="00744B2B">
          <w:rPr>
            <w:noProof/>
            <w:webHidden/>
          </w:rPr>
          <w:instrText xml:space="preserve"> PAGEREF _Toc106240143 \h </w:instrText>
        </w:r>
        <w:r w:rsidR="00744B2B">
          <w:rPr>
            <w:noProof/>
            <w:webHidden/>
          </w:rPr>
        </w:r>
        <w:r w:rsidR="00744B2B">
          <w:rPr>
            <w:noProof/>
            <w:webHidden/>
          </w:rPr>
          <w:fldChar w:fldCharType="separate"/>
        </w:r>
        <w:r w:rsidR="00362057">
          <w:rPr>
            <w:noProof/>
            <w:webHidden/>
          </w:rPr>
          <w:t>7</w:t>
        </w:r>
        <w:r w:rsidR="00744B2B">
          <w:rPr>
            <w:noProof/>
            <w:webHidden/>
          </w:rPr>
          <w:fldChar w:fldCharType="end"/>
        </w:r>
      </w:hyperlink>
    </w:p>
    <w:p w14:paraId="64085913" w14:textId="2A715787"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44" w:history="1">
        <w:r w:rsidRPr="00EE5935">
          <w:rPr>
            <w:rStyle w:val="Hyperlink"/>
            <w:bCs/>
            <w:noProof/>
          </w:rPr>
          <w:t>Equation 2: TSP Objective Function</w:t>
        </w:r>
        <w:r>
          <w:rPr>
            <w:noProof/>
            <w:webHidden/>
          </w:rPr>
          <w:tab/>
        </w:r>
        <w:r>
          <w:rPr>
            <w:noProof/>
            <w:webHidden/>
          </w:rPr>
          <w:fldChar w:fldCharType="begin"/>
        </w:r>
        <w:r>
          <w:rPr>
            <w:noProof/>
            <w:webHidden/>
          </w:rPr>
          <w:instrText xml:space="preserve"> PAGEREF _Toc106240144 \h </w:instrText>
        </w:r>
        <w:r>
          <w:rPr>
            <w:noProof/>
            <w:webHidden/>
          </w:rPr>
        </w:r>
        <w:r>
          <w:rPr>
            <w:noProof/>
            <w:webHidden/>
          </w:rPr>
          <w:fldChar w:fldCharType="separate"/>
        </w:r>
        <w:r w:rsidR="00362057">
          <w:rPr>
            <w:noProof/>
            <w:webHidden/>
          </w:rPr>
          <w:t>8</w:t>
        </w:r>
        <w:r>
          <w:rPr>
            <w:noProof/>
            <w:webHidden/>
          </w:rPr>
          <w:fldChar w:fldCharType="end"/>
        </w:r>
      </w:hyperlink>
    </w:p>
    <w:p w14:paraId="2F4E13B2" w14:textId="4788CC9A"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45" w:history="1">
        <w:r w:rsidRPr="00EE5935">
          <w:rPr>
            <w:rStyle w:val="Hyperlink"/>
            <w:bCs/>
            <w:noProof/>
          </w:rPr>
          <w:t>Equation 3: Roulette Wheel Selection Probability</w:t>
        </w:r>
        <w:r>
          <w:rPr>
            <w:noProof/>
            <w:webHidden/>
          </w:rPr>
          <w:tab/>
        </w:r>
        <w:r>
          <w:rPr>
            <w:noProof/>
            <w:webHidden/>
          </w:rPr>
          <w:fldChar w:fldCharType="begin"/>
        </w:r>
        <w:r>
          <w:rPr>
            <w:noProof/>
            <w:webHidden/>
          </w:rPr>
          <w:instrText xml:space="preserve"> PAGEREF _Toc106240145 \h </w:instrText>
        </w:r>
        <w:r>
          <w:rPr>
            <w:noProof/>
            <w:webHidden/>
          </w:rPr>
        </w:r>
        <w:r>
          <w:rPr>
            <w:noProof/>
            <w:webHidden/>
          </w:rPr>
          <w:fldChar w:fldCharType="separate"/>
        </w:r>
        <w:r w:rsidR="00362057">
          <w:rPr>
            <w:noProof/>
            <w:webHidden/>
          </w:rPr>
          <w:t>17</w:t>
        </w:r>
        <w:r>
          <w:rPr>
            <w:noProof/>
            <w:webHidden/>
          </w:rPr>
          <w:fldChar w:fldCharType="end"/>
        </w:r>
      </w:hyperlink>
    </w:p>
    <w:p w14:paraId="6156511B" w14:textId="2A4A6B9B"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46" w:history="1">
        <w:r w:rsidRPr="00EE5935">
          <w:rPr>
            <w:rStyle w:val="Hyperlink"/>
            <w:bCs/>
            <w:noProof/>
          </w:rPr>
          <w:t>Equation 4: Min-Max Normalization</w:t>
        </w:r>
        <w:r>
          <w:rPr>
            <w:noProof/>
            <w:webHidden/>
          </w:rPr>
          <w:tab/>
        </w:r>
        <w:r>
          <w:rPr>
            <w:noProof/>
            <w:webHidden/>
          </w:rPr>
          <w:fldChar w:fldCharType="begin"/>
        </w:r>
        <w:r>
          <w:rPr>
            <w:noProof/>
            <w:webHidden/>
          </w:rPr>
          <w:instrText xml:space="preserve"> PAGEREF _Toc106240146 \h </w:instrText>
        </w:r>
        <w:r>
          <w:rPr>
            <w:noProof/>
            <w:webHidden/>
          </w:rPr>
        </w:r>
        <w:r>
          <w:rPr>
            <w:noProof/>
            <w:webHidden/>
          </w:rPr>
          <w:fldChar w:fldCharType="separate"/>
        </w:r>
        <w:r w:rsidR="00362057">
          <w:rPr>
            <w:noProof/>
            <w:webHidden/>
          </w:rPr>
          <w:t>18</w:t>
        </w:r>
        <w:r>
          <w:rPr>
            <w:noProof/>
            <w:webHidden/>
          </w:rPr>
          <w:fldChar w:fldCharType="end"/>
        </w:r>
      </w:hyperlink>
    </w:p>
    <w:p w14:paraId="4772508D" w14:textId="4A53E457"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47" w:history="1">
        <w:r w:rsidRPr="00EE5935">
          <w:rPr>
            <w:rStyle w:val="Hyperlink"/>
            <w:bCs/>
            <w:noProof/>
          </w:rPr>
          <w:t>Equation 5: Converting Ranges</w:t>
        </w:r>
        <w:r>
          <w:rPr>
            <w:noProof/>
            <w:webHidden/>
          </w:rPr>
          <w:tab/>
        </w:r>
        <w:r>
          <w:rPr>
            <w:noProof/>
            <w:webHidden/>
          </w:rPr>
          <w:fldChar w:fldCharType="begin"/>
        </w:r>
        <w:r>
          <w:rPr>
            <w:noProof/>
            <w:webHidden/>
          </w:rPr>
          <w:instrText xml:space="preserve"> PAGEREF _Toc106240147 \h </w:instrText>
        </w:r>
        <w:r>
          <w:rPr>
            <w:noProof/>
            <w:webHidden/>
          </w:rPr>
        </w:r>
        <w:r>
          <w:rPr>
            <w:noProof/>
            <w:webHidden/>
          </w:rPr>
          <w:fldChar w:fldCharType="separate"/>
        </w:r>
        <w:r w:rsidR="00362057">
          <w:rPr>
            <w:noProof/>
            <w:webHidden/>
          </w:rPr>
          <w:t>18</w:t>
        </w:r>
        <w:r>
          <w:rPr>
            <w:noProof/>
            <w:webHidden/>
          </w:rPr>
          <w:fldChar w:fldCharType="end"/>
        </w:r>
      </w:hyperlink>
    </w:p>
    <w:p w14:paraId="0788FF9A" w14:textId="352102CA"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48" w:history="1">
        <w:r w:rsidRPr="00EE5935">
          <w:rPr>
            <w:rStyle w:val="Hyperlink"/>
            <w:bCs/>
            <w:noProof/>
          </w:rPr>
          <w:t>Equation 6: Fitness Score</w:t>
        </w:r>
        <w:r>
          <w:rPr>
            <w:noProof/>
            <w:webHidden/>
          </w:rPr>
          <w:tab/>
        </w:r>
        <w:r>
          <w:rPr>
            <w:noProof/>
            <w:webHidden/>
          </w:rPr>
          <w:fldChar w:fldCharType="begin"/>
        </w:r>
        <w:r>
          <w:rPr>
            <w:noProof/>
            <w:webHidden/>
          </w:rPr>
          <w:instrText xml:space="preserve"> PAGEREF _Toc106240148 \h </w:instrText>
        </w:r>
        <w:r>
          <w:rPr>
            <w:noProof/>
            <w:webHidden/>
          </w:rPr>
        </w:r>
        <w:r>
          <w:rPr>
            <w:noProof/>
            <w:webHidden/>
          </w:rPr>
          <w:fldChar w:fldCharType="separate"/>
        </w:r>
        <w:r w:rsidR="00362057">
          <w:rPr>
            <w:noProof/>
            <w:webHidden/>
          </w:rPr>
          <w:t>18</w:t>
        </w:r>
        <w:r>
          <w:rPr>
            <w:noProof/>
            <w:webHidden/>
          </w:rPr>
          <w:fldChar w:fldCharType="end"/>
        </w:r>
      </w:hyperlink>
    </w:p>
    <w:p w14:paraId="2DC26A46" w14:textId="73B2B1E5"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49" w:history="1">
        <w:r w:rsidRPr="00EE5935">
          <w:rPr>
            <w:rStyle w:val="Hyperlink"/>
            <w:bCs/>
            <w:noProof/>
          </w:rPr>
          <w:t>Equation 7: Particle Velocity Calculation</w:t>
        </w:r>
        <w:r>
          <w:rPr>
            <w:noProof/>
            <w:webHidden/>
          </w:rPr>
          <w:tab/>
        </w:r>
        <w:r>
          <w:rPr>
            <w:noProof/>
            <w:webHidden/>
          </w:rPr>
          <w:fldChar w:fldCharType="begin"/>
        </w:r>
        <w:r>
          <w:rPr>
            <w:noProof/>
            <w:webHidden/>
          </w:rPr>
          <w:instrText xml:space="preserve"> PAGEREF _Toc106240149 \h </w:instrText>
        </w:r>
        <w:r>
          <w:rPr>
            <w:noProof/>
            <w:webHidden/>
          </w:rPr>
        </w:r>
        <w:r>
          <w:rPr>
            <w:noProof/>
            <w:webHidden/>
          </w:rPr>
          <w:fldChar w:fldCharType="separate"/>
        </w:r>
        <w:r w:rsidR="00362057">
          <w:rPr>
            <w:noProof/>
            <w:webHidden/>
          </w:rPr>
          <w:t>23</w:t>
        </w:r>
        <w:r>
          <w:rPr>
            <w:noProof/>
            <w:webHidden/>
          </w:rPr>
          <w:fldChar w:fldCharType="end"/>
        </w:r>
      </w:hyperlink>
    </w:p>
    <w:p w14:paraId="1673C32B" w14:textId="50F3C0FA"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50" w:history="1">
        <w:r w:rsidRPr="00EE5935">
          <w:rPr>
            <w:rStyle w:val="Hyperlink"/>
            <w:bCs/>
            <w:noProof/>
          </w:rPr>
          <w:t>Equation 8: Weight Applied on Particle Swap Sequence</w:t>
        </w:r>
        <w:r>
          <w:rPr>
            <w:noProof/>
            <w:webHidden/>
          </w:rPr>
          <w:tab/>
        </w:r>
        <w:r>
          <w:rPr>
            <w:noProof/>
            <w:webHidden/>
          </w:rPr>
          <w:fldChar w:fldCharType="begin"/>
        </w:r>
        <w:r>
          <w:rPr>
            <w:noProof/>
            <w:webHidden/>
          </w:rPr>
          <w:instrText xml:space="preserve"> PAGEREF _Toc106240150 \h </w:instrText>
        </w:r>
        <w:r>
          <w:rPr>
            <w:noProof/>
            <w:webHidden/>
          </w:rPr>
        </w:r>
        <w:r>
          <w:rPr>
            <w:noProof/>
            <w:webHidden/>
          </w:rPr>
          <w:fldChar w:fldCharType="separate"/>
        </w:r>
        <w:r w:rsidR="00362057">
          <w:rPr>
            <w:noProof/>
            <w:webHidden/>
          </w:rPr>
          <w:t>26</w:t>
        </w:r>
        <w:r>
          <w:rPr>
            <w:noProof/>
            <w:webHidden/>
          </w:rPr>
          <w:fldChar w:fldCharType="end"/>
        </w:r>
      </w:hyperlink>
    </w:p>
    <w:p w14:paraId="721303E3" w14:textId="397A490A"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51" w:history="1">
        <w:r w:rsidRPr="00EE5935">
          <w:rPr>
            <w:rStyle w:val="Hyperlink"/>
            <w:bCs/>
            <w:noProof/>
          </w:rPr>
          <w:t>Equation 9: Adapted Particle Movement Calculation</w:t>
        </w:r>
        <w:r>
          <w:rPr>
            <w:noProof/>
            <w:webHidden/>
          </w:rPr>
          <w:tab/>
        </w:r>
        <w:r>
          <w:rPr>
            <w:noProof/>
            <w:webHidden/>
          </w:rPr>
          <w:fldChar w:fldCharType="begin"/>
        </w:r>
        <w:r>
          <w:rPr>
            <w:noProof/>
            <w:webHidden/>
          </w:rPr>
          <w:instrText xml:space="preserve"> PAGEREF _Toc106240151 \h </w:instrText>
        </w:r>
        <w:r>
          <w:rPr>
            <w:noProof/>
            <w:webHidden/>
          </w:rPr>
        </w:r>
        <w:r>
          <w:rPr>
            <w:noProof/>
            <w:webHidden/>
          </w:rPr>
          <w:fldChar w:fldCharType="separate"/>
        </w:r>
        <w:r w:rsidR="00362057">
          <w:rPr>
            <w:noProof/>
            <w:webHidden/>
          </w:rPr>
          <w:t>26</w:t>
        </w:r>
        <w:r>
          <w:rPr>
            <w:noProof/>
            <w:webHidden/>
          </w:rPr>
          <w:fldChar w:fldCharType="end"/>
        </w:r>
      </w:hyperlink>
    </w:p>
    <w:p w14:paraId="5E890F4D" w14:textId="7070B9C1"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52" w:history="1">
        <w:r w:rsidRPr="00EE5935">
          <w:rPr>
            <w:rStyle w:val="Hyperlink"/>
            <w:bCs/>
            <w:noProof/>
          </w:rPr>
          <w:t>Equation 10: Ant Pheromone Deposit</w:t>
        </w:r>
        <w:r>
          <w:rPr>
            <w:noProof/>
            <w:webHidden/>
          </w:rPr>
          <w:tab/>
        </w:r>
        <w:r>
          <w:rPr>
            <w:noProof/>
            <w:webHidden/>
          </w:rPr>
          <w:fldChar w:fldCharType="begin"/>
        </w:r>
        <w:r>
          <w:rPr>
            <w:noProof/>
            <w:webHidden/>
          </w:rPr>
          <w:instrText xml:space="preserve"> PAGEREF _Toc106240152 \h </w:instrText>
        </w:r>
        <w:r>
          <w:rPr>
            <w:noProof/>
            <w:webHidden/>
          </w:rPr>
        </w:r>
        <w:r>
          <w:rPr>
            <w:noProof/>
            <w:webHidden/>
          </w:rPr>
          <w:fldChar w:fldCharType="separate"/>
        </w:r>
        <w:r w:rsidR="00362057">
          <w:rPr>
            <w:noProof/>
            <w:webHidden/>
          </w:rPr>
          <w:t>29</w:t>
        </w:r>
        <w:r>
          <w:rPr>
            <w:noProof/>
            <w:webHidden/>
          </w:rPr>
          <w:fldChar w:fldCharType="end"/>
        </w:r>
      </w:hyperlink>
    </w:p>
    <w:p w14:paraId="4B1CF648" w14:textId="3AFECBC3"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53" w:history="1">
        <w:r w:rsidRPr="00EE5935">
          <w:rPr>
            <w:rStyle w:val="Hyperlink"/>
            <w:bCs/>
            <w:noProof/>
          </w:rPr>
          <w:t>Equation 11: Edge Pheromone Update</w:t>
        </w:r>
        <w:r>
          <w:rPr>
            <w:noProof/>
            <w:webHidden/>
          </w:rPr>
          <w:tab/>
        </w:r>
        <w:r>
          <w:rPr>
            <w:noProof/>
            <w:webHidden/>
          </w:rPr>
          <w:fldChar w:fldCharType="begin"/>
        </w:r>
        <w:r>
          <w:rPr>
            <w:noProof/>
            <w:webHidden/>
          </w:rPr>
          <w:instrText xml:space="preserve"> PAGEREF _Toc106240153 \h </w:instrText>
        </w:r>
        <w:r>
          <w:rPr>
            <w:noProof/>
            <w:webHidden/>
          </w:rPr>
        </w:r>
        <w:r>
          <w:rPr>
            <w:noProof/>
            <w:webHidden/>
          </w:rPr>
          <w:fldChar w:fldCharType="separate"/>
        </w:r>
        <w:r w:rsidR="00362057">
          <w:rPr>
            <w:noProof/>
            <w:webHidden/>
          </w:rPr>
          <w:t>29</w:t>
        </w:r>
        <w:r>
          <w:rPr>
            <w:noProof/>
            <w:webHidden/>
          </w:rPr>
          <w:fldChar w:fldCharType="end"/>
        </w:r>
      </w:hyperlink>
    </w:p>
    <w:p w14:paraId="312104EB" w14:textId="1972841F"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54" w:history="1">
        <w:r w:rsidRPr="00EE5935">
          <w:rPr>
            <w:rStyle w:val="Hyperlink"/>
            <w:noProof/>
          </w:rPr>
          <w:t>Equation 12: Path Distance Score</w:t>
        </w:r>
        <w:r>
          <w:rPr>
            <w:noProof/>
            <w:webHidden/>
          </w:rPr>
          <w:tab/>
        </w:r>
        <w:r>
          <w:rPr>
            <w:noProof/>
            <w:webHidden/>
          </w:rPr>
          <w:fldChar w:fldCharType="begin"/>
        </w:r>
        <w:r>
          <w:rPr>
            <w:noProof/>
            <w:webHidden/>
          </w:rPr>
          <w:instrText xml:space="preserve"> PAGEREF _Toc106240154 \h </w:instrText>
        </w:r>
        <w:r>
          <w:rPr>
            <w:noProof/>
            <w:webHidden/>
          </w:rPr>
        </w:r>
        <w:r>
          <w:rPr>
            <w:noProof/>
            <w:webHidden/>
          </w:rPr>
          <w:fldChar w:fldCharType="separate"/>
        </w:r>
        <w:r w:rsidR="00362057">
          <w:rPr>
            <w:noProof/>
            <w:webHidden/>
          </w:rPr>
          <w:t>30</w:t>
        </w:r>
        <w:r>
          <w:rPr>
            <w:noProof/>
            <w:webHidden/>
          </w:rPr>
          <w:fldChar w:fldCharType="end"/>
        </w:r>
      </w:hyperlink>
    </w:p>
    <w:p w14:paraId="5AC68043" w14:textId="06AA176A"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55" w:history="1">
        <w:r w:rsidRPr="00EE5935">
          <w:rPr>
            <w:rStyle w:val="Hyperlink"/>
            <w:bCs/>
            <w:noProof/>
          </w:rPr>
          <w:t>Equation 13: Ant Stochastic Decision Rule</w:t>
        </w:r>
        <w:r>
          <w:rPr>
            <w:noProof/>
            <w:webHidden/>
          </w:rPr>
          <w:tab/>
        </w:r>
        <w:r>
          <w:rPr>
            <w:noProof/>
            <w:webHidden/>
          </w:rPr>
          <w:fldChar w:fldCharType="begin"/>
        </w:r>
        <w:r>
          <w:rPr>
            <w:noProof/>
            <w:webHidden/>
          </w:rPr>
          <w:instrText xml:space="preserve"> PAGEREF _Toc106240155 \h </w:instrText>
        </w:r>
        <w:r>
          <w:rPr>
            <w:noProof/>
            <w:webHidden/>
          </w:rPr>
        </w:r>
        <w:r>
          <w:rPr>
            <w:noProof/>
            <w:webHidden/>
          </w:rPr>
          <w:fldChar w:fldCharType="separate"/>
        </w:r>
        <w:r w:rsidR="00362057">
          <w:rPr>
            <w:noProof/>
            <w:webHidden/>
          </w:rPr>
          <w:t>31</w:t>
        </w:r>
        <w:r>
          <w:rPr>
            <w:noProof/>
            <w:webHidden/>
          </w:rPr>
          <w:fldChar w:fldCharType="end"/>
        </w:r>
      </w:hyperlink>
    </w:p>
    <w:p w14:paraId="0C3382D4" w14:textId="27CA0149"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56" w:history="1">
        <w:r w:rsidRPr="00EE5935">
          <w:rPr>
            <w:rStyle w:val="Hyperlink"/>
            <w:bCs/>
            <w:noProof/>
          </w:rPr>
          <w:t>Equation 14: Max-Min Pheromone Update</w:t>
        </w:r>
        <w:r>
          <w:rPr>
            <w:noProof/>
            <w:webHidden/>
          </w:rPr>
          <w:tab/>
        </w:r>
        <w:r>
          <w:rPr>
            <w:noProof/>
            <w:webHidden/>
          </w:rPr>
          <w:fldChar w:fldCharType="begin"/>
        </w:r>
        <w:r>
          <w:rPr>
            <w:noProof/>
            <w:webHidden/>
          </w:rPr>
          <w:instrText xml:space="preserve"> PAGEREF _Toc106240156 \h </w:instrText>
        </w:r>
        <w:r>
          <w:rPr>
            <w:noProof/>
            <w:webHidden/>
          </w:rPr>
        </w:r>
        <w:r>
          <w:rPr>
            <w:noProof/>
            <w:webHidden/>
          </w:rPr>
          <w:fldChar w:fldCharType="separate"/>
        </w:r>
        <w:r w:rsidR="00362057">
          <w:rPr>
            <w:noProof/>
            <w:webHidden/>
          </w:rPr>
          <w:t>32</w:t>
        </w:r>
        <w:r>
          <w:rPr>
            <w:noProof/>
            <w:webHidden/>
          </w:rPr>
          <w:fldChar w:fldCharType="end"/>
        </w:r>
      </w:hyperlink>
    </w:p>
    <w:p w14:paraId="2F2EB57D" w14:textId="160AD486"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57" w:history="1">
        <w:r w:rsidRPr="00EE5935">
          <w:rPr>
            <w:rStyle w:val="Hyperlink"/>
            <w:bCs/>
            <w:noProof/>
          </w:rPr>
          <w:t>Equation 15: Max-Min Clamp Operator</w:t>
        </w:r>
        <w:r>
          <w:rPr>
            <w:noProof/>
            <w:webHidden/>
          </w:rPr>
          <w:tab/>
        </w:r>
        <w:r>
          <w:rPr>
            <w:noProof/>
            <w:webHidden/>
          </w:rPr>
          <w:fldChar w:fldCharType="begin"/>
        </w:r>
        <w:r>
          <w:rPr>
            <w:noProof/>
            <w:webHidden/>
          </w:rPr>
          <w:instrText xml:space="preserve"> PAGEREF _Toc106240157 \h </w:instrText>
        </w:r>
        <w:r>
          <w:rPr>
            <w:noProof/>
            <w:webHidden/>
          </w:rPr>
        </w:r>
        <w:r>
          <w:rPr>
            <w:noProof/>
            <w:webHidden/>
          </w:rPr>
          <w:fldChar w:fldCharType="separate"/>
        </w:r>
        <w:r w:rsidR="00362057">
          <w:rPr>
            <w:noProof/>
            <w:webHidden/>
          </w:rPr>
          <w:t>32</w:t>
        </w:r>
        <w:r>
          <w:rPr>
            <w:noProof/>
            <w:webHidden/>
          </w:rPr>
          <w:fldChar w:fldCharType="end"/>
        </w:r>
      </w:hyperlink>
    </w:p>
    <w:p w14:paraId="2DF55846" w14:textId="4FDD679A"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58" w:history="1">
        <w:r w:rsidRPr="00EE5935">
          <w:rPr>
            <w:rStyle w:val="Hyperlink"/>
            <w:bCs/>
            <w:noProof/>
          </w:rPr>
          <w:t>Equation 16: Local Pheromone Update</w:t>
        </w:r>
        <w:r>
          <w:rPr>
            <w:noProof/>
            <w:webHidden/>
          </w:rPr>
          <w:tab/>
        </w:r>
        <w:r>
          <w:rPr>
            <w:noProof/>
            <w:webHidden/>
          </w:rPr>
          <w:fldChar w:fldCharType="begin"/>
        </w:r>
        <w:r>
          <w:rPr>
            <w:noProof/>
            <w:webHidden/>
          </w:rPr>
          <w:instrText xml:space="preserve"> PAGEREF _Toc106240158 \h </w:instrText>
        </w:r>
        <w:r>
          <w:rPr>
            <w:noProof/>
            <w:webHidden/>
          </w:rPr>
        </w:r>
        <w:r>
          <w:rPr>
            <w:noProof/>
            <w:webHidden/>
          </w:rPr>
          <w:fldChar w:fldCharType="separate"/>
        </w:r>
        <w:r w:rsidR="00362057">
          <w:rPr>
            <w:noProof/>
            <w:webHidden/>
          </w:rPr>
          <w:t>32</w:t>
        </w:r>
        <w:r>
          <w:rPr>
            <w:noProof/>
            <w:webHidden/>
          </w:rPr>
          <w:fldChar w:fldCharType="end"/>
        </w:r>
      </w:hyperlink>
    </w:p>
    <w:p w14:paraId="3848436E" w14:textId="52A821C3"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59" w:history="1">
        <w:r w:rsidRPr="00EE5935">
          <w:rPr>
            <w:rStyle w:val="Hyperlink"/>
            <w:bCs/>
            <w:noProof/>
          </w:rPr>
          <w:t>Equation 17: Ant Deterministic Decision Rule</w:t>
        </w:r>
        <w:r>
          <w:rPr>
            <w:noProof/>
            <w:webHidden/>
          </w:rPr>
          <w:tab/>
        </w:r>
        <w:r>
          <w:rPr>
            <w:noProof/>
            <w:webHidden/>
          </w:rPr>
          <w:fldChar w:fldCharType="begin"/>
        </w:r>
        <w:r>
          <w:rPr>
            <w:noProof/>
            <w:webHidden/>
          </w:rPr>
          <w:instrText xml:space="preserve"> PAGEREF _Toc106240159 \h </w:instrText>
        </w:r>
        <w:r>
          <w:rPr>
            <w:noProof/>
            <w:webHidden/>
          </w:rPr>
        </w:r>
        <w:r>
          <w:rPr>
            <w:noProof/>
            <w:webHidden/>
          </w:rPr>
          <w:fldChar w:fldCharType="separate"/>
        </w:r>
        <w:r w:rsidR="00362057">
          <w:rPr>
            <w:noProof/>
            <w:webHidden/>
          </w:rPr>
          <w:t>33</w:t>
        </w:r>
        <w:r>
          <w:rPr>
            <w:noProof/>
            <w:webHidden/>
          </w:rPr>
          <w:fldChar w:fldCharType="end"/>
        </w:r>
      </w:hyperlink>
    </w:p>
    <w:p w14:paraId="474FB02C" w14:textId="61402C6D"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60" w:history="1">
        <w:r w:rsidRPr="00EE5935">
          <w:rPr>
            <w:rStyle w:val="Hyperlink"/>
            <w:bCs/>
            <w:noProof/>
          </w:rPr>
          <w:t>Equation 18: T-max Calculation</w:t>
        </w:r>
        <w:r>
          <w:rPr>
            <w:noProof/>
            <w:webHidden/>
          </w:rPr>
          <w:tab/>
        </w:r>
        <w:r>
          <w:rPr>
            <w:noProof/>
            <w:webHidden/>
          </w:rPr>
          <w:fldChar w:fldCharType="begin"/>
        </w:r>
        <w:r>
          <w:rPr>
            <w:noProof/>
            <w:webHidden/>
          </w:rPr>
          <w:instrText xml:space="preserve"> PAGEREF _Toc106240160 \h </w:instrText>
        </w:r>
        <w:r>
          <w:rPr>
            <w:noProof/>
            <w:webHidden/>
          </w:rPr>
        </w:r>
        <w:r>
          <w:rPr>
            <w:noProof/>
            <w:webHidden/>
          </w:rPr>
          <w:fldChar w:fldCharType="separate"/>
        </w:r>
        <w:r w:rsidR="00362057">
          <w:rPr>
            <w:noProof/>
            <w:webHidden/>
          </w:rPr>
          <w:t>40</w:t>
        </w:r>
        <w:r>
          <w:rPr>
            <w:noProof/>
            <w:webHidden/>
          </w:rPr>
          <w:fldChar w:fldCharType="end"/>
        </w:r>
      </w:hyperlink>
    </w:p>
    <w:p w14:paraId="57266053" w14:textId="5EB4BE20" w:rsidR="00744B2B" w:rsidRDefault="00744B2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6240161" w:history="1">
        <w:r w:rsidRPr="00EE5935">
          <w:rPr>
            <w:rStyle w:val="Hyperlink"/>
            <w:bCs/>
            <w:noProof/>
          </w:rPr>
          <w:t>Equation 19: T-min Calculation</w:t>
        </w:r>
        <w:r>
          <w:rPr>
            <w:noProof/>
            <w:webHidden/>
          </w:rPr>
          <w:tab/>
        </w:r>
        <w:r>
          <w:rPr>
            <w:noProof/>
            <w:webHidden/>
          </w:rPr>
          <w:fldChar w:fldCharType="begin"/>
        </w:r>
        <w:r>
          <w:rPr>
            <w:noProof/>
            <w:webHidden/>
          </w:rPr>
          <w:instrText xml:space="preserve"> PAGEREF _Toc106240161 \h </w:instrText>
        </w:r>
        <w:r>
          <w:rPr>
            <w:noProof/>
            <w:webHidden/>
          </w:rPr>
        </w:r>
        <w:r>
          <w:rPr>
            <w:noProof/>
            <w:webHidden/>
          </w:rPr>
          <w:fldChar w:fldCharType="separate"/>
        </w:r>
        <w:r w:rsidR="00362057">
          <w:rPr>
            <w:noProof/>
            <w:webHidden/>
          </w:rPr>
          <w:t>40</w:t>
        </w:r>
        <w:r>
          <w:rPr>
            <w:noProof/>
            <w:webHidden/>
          </w:rPr>
          <w:fldChar w:fldCharType="end"/>
        </w:r>
      </w:hyperlink>
    </w:p>
    <w:p w14:paraId="6997CA56" w14:textId="764A2FE8" w:rsidR="00C90065" w:rsidRDefault="0081378F" w:rsidP="00C90065">
      <w:pPr>
        <w:pStyle w:val="content"/>
        <w:sectPr w:rsidR="00C90065" w:rsidSect="00C90065">
          <w:headerReference w:type="default" r:id="rId16"/>
          <w:footerReference w:type="default" r:id="rId17"/>
          <w:pgSz w:w="11906" w:h="16838"/>
          <w:pgMar w:top="1418" w:right="1701" w:bottom="1418" w:left="1814" w:header="720" w:footer="720" w:gutter="0"/>
          <w:pgNumType w:fmt="lowerRoman" w:start="1"/>
          <w:cols w:space="720"/>
        </w:sectPr>
      </w:pPr>
      <w:r>
        <w:fldChar w:fldCharType="end"/>
      </w:r>
    </w:p>
    <w:p w14:paraId="7F3A2572" w14:textId="77777777" w:rsidR="00C90065" w:rsidRPr="00C90065" w:rsidRDefault="00C90065" w:rsidP="00C90065">
      <w:pPr>
        <w:pStyle w:val="content"/>
      </w:pPr>
    </w:p>
    <w:p w14:paraId="74BB8F4E" w14:textId="77777777" w:rsidR="00AD3017" w:rsidRDefault="00F804C2" w:rsidP="00940E64">
      <w:pPr>
        <w:pStyle w:val="Heading1"/>
      </w:pPr>
      <w:bookmarkStart w:id="12" w:name="_Toc106240016"/>
      <w:r w:rsidRPr="00940E64">
        <w:lastRenderedPageBreak/>
        <w:t>Introduction</w:t>
      </w:r>
      <w:bookmarkEnd w:id="10"/>
      <w:bookmarkEnd w:id="12"/>
      <w:r w:rsidR="00B063E3">
        <w:t xml:space="preserve"> </w:t>
      </w:r>
    </w:p>
    <w:p w14:paraId="5A759E24" w14:textId="77777777" w:rsidR="0099388A" w:rsidRDefault="0099388A" w:rsidP="00CF6381">
      <w:pPr>
        <w:pStyle w:val="Heading2"/>
      </w:pPr>
      <w:bookmarkStart w:id="13" w:name="_Toc106240017"/>
      <w:r w:rsidRPr="003D631F">
        <w:t>Background</w:t>
      </w:r>
      <w:bookmarkEnd w:id="13"/>
      <w:r w:rsidRPr="0099388A">
        <w:t xml:space="preserve"> </w:t>
      </w:r>
    </w:p>
    <w:p w14:paraId="6819EDF7" w14:textId="26C0B648" w:rsidR="00BC3224" w:rsidRDefault="00997CEE" w:rsidP="00EA1BF7">
      <w:r w:rsidRPr="00130D76">
        <w:t>Biologically Inspired Algorithm</w:t>
      </w:r>
      <w:r w:rsidR="00B4274C">
        <w:t xml:space="preserve"> </w:t>
      </w:r>
      <w:r w:rsidR="00BF294B">
        <w:t xml:space="preserve">is </w:t>
      </w:r>
      <w:r w:rsidR="00B4274C">
        <w:t>a term used to denote</w:t>
      </w:r>
      <w:r w:rsidR="00BC3224">
        <w:t xml:space="preserve"> a family of</w:t>
      </w:r>
      <w:r w:rsidR="00B4274C">
        <w:t xml:space="preserve"> algorithms</w:t>
      </w:r>
      <w:r w:rsidR="00BC3224">
        <w:t xml:space="preserve"> </w:t>
      </w:r>
      <w:r w:rsidR="00B4274C">
        <w:t>that ar</w:t>
      </w:r>
      <w:r w:rsidR="00BC3224">
        <w:t>o</w:t>
      </w:r>
      <w:r w:rsidR="00B4274C">
        <w:t>se from an analysis of nature’s solution</w:t>
      </w:r>
      <w:r w:rsidR="00BF294B">
        <w:t>s</w:t>
      </w:r>
      <w:r w:rsidR="00B4274C">
        <w:t xml:space="preserve"> to common problems</w:t>
      </w:r>
      <w:r w:rsidR="00C60E04">
        <w:t>.</w:t>
      </w:r>
      <w:r w:rsidR="00450007">
        <w:t xml:space="preserve"> </w:t>
      </w:r>
      <w:r w:rsidR="00C60E04">
        <w:t xml:space="preserve">They are further subcategorized by their general methodologies </w:t>
      </w:r>
      <w:r w:rsidR="00B4274C">
        <w:t xml:space="preserve">like </w:t>
      </w:r>
      <w:r w:rsidR="00BF294B">
        <w:rPr>
          <w:i/>
          <w:iCs/>
        </w:rPr>
        <w:t>evolutionary</w:t>
      </w:r>
      <w:r w:rsidR="001A4A6C">
        <w:rPr>
          <w:i/>
          <w:iCs/>
        </w:rPr>
        <w:t xml:space="preserve"> </w:t>
      </w:r>
      <w:r>
        <w:rPr>
          <w:i/>
          <w:iCs/>
        </w:rPr>
        <w:t>algorithms</w:t>
      </w:r>
      <w:r w:rsidR="00B4274C">
        <w:t xml:space="preserve"> (using the concept of gene</w:t>
      </w:r>
      <w:r w:rsidR="004E367B">
        <w:t xml:space="preserve">tic </w:t>
      </w:r>
      <w:r w:rsidR="00B4274C">
        <w:t>crossovers)</w:t>
      </w:r>
      <w:r w:rsidR="00450007">
        <w:t xml:space="preserve"> and </w:t>
      </w:r>
      <w:r w:rsidR="00BF294B">
        <w:rPr>
          <w:i/>
          <w:iCs/>
        </w:rPr>
        <w:t xml:space="preserve">swarm intelligence </w:t>
      </w:r>
      <w:r w:rsidR="00B4274C">
        <w:t>(</w:t>
      </w:r>
      <w:r w:rsidR="004E367B">
        <w:t>modelled</w:t>
      </w:r>
      <w:r w:rsidR="00B4274C">
        <w:t xml:space="preserve"> after the </w:t>
      </w:r>
      <w:r w:rsidR="004E367B">
        <w:t>behaviours</w:t>
      </w:r>
      <w:r w:rsidR="00B4274C">
        <w:t xml:space="preserve"> of creatures</w:t>
      </w:r>
      <w:r w:rsidR="004E367B">
        <w:t xml:space="preserve"> </w:t>
      </w:r>
      <w:r w:rsidR="00B4274C">
        <w:t>that operate in swarms</w:t>
      </w:r>
      <w:r w:rsidR="004E367B">
        <w:t xml:space="preserve"> like birds, fish and bees</w:t>
      </w:r>
      <w:r w:rsidR="00B4274C">
        <w:t>; using a team of multiple simplistic agents working together</w:t>
      </w:r>
      <w:r w:rsidR="004E367B">
        <w:t xml:space="preserve"> to solve a complex problem</w:t>
      </w:r>
      <w:r w:rsidR="00B4274C">
        <w:t>),</w:t>
      </w:r>
      <w:r w:rsidR="00450007">
        <w:t xml:space="preserve"> </w:t>
      </w:r>
      <w:r w:rsidR="00B4274C">
        <w:t xml:space="preserve">among many others. </w:t>
      </w:r>
    </w:p>
    <w:p w14:paraId="4095BF58" w14:textId="77777777" w:rsidR="00760500" w:rsidRDefault="00760500" w:rsidP="00EA1BF7"/>
    <w:p w14:paraId="45CB18BD" w14:textId="2FE6DBE8" w:rsidR="00F441AC" w:rsidRDefault="00E72B69" w:rsidP="009B67FD">
      <w:r>
        <w:t xml:space="preserve">Originally developed </w:t>
      </w:r>
      <w:r w:rsidR="00760500">
        <w:t>sometime</w:t>
      </w:r>
      <w:r>
        <w:t xml:space="preserve"> in the 1960s, o</w:t>
      </w:r>
      <w:r w:rsidR="00BC3224">
        <w:t>ne of the earlies</w:t>
      </w:r>
      <w:r w:rsidR="005255AB">
        <w:t>t occurring members</w:t>
      </w:r>
      <w:r w:rsidR="00BC3224">
        <w:t xml:space="preserve"> of these </w:t>
      </w:r>
      <w:r w:rsidR="005255AB">
        <w:t xml:space="preserve">Biologically Inspired Algorithms </w:t>
      </w:r>
      <w:r w:rsidR="00EA1BF7">
        <w:t xml:space="preserve">in history </w:t>
      </w:r>
      <w:r w:rsidR="005255AB">
        <w:t xml:space="preserve">is the </w:t>
      </w:r>
      <w:r w:rsidR="005255AB" w:rsidRPr="004417F6">
        <w:rPr>
          <w:i/>
          <w:iCs/>
        </w:rPr>
        <w:t>Genetic Algorithm</w:t>
      </w:r>
      <w:r w:rsidR="005255AB">
        <w:t xml:space="preserve"> inspired by Charles Darwin’s theory of </w:t>
      </w:r>
      <w:r w:rsidR="005255AB" w:rsidRPr="00EA1BF7">
        <w:t>evolution</w:t>
      </w:r>
      <w:r w:rsidR="005255AB">
        <w:t xml:space="preserve"> through natural selection</w:t>
      </w:r>
      <w:r w:rsidR="00D131B6">
        <w:t xml:space="preserve"> </w:t>
      </w:r>
      <w:r w:rsidR="00D131B6">
        <w:fldChar w:fldCharType="begin"/>
      </w:r>
      <w:r w:rsidR="00D131B6">
        <w:instrText xml:space="preserve"> ADDIN ZOTERO_ITEM CSL_CITATION {"citationID":"XzTJZlom","properties":{"formattedCitation":"(Coley, 1999)","plainCitation":"(Coley, 1999)","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schema":"https://github.com/citation-style-language/schema/raw/master/csl-citation.json"} </w:instrText>
      </w:r>
      <w:r w:rsidR="00D131B6">
        <w:fldChar w:fldCharType="separate"/>
      </w:r>
      <w:r w:rsidR="00D131B6" w:rsidRPr="00D131B6">
        <w:t>(Coley, 1999)</w:t>
      </w:r>
      <w:r w:rsidR="00D131B6">
        <w:fldChar w:fldCharType="end"/>
      </w:r>
      <w:r w:rsidR="005255AB">
        <w:t>.</w:t>
      </w:r>
      <w:r w:rsidR="00EA1BF7">
        <w:t xml:space="preserve"> </w:t>
      </w:r>
      <w:r w:rsidR="002F5D7E" w:rsidRPr="002F5D7E">
        <w:t xml:space="preserve">Progressing </w:t>
      </w:r>
      <w:r w:rsidR="002F5D7E">
        <w:t xml:space="preserve">on through the latter quarter of the nineties marked revolutionary findings in the development of more AI technologies like evolutionary computation </w:t>
      </w:r>
      <w:r w:rsidR="002F5D7E">
        <w:fldChar w:fldCharType="begin"/>
      </w:r>
      <w:r w:rsidR="002F5D7E">
        <w:instrText xml:space="preserve"> ADDIN ZOTERO_ITEM CSL_CITATION {"citationID":"7W8Wht71","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rsidR="002F5D7E">
        <w:fldChar w:fldCharType="separate"/>
      </w:r>
      <w:r w:rsidR="002F5D7E" w:rsidRPr="002F5D7E">
        <w:t>(Back et al., 1997)</w:t>
      </w:r>
      <w:r w:rsidR="002F5D7E">
        <w:fldChar w:fldCharType="end"/>
      </w:r>
      <w:r w:rsidR="002F5D7E">
        <w:t xml:space="preserve"> and the Artificial Neural Network </w:t>
      </w:r>
      <w:r w:rsidR="002F5D7E">
        <w:fldChar w:fldCharType="begin"/>
      </w:r>
      <w:r w:rsidR="002F5D7E">
        <w:instrText xml:space="preserve"> ADDIN ZOTERO_ITEM CSL_CITATION {"citationID":"LAoSCvLT","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rsidR="002F5D7E">
        <w:fldChar w:fldCharType="separate"/>
      </w:r>
      <w:r w:rsidR="002F5D7E" w:rsidRPr="002F5D7E">
        <w:t>(Jain et al., 1996)</w:t>
      </w:r>
      <w:r w:rsidR="002F5D7E">
        <w:fldChar w:fldCharType="end"/>
      </w:r>
      <w:r w:rsidR="001E2497">
        <w:t xml:space="preserve"> modelled after the inner workings of the brain</w:t>
      </w:r>
      <w:r w:rsidR="002F5D7E">
        <w:t xml:space="preserve">. </w:t>
      </w:r>
      <w:r w:rsidR="009B67FD">
        <w:t xml:space="preserve">These </w:t>
      </w:r>
      <w:r w:rsidR="001E2497">
        <w:t xml:space="preserve">algorithms have found great application in a variety of fields, but few findings made during that time </w:t>
      </w:r>
      <w:r w:rsidR="00C020AB">
        <w:t xml:space="preserve">have </w:t>
      </w:r>
      <w:r w:rsidR="001E2497">
        <w:t xml:space="preserve">brought as many revolutionary insights to AI as </w:t>
      </w:r>
      <w:r w:rsidR="00B66F88">
        <w:t xml:space="preserve">the </w:t>
      </w:r>
      <w:r w:rsidR="001E2497">
        <w:t xml:space="preserve">emergence of </w:t>
      </w:r>
      <w:r w:rsidR="00850FEE" w:rsidRPr="00850FEE">
        <w:rPr>
          <w:i/>
          <w:iCs/>
        </w:rPr>
        <w:t>s</w:t>
      </w:r>
      <w:r w:rsidR="001E2497" w:rsidRPr="00850FEE">
        <w:rPr>
          <w:i/>
          <w:iCs/>
        </w:rPr>
        <w:t>warm</w:t>
      </w:r>
      <w:r w:rsidR="00850FEE" w:rsidRPr="00850FEE">
        <w:rPr>
          <w:i/>
          <w:iCs/>
        </w:rPr>
        <w:t xml:space="preserve"> i</w:t>
      </w:r>
      <w:r w:rsidR="001E2497" w:rsidRPr="00850FEE">
        <w:rPr>
          <w:i/>
          <w:iCs/>
        </w:rPr>
        <w:t>ntelligence</w:t>
      </w:r>
      <w:r w:rsidR="00D131B6">
        <w:t xml:space="preserve"> </w:t>
      </w:r>
      <w:r w:rsidR="00D131B6">
        <w:fldChar w:fldCharType="begin"/>
      </w:r>
      <w:r w:rsidR="00D131B6">
        <w:instrText xml:space="preserve"> ADDIN ZOTERO_ITEM CSL_CITATION {"citationID":"eSVescuV","properties":{"formattedCitation":"(Kennedy et al., 2001)","plainCitation":"(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D131B6">
        <w:fldChar w:fldCharType="separate"/>
      </w:r>
      <w:r w:rsidR="00D131B6" w:rsidRPr="00D131B6">
        <w:t>(Kennedy et al., 2001)</w:t>
      </w:r>
      <w:r w:rsidR="00D131B6">
        <w:fldChar w:fldCharType="end"/>
      </w:r>
      <w:r w:rsidR="001E2497">
        <w:t xml:space="preserve">. </w:t>
      </w:r>
    </w:p>
    <w:p w14:paraId="1B80D5BE" w14:textId="77777777" w:rsidR="00F441AC" w:rsidRDefault="00F441AC" w:rsidP="009B67FD"/>
    <w:p w14:paraId="38948DA6" w14:textId="70C3E437" w:rsidR="00164703" w:rsidRDefault="001E2497" w:rsidP="009B67FD">
      <w:r>
        <w:t xml:space="preserve">Swarm intelligence </w:t>
      </w:r>
      <w:r w:rsidR="00D131B6">
        <w:t xml:space="preserve">is </w:t>
      </w:r>
      <w:r w:rsidR="00F441AC">
        <w:t xml:space="preserve">a method developed to allow exploitation of social </w:t>
      </w:r>
      <w:r w:rsidR="00442536">
        <w:t xml:space="preserve">behaviours by splitting the computational requirements for performing complex tasks and calculations across a group, or swarm, of </w:t>
      </w:r>
      <w:r w:rsidR="00397ED1">
        <w:t xml:space="preserve">simplistic </w:t>
      </w:r>
      <w:r w:rsidR="00442536">
        <w:t>inter-communicating individual agents. Inspiration for the design was taken from the collective behaviour of social organisms such as ants, termites, bees, birds, and fish</w:t>
      </w:r>
      <w:r w:rsidR="004F0AD4">
        <w:t>.</w:t>
      </w:r>
      <w:r w:rsidR="00ED02B6">
        <w:t xml:space="preserve"> </w:t>
      </w:r>
      <w:r w:rsidR="004F0AD4">
        <w:t>Two of</w:t>
      </w:r>
      <w:r w:rsidR="00397ED1">
        <w:t xml:space="preserve"> the most popular algorithms that arose from implementations of swarm intelligence are the </w:t>
      </w:r>
      <w:r w:rsidR="00397ED1" w:rsidRPr="00397ED1">
        <w:rPr>
          <w:i/>
          <w:iCs/>
        </w:rPr>
        <w:t>Ant Colony Optimization</w:t>
      </w:r>
      <w:r w:rsidR="00397ED1">
        <w:t xml:space="preserve"> and the </w:t>
      </w:r>
      <w:r w:rsidR="00397ED1" w:rsidRPr="00397ED1">
        <w:rPr>
          <w:i/>
          <w:iCs/>
        </w:rPr>
        <w:t>Particle Swarm Optimization</w:t>
      </w:r>
      <w:r w:rsidR="00397ED1">
        <w:t xml:space="preserve"> algorithms </w:t>
      </w:r>
      <w:r w:rsidR="00442536">
        <w:fldChar w:fldCharType="begin"/>
      </w:r>
      <w:r w:rsidR="00ED02B6">
        <w:instrText xml:space="preserve"> ADDIN ZOTERO_ITEM CSL_CITATION {"citationID":"H3e1c8Gm","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442536">
        <w:fldChar w:fldCharType="separate"/>
      </w:r>
      <w:r w:rsidR="00ED02B6" w:rsidRPr="00ED02B6">
        <w:t>(Blum &amp; Li, 2008)</w:t>
      </w:r>
      <w:r w:rsidR="00442536">
        <w:fldChar w:fldCharType="end"/>
      </w:r>
      <w:r w:rsidR="00442536">
        <w:t>.</w:t>
      </w:r>
      <w:r w:rsidR="00ED02B6">
        <w:t xml:space="preserve"> </w:t>
      </w:r>
    </w:p>
    <w:p w14:paraId="360AF8EA" w14:textId="77777777" w:rsidR="00397ED1" w:rsidRDefault="00397ED1" w:rsidP="009B67FD"/>
    <w:p w14:paraId="5DFBFA27" w14:textId="380F8507" w:rsidR="00397ED1" w:rsidRPr="00760500" w:rsidRDefault="00FC0035" w:rsidP="009B67FD">
      <w:r w:rsidRPr="00FC0035">
        <w:t xml:space="preserve">Ant Colony </w:t>
      </w:r>
      <w:r w:rsidR="00397ED1">
        <w:t xml:space="preserve">and </w:t>
      </w:r>
      <w:r>
        <w:t>Particle Swarm Optimization</w:t>
      </w:r>
      <w:r w:rsidR="00760500">
        <w:t xml:space="preserve"> </w:t>
      </w:r>
      <w:r w:rsidR="00C96862">
        <w:t xml:space="preserve">have </w:t>
      </w:r>
      <w:r>
        <w:t xml:space="preserve">both </w:t>
      </w:r>
      <w:r w:rsidR="00C96862">
        <w:t xml:space="preserve">found </w:t>
      </w:r>
      <w:r w:rsidR="00D27CFD">
        <w:t>success in application</w:t>
      </w:r>
      <w:r w:rsidR="00C96862">
        <w:t xml:space="preserve"> </w:t>
      </w:r>
      <w:r w:rsidR="00D27CFD">
        <w:t xml:space="preserve">to discrete and continuous domains respectively. </w:t>
      </w:r>
      <w:r w:rsidR="00AF3739">
        <w:t>Ant Colony Optimization</w:t>
      </w:r>
      <w:r w:rsidR="00D27CFD">
        <w:t xml:space="preserve"> has been used as a</w:t>
      </w:r>
      <w:r w:rsidR="00850FEE">
        <w:t xml:space="preserve">n </w:t>
      </w:r>
      <w:r w:rsidR="00D27CFD">
        <w:t xml:space="preserve">approach to feature selection </w:t>
      </w:r>
      <w:r w:rsidR="00D27CFD">
        <w:fldChar w:fldCharType="begin"/>
      </w:r>
      <w:r w:rsidR="00A50A9B">
        <w:instrText xml:space="preserve"> ADDIN ZOTERO_ITEM CSL_CITATION {"citationID":"0r0oRZy8","properties":{"formattedCitation":"(Chen et al., 2010)","plainCitation":"(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sidR="00D27CFD">
        <w:fldChar w:fldCharType="separate"/>
      </w:r>
      <w:r w:rsidR="00A50A9B" w:rsidRPr="00A50A9B">
        <w:t>(Chen et al., 2010)</w:t>
      </w:r>
      <w:r w:rsidR="00D27CFD">
        <w:fldChar w:fldCharType="end"/>
      </w:r>
      <w:r w:rsidR="00D27CFD">
        <w:t xml:space="preserve">, heart disease prediction and classification </w:t>
      </w:r>
      <w:r w:rsidR="00D27CFD">
        <w:fldChar w:fldCharType="begin"/>
      </w:r>
      <w:r w:rsidR="00D27CFD">
        <w:instrText xml:space="preserve"> ADDIN ZOTERO_ITEM CSL_CITATION {"citationID":"mXO1HEZq","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sidR="00D27CFD">
        <w:fldChar w:fldCharType="separate"/>
      </w:r>
      <w:r w:rsidR="00D27CFD" w:rsidRPr="00D27CFD">
        <w:t>(Khourdifi &amp; Bahaj, 2019)</w:t>
      </w:r>
      <w:r w:rsidR="00D27CFD">
        <w:fldChar w:fldCharType="end"/>
      </w:r>
      <w:r w:rsidR="00D27CFD">
        <w:t xml:space="preserve"> and real-time routing problems </w:t>
      </w:r>
      <w:r w:rsidR="00D27CFD">
        <w:fldChar w:fldCharType="begin"/>
      </w:r>
      <w:r w:rsidR="00D27CFD">
        <w:instrText xml:space="preserve"> ADDIN ZOTERO_ITEM CSL_CITATION {"citationID":"PM0WAlgz","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sidR="00D27CFD">
        <w:fldChar w:fldCharType="separate"/>
      </w:r>
      <w:r w:rsidR="00D27CFD" w:rsidRPr="00D27CFD">
        <w:rPr>
          <w:szCs w:val="24"/>
        </w:rPr>
        <w:t>(Samà et al., 2016)</w:t>
      </w:r>
      <w:r w:rsidR="00D27CFD">
        <w:fldChar w:fldCharType="end"/>
      </w:r>
      <w:r w:rsidR="00D27CFD">
        <w:t xml:space="preserve">. </w:t>
      </w:r>
      <w:r w:rsidR="00AF3739">
        <w:t>Particle Swarm Optimization</w:t>
      </w:r>
      <w:r w:rsidR="00D27CFD">
        <w:t xml:space="preserve"> has been used for multi-objective optimization </w:t>
      </w:r>
      <w:r w:rsidR="00D27CFD">
        <w:lastRenderedPageBreak/>
        <w:fldChar w:fldCharType="begin"/>
      </w:r>
      <w:r w:rsidR="00D27CFD">
        <w:instrText xml:space="preserve"> ADDIN ZOTERO_ITEM CSL_CITATION {"citationID":"RrTVUiN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rsidR="00D27CFD">
        <w:fldChar w:fldCharType="separate"/>
      </w:r>
      <w:r w:rsidR="00D27CFD" w:rsidRPr="00D27CFD">
        <w:t>(Delgarm et al., 2016)</w:t>
      </w:r>
      <w:r w:rsidR="00D27CFD">
        <w:fldChar w:fldCharType="end"/>
      </w:r>
      <w:r w:rsidR="00D27CFD">
        <w:t xml:space="preserve">, </w:t>
      </w:r>
      <w:r w:rsidR="00464D32">
        <w:t xml:space="preserve">clustering for high dimensional datasets </w:t>
      </w:r>
      <w:r w:rsidR="00464D32">
        <w:fldChar w:fldCharType="begin"/>
      </w:r>
      <w:r w:rsidR="00464D32">
        <w:instrText xml:space="preserve"> ADDIN ZOTERO_ITEM CSL_CITATION {"citationID":"svmAqyOt","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rsidR="00464D32">
        <w:fldChar w:fldCharType="separate"/>
      </w:r>
      <w:r w:rsidR="00464D32" w:rsidRPr="00464D32">
        <w:t>(Esmin et al., 2015)</w:t>
      </w:r>
      <w:r w:rsidR="00464D32">
        <w:fldChar w:fldCharType="end"/>
      </w:r>
      <w:r w:rsidR="00464D32">
        <w:t xml:space="preserve"> and scalable optimization through social learning </w:t>
      </w:r>
      <w:r w:rsidR="00464D32">
        <w:fldChar w:fldCharType="begin"/>
      </w:r>
      <w:r w:rsidR="00464D32">
        <w:instrText xml:space="preserve"> ADDIN ZOTERO_ITEM CSL_CITATION {"citationID":"gKErGofo","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rsidR="00464D32">
        <w:fldChar w:fldCharType="separate"/>
      </w:r>
      <w:r w:rsidR="00464D32" w:rsidRPr="00464D32">
        <w:t>(Cheng &amp; Jin, 2015)</w:t>
      </w:r>
      <w:r w:rsidR="00464D32">
        <w:fldChar w:fldCharType="end"/>
      </w:r>
      <w:r w:rsidR="00464D32">
        <w:t xml:space="preserve">. </w:t>
      </w:r>
      <w:r w:rsidR="00B66F88">
        <w:t>W</w:t>
      </w:r>
      <w:r w:rsidR="00464D32">
        <w:t xml:space="preserve">ork has </w:t>
      </w:r>
      <w:r w:rsidR="00760500">
        <w:t xml:space="preserve">also </w:t>
      </w:r>
      <w:r w:rsidR="00464D32">
        <w:t xml:space="preserve">been done to bridge the gap in application domains between the two algorithms </w:t>
      </w:r>
      <w:r w:rsidR="0007751A">
        <w:t xml:space="preserve">by introducing variations in design that allow the Ant colony to operate in continuous domains </w:t>
      </w:r>
      <w:r w:rsidR="0007751A">
        <w:fldChar w:fldCharType="begin"/>
      </w:r>
      <w:r w:rsidR="00923965">
        <w:instrText xml:space="preserve"> ADDIN ZOTERO_ITEM CSL_CITATION {"citationID":"esmyHXyO","properties":{"formattedCitation":"(Socha &amp; Dorigo, 2008)","plainCitation":"(Socha &amp; Dorigo, 2008)","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sidR="0007751A">
        <w:fldChar w:fldCharType="separate"/>
      </w:r>
      <w:r w:rsidR="00923965" w:rsidRPr="00923965">
        <w:t>(Socha &amp; Dorigo, 2008)</w:t>
      </w:r>
      <w:r w:rsidR="0007751A">
        <w:fldChar w:fldCharType="end"/>
      </w:r>
      <w:r w:rsidR="0007751A">
        <w:t xml:space="preserve">, and facilitating operation in </w:t>
      </w:r>
      <w:r w:rsidR="00442D30">
        <w:t>discrete</w:t>
      </w:r>
      <w:r w:rsidR="0007751A">
        <w:t xml:space="preserve"> domains for the Particle swarm </w:t>
      </w:r>
      <w:r w:rsidR="00464D32">
        <w:fldChar w:fldCharType="begin"/>
      </w:r>
      <w:r w:rsidR="00923965">
        <w:instrText xml:space="preserve"> ADDIN ZOTERO_ITEM CSL_CITATION {"citationID":"soUfBnzc","properties":{"formattedCitation":"(Zhong et al., 2007)","plainCitation":"(Zhong et al., 2007)","noteIndex":0},"citationItems":[{"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rsidR="00464D32">
        <w:fldChar w:fldCharType="separate"/>
      </w:r>
      <w:r w:rsidR="00923965" w:rsidRPr="00923965">
        <w:t>(Zhong et al., 2007)</w:t>
      </w:r>
      <w:r w:rsidR="00464D32">
        <w:fldChar w:fldCharType="end"/>
      </w:r>
      <w:r w:rsidR="00923965">
        <w:t xml:space="preserve">. </w:t>
      </w:r>
      <w:r w:rsidR="004D787E">
        <w:t>Along with this, c</w:t>
      </w:r>
      <w:r w:rsidR="00760500">
        <w:t xml:space="preserve">omparative analysis has been </w:t>
      </w:r>
      <w:r w:rsidR="00923965">
        <w:t xml:space="preserve">performed </w:t>
      </w:r>
      <w:r w:rsidR="00760500">
        <w:t xml:space="preserve">on </w:t>
      </w:r>
      <w:r>
        <w:t>these algorithms</w:t>
      </w:r>
      <w:r w:rsidR="00A42A30">
        <w:t xml:space="preserve"> </w:t>
      </w:r>
      <w:r w:rsidR="00172248">
        <w:t>to draw a better understanding of their strengths and weaknesses</w:t>
      </w:r>
      <w:r w:rsidR="006D63A0">
        <w:t xml:space="preserve"> </w:t>
      </w:r>
      <w:r w:rsidR="009F0116">
        <w:fldChar w:fldCharType="begin"/>
      </w:r>
      <w:r w:rsidR="009F0116">
        <w:instrText xml:space="preserve"> ADDIN ZOTERO_ITEM CSL_CITATION {"citationID":"aSuvwZLy","properties":{"formattedCitation":"(Castillo et al., 2012; Selvi &amp; Umarani, 2010)","plainCitation":"(Castillo et al., 2012; Selvi &amp; Umarani, 2010)","noteIndex":0},"citationItems":[{"id":199,"uris":["http://zotero.org/users/7139034/items/Y9S8SSLM"],"itemData":{"id":199,"type":"article-journal","abstract":"In this paper we describe the application of Ant Colony Optimization (ACO) and Particle Swarm Optimization (PSO) on the optimization of the membership functions’ parameters of a fuzzy logic controller (FLC) in order to find the optimal intelligent controller for an autonomous wheeled mobile robot. The results obtained by the simulations performed are statistically compared among them and the previous work results obtained with GAs in order to find which is the best optimization technique for this particular robotics problem.","collection-title":"Swarm Intelligence and Its Applications","container-title":"Information Sciences","DOI":"10.1016/j.ins.2010.02.022","ISSN":"0020-0255","journalAbbreviation":"Information Sciences","language":"en","page":"19-38","source":"ScienceDirect","title":"Comparative study of bio-inspired algorithms applied to the optimization of type-1 and type-2 fuzzy controllers for an autonomous mobile robot","volume":"192","author":[{"family":"Castillo","given":"Oscar"},{"family":"Martínez-Marroquín","given":"Ricardo"},{"family":"Melin","given":"Patricia"},{"family":"Valdez","given":"Fevrier"},{"family":"Soria","given":"José"}],"issued":{"date-parts":[["2012",6,1]]}}},{"id":344,"uris":["http://zotero.org/users/7139034/items/NF38EDDT"],"itemData":{"id":344,"type":"article-journal","abstract":"For a decade swarm Intelligence, an artificialintelligence discipline, is concerned with thedesign of intelligent multi-agent systems bytaking inspiration from the collective behaviorsof social insects and other animal societies. Theyare characterized by a decentralized way ofworking that mimics the behavior of the swarm.Swarm Intelligence is a successful paradigm forthe algorithm with complex problems. This paperfocuses on the comparative analysis of mostsuccessful methods of optimization techniquesinspired by Swarm Intelligence (SI) : Ant ColonyOptimization (ACO) and Particle SwarmOptimization (PSO). An elaborate comparativeanalysis is carried out to endow these algorithmswith fitness sharing, aiming to investigatewhether this improves performance which can beimplemented in the evolutionary algorithms.","container-title":"International Journal of Computer Applications","DOI":"10.5120/908-1286","journalAbbreviation":"International Journal of Computer Applications","source":"ResearchGate","title":"Comparative Analysis of Ant Colony and Particle Swarm Optimization Techniques","volume":"5","author":[{"family":"Selvi","given":"V."},{"family":"Umarani","given":"Dr.R."}],"issued":{"date-parts":[["2010",8,10]]}}}],"schema":"https://github.com/citation-style-language/schema/raw/master/csl-citation.json"} </w:instrText>
      </w:r>
      <w:r w:rsidR="009F0116">
        <w:fldChar w:fldCharType="separate"/>
      </w:r>
      <w:r w:rsidR="009F0116" w:rsidRPr="009F0116">
        <w:t>(Castillo et al., 2012; Selvi &amp; Umarani, 2010)</w:t>
      </w:r>
      <w:r w:rsidR="009F0116">
        <w:fldChar w:fldCharType="end"/>
      </w:r>
      <w:r w:rsidR="00172248">
        <w:t>.</w:t>
      </w:r>
      <w:r w:rsidR="002D479C" w:rsidDel="00187A3D">
        <w:t xml:space="preserve"> </w:t>
      </w:r>
      <w:r w:rsidR="00172248">
        <w:t>An</w:t>
      </w:r>
      <w:r w:rsidR="00760500">
        <w:t xml:space="preserve"> age-old </w:t>
      </w:r>
      <w:r w:rsidR="00172248">
        <w:t xml:space="preserve">method </w:t>
      </w:r>
      <w:r w:rsidR="004D787E">
        <w:t>used for general</w:t>
      </w:r>
      <w:r w:rsidR="00FF3A9E">
        <w:t xml:space="preserve"> comparative analysis is the </w:t>
      </w:r>
      <w:r w:rsidR="00760500">
        <w:t xml:space="preserve">combinatorial optimization problem: </w:t>
      </w:r>
      <w:r w:rsidR="00760500" w:rsidRPr="00760500">
        <w:rPr>
          <w:i/>
          <w:iCs/>
        </w:rPr>
        <w:t>The Traveling Salesman Problem</w:t>
      </w:r>
      <w:r w:rsidR="00FF3A9E">
        <w:t>;</w:t>
      </w:r>
      <w:r w:rsidR="00760500">
        <w:t xml:space="preserve"> a study for which</w:t>
      </w:r>
      <w:r w:rsidR="00AF3739">
        <w:t xml:space="preserve"> Ant Colony Optimization</w:t>
      </w:r>
      <w:r w:rsidR="004417F6">
        <w:t xml:space="preserve"> </w:t>
      </w:r>
      <w:r w:rsidR="00760500">
        <w:t>has had great accomplishments</w:t>
      </w:r>
      <w:r w:rsidR="00FF3A9E">
        <w:t xml:space="preserve"> </w:t>
      </w:r>
      <w:r w:rsidR="00FF3A9E">
        <w:fldChar w:fldCharType="begin"/>
      </w:r>
      <w:r w:rsidR="004D787E">
        <w:instrText xml:space="preserve"> ADDIN ZOTERO_ITEM CSL_CITATION {"citationID":"rw52kJhi","properties":{"formattedCitation":"(Dorigo &amp; Gambardella, 1997; Lin, 1965)","plainCitation":"(Dorigo &amp; Gambardella, 1997; Lin, 1965)","noteIndex":0},"citationItems":[{"id":618,"uris":["http://zotero.org/users/7139034/items/829HYYY7"],"itemData":{"id":618,"type":"article-journal","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container-title":"IEEE Transactions on Evolutionary Computation","DOI":"10.1109/4235.585892","ISSN":"1941-0026","issue":"1","note":"event: IEEE Transactions on Evolutionary Computation","page":"53-66","source":"IEEE Xplore","title":"Ant colony system: a cooperative learning approach to the traveling salesman problem","title-short":"Ant colony system","volume":"1","author":[{"family":"Dorigo","given":"M."},{"family":"Gambardella","given":"L.M."}],"issued":{"date-parts":[["1997",4]]}}},{"id":616,"uris":["http://zotero.org/users/7139034/items/TX9HL4GU"],"itemData":{"id":616,"type":"article-journal","abstract":"Two algorithms for solving the (symmetric distance) traveling salesman problem have been programmed for a high-speed digital computer. The first produces guaranteed optimal solution for problems involving no more than 13 cities; the time required (IBM 7094 II) varies from 60 milliseconds for a 9-city problem to 1.75 seconds for a 13-city problem. The second algorithm produces precisely characterized, locally optimal solutions for large problems (up to 145 cities) in an extremely short time and is based on a general heuristic. approach believed to be of general applicability to various optimization problems. The average time required to obtain a locally optimal solution is under 30n3 microseconds where n is the number of cities involved. Repeated runs on a problem from random initial tours result in a high probability of finding the optimal solution among the locally optimal solutions obtained. For large problems where many locally optimal solutions have to be obtained in order to be reasonably assured of having the optimal solution, an efficient reduction scheme is incorporated in the program to reduce the total computation time by a substantial amount.","container-title":"Bell System Technical Journal","DOI":"10.1002/j.1538-7305.1965.tb04146.x","ISSN":"1538-7305","issue":"10","language":"en","note":"_eprint: https://onlinelibrary.wiley.com/doi/pdf/10.1002/j.1538-7305.1965.tb04146.x","page":"2245-2269","source":"Wiley Online Library","title":"Computer Solutions of the Traveling Salesman Problem","volume":"44","author":[{"family":"Lin","given":"Shen"}],"issued":{"date-parts":[["1965"]]}}}],"schema":"https://github.com/citation-style-language/schema/raw/master/csl-citation.json"} </w:instrText>
      </w:r>
      <w:r w:rsidR="00FF3A9E">
        <w:fldChar w:fldCharType="separate"/>
      </w:r>
      <w:r w:rsidR="004D787E" w:rsidRPr="004D787E">
        <w:t>(Dorigo &amp; Gambardella, 1997; Lin, 1965)</w:t>
      </w:r>
      <w:r w:rsidR="00FF3A9E">
        <w:fldChar w:fldCharType="end"/>
      </w:r>
      <w:r w:rsidR="00172248">
        <w:t>.</w:t>
      </w:r>
    </w:p>
    <w:p w14:paraId="26B89F82" w14:textId="77777777" w:rsidR="00E020CF" w:rsidRDefault="00E020CF" w:rsidP="009B67FD"/>
    <w:p w14:paraId="6F147973" w14:textId="064CDEA8" w:rsidR="00760500" w:rsidRDefault="00760500" w:rsidP="002F5D7E">
      <w:r>
        <w:t>Through all of this use and analysis, advantages and drawbacks have been highlighted over the years in these algorithms which have led to the development of algorithm variants being built that try to address them. Hybrids have also been built</w:t>
      </w:r>
      <w:r w:rsidR="006C1731">
        <w:t>,</w:t>
      </w:r>
      <w:r>
        <w:t xml:space="preserve"> </w:t>
      </w:r>
      <w:r w:rsidR="00E020CF">
        <w:t xml:space="preserve">through which the methodologies of the given algorithms are combined in an effort to </w:t>
      </w:r>
      <w:r w:rsidR="0092385F">
        <w:t xml:space="preserve">merge their strengths. </w:t>
      </w:r>
      <w:r>
        <w:t xml:space="preserve">A study done by </w:t>
      </w:r>
      <w:r w:rsidR="00E60CDD" w:rsidRPr="00E60CDD">
        <w:t xml:space="preserve">Huang </w:t>
      </w:r>
      <w:r w:rsidR="00E60CDD" w:rsidRPr="006D63A0">
        <w:rPr>
          <w:i/>
          <w:iCs/>
        </w:rPr>
        <w:t xml:space="preserve">et al. </w:t>
      </w:r>
      <w:r w:rsidR="00E60CDD">
        <w:fldChar w:fldCharType="begin"/>
      </w:r>
      <w:r w:rsidR="00997691">
        <w:instrText xml:space="preserve"> ADDIN ZOTERO_ITEM CSL_CITATION {"citationID":"528ckA9W","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sidR="00E60CDD">
        <w:fldChar w:fldCharType="separate"/>
      </w:r>
      <w:r w:rsidR="00E60CDD" w:rsidRPr="00E60CDD">
        <w:t>(2013)</w:t>
      </w:r>
      <w:r w:rsidR="00E60CDD">
        <w:fldChar w:fldCharType="end"/>
      </w:r>
      <w:r w:rsidR="00E60CDD">
        <w:t xml:space="preserve"> demonstrated </w:t>
      </w:r>
      <w:r w:rsidR="0083049E">
        <w:t>some of the techniques through which hybrid models can be buil</w:t>
      </w:r>
      <w:r w:rsidR="00B66F88">
        <w:t>t</w:t>
      </w:r>
      <w:r w:rsidR="0083049E">
        <w:t xml:space="preserve"> and</w:t>
      </w:r>
      <w:r w:rsidR="00B66F88">
        <w:t>,</w:t>
      </w:r>
      <w:r w:rsidR="0083049E">
        <w:t xml:space="preserve"> through </w:t>
      </w:r>
      <w:r w:rsidR="00B66F88">
        <w:t xml:space="preserve">the </w:t>
      </w:r>
      <w:r w:rsidR="0083049E">
        <w:t xml:space="preserve">example of </w:t>
      </w:r>
      <w:r w:rsidR="004D787E">
        <w:t>an</w:t>
      </w:r>
      <w:r w:rsidR="0083049E">
        <w:t xml:space="preserve"> </w:t>
      </w:r>
      <w:r w:rsidR="004D787E">
        <w:t xml:space="preserve">Ant Colony </w:t>
      </w:r>
      <w:r w:rsidR="0083049E">
        <w:t xml:space="preserve">and </w:t>
      </w:r>
      <w:r w:rsidR="004D787E">
        <w:t>Particle Swarm h</w:t>
      </w:r>
      <w:r w:rsidR="0083049E">
        <w:t>ybrid</w:t>
      </w:r>
      <w:r w:rsidR="004D787E">
        <w:t xml:space="preserve"> optimization algorithm</w:t>
      </w:r>
      <w:r w:rsidR="0083049E">
        <w:t xml:space="preserve">. </w:t>
      </w:r>
    </w:p>
    <w:p w14:paraId="54723BCE" w14:textId="1EC612F6" w:rsidR="00760500" w:rsidRDefault="00760500" w:rsidP="002F5D7E"/>
    <w:p w14:paraId="3D158D85" w14:textId="77777777" w:rsidR="00C020AB" w:rsidRDefault="00C020AB" w:rsidP="00CF6381">
      <w:pPr>
        <w:pStyle w:val="Heading2"/>
      </w:pPr>
      <w:bookmarkStart w:id="14" w:name="_Toc106240018"/>
      <w:r>
        <w:t>Research Project</w:t>
      </w:r>
      <w:bookmarkEnd w:id="14"/>
    </w:p>
    <w:p w14:paraId="7EE30520" w14:textId="2F5A9704" w:rsidR="00E60CDD" w:rsidRDefault="00465DA9" w:rsidP="002F5D7E">
      <w:r>
        <w:t>Unfortunately, w</w:t>
      </w:r>
      <w:r w:rsidR="001B5CA3" w:rsidRPr="00136217">
        <w:t xml:space="preserve">ith the exception of Huang </w:t>
      </w:r>
      <w:r w:rsidR="001B5CA3" w:rsidRPr="006D63A0">
        <w:rPr>
          <w:i/>
          <w:iCs/>
        </w:rPr>
        <w:t>et al.</w:t>
      </w:r>
      <w:r w:rsidR="001B5CA3" w:rsidRPr="00136217">
        <w:t xml:space="preserve"> (2013), </w:t>
      </w:r>
      <w:r w:rsidR="001B5CA3">
        <w:t>studies conducted</w:t>
      </w:r>
      <w:r w:rsidR="001B5CA3" w:rsidRPr="00136217">
        <w:t xml:space="preserve"> </w:t>
      </w:r>
      <w:r w:rsidR="001B5CA3">
        <w:t xml:space="preserve">in the body of literature concerning hybrid optimization algorithms only ever </w:t>
      </w:r>
      <w:r w:rsidR="001B5CA3" w:rsidRPr="00136217">
        <w:t>document a single hybrid construction methodology</w:t>
      </w:r>
      <w:r w:rsidR="00564C06">
        <w:t xml:space="preserve">. Perhaps through further research into this field, patterns </w:t>
      </w:r>
      <w:r w:rsidR="0060248B">
        <w:t xml:space="preserve">and heuristics </w:t>
      </w:r>
      <w:r w:rsidR="00564C06">
        <w:t xml:space="preserve">can be gleaned to </w:t>
      </w:r>
      <w:r w:rsidR="009E1196">
        <w:t>direct</w:t>
      </w:r>
      <w:r w:rsidR="00564C06">
        <w:t xml:space="preserve"> the choice of hybrid</w:t>
      </w:r>
      <w:r w:rsidR="00D109B4">
        <w:t>ization</w:t>
      </w:r>
      <w:r w:rsidR="00564C06">
        <w:t xml:space="preserve"> method</w:t>
      </w:r>
      <w:r w:rsidR="00D109B4">
        <w:t>s</w:t>
      </w:r>
      <w:r w:rsidR="00564C06">
        <w:t xml:space="preserve"> </w:t>
      </w:r>
      <w:r w:rsidR="009E1196">
        <w:t>justified</w:t>
      </w:r>
      <w:r w:rsidR="00564C06">
        <w:t xml:space="preserve"> </w:t>
      </w:r>
      <w:r w:rsidR="00213AC0">
        <w:t>by</w:t>
      </w:r>
      <w:r w:rsidR="00564C06">
        <w:t xml:space="preserve"> </w:t>
      </w:r>
      <w:r w:rsidR="00213AC0">
        <w:t>highlighted</w:t>
      </w:r>
      <w:r w:rsidR="00564C06">
        <w:t xml:space="preserve"> characteristics found in the base algorithms used.</w:t>
      </w:r>
      <w:r w:rsidR="00213AC0">
        <w:t xml:space="preserve"> Extracting these patterns could, like the revolutionary </w:t>
      </w:r>
      <w:r w:rsidR="00213AC0" w:rsidRPr="004417F6">
        <w:t>Swarm Intelligence</w:t>
      </w:r>
      <w:r w:rsidR="00213AC0">
        <w:t xml:space="preserve">, open up new </w:t>
      </w:r>
      <w:r w:rsidR="0060248B">
        <w:t>avenues</w:t>
      </w:r>
      <w:r w:rsidR="00B66F88">
        <w:t xml:space="preserve"> for our understanding of </w:t>
      </w:r>
      <w:r w:rsidR="0060248B">
        <w:t>AI</w:t>
      </w:r>
      <w:r w:rsidR="00B66F88">
        <w:t>.</w:t>
      </w:r>
    </w:p>
    <w:p w14:paraId="66488659" w14:textId="77777777" w:rsidR="0060248B" w:rsidRDefault="0060248B" w:rsidP="002F5D7E"/>
    <w:p w14:paraId="54C09F75" w14:textId="35B8B9F0" w:rsidR="00950B38" w:rsidRDefault="00D1734B" w:rsidP="00950B38">
      <w:r>
        <w:t>This</w:t>
      </w:r>
      <w:r w:rsidR="00950B38">
        <w:t xml:space="preserve"> project</w:t>
      </w:r>
      <w:r w:rsidR="00FD327A">
        <w:t xml:space="preserve"> </w:t>
      </w:r>
      <w:r w:rsidR="00950B38">
        <w:t>aims to be an advocate of the value gained through hybridization</w:t>
      </w:r>
      <w:r w:rsidR="00950B38">
        <w:rPr>
          <w:lang w:eastAsia="ko-KR"/>
        </w:rPr>
        <w:t xml:space="preserve"> in an effort to raise interest in this field</w:t>
      </w:r>
      <w:r w:rsidR="00FD327A">
        <w:rPr>
          <w:lang w:eastAsia="ko-KR"/>
        </w:rPr>
        <w:t xml:space="preserve"> of research</w:t>
      </w:r>
      <w:r w:rsidR="006720D7">
        <w:t xml:space="preserve">. </w:t>
      </w:r>
      <w:r w:rsidR="00950B38">
        <w:t>This will be done through the research question:</w:t>
      </w:r>
    </w:p>
    <w:p w14:paraId="4030CCFD" w14:textId="7FCC27A7" w:rsidR="00AF3739" w:rsidRDefault="007D747E" w:rsidP="007A1B01">
      <w:pPr>
        <w:jc w:val="center"/>
        <w:rPr>
          <w:i/>
          <w:iCs/>
        </w:rPr>
      </w:pPr>
      <w:r w:rsidRPr="00AF3739">
        <w:rPr>
          <w:i/>
          <w:iCs/>
        </w:rPr>
        <w:lastRenderedPageBreak/>
        <w:t>“</w:t>
      </w:r>
      <w:r w:rsidR="00465DA9" w:rsidRPr="00465DA9">
        <w:rPr>
          <w:i/>
          <w:iCs/>
        </w:rPr>
        <w:t xml:space="preserve">Can hybridization methods applied to biologically </w:t>
      </w:r>
      <w:r w:rsidR="00EE2B36">
        <w:rPr>
          <w:i/>
          <w:iCs/>
        </w:rPr>
        <w:t>ins</w:t>
      </w:r>
      <w:r w:rsidR="00465DA9" w:rsidRPr="00465DA9">
        <w:rPr>
          <w:i/>
          <w:iCs/>
        </w:rPr>
        <w:t>pired</w:t>
      </w:r>
      <w:r w:rsidR="007A1B01">
        <w:rPr>
          <w:i/>
          <w:iCs/>
        </w:rPr>
        <w:t xml:space="preserve"> optimization </w:t>
      </w:r>
      <w:r w:rsidR="007A1B01" w:rsidRPr="00465DA9">
        <w:rPr>
          <w:i/>
          <w:iCs/>
        </w:rPr>
        <w:t>algorithms</w:t>
      </w:r>
      <w:r w:rsidR="00465DA9" w:rsidRPr="00465DA9">
        <w:rPr>
          <w:i/>
          <w:iCs/>
        </w:rPr>
        <w:t xml:space="preserve"> improve their efficiency in approximating a solution to the Travelling Salesman Problem</w:t>
      </w:r>
      <w:r w:rsidR="00AF3739" w:rsidRPr="00AF3739">
        <w:rPr>
          <w:i/>
          <w:iCs/>
        </w:rPr>
        <w:t>?”</w:t>
      </w:r>
    </w:p>
    <w:p w14:paraId="03D4CDCA" w14:textId="77777777" w:rsidR="007A1B01" w:rsidRPr="007A1B01" w:rsidRDefault="007A1B01" w:rsidP="007A1B01">
      <w:pPr>
        <w:jc w:val="center"/>
      </w:pPr>
    </w:p>
    <w:p w14:paraId="6AAA6CE0" w14:textId="4F1CC27C" w:rsidR="00865AA4" w:rsidRDefault="00802481" w:rsidP="002F5D7E">
      <w:r w:rsidRPr="00950B38">
        <w:t xml:space="preserve">The chosen </w:t>
      </w:r>
      <w:r w:rsidR="007A1B01">
        <w:t>optimization algorithms</w:t>
      </w:r>
      <w:r w:rsidRPr="00950B38">
        <w:t xml:space="preserve"> </w:t>
      </w:r>
      <w:r w:rsidR="007A1B01">
        <w:t xml:space="preserve">used in </w:t>
      </w:r>
      <w:r w:rsidRPr="00950B38">
        <w:t xml:space="preserve">this study are the </w:t>
      </w:r>
      <w:r w:rsidR="00950B38" w:rsidRPr="00AF3739">
        <w:rPr>
          <w:i/>
          <w:iCs/>
        </w:rPr>
        <w:t>Genetic Algorithm</w:t>
      </w:r>
      <w:r w:rsidR="00950B38">
        <w:t xml:space="preserve"> (GA)</w:t>
      </w:r>
      <w:r w:rsidRPr="00950B38">
        <w:t xml:space="preserve">, </w:t>
      </w:r>
      <w:r w:rsidRPr="00AF3739">
        <w:rPr>
          <w:i/>
          <w:iCs/>
        </w:rPr>
        <w:t>P</w:t>
      </w:r>
      <w:r w:rsidR="00950B38" w:rsidRPr="00AF3739">
        <w:rPr>
          <w:i/>
          <w:iCs/>
        </w:rPr>
        <w:t xml:space="preserve">article </w:t>
      </w:r>
      <w:r w:rsidRPr="00AF3739">
        <w:rPr>
          <w:i/>
          <w:iCs/>
        </w:rPr>
        <w:t>S</w:t>
      </w:r>
      <w:r w:rsidR="00950B38" w:rsidRPr="00AF3739">
        <w:rPr>
          <w:i/>
          <w:iCs/>
        </w:rPr>
        <w:t xml:space="preserve">warm </w:t>
      </w:r>
      <w:r w:rsidRPr="00AF3739">
        <w:rPr>
          <w:i/>
          <w:iCs/>
        </w:rPr>
        <w:t>O</w:t>
      </w:r>
      <w:r w:rsidR="00950B38" w:rsidRPr="00AF3739">
        <w:rPr>
          <w:i/>
          <w:iCs/>
        </w:rPr>
        <w:t>ptimization</w:t>
      </w:r>
      <w:r w:rsidR="00950B38">
        <w:t xml:space="preserve"> (PSO)</w:t>
      </w:r>
      <w:r w:rsidRPr="00950B38">
        <w:t xml:space="preserve"> and </w:t>
      </w:r>
      <w:r w:rsidRPr="00AF3739">
        <w:rPr>
          <w:i/>
          <w:iCs/>
        </w:rPr>
        <w:t>A</w:t>
      </w:r>
      <w:r w:rsidR="00950B38" w:rsidRPr="00AF3739">
        <w:rPr>
          <w:i/>
          <w:iCs/>
        </w:rPr>
        <w:t xml:space="preserve">nt </w:t>
      </w:r>
      <w:r w:rsidRPr="00AF3739">
        <w:rPr>
          <w:i/>
          <w:iCs/>
        </w:rPr>
        <w:t>C</w:t>
      </w:r>
      <w:r w:rsidR="00950B38" w:rsidRPr="00AF3739">
        <w:rPr>
          <w:i/>
          <w:iCs/>
        </w:rPr>
        <w:t xml:space="preserve">olony </w:t>
      </w:r>
      <w:r w:rsidRPr="00AF3739">
        <w:rPr>
          <w:i/>
          <w:iCs/>
        </w:rPr>
        <w:t>O</w:t>
      </w:r>
      <w:r w:rsidR="00950B38" w:rsidRPr="00AF3739">
        <w:rPr>
          <w:i/>
          <w:iCs/>
        </w:rPr>
        <w:t>ptimization</w:t>
      </w:r>
      <w:r w:rsidR="00950B38">
        <w:t xml:space="preserve"> (ACO)</w:t>
      </w:r>
      <w:r w:rsidR="00B66F88" w:rsidRPr="00950B38">
        <w:t xml:space="preserve">, along with the 3 hybrid models created </w:t>
      </w:r>
      <w:r w:rsidR="003D530E">
        <w:t>by</w:t>
      </w:r>
      <w:r w:rsidR="00B66F88" w:rsidRPr="00950B38">
        <w:t xml:space="preserve"> </w:t>
      </w:r>
      <w:r w:rsidR="007D6B87">
        <w:t>combining</w:t>
      </w:r>
      <w:r w:rsidR="00B66F88" w:rsidRPr="00950B38">
        <w:t xml:space="preserve"> </w:t>
      </w:r>
      <w:r w:rsidR="00D1734B">
        <w:t>their methodologies</w:t>
      </w:r>
      <w:r w:rsidR="00B66F88" w:rsidRPr="00950B38">
        <w:t xml:space="preserve"> [ACO/GA, PSO/GA and PSO/ACO]</w:t>
      </w:r>
      <w:r w:rsidRPr="00950B38">
        <w:t>.</w:t>
      </w:r>
      <w:r w:rsidR="00064D53">
        <w:t xml:space="preserve"> </w:t>
      </w:r>
      <w:r w:rsidR="00865AA4">
        <w:t xml:space="preserve">This </w:t>
      </w:r>
      <w:r w:rsidR="007A1B01">
        <w:t>inquiry</w:t>
      </w:r>
      <w:r w:rsidR="00865AA4">
        <w:t xml:space="preserve"> was </w:t>
      </w:r>
      <w:r w:rsidR="007A1B01">
        <w:t xml:space="preserve">further </w:t>
      </w:r>
      <w:r w:rsidR="00865AA4">
        <w:t>divided into some more granular research sub-questions:</w:t>
      </w:r>
    </w:p>
    <w:p w14:paraId="1383E0ED" w14:textId="1D5DEE5C" w:rsidR="00064D53" w:rsidRDefault="008C494A" w:rsidP="00865AA4">
      <w:pPr>
        <w:pStyle w:val="ListParagraph"/>
        <w:numPr>
          <w:ilvl w:val="0"/>
          <w:numId w:val="33"/>
        </w:numPr>
        <w:rPr>
          <w:rFonts w:ascii="Times New Roman" w:eastAsia="Times New Roman" w:hAnsi="Times New Roman" w:cs="Times New Roman"/>
          <w:szCs w:val="20"/>
          <w:lang w:eastAsia="en-US"/>
        </w:rPr>
      </w:pPr>
      <w:r>
        <w:rPr>
          <w:rFonts w:ascii="Times New Roman" w:eastAsia="Times New Roman" w:hAnsi="Times New Roman" w:cs="Times New Roman"/>
          <w:i/>
          <w:iCs/>
          <w:szCs w:val="20"/>
          <w:lang w:eastAsia="en-US"/>
        </w:rPr>
        <w:t xml:space="preserve">Methodological </w:t>
      </w:r>
      <w:r w:rsidR="00D34710">
        <w:rPr>
          <w:rFonts w:ascii="Times New Roman" w:eastAsia="Times New Roman" w:hAnsi="Times New Roman" w:cs="Times New Roman"/>
          <w:i/>
          <w:iCs/>
          <w:szCs w:val="20"/>
          <w:lang w:eastAsia="en-US"/>
        </w:rPr>
        <w:t>Understanding</w:t>
      </w:r>
      <w:r w:rsidR="00B50943">
        <w:rPr>
          <w:rFonts w:ascii="Times New Roman" w:eastAsia="Times New Roman" w:hAnsi="Times New Roman" w:cs="Times New Roman"/>
          <w:szCs w:val="20"/>
          <w:lang w:eastAsia="en-US"/>
        </w:rPr>
        <w:t xml:space="preserve"> – What is the Sate-Of-The-Art methodology for the chosen </w:t>
      </w:r>
      <w:r w:rsidR="007A1B01">
        <w:rPr>
          <w:rFonts w:ascii="Times New Roman" w:eastAsia="Times New Roman" w:hAnsi="Times New Roman" w:cs="Times New Roman"/>
          <w:szCs w:val="20"/>
          <w:lang w:eastAsia="en-US"/>
        </w:rPr>
        <w:t xml:space="preserve">optimization algorithms? Are there any improvements that can be made? </w:t>
      </w:r>
    </w:p>
    <w:p w14:paraId="39F764AF" w14:textId="4ECFFED6" w:rsidR="00D34710" w:rsidRDefault="008C494A" w:rsidP="00865AA4">
      <w:pPr>
        <w:pStyle w:val="ListParagraph"/>
        <w:numPr>
          <w:ilvl w:val="0"/>
          <w:numId w:val="33"/>
        </w:numPr>
        <w:rPr>
          <w:rFonts w:ascii="Times New Roman" w:eastAsia="Times New Roman" w:hAnsi="Times New Roman" w:cs="Times New Roman"/>
          <w:szCs w:val="20"/>
          <w:lang w:eastAsia="en-US"/>
        </w:rPr>
      </w:pPr>
      <w:r>
        <w:rPr>
          <w:rFonts w:ascii="Times New Roman" w:eastAsia="Times New Roman" w:hAnsi="Times New Roman" w:cs="Times New Roman"/>
          <w:i/>
          <w:iCs/>
          <w:szCs w:val="20"/>
          <w:lang w:eastAsia="en-US"/>
        </w:rPr>
        <w:t>Experimenta</w:t>
      </w:r>
      <w:r w:rsidR="003D530E">
        <w:rPr>
          <w:rFonts w:ascii="Times New Roman" w:eastAsia="Times New Roman" w:hAnsi="Times New Roman" w:cs="Times New Roman"/>
          <w:i/>
          <w:iCs/>
          <w:szCs w:val="20"/>
          <w:lang w:eastAsia="en-US"/>
        </w:rPr>
        <w:t>l</w:t>
      </w:r>
      <w:r>
        <w:rPr>
          <w:rFonts w:ascii="Times New Roman" w:eastAsia="Times New Roman" w:hAnsi="Times New Roman" w:cs="Times New Roman"/>
          <w:i/>
          <w:iCs/>
          <w:szCs w:val="20"/>
          <w:lang w:eastAsia="en-US"/>
        </w:rPr>
        <w:t xml:space="preserve"> Understanding</w:t>
      </w:r>
      <w:r w:rsidR="00D34710">
        <w:rPr>
          <w:rFonts w:ascii="Times New Roman" w:eastAsia="Times New Roman" w:hAnsi="Times New Roman" w:cs="Times New Roman"/>
          <w:i/>
          <w:iCs/>
          <w:szCs w:val="20"/>
          <w:lang w:eastAsia="en-US"/>
        </w:rPr>
        <w:t xml:space="preserve"> </w:t>
      </w:r>
      <w:r w:rsidR="00D34710">
        <w:rPr>
          <w:rFonts w:ascii="Times New Roman" w:eastAsia="Times New Roman" w:hAnsi="Times New Roman" w:cs="Times New Roman"/>
          <w:szCs w:val="20"/>
          <w:lang w:eastAsia="en-US"/>
        </w:rPr>
        <w:t>– What is the best configuration model for each algorithm given the problem domain used?</w:t>
      </w:r>
      <w:r>
        <w:rPr>
          <w:rFonts w:ascii="Times New Roman" w:eastAsia="Times New Roman" w:hAnsi="Times New Roman" w:cs="Times New Roman"/>
          <w:szCs w:val="20"/>
          <w:lang w:eastAsia="en-US"/>
        </w:rPr>
        <w:t xml:space="preserve"> What statistical test should be used to justify the conclusions drawn? </w:t>
      </w:r>
      <w:r w:rsidR="003E740B">
        <w:rPr>
          <w:rFonts w:ascii="Times New Roman" w:eastAsia="Times New Roman" w:hAnsi="Times New Roman" w:cs="Times New Roman"/>
          <w:szCs w:val="20"/>
          <w:lang w:eastAsia="en-US"/>
        </w:rPr>
        <w:t xml:space="preserve">When hybrid algorithms are compared against their base versions, which </w:t>
      </w:r>
      <w:r>
        <w:rPr>
          <w:rFonts w:ascii="Times New Roman" w:eastAsia="Times New Roman" w:hAnsi="Times New Roman" w:cs="Times New Roman"/>
          <w:szCs w:val="20"/>
          <w:lang w:eastAsia="en-US"/>
        </w:rPr>
        <w:t>optimization algorithm is better?</w:t>
      </w:r>
    </w:p>
    <w:p w14:paraId="77363B12" w14:textId="21D35617" w:rsidR="00064D53" w:rsidRDefault="008C494A" w:rsidP="008C494A">
      <w:pPr>
        <w:pStyle w:val="ListParagraph"/>
        <w:numPr>
          <w:ilvl w:val="0"/>
          <w:numId w:val="33"/>
        </w:numPr>
      </w:pPr>
      <w:r>
        <w:rPr>
          <w:rFonts w:ascii="Times New Roman" w:eastAsia="Times New Roman" w:hAnsi="Times New Roman" w:cs="Times New Roman"/>
          <w:i/>
          <w:iCs/>
          <w:szCs w:val="20"/>
          <w:lang w:eastAsia="en-US"/>
        </w:rPr>
        <w:t xml:space="preserve">Theoretical Understanding </w:t>
      </w:r>
      <w:r>
        <w:rPr>
          <w:rFonts w:ascii="Times New Roman" w:eastAsia="Times New Roman" w:hAnsi="Times New Roman" w:cs="Times New Roman"/>
          <w:szCs w:val="20"/>
          <w:lang w:eastAsia="en-US"/>
        </w:rPr>
        <w:t xml:space="preserve">– What further understandings </w:t>
      </w:r>
      <w:r w:rsidR="00315AE0">
        <w:rPr>
          <w:rFonts w:ascii="Times New Roman" w:eastAsia="Times New Roman" w:hAnsi="Times New Roman" w:cs="Times New Roman"/>
          <w:szCs w:val="20"/>
          <w:lang w:eastAsia="en-US"/>
        </w:rPr>
        <w:t>of</w:t>
      </w:r>
      <w:r>
        <w:rPr>
          <w:rFonts w:ascii="Times New Roman" w:eastAsia="Times New Roman" w:hAnsi="Times New Roman" w:cs="Times New Roman"/>
          <w:szCs w:val="20"/>
          <w:lang w:eastAsia="en-US"/>
        </w:rPr>
        <w:t xml:space="preserve"> algorithm and general optimization methodology can be drawn from the experiment data?</w:t>
      </w:r>
    </w:p>
    <w:p w14:paraId="3B6B6D4D" w14:textId="4F1837E8" w:rsidR="004F106F" w:rsidRDefault="004F106F" w:rsidP="002F5D7E"/>
    <w:p w14:paraId="6F25A974" w14:textId="77777777" w:rsidR="00833999" w:rsidRPr="00950B38" w:rsidRDefault="00833999" w:rsidP="002F5D7E"/>
    <w:p w14:paraId="3A9BCABF" w14:textId="023D59B8" w:rsidR="004F106F" w:rsidRDefault="0099388A" w:rsidP="004F106F">
      <w:pPr>
        <w:pStyle w:val="Heading2"/>
      </w:pPr>
      <w:bookmarkStart w:id="15" w:name="_Toc106240019"/>
      <w:r w:rsidRPr="0099388A">
        <w:t>Research Objectives</w:t>
      </w:r>
      <w:bookmarkEnd w:id="15"/>
      <w:r w:rsidRPr="0099388A">
        <w:t xml:space="preserve"> </w:t>
      </w:r>
    </w:p>
    <w:p w14:paraId="65A015FC" w14:textId="49784A60" w:rsidR="00232981" w:rsidRDefault="00232981" w:rsidP="004F106F">
      <w:r>
        <w:t xml:space="preserve">The hypothesis that this research project would aim to prove is: </w:t>
      </w:r>
    </w:p>
    <w:p w14:paraId="28C29C3E" w14:textId="168501DC" w:rsidR="00232981" w:rsidRDefault="00232981" w:rsidP="00232981">
      <w:pPr>
        <w:jc w:val="center"/>
        <w:rPr>
          <w:i/>
          <w:iCs/>
        </w:rPr>
      </w:pPr>
      <w:r w:rsidRPr="00950B38">
        <w:rPr>
          <w:i/>
          <w:iCs/>
        </w:rPr>
        <w:t>“</w:t>
      </w:r>
      <w:r>
        <w:rPr>
          <w:i/>
          <w:iCs/>
        </w:rPr>
        <w:t>Using the Traveling Salesman Problem, w</w:t>
      </w:r>
      <w:r w:rsidRPr="00950B38">
        <w:rPr>
          <w:i/>
          <w:iCs/>
        </w:rPr>
        <w:t xml:space="preserve">hen a </w:t>
      </w:r>
      <w:r w:rsidR="00EE52E5">
        <w:rPr>
          <w:i/>
          <w:iCs/>
        </w:rPr>
        <w:t>Mann-Whitney U</w:t>
      </w:r>
      <w:r w:rsidR="00AB7B99">
        <w:rPr>
          <w:i/>
          <w:iCs/>
        </w:rPr>
        <w:t xml:space="preserve"> Test</w:t>
      </w:r>
      <w:r w:rsidRPr="00950B38">
        <w:rPr>
          <w:i/>
          <w:iCs/>
        </w:rPr>
        <w:t xml:space="preserve"> is done on the results between hybrid and base models, </w:t>
      </w:r>
      <w:r w:rsidRPr="00232981">
        <w:rPr>
          <w:i/>
          <w:iCs/>
          <w:u w:val="single"/>
        </w:rPr>
        <w:t xml:space="preserve">a hybrid algorithm </w:t>
      </w:r>
      <w:r>
        <w:rPr>
          <w:i/>
          <w:iCs/>
        </w:rPr>
        <w:t xml:space="preserve">will </w:t>
      </w:r>
      <w:r w:rsidRPr="00AF3739">
        <w:rPr>
          <w:i/>
          <w:iCs/>
        </w:rPr>
        <w:t>offer the best performance</w:t>
      </w:r>
      <w:r>
        <w:rPr>
          <w:i/>
          <w:iCs/>
        </w:rPr>
        <w:t>,</w:t>
      </w:r>
      <w:r w:rsidRPr="00950B38">
        <w:rPr>
          <w:i/>
          <w:iCs/>
        </w:rPr>
        <w:t xml:space="preserve"> </w:t>
      </w:r>
      <w:r>
        <w:rPr>
          <w:i/>
          <w:iCs/>
        </w:rPr>
        <w:t xml:space="preserve">when </w:t>
      </w:r>
      <w:r w:rsidRPr="00232981">
        <w:rPr>
          <w:i/>
          <w:iCs/>
        </w:rPr>
        <w:t>given</w:t>
      </w:r>
      <w:r w:rsidRPr="00950B38">
        <w:rPr>
          <w:i/>
          <w:iCs/>
        </w:rPr>
        <w:t xml:space="preserve"> standardized population size, number of maximum iterations, and a statistical significance threshold of 0.05”</w:t>
      </w:r>
    </w:p>
    <w:p w14:paraId="1598FA2F" w14:textId="77777777" w:rsidR="00232981" w:rsidRDefault="00232981" w:rsidP="004F106F"/>
    <w:p w14:paraId="67F60E04" w14:textId="5EDC10CA" w:rsidR="004F106F" w:rsidRDefault="004F106F" w:rsidP="004F106F">
      <w:r>
        <w:t xml:space="preserve">The null hypothesis argues that since it was designed specifically to tackle </w:t>
      </w:r>
      <w:r w:rsidR="00232981">
        <w:t xml:space="preserve">combinatorial optimization </w:t>
      </w:r>
      <w:r>
        <w:t>problems like the</w:t>
      </w:r>
      <w:r w:rsidR="00232981">
        <w:t xml:space="preserve"> Traveling Salesman Probl</w:t>
      </w:r>
      <w:r w:rsidR="00BB5EFB">
        <w:t>ems, then:</w:t>
      </w:r>
    </w:p>
    <w:p w14:paraId="08C1189A" w14:textId="6395E7D3" w:rsidR="00BB5EFB" w:rsidRDefault="00BB5EFB" w:rsidP="00BB5EFB">
      <w:pPr>
        <w:jc w:val="center"/>
        <w:rPr>
          <w:i/>
          <w:iCs/>
        </w:rPr>
      </w:pPr>
      <w:r w:rsidRPr="00950B38">
        <w:rPr>
          <w:i/>
          <w:iCs/>
        </w:rPr>
        <w:t>“</w:t>
      </w:r>
      <w:r>
        <w:rPr>
          <w:i/>
          <w:iCs/>
        </w:rPr>
        <w:t>Using the Traveling Salesman Problem, w</w:t>
      </w:r>
      <w:r w:rsidRPr="00950B38">
        <w:rPr>
          <w:i/>
          <w:iCs/>
        </w:rPr>
        <w:t xml:space="preserve">hen a </w:t>
      </w:r>
      <w:r w:rsidR="00EE52E5">
        <w:rPr>
          <w:i/>
          <w:iCs/>
        </w:rPr>
        <w:t>Mann-Whitney U</w:t>
      </w:r>
      <w:r w:rsidR="00AB7B99">
        <w:rPr>
          <w:i/>
          <w:iCs/>
        </w:rPr>
        <w:t xml:space="preserve"> Test</w:t>
      </w:r>
      <w:r w:rsidRPr="00950B38">
        <w:rPr>
          <w:i/>
          <w:iCs/>
        </w:rPr>
        <w:t xml:space="preserve"> is done on the results between hybrid and base models, </w:t>
      </w:r>
      <w:r w:rsidR="005D2F57">
        <w:rPr>
          <w:i/>
          <w:iCs/>
          <w:u w:val="single"/>
        </w:rPr>
        <w:t>no</w:t>
      </w:r>
      <w:r w:rsidR="005D2F57" w:rsidRPr="00232981">
        <w:rPr>
          <w:i/>
          <w:iCs/>
          <w:u w:val="single"/>
        </w:rPr>
        <w:t xml:space="preserve"> hybrid algorithm </w:t>
      </w:r>
      <w:r>
        <w:rPr>
          <w:i/>
          <w:iCs/>
        </w:rPr>
        <w:t xml:space="preserve">will </w:t>
      </w:r>
      <w:r w:rsidRPr="00AF3739">
        <w:rPr>
          <w:i/>
          <w:iCs/>
        </w:rPr>
        <w:t>offer the best performance</w:t>
      </w:r>
      <w:r>
        <w:rPr>
          <w:i/>
          <w:iCs/>
        </w:rPr>
        <w:t>,</w:t>
      </w:r>
      <w:r w:rsidRPr="00950B38">
        <w:rPr>
          <w:i/>
          <w:iCs/>
        </w:rPr>
        <w:t xml:space="preserve"> </w:t>
      </w:r>
      <w:r>
        <w:rPr>
          <w:i/>
          <w:iCs/>
        </w:rPr>
        <w:t xml:space="preserve">when </w:t>
      </w:r>
      <w:r w:rsidRPr="00232981">
        <w:rPr>
          <w:i/>
          <w:iCs/>
        </w:rPr>
        <w:t>given</w:t>
      </w:r>
      <w:r w:rsidRPr="00950B38">
        <w:rPr>
          <w:i/>
          <w:iCs/>
        </w:rPr>
        <w:t xml:space="preserve"> standardized population size, number of maximum iterations, and a statistical significance threshold of 0.05”</w:t>
      </w:r>
    </w:p>
    <w:p w14:paraId="2B3D1545" w14:textId="77777777" w:rsidR="004F106F" w:rsidRDefault="004F106F" w:rsidP="004F106F"/>
    <w:p w14:paraId="24C57FFF" w14:textId="1F5B16FD" w:rsidR="004325BB" w:rsidRDefault="00B0262C" w:rsidP="004F106F">
      <w:r>
        <w:lastRenderedPageBreak/>
        <w:t xml:space="preserve">To </w:t>
      </w:r>
      <w:r w:rsidR="003C252D">
        <w:t>test these hypotheses</w:t>
      </w:r>
      <w:r>
        <w:t xml:space="preserve">, a fair test between the best performing representative of all base algorithms operating in comparison </w:t>
      </w:r>
      <w:r w:rsidR="005D2F57">
        <w:t xml:space="preserve">with </w:t>
      </w:r>
      <w:r>
        <w:t>the hybrid models would have to be conducted. This comes with the sub</w:t>
      </w:r>
      <w:r w:rsidR="00FD327A">
        <w:t>-objective</w:t>
      </w:r>
      <w:r>
        <w:t xml:space="preserve"> of determining the best representative for the base algorithms.</w:t>
      </w:r>
      <w:r w:rsidR="00FD327A">
        <w:t xml:space="preserve"> </w:t>
      </w:r>
      <w:r w:rsidR="00802481">
        <w:t xml:space="preserve">To achieve </w:t>
      </w:r>
      <w:r w:rsidR="00FD327A">
        <w:t xml:space="preserve">all of </w:t>
      </w:r>
      <w:r w:rsidR="00802481">
        <w:t>this the following goals were defined:</w:t>
      </w:r>
    </w:p>
    <w:p w14:paraId="47CC2218" w14:textId="31A227E4" w:rsidR="00802481" w:rsidRDefault="00802481" w:rsidP="00802481">
      <w:pPr>
        <w:numPr>
          <w:ilvl w:val="0"/>
          <w:numId w:val="17"/>
        </w:numPr>
      </w:pPr>
      <w:r>
        <w:t xml:space="preserve">To research </w:t>
      </w:r>
      <w:r w:rsidR="00FD327A">
        <w:t xml:space="preserve">each of </w:t>
      </w:r>
      <w:r w:rsidR="004E7D58">
        <w:t xml:space="preserve">the chosen </w:t>
      </w:r>
      <w:r w:rsidR="00FD327A">
        <w:t>Biologically Inspired Algorithms</w:t>
      </w:r>
      <w:r w:rsidR="00BA4B2D">
        <w:t>, exploring the different variations in implementation that have arisen over the years,</w:t>
      </w:r>
      <w:r w:rsidR="004E7D58">
        <w:t xml:space="preserve"> </w:t>
      </w:r>
      <w:r w:rsidR="00BA4B2D">
        <w:t xml:space="preserve">to find the State-Of-The art variants to use for the </w:t>
      </w:r>
      <w:r w:rsidR="002D392D">
        <w:t>experimentation</w:t>
      </w:r>
      <w:r w:rsidR="00BA4B2D">
        <w:t>.</w:t>
      </w:r>
    </w:p>
    <w:p w14:paraId="6B21B2DE" w14:textId="2502B1BD" w:rsidR="002D392D" w:rsidRDefault="002D392D" w:rsidP="00802481">
      <w:pPr>
        <w:numPr>
          <w:ilvl w:val="0"/>
          <w:numId w:val="17"/>
        </w:numPr>
      </w:pPr>
      <w:r>
        <w:t>To establish and justify an appropriate statistical test to be used for comparative analysis.</w:t>
      </w:r>
    </w:p>
    <w:p w14:paraId="2DB5EC35" w14:textId="0E7C83D1" w:rsidR="00567F1D" w:rsidRDefault="002D392D" w:rsidP="00567F1D">
      <w:pPr>
        <w:numPr>
          <w:ilvl w:val="0"/>
          <w:numId w:val="17"/>
        </w:numPr>
      </w:pPr>
      <w:r>
        <w:t>To define the parameters and methodologies that create the best performing representative</w:t>
      </w:r>
      <w:r w:rsidR="00477891">
        <w:t>,</w:t>
      </w:r>
      <w:r>
        <w:t xml:space="preserve"> for each of the algorithm classes</w:t>
      </w:r>
      <w:r w:rsidR="00477891">
        <w:t xml:space="preserve"> in this project domain,</w:t>
      </w:r>
      <w:r>
        <w:t xml:space="preserve"> to be used in the final comparative analysis</w:t>
      </w:r>
    </w:p>
    <w:p w14:paraId="4E5372F1" w14:textId="0E7C83D1" w:rsidR="00477891" w:rsidRDefault="00477891" w:rsidP="00477891">
      <w:pPr>
        <w:numPr>
          <w:ilvl w:val="0"/>
          <w:numId w:val="17"/>
        </w:numPr>
      </w:pPr>
      <w:r>
        <w:t>To construct hybrid models based on the methodologies used in the base representatives.</w:t>
      </w:r>
    </w:p>
    <w:p w14:paraId="6DC6DE03" w14:textId="0F25FE65" w:rsidR="00453867" w:rsidRDefault="00477891" w:rsidP="00477891">
      <w:pPr>
        <w:numPr>
          <w:ilvl w:val="0"/>
          <w:numId w:val="17"/>
        </w:numPr>
      </w:pPr>
      <w:r>
        <w:t>To answer the research question by performing a comparative analysis between the results drawn from the hybrid and base algorithms.</w:t>
      </w:r>
    </w:p>
    <w:p w14:paraId="3F9D1832" w14:textId="5D777942" w:rsidR="005D2F57" w:rsidRDefault="005D2F57" w:rsidP="00477891">
      <w:pPr>
        <w:numPr>
          <w:ilvl w:val="0"/>
          <w:numId w:val="17"/>
        </w:numPr>
      </w:pPr>
      <w:r>
        <w:t>To extract any extra methodological or theoretical understandings that can be gained from the experiment results.</w:t>
      </w:r>
    </w:p>
    <w:p w14:paraId="3107B783" w14:textId="1017FB27" w:rsidR="00FC0035" w:rsidRDefault="00FC0035" w:rsidP="00453867"/>
    <w:p w14:paraId="030AC37D" w14:textId="77777777" w:rsidR="00FC0035" w:rsidRPr="0099388A" w:rsidRDefault="00FC0035" w:rsidP="00453867"/>
    <w:p w14:paraId="01401D91" w14:textId="77777777" w:rsidR="0099388A" w:rsidRDefault="0099388A" w:rsidP="00CF6381">
      <w:pPr>
        <w:pStyle w:val="Heading2"/>
      </w:pPr>
      <w:bookmarkStart w:id="16" w:name="_Toc106240020"/>
      <w:r w:rsidRPr="0099388A">
        <w:t>Research Methodologies</w:t>
      </w:r>
      <w:bookmarkEnd w:id="16"/>
      <w:r w:rsidRPr="0099388A">
        <w:t xml:space="preserve"> </w:t>
      </w:r>
    </w:p>
    <w:p w14:paraId="13BAFC8D" w14:textId="77777777" w:rsidR="004325BB" w:rsidRDefault="00AF6E2B" w:rsidP="00AF6E2B">
      <w:r>
        <w:t>To fulfil the research goals from Section 1.3, two research methods are utilized: secondary research (through a literature review</w:t>
      </w:r>
      <w:r w:rsidR="00B50001">
        <w:t>) and empirical research (th</w:t>
      </w:r>
      <w:r w:rsidR="0021169E">
        <w:t>r</w:t>
      </w:r>
      <w:r w:rsidR="00B50001">
        <w:t xml:space="preserve">ough </w:t>
      </w:r>
      <w:r w:rsidR="0084319D">
        <w:t>implementation and evaluation of the findings from the review</w:t>
      </w:r>
      <w:r w:rsidR="000543C5">
        <w:t>)</w:t>
      </w:r>
      <w:r w:rsidR="0084319D">
        <w:t xml:space="preserve">. The breakdown of the approach taken to solve those research goals </w:t>
      </w:r>
      <w:r w:rsidR="007D1EC6">
        <w:t xml:space="preserve">mentioned in Section 1.3 </w:t>
      </w:r>
      <w:r w:rsidR="0084319D">
        <w:t>is as follows:</w:t>
      </w:r>
    </w:p>
    <w:p w14:paraId="07775B89" w14:textId="3AB74A5D" w:rsidR="0084319D" w:rsidRDefault="0084319D" w:rsidP="0084319D">
      <w:pPr>
        <w:numPr>
          <w:ilvl w:val="0"/>
          <w:numId w:val="18"/>
        </w:numPr>
      </w:pPr>
      <w:r>
        <w:t xml:space="preserve">Perform a literature review to research the chosen BIAs in order to find and understand </w:t>
      </w:r>
      <w:r w:rsidR="00D01EC4">
        <w:t>the State-Of-The-Art variants</w:t>
      </w:r>
      <w:r>
        <w:t xml:space="preserve"> in their design</w:t>
      </w:r>
    </w:p>
    <w:p w14:paraId="08FF3921" w14:textId="6ABB950A" w:rsidR="00370E5D" w:rsidRDefault="00206BA7" w:rsidP="0084319D">
      <w:pPr>
        <w:numPr>
          <w:ilvl w:val="0"/>
          <w:numId w:val="18"/>
        </w:numPr>
      </w:pPr>
      <w:r>
        <w:t>R</w:t>
      </w:r>
      <w:r w:rsidR="00370E5D">
        <w:t xml:space="preserve">eview </w:t>
      </w:r>
      <w:r>
        <w:t xml:space="preserve">also </w:t>
      </w:r>
      <w:r w:rsidR="003D530E">
        <w:t>some of</w:t>
      </w:r>
      <w:r w:rsidR="00370E5D">
        <w:t xml:space="preserve"> the most commonly used statistical tests to understand and justify any statistical tests performed in the study</w:t>
      </w:r>
    </w:p>
    <w:p w14:paraId="423F521C" w14:textId="62D1F5FB" w:rsidR="0084319D" w:rsidRDefault="007D1EC6" w:rsidP="0084319D">
      <w:pPr>
        <w:numPr>
          <w:ilvl w:val="0"/>
          <w:numId w:val="18"/>
        </w:numPr>
      </w:pPr>
      <w:r>
        <w:t>For each of the main varia</w:t>
      </w:r>
      <w:r w:rsidR="00FC0035">
        <w:t>tions in algorithm design</w:t>
      </w:r>
      <w:r>
        <w:t xml:space="preserve"> extracted from </w:t>
      </w:r>
      <w:r w:rsidR="00370E5D">
        <w:t>step 1</w:t>
      </w:r>
      <w:r>
        <w:t xml:space="preserve">, conduct empirical </w:t>
      </w:r>
      <w:r w:rsidR="0012616E">
        <w:t xml:space="preserve">by implementing them in Python and running them against </w:t>
      </w:r>
      <w:r w:rsidR="00FC0035">
        <w:t>randomly generated</w:t>
      </w:r>
      <w:r w:rsidR="0012616E">
        <w:t xml:space="preserve"> </w:t>
      </w:r>
      <w:r w:rsidR="00D01EC4">
        <w:t>Traveling Salesman</w:t>
      </w:r>
      <w:r w:rsidR="0012616E">
        <w:t xml:space="preserve"> maps </w:t>
      </w:r>
      <w:r w:rsidR="0021169E">
        <w:t>to find the</w:t>
      </w:r>
      <w:r w:rsidR="00670F3E">
        <w:t xml:space="preserve"> 3</w:t>
      </w:r>
      <w:r w:rsidR="0021169E">
        <w:t xml:space="preserve"> best representative</w:t>
      </w:r>
      <w:r w:rsidR="00670F3E">
        <w:t xml:space="preserve"> models</w:t>
      </w:r>
      <w:r w:rsidR="0021169E">
        <w:t xml:space="preserve"> for each of the algorithms that would be used in the final experiment</w:t>
      </w:r>
      <w:r w:rsidR="00883A2F">
        <w:t>.</w:t>
      </w:r>
      <w:r w:rsidR="0012616E">
        <w:t xml:space="preserve"> </w:t>
      </w:r>
    </w:p>
    <w:p w14:paraId="123DD753" w14:textId="77777777" w:rsidR="0021169E" w:rsidRDefault="0021169E" w:rsidP="0084319D">
      <w:pPr>
        <w:numPr>
          <w:ilvl w:val="0"/>
          <w:numId w:val="18"/>
        </w:numPr>
      </w:pPr>
      <w:r>
        <w:lastRenderedPageBreak/>
        <w:t>Create the 3 Hybrid algorithms using the optimum methodologies extracted from step 3.</w:t>
      </w:r>
    </w:p>
    <w:p w14:paraId="697A5089" w14:textId="6297DCCB" w:rsidR="00370E5D" w:rsidRDefault="00370E5D" w:rsidP="0084319D">
      <w:pPr>
        <w:numPr>
          <w:ilvl w:val="0"/>
          <w:numId w:val="18"/>
        </w:numPr>
      </w:pPr>
      <w:r>
        <w:t>Using the test chosen from step 2 and representatives chosen from step</w:t>
      </w:r>
      <w:r w:rsidR="0021169E">
        <w:t>s</w:t>
      </w:r>
      <w:r>
        <w:t xml:space="preserve"> 3</w:t>
      </w:r>
      <w:r w:rsidR="0021169E">
        <w:t xml:space="preserve"> and 4</w:t>
      </w:r>
      <w:r>
        <w:t xml:space="preserve">, conduct the final </w:t>
      </w:r>
      <w:r w:rsidR="0012616E">
        <w:t>comparative analysis of the algorithms documenting any conclusion drawn.</w:t>
      </w:r>
    </w:p>
    <w:p w14:paraId="14707941" w14:textId="77777777" w:rsidR="00752C23" w:rsidRPr="0099388A" w:rsidRDefault="00752C23" w:rsidP="00752C23"/>
    <w:p w14:paraId="39E87227" w14:textId="73AA9E0B" w:rsidR="0099388A" w:rsidRDefault="0099388A" w:rsidP="00CF6381">
      <w:pPr>
        <w:pStyle w:val="Heading2"/>
      </w:pPr>
      <w:bookmarkStart w:id="17" w:name="_Toc106240021"/>
      <w:r w:rsidRPr="0099388A">
        <w:t xml:space="preserve">Scope </w:t>
      </w:r>
      <w:r w:rsidR="005B0596">
        <w:t>&amp;</w:t>
      </w:r>
      <w:r w:rsidRPr="0099388A">
        <w:t xml:space="preserve"> Limitations</w:t>
      </w:r>
      <w:bookmarkEnd w:id="17"/>
      <w:r w:rsidRPr="0099388A">
        <w:t xml:space="preserve"> </w:t>
      </w:r>
    </w:p>
    <w:p w14:paraId="25701D35" w14:textId="5A3D91C0" w:rsidR="00837B09" w:rsidRDefault="00837B09" w:rsidP="00752C23">
      <w:r>
        <w:t xml:space="preserve">This study touches </w:t>
      </w:r>
      <w:r w:rsidR="0021169E">
        <w:t xml:space="preserve">on </w:t>
      </w:r>
      <w:r>
        <w:t xml:space="preserve">interesting topics in the theory of computation like discrete </w:t>
      </w:r>
      <w:r w:rsidR="00220181">
        <w:t xml:space="preserve">and single-objective </w:t>
      </w:r>
      <w:r>
        <w:t>optimization, graph algorithm analysis</w:t>
      </w:r>
      <w:r w:rsidR="00220181">
        <w:t>,</w:t>
      </w:r>
      <w:r w:rsidR="00752C23">
        <w:t xml:space="preserve"> and the</w:t>
      </w:r>
      <w:r>
        <w:t xml:space="preserve"> theory of randomized search heuristics</w:t>
      </w:r>
      <w:r w:rsidR="00752C23">
        <w:t xml:space="preserve">. It also discusses </w:t>
      </w:r>
      <w:r w:rsidR="0021169E">
        <w:t>m</w:t>
      </w:r>
      <w:r w:rsidR="00752C23">
        <w:t xml:space="preserve">achine </w:t>
      </w:r>
      <w:r w:rsidR="0021169E">
        <w:t>l</w:t>
      </w:r>
      <w:r w:rsidR="00752C23">
        <w:t xml:space="preserve">earning theories, like </w:t>
      </w:r>
      <w:r w:rsidR="0021169E">
        <w:t>a</w:t>
      </w:r>
      <w:r w:rsidR="00752C23">
        <w:t xml:space="preserve">rtificial </w:t>
      </w:r>
      <w:r w:rsidR="0021169E">
        <w:t>i</w:t>
      </w:r>
      <w:r w:rsidR="00752C23">
        <w:t xml:space="preserve">ntelligence, </w:t>
      </w:r>
      <w:r w:rsidR="00670F3E">
        <w:t>biologically inspired</w:t>
      </w:r>
      <w:r w:rsidR="00752C23">
        <w:t xml:space="preserve"> optimization, multi-agent reinforcement learning and evolutionary algorithms. Finally, mathematical topics are also touched on, like mathematical modelling and optimization.</w:t>
      </w:r>
    </w:p>
    <w:p w14:paraId="591D4854" w14:textId="77777777" w:rsidR="00752C23" w:rsidRDefault="00752C23" w:rsidP="00752C23"/>
    <w:p w14:paraId="536CA2B2" w14:textId="12A2EE5E" w:rsidR="00752C23" w:rsidRDefault="00752C23" w:rsidP="00752C23">
      <w:r>
        <w:t xml:space="preserve">Unfortunately, due to monetary limitations over quarantine, </w:t>
      </w:r>
      <w:r w:rsidR="00B179F9">
        <w:t xml:space="preserve">it was decided to carry out </w:t>
      </w:r>
      <w:r w:rsidR="0021169E">
        <w:t>the study</w:t>
      </w:r>
      <w:r w:rsidR="00B179F9">
        <w:t xml:space="preserve"> using a borrowed college laptop having an Intel® Core™ i5-10210U CPU @1.60GHz 2.11GHz processor, a 16BG ram capacity, and a 64-bit Operating System. </w:t>
      </w:r>
      <w:r w:rsidR="006E7C72">
        <w:t>These computational constraints limited the experiment to problem graphs of size 50.</w:t>
      </w:r>
    </w:p>
    <w:p w14:paraId="6C77895B" w14:textId="77777777" w:rsidR="005620A2" w:rsidRPr="008510A5" w:rsidRDefault="005620A2" w:rsidP="005620A2"/>
    <w:p w14:paraId="40DD66EA" w14:textId="156AE9F0" w:rsidR="0099388A" w:rsidRDefault="0099388A" w:rsidP="00CF6381">
      <w:pPr>
        <w:pStyle w:val="Heading2"/>
      </w:pPr>
      <w:bookmarkStart w:id="18" w:name="_Toc106240022"/>
      <w:r w:rsidRPr="0099388A">
        <w:t>Document Outline</w:t>
      </w:r>
      <w:bookmarkEnd w:id="18"/>
      <w:r w:rsidRPr="0099388A">
        <w:t xml:space="preserve"> </w:t>
      </w:r>
    </w:p>
    <w:p w14:paraId="419D69AA" w14:textId="6059B07D" w:rsidR="00FC0035" w:rsidRPr="00FC0035" w:rsidRDefault="00FC0035" w:rsidP="00FC0035">
      <w:r>
        <w:t>The sections in this dissertation are organised as follows:</w:t>
      </w:r>
    </w:p>
    <w:p w14:paraId="08C1E66B" w14:textId="39959880" w:rsidR="004325BB" w:rsidRDefault="00D34F0D" w:rsidP="00D34F0D">
      <w:pPr>
        <w:numPr>
          <w:ilvl w:val="0"/>
          <w:numId w:val="21"/>
        </w:numPr>
      </w:pPr>
      <w:r>
        <w:t xml:space="preserve">Chapter 2: </w:t>
      </w:r>
      <w:r w:rsidR="00FC0035">
        <w:t xml:space="preserve">A history and overview of the 3 chosen algorithms are presented, along with a description of the problem domain </w:t>
      </w:r>
      <w:r w:rsidR="00BC30A4">
        <w:t xml:space="preserve">to which </w:t>
      </w:r>
      <w:r w:rsidR="00FC0035">
        <w:t>they will be applied. Also given are examples of the current state-of-the-art variations in their algorithm design, as well as details about the hybrids built from them.</w:t>
      </w:r>
    </w:p>
    <w:p w14:paraId="11B14E52" w14:textId="17BC2F3B" w:rsidR="00634B03" w:rsidRDefault="00634B03" w:rsidP="00D34F0D">
      <w:pPr>
        <w:numPr>
          <w:ilvl w:val="0"/>
          <w:numId w:val="21"/>
        </w:numPr>
      </w:pPr>
      <w:r>
        <w:t>Chapter 3:</w:t>
      </w:r>
      <w:r w:rsidR="00FC0035">
        <w:t xml:space="preserve"> The experimental design and research methods employed are discussed including an outline of the dataset used, configurations set, and the sub-topics focused on for the experiments.</w:t>
      </w:r>
    </w:p>
    <w:p w14:paraId="5A166326" w14:textId="15259132" w:rsidR="00634B03" w:rsidRDefault="00634B03" w:rsidP="00D34F0D">
      <w:pPr>
        <w:numPr>
          <w:ilvl w:val="0"/>
          <w:numId w:val="21"/>
        </w:numPr>
      </w:pPr>
      <w:r>
        <w:t>Chapter 4:</w:t>
      </w:r>
      <w:r w:rsidR="00FC0035">
        <w:t xml:space="preserve"> The results and findings </w:t>
      </w:r>
      <w:r w:rsidR="00BC30A4">
        <w:t xml:space="preserve">discerned </w:t>
      </w:r>
      <w:r w:rsidR="00FC0035">
        <w:t>from the experiments completed, structured by the subtopics extracted from the study, are reported.</w:t>
      </w:r>
    </w:p>
    <w:p w14:paraId="15E866EB" w14:textId="403F96F5" w:rsidR="0099388A" w:rsidRPr="0099388A" w:rsidRDefault="00634B03" w:rsidP="00FC0035">
      <w:pPr>
        <w:numPr>
          <w:ilvl w:val="0"/>
          <w:numId w:val="21"/>
        </w:numPr>
      </w:pPr>
      <w:r>
        <w:t>Chapter 5:</w:t>
      </w:r>
      <w:r w:rsidR="00FC0035">
        <w:t xml:space="preserve"> A discussion of the results drawn from the experiments concerning the motive for this research project</w:t>
      </w:r>
      <w:r w:rsidR="00B77977">
        <w:t xml:space="preserve"> as well as its implication for future work</w:t>
      </w:r>
      <w:r w:rsidR="00FC0035">
        <w:t xml:space="preserve"> is given.</w:t>
      </w:r>
    </w:p>
    <w:p w14:paraId="7B2B8AA1" w14:textId="77777777" w:rsidR="00867D58" w:rsidRDefault="00867D58" w:rsidP="005C62D9">
      <w:pPr>
        <w:sectPr w:rsidR="00867D58" w:rsidSect="00C90065">
          <w:type w:val="continuous"/>
          <w:pgSz w:w="11906" w:h="16838"/>
          <w:pgMar w:top="1418" w:right="1701" w:bottom="1418" w:left="1814" w:header="720" w:footer="720" w:gutter="0"/>
          <w:pgNumType w:start="0"/>
          <w:cols w:space="720"/>
        </w:sectPr>
      </w:pPr>
    </w:p>
    <w:p w14:paraId="21C57589" w14:textId="07877DB9" w:rsidR="00D50C6D" w:rsidRDefault="00A50DE4" w:rsidP="00940E64">
      <w:pPr>
        <w:pStyle w:val="Heading1"/>
      </w:pPr>
      <w:bookmarkStart w:id="19" w:name="_Toc106240023"/>
      <w:r>
        <w:lastRenderedPageBreak/>
        <w:t>LITERATURE REVIEW</w:t>
      </w:r>
      <w:bookmarkEnd w:id="19"/>
    </w:p>
    <w:p w14:paraId="73EEDEE5" w14:textId="3620D4B1" w:rsidR="00A50A9B" w:rsidRDefault="00171DAE" w:rsidP="00A50A9B">
      <w:pPr>
        <w:pStyle w:val="content"/>
      </w:pPr>
      <w:r>
        <w:t>This chapter presents</w:t>
      </w:r>
      <w:r w:rsidR="00A50A9B">
        <w:t xml:space="preserve"> a history and overview of </w:t>
      </w:r>
      <w:r w:rsidR="00AB28DB" w:rsidRPr="00AB28DB">
        <w:t>three of the most popular algorithms in the biologically inspired algorithm family</w:t>
      </w:r>
      <w:r w:rsidR="00A50A9B">
        <w:t>, along with a description of the problem domain they will be applied. Also given are examples of the current state-of-the-art variations in their algorithm</w:t>
      </w:r>
    </w:p>
    <w:p w14:paraId="2AE993E6" w14:textId="77777777" w:rsidR="00A50A9B" w:rsidRPr="00A50A9B" w:rsidRDefault="00A50A9B" w:rsidP="00A50A9B">
      <w:pPr>
        <w:pStyle w:val="content"/>
      </w:pPr>
    </w:p>
    <w:p w14:paraId="29C19867" w14:textId="5BD31C13" w:rsidR="00E42C40" w:rsidRDefault="00E42C40" w:rsidP="00CF6381">
      <w:pPr>
        <w:pStyle w:val="Heading2"/>
      </w:pPr>
      <w:bookmarkStart w:id="20" w:name="_Toc106240024"/>
      <w:r>
        <w:t>Combinatorial Optimization Problems</w:t>
      </w:r>
      <w:bookmarkEnd w:id="20"/>
    </w:p>
    <w:p w14:paraId="03007798" w14:textId="39662531" w:rsidR="00E42C40" w:rsidRDefault="00AB28DB" w:rsidP="00E42C40">
      <w:r>
        <w:t xml:space="preserve">A combinatorial optimization problem is a problem of arranging </w:t>
      </w:r>
      <w:r w:rsidR="007327C2">
        <w:t xml:space="preserve">a set of discrete variables (e.g., attributes, states, or values) </w:t>
      </w:r>
      <w:r>
        <w:t>in such a way that it minimizes, or maximizes,</w:t>
      </w:r>
      <w:r w:rsidR="007327C2">
        <w:t xml:space="preserve"> </w:t>
      </w:r>
      <w:r w:rsidR="007B322D">
        <w:t>the</w:t>
      </w:r>
      <w:r>
        <w:t xml:space="preserve"> desired result</w:t>
      </w:r>
      <w:r w:rsidR="00E42C40">
        <w:t>. In some cases, that goal includes eliminating some of those components, meaning that the number of elements to rearrange also becomes part of the problem</w:t>
      </w:r>
      <w:r w:rsidR="007327C2">
        <w:t xml:space="preserve"> </w:t>
      </w:r>
      <w:r w:rsidR="00E42C40">
        <w:fldChar w:fldCharType="begin"/>
      </w:r>
      <w:r w:rsidR="00E42C40">
        <w:instrText xml:space="preserve"> ADDIN ZOTERO_ITEM CSL_CITATION {"citationID":"p4THgdRq","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E42C40">
        <w:fldChar w:fldCharType="separate"/>
      </w:r>
      <w:r w:rsidR="00E42C40" w:rsidRPr="00A064B5">
        <w:t>(Kennedy et al., 2001)</w:t>
      </w:r>
      <w:r w:rsidR="00E42C40">
        <w:fldChar w:fldCharType="end"/>
      </w:r>
      <w:r w:rsidR="00E42C40">
        <w:t>. Combinatorial Optimization problems all come with a goal that is optimized towards and an objective function</w:t>
      </w:r>
      <w:r w:rsidR="005C720A">
        <w:t>,</w:t>
      </w:r>
      <w:r w:rsidR="00E42C40">
        <w:t xml:space="preserve"> through which the solutions proposed can be critiqued. With the example of a company, having a machine that drills holes into printed circuit boards, that wants the machine to complete its job as fast as possible by minimizing the time taken to move the drill from one point to another, the problem can be explained as “what is the most efficient route for the machine to take?”, and the objective function would correspondingly be a measure of the distance travelled for any route/solution proposed. That is because, in this example, the total distance travelled serves as the metric through which a given solution can be critiqued against the optimization goal </w:t>
      </w:r>
      <w:r w:rsidR="00E42C40">
        <w:fldChar w:fldCharType="begin"/>
      </w:r>
      <w:r w:rsidR="00E42C40">
        <w:instrText xml:space="preserve"> ADDIN ZOTERO_ITEM CSL_CITATION {"citationID":"FlOdfZaC","properties":{"formattedCitation":"(Korte &amp; Vygen, 2012)","plainCitation":"(Korte &amp; Vygen, 2012)","noteIndex":0},"citationItems":[{"id":561,"uris":["http://zotero.org/users/7139034/items/XLE2Z8LK"],"itemData":{"id":561,"type":"book","abstract":"This comprehensive textbook on combinatorial optimization places special emphasis on theoretical results and algorithms with provably good performance, in contrast to heuristics. It is based on numerous courses on combinatorial optimization and specialized topics, mostly at graduate level. This book reviews the fundamentals, covers the classical topics (paths, flows, matching, matroids, NP-completeness, approximation algorithms) in detail, and proceeds to advanced and recent topics, some of which have not appeared in a textbook before. Throughout, it contains complete but concise proofs, and also provides numerous exercises and references. This fifth edition has again been updated, revised, and significantly extended, with more than 60 new exercises and new material on various topics, including Cayley's formula, blocking flows, faster b-matching separation, multidimensional knapsack, multicommodity max-flow min-cut ratio, and sparsest cut. Thus, this book represents the state of the art of combinatorial optimization.","collection-title":"Algorithms and Combinatorics","event-place":"Berlin, Heidelberg","ISBN":"978-3-642-24487-2","language":"en","note":"DOI: 10.1007/978-3-642-24488-9","number-of-pages":"664","publisher":"Springer Science &amp; Business Media","publisher-place":"Berlin, Heidelberg","source":"DOI.org (Crossref)","title":"Combinatorial Optimization: Theory and Algorithms","title-short":"Combinatorial Optimization","URL":"http://link.springer.com/10.1007/978-3-642-24488-9","volume":"21","author":[{"family":"Korte","given":"Bernhard"},{"family":"Vygen","given":"Jens"}],"accessed":{"date-parts":[["2022",5,10]]},"issued":{"date-parts":[["2012",1,10]]}}}],"schema":"https://github.com/citation-style-language/schema/raw/master/csl-citation.json"} </w:instrText>
      </w:r>
      <w:r w:rsidR="00E42C40">
        <w:fldChar w:fldCharType="separate"/>
      </w:r>
      <w:r w:rsidR="00E42C40" w:rsidRPr="00A064B5">
        <w:t>(Korte &amp; Vygen, 2012)</w:t>
      </w:r>
      <w:r w:rsidR="00E42C40">
        <w:fldChar w:fldCharType="end"/>
      </w:r>
      <w:r w:rsidR="00E42C40">
        <w:t>.</w:t>
      </w:r>
    </w:p>
    <w:p w14:paraId="43F8C355" w14:textId="77777777" w:rsidR="00E42C40" w:rsidRDefault="00E42C40" w:rsidP="00E42C40"/>
    <w:p w14:paraId="396A67CD" w14:textId="028FF4FF" w:rsidR="00E42C40" w:rsidRDefault="00E42C40" w:rsidP="00E42C40">
      <w:r>
        <w:t xml:space="preserve">Some examples of combinatorial optimization problems are </w:t>
      </w:r>
      <w:r w:rsidRPr="00B14F52">
        <w:rPr>
          <w:i/>
          <w:iCs/>
        </w:rPr>
        <w:t>Bin-Packing</w:t>
      </w:r>
      <w:r w:rsidR="00B14F52">
        <w:t>:</w:t>
      </w:r>
      <w:r>
        <w:t xml:space="preserve"> </w:t>
      </w:r>
      <w:r w:rsidR="00B14F52">
        <w:t xml:space="preserve">organising items into a finite set of containers </w:t>
      </w:r>
      <w:r>
        <w:fldChar w:fldCharType="begin"/>
      </w:r>
      <w:r>
        <w:instrText xml:space="preserve"> ADDIN ZOTERO_ITEM CSL_CITATION {"citationID":"gLtfDL5b","properties":{"formattedCitation":"(Delorme et al., 2016)","plainCitation":"(Delorme et al., 2016)","noteIndex":0},"citationItems":[{"id":570,"uris":["http://zotero.org/users/7139034/items/LDCBK6LJ"],"itemData":{"id":570,"type":"article-journal","abstract":"We review the most important mathematical models and algorithms developed for the exact solution of the one-dimensional bin packing and cutting stock problems, and experimentally evaluate, on state-of-the art computers, the performance of the main available software tools.","container-title":"European Journal of Operational Research","DOI":"10.1016/j.ejor.2016.04.030","ISSN":"0377-2217","issue":"1","journalAbbreviation":"European Journal of Operational Research","language":"en","page":"1-20","source":"ScienceDirect","title":"Bin packing and cutting stock problems: Mathematical models and exact algorithms","title-short":"Bin packing and cutting stock problems","volume":"255","author":[{"family":"Delorme","given":"Maxence"},{"family":"Iori","given":"Manuel"},{"family":"Martello","given":"Silvano"}],"issued":{"date-parts":[["2016",11,16]]}}}],"schema":"https://github.com/citation-style-language/schema/raw/master/csl-citation.json"} </w:instrText>
      </w:r>
      <w:r>
        <w:fldChar w:fldCharType="separate"/>
      </w:r>
      <w:r w:rsidRPr="00A064B5">
        <w:t>(Delorme et al., 2016)</w:t>
      </w:r>
      <w:r>
        <w:fldChar w:fldCharType="end"/>
      </w:r>
      <w:r w:rsidR="00B14F52">
        <w:t>;</w:t>
      </w:r>
      <w:r>
        <w:t xml:space="preserve"> </w:t>
      </w:r>
      <w:r w:rsidR="00B14F52" w:rsidRPr="00B14F52">
        <w:rPr>
          <w:i/>
          <w:iCs/>
        </w:rPr>
        <w:t>Job-Shop Scheduling</w:t>
      </w:r>
      <w:r w:rsidR="00B14F52" w:rsidRPr="00B14F52">
        <w:t>:</w:t>
      </w:r>
      <w:r w:rsidR="00B14F52">
        <w:t xml:space="preserve"> efficiently allocating shared resources over time to competing activities </w:t>
      </w:r>
      <w:r>
        <w:fldChar w:fldCharType="begin"/>
      </w:r>
      <w:r>
        <w:instrText xml:space="preserve"> ADDIN ZOTERO_ITEM CSL_CITATION {"citationID":"osOxGRWn","properties":{"formattedCitation":"(Zhang et al., 2011)","plainCitation":"(Zhang et al., 2011)","noteIndex":0},"citationItems":[{"id":572,"uris":["http://zotero.org/users/7139034/items/GHUIGLYG"],"itemData":{"id":572,"type":"article-journal","abstract":"In this paper, we proposed an effective genetic algorithm for solving the flexible job-shop scheduling problem (FJSP) to minimize makespan time. In the proposed algorithm, Global Selection (GS) and Local Selection (LS) are designed to generate high-quality initial population in the initialization stage. An improved chromosome representation is used to conveniently represent a solution of the FJSP, and different strategies for crossover and mutation operator are adopted. Various benchmark data taken from literature are tested. Computational results prove the proposed genetic algorithm effective and efficient for solving flexible job-shop scheduling problem.","container-title":"Expert Systems with Applications","DOI":"10.1016/j.eswa.2010.08.145","ISSN":"0957-4174","issue":"4","journalAbbreviation":"Expert Systems with Applications","language":"en","page":"3563-3573","source":"ScienceDirect","title":"An effective genetic algorithm for the flexible job-shop scheduling problem","volume":"38","author":[{"family":"Zhang","given":"Guohui"},{"family":"Gao","given":"Liang"},{"family":"Shi","given":"Yang"}],"issued":{"date-parts":[["2011",4,1]]}}}],"schema":"https://github.com/citation-style-language/schema/raw/master/csl-citation.json"} </w:instrText>
      </w:r>
      <w:r>
        <w:fldChar w:fldCharType="separate"/>
      </w:r>
      <w:r w:rsidRPr="00A064B5">
        <w:t>(Zhang et al., 2011)</w:t>
      </w:r>
      <w:r>
        <w:fldChar w:fldCharType="end"/>
      </w:r>
      <w:r w:rsidR="00B14F52">
        <w:t>;</w:t>
      </w:r>
      <w:r>
        <w:t xml:space="preserve"> and </w:t>
      </w:r>
      <w:r w:rsidRPr="00871E4A">
        <w:rPr>
          <w:i/>
          <w:iCs/>
        </w:rPr>
        <w:t>Boolean Satisfiability</w:t>
      </w:r>
      <w:r w:rsidR="00871E4A">
        <w:t xml:space="preserve">: </w:t>
      </w:r>
      <w:r w:rsidR="00871E4A" w:rsidRPr="00871E4A">
        <w:t>determining if there exists an interpretation that satisfies a given Boolean formula</w:t>
      </w:r>
      <w:r>
        <w:t xml:space="preserve"> </w:t>
      </w:r>
      <w:r>
        <w:fldChar w:fldCharType="begin"/>
      </w:r>
      <w:r>
        <w:instrText xml:space="preserve"> ADDIN ZOTERO_ITEM CSL_CITATION {"citationID":"dKxV46eR","properties":{"formattedCitation":"(Soeken et al., 2010)","plainCitation":"(Soeken et al., 2010)","noteIndex":0},"citationItems":[{"id":574,"uris":["http://zotero.org/users/7139034/items/6DALE8PL"],"itemData":{"id":574,"type":"paper-conference","abstract":"Nowadays, modeling languages like UML are essential in the design of complex software systems and also start to enter the domain of hardware and hardware/software codesign. Due to shortening time-to-market demands, ¿first time right¿ requirements have thereby to be satisfied. In this paper, we propose an approach that makes use of Boolean satisfiability for verifying UML/OCL models. We describe how the respective components of a verification problem, namely system states of a UML model, OCL constraints, and the actual verification task, can be encoded and afterwards automatically solved using an off-the-shelf SAT solver. Experiments show that our approach can solve verification tasks significantly faster than previous methods while still supporting a large variety of UML/OCL constructs.","container-title":"2010 Design, Automation Test in Europe Conference Exhibition (DATE 2010)","DOI":"10.1109/DATE.2010.5457017","event":"2010 Design, Automation Test in Europe Conference Exhibition (DATE 2010)","note":"ISSN: 1558-1101","page":"1341-1344","source":"IEEE Xplore","title":"Verifying UML/OCL models using Boolean satisfiability","author":[{"family":"Soeken","given":"Mathias"},{"family":"Wille","given":"Robert"},{"family":"Kuhlmann","given":"Mirco"},{"family":"Gogolla","given":"Martin"},{"family":"Drechsler","given":"Rolf"}],"issued":{"date-parts":[["2010",3]]}}}],"schema":"https://github.com/citation-style-language/schema/raw/master/csl-citation.json"} </w:instrText>
      </w:r>
      <w:r>
        <w:fldChar w:fldCharType="separate"/>
      </w:r>
      <w:r w:rsidRPr="00A064B5">
        <w:t>(Soeken et al., 2010)</w:t>
      </w:r>
      <w:r>
        <w:fldChar w:fldCharType="end"/>
      </w:r>
      <w:r>
        <w:t xml:space="preserve">. However, one of the most well-known Combinatorial Optimization Problems is the </w:t>
      </w:r>
      <w:r w:rsidRPr="00871E4A">
        <w:rPr>
          <w:i/>
          <w:iCs/>
        </w:rPr>
        <w:t>Traveling Salesman Problem</w:t>
      </w:r>
      <w:r>
        <w:t xml:space="preserve"> (</w:t>
      </w:r>
      <w:r w:rsidR="009F6C0B">
        <w:t>TSP</w:t>
      </w:r>
      <w:r>
        <w:t xml:space="preserve">) </w:t>
      </w:r>
      <w:r>
        <w:fldChar w:fldCharType="begin"/>
      </w:r>
      <w:r>
        <w:instrText xml:space="preserve"> ADDIN ZOTERO_ITEM CSL_CITATION {"citationID":"ZNspPPx6","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A064B5">
        <w:t>(Yousefikhoshbakht, 2021)</w:t>
      </w:r>
      <w:r>
        <w:fldChar w:fldCharType="end"/>
      </w:r>
      <w:r>
        <w:t xml:space="preserve">. The challenge of the </w:t>
      </w:r>
      <w:r w:rsidR="009F6C0B">
        <w:t>TSP</w:t>
      </w:r>
      <w:r>
        <w:t xml:space="preserve"> can be defined by the question: “Given a map of cities to visit and the distances between each pair of cities, what is the shortest round trip that can be made</w:t>
      </w:r>
      <w:r w:rsidRPr="00A064B5">
        <w:t xml:space="preserve"> </w:t>
      </w:r>
      <w:r>
        <w:t xml:space="preserve">from a given origin city, visiting each city on the map exactly once, and returning back to your starting position?”. </w:t>
      </w:r>
      <w:r w:rsidR="00090B9A" w:rsidRPr="00001FCA">
        <w:t xml:space="preserve">Figure 1 </w:t>
      </w:r>
      <w:r w:rsidR="00090B9A">
        <w:t xml:space="preserve">is an example </w:t>
      </w:r>
      <w:r w:rsidR="00090B9A">
        <w:lastRenderedPageBreak/>
        <w:t xml:space="preserve">of this, showing the problem map to solve (on the left) and the solution route (on the right). </w:t>
      </w:r>
      <w:r>
        <w:t>The problem is characterised by two main conditions:</w:t>
      </w:r>
    </w:p>
    <w:p w14:paraId="421CFEBC" w14:textId="77777777" w:rsidR="00E42C40" w:rsidRDefault="00E42C40" w:rsidP="00E42C40">
      <w:pPr>
        <w:pStyle w:val="ListParagraph"/>
        <w:numPr>
          <w:ilvl w:val="0"/>
          <w:numId w:val="25"/>
        </w:numPr>
      </w:pPr>
      <w:r w:rsidRPr="00A064B5">
        <w:rPr>
          <w:rFonts w:ascii="Times New Roman" w:eastAsia="Times New Roman" w:hAnsi="Times New Roman" w:cs="Times New Roman"/>
          <w:szCs w:val="20"/>
          <w:lang w:eastAsia="en-US"/>
        </w:rPr>
        <w:t>Each city must be visited exactly one time</w:t>
      </w:r>
    </w:p>
    <w:p w14:paraId="3AD0FE01" w14:textId="099C1FF8" w:rsidR="00CE3AD8" w:rsidRDefault="00E42C40" w:rsidP="00C02A84">
      <w:pPr>
        <w:pStyle w:val="ListParagraph"/>
        <w:numPr>
          <w:ilvl w:val="0"/>
          <w:numId w:val="25"/>
        </w:numPr>
        <w:rPr>
          <w:rFonts w:ascii="Times New Roman" w:eastAsia="Times New Roman" w:hAnsi="Times New Roman" w:cs="Times New Roman"/>
          <w:szCs w:val="20"/>
          <w:lang w:eastAsia="en-US"/>
        </w:rPr>
      </w:pPr>
      <w:r w:rsidRPr="007B322D">
        <w:rPr>
          <w:rFonts w:ascii="Times New Roman" w:eastAsia="Times New Roman" w:hAnsi="Times New Roman" w:cs="Times New Roman"/>
          <w:szCs w:val="20"/>
          <w:lang w:eastAsia="en-US"/>
        </w:rPr>
        <w:t>The trip must conclude with a loop back to the starting position</w:t>
      </w:r>
    </w:p>
    <w:p w14:paraId="458333D3" w14:textId="77777777" w:rsidR="007B322D" w:rsidRPr="007B322D" w:rsidRDefault="007B322D" w:rsidP="007B322D"/>
    <w:p w14:paraId="2EC6E58D" w14:textId="77777777" w:rsidR="00642457" w:rsidRDefault="00FC0898" w:rsidP="00642457">
      <w:pPr>
        <w:keepNext/>
        <w:jc w:val="center"/>
      </w:pPr>
      <w:r w:rsidRPr="00FC0898">
        <w:rPr>
          <w:noProof/>
        </w:rPr>
        <w:drawing>
          <wp:inline distT="0" distB="0" distL="0" distR="0" wp14:anchorId="5D2F73EC" wp14:editId="3B96D757">
            <wp:extent cx="2396261" cy="2408487"/>
            <wp:effectExtent l="0" t="0" r="444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18">
                      <a:extLst>
                        <a:ext uri="{28A0092B-C50C-407E-A947-70E740481C1C}">
                          <a14:useLocalDpi xmlns:a14="http://schemas.microsoft.com/office/drawing/2010/main" val="0"/>
                        </a:ext>
                      </a:extLst>
                    </a:blip>
                    <a:stretch>
                      <a:fillRect/>
                    </a:stretch>
                  </pic:blipFill>
                  <pic:spPr>
                    <a:xfrm>
                      <a:off x="0" y="0"/>
                      <a:ext cx="2396261" cy="2408487"/>
                    </a:xfrm>
                    <a:prstGeom prst="rect">
                      <a:avLst/>
                    </a:prstGeom>
                  </pic:spPr>
                </pic:pic>
              </a:graphicData>
            </a:graphic>
          </wp:inline>
        </w:drawing>
      </w:r>
      <w:r w:rsidR="00642457">
        <w:rPr>
          <w:noProof/>
        </w:rPr>
        <w:t xml:space="preserve">       </w:t>
      </w:r>
      <w:r w:rsidRPr="00791864">
        <w:rPr>
          <w:noProof/>
        </w:rPr>
        <w:drawing>
          <wp:inline distT="0" distB="0" distL="0" distR="0" wp14:anchorId="5280F6D1" wp14:editId="69B86530">
            <wp:extent cx="2380902" cy="2394585"/>
            <wp:effectExtent l="0" t="0" r="635" b="5715"/>
            <wp:docPr id="78" name="Picture 7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10;&#10;Description automatically generated"/>
                    <pic:cNvPicPr/>
                  </pic:nvPicPr>
                  <pic:blipFill>
                    <a:blip r:embed="rId19"/>
                    <a:stretch>
                      <a:fillRect/>
                    </a:stretch>
                  </pic:blipFill>
                  <pic:spPr>
                    <a:xfrm>
                      <a:off x="0" y="0"/>
                      <a:ext cx="2395088" cy="2408852"/>
                    </a:xfrm>
                    <a:prstGeom prst="rect">
                      <a:avLst/>
                    </a:prstGeom>
                  </pic:spPr>
                </pic:pic>
              </a:graphicData>
            </a:graphic>
          </wp:inline>
        </w:drawing>
      </w:r>
    </w:p>
    <w:p w14:paraId="63855C9B" w14:textId="4DFA0A47" w:rsidR="00E42C40" w:rsidRPr="00EA1AAB" w:rsidRDefault="00642457" w:rsidP="00642457">
      <w:pPr>
        <w:pStyle w:val="Caption"/>
        <w:jc w:val="center"/>
        <w:rPr>
          <w:b w:val="0"/>
          <w:bCs/>
        </w:rPr>
      </w:pPr>
      <w:bookmarkStart w:id="21" w:name="_Toc106240077"/>
      <w:r w:rsidRPr="00EA1AAB">
        <w:rPr>
          <w:b w:val="0"/>
          <w:bCs/>
        </w:rPr>
        <w:t xml:space="preserve">Figure </w:t>
      </w:r>
      <w:r w:rsidRPr="00EA1AAB">
        <w:rPr>
          <w:b w:val="0"/>
          <w:bCs/>
        </w:rPr>
        <w:fldChar w:fldCharType="begin"/>
      </w:r>
      <w:r w:rsidRPr="00EA1AAB">
        <w:rPr>
          <w:b w:val="0"/>
          <w:bCs/>
        </w:rPr>
        <w:instrText xml:space="preserve"> SEQ Figure \* ARABIC </w:instrText>
      </w:r>
      <w:r w:rsidRPr="00EA1AAB">
        <w:rPr>
          <w:b w:val="0"/>
          <w:bCs/>
        </w:rPr>
        <w:fldChar w:fldCharType="separate"/>
      </w:r>
      <w:r w:rsidR="00362057">
        <w:rPr>
          <w:b w:val="0"/>
          <w:bCs/>
          <w:noProof/>
        </w:rPr>
        <w:t>1</w:t>
      </w:r>
      <w:r w:rsidRPr="00EA1AAB">
        <w:rPr>
          <w:b w:val="0"/>
          <w:bCs/>
        </w:rPr>
        <w:fldChar w:fldCharType="end"/>
      </w:r>
      <w:r w:rsidRPr="00EA1AAB">
        <w:rPr>
          <w:b w:val="0"/>
          <w:bCs/>
        </w:rPr>
        <w:t>: Example Traveling Salesman Problem</w:t>
      </w:r>
      <w:bookmarkEnd w:id="21"/>
    </w:p>
    <w:p w14:paraId="2B54250D" w14:textId="77777777" w:rsidR="00CE3AD8" w:rsidRPr="00CE3AD8" w:rsidRDefault="00CE3AD8" w:rsidP="00CE3AD8">
      <w:pPr>
        <w:pStyle w:val="content"/>
      </w:pPr>
    </w:p>
    <w:p w14:paraId="0E3EA205" w14:textId="7EF99C6D" w:rsidR="00E42C40" w:rsidRDefault="00E42C40" w:rsidP="00E42C40">
      <w:r>
        <w:t xml:space="preserve">With this in mind, the optimum route/solution to the </w:t>
      </w:r>
      <w:r w:rsidR="009F6C0B">
        <w:t>TSP</w:t>
      </w:r>
      <w:r>
        <w:t xml:space="preserve"> can be described as ordering an itinerary of cities to visit </w:t>
      </w:r>
      <m:oMath>
        <m:sSub>
          <m:sSubPr>
            <m:ctrlPr>
              <w:rPr>
                <w:rFonts w:ascii="Cambria Math" w:hAnsi="Cambria Math"/>
              </w:rPr>
            </m:ctrlPr>
          </m:sSubPr>
          <m:e>
            <m:r>
              <w:rPr>
                <w:rFonts w:ascii="Cambria Math" w:hAnsi="Cambria Math"/>
              </w:rPr>
              <m:t>S</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oMath>
      <w:r>
        <w:t xml:space="preserve"> in such a way that the sum of distances traversed while following the itinerary returns the smallest possible value. </w:t>
      </w:r>
    </w:p>
    <w:p w14:paraId="13DA4906" w14:textId="77777777" w:rsidR="00E42C40" w:rsidRDefault="00E42C40" w:rsidP="00E42C40"/>
    <w:p w14:paraId="38302F4A" w14:textId="1968F008" w:rsidR="00E42C40" w:rsidRPr="00317F14" w:rsidRDefault="00104A7B" w:rsidP="00E42C40">
      <w:pPr>
        <w:rPr>
          <w:sz w:val="32"/>
          <w:szCs w:val="24"/>
        </w:rPr>
      </w:pPr>
      <m:oMathPara>
        <m:oMath>
          <m:r>
            <w:rPr>
              <w:rFonts w:ascii="Cambria Math" w:hAnsi="Cambria Math"/>
              <w:sz w:val="32"/>
              <w:szCs w:val="24"/>
            </w:rPr>
            <m:t>f</m:t>
          </m:r>
          <m:d>
            <m:dPr>
              <m:ctrlPr>
                <w:rPr>
                  <w:rFonts w:ascii="Cambria Math" w:hAnsi="Cambria Math"/>
                  <w:i/>
                  <w:sz w:val="32"/>
                  <w:szCs w:val="24"/>
                </w:rPr>
              </m:ctrlPr>
            </m:dPr>
            <m:e>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e>
          </m:d>
          <m:r>
            <w:rPr>
              <w:rFonts w:ascii="Cambria Math" w:hAnsi="Cambria Math"/>
              <w:sz w:val="32"/>
              <w:szCs w:val="24"/>
            </w:rPr>
            <m:t>=</m:t>
          </m:r>
          <m:nary>
            <m:naryPr>
              <m:chr m:val="∑"/>
              <m:limLoc m:val="subSup"/>
              <m:ctrlPr>
                <w:rPr>
                  <w:rFonts w:ascii="Cambria Math" w:hAnsi="Cambria Math"/>
                  <w:i/>
                  <w:sz w:val="32"/>
                  <w:szCs w:val="24"/>
                </w:rPr>
              </m:ctrlPr>
            </m:naryPr>
            <m:sub>
              <m:r>
                <w:rPr>
                  <w:rFonts w:ascii="Cambria Math" w:hAnsi="Cambria Math"/>
                  <w:sz w:val="32"/>
                  <w:szCs w:val="24"/>
                </w:rPr>
                <m:t>i=1</m:t>
              </m:r>
            </m:sub>
            <m:sup>
              <m:r>
                <w:rPr>
                  <w:rFonts w:ascii="Cambria Math" w:hAnsi="Cambria Math"/>
                  <w:sz w:val="32"/>
                  <w:szCs w:val="24"/>
                </w:rPr>
                <m:t>n</m:t>
              </m:r>
            </m:sup>
            <m:e>
              <m:r>
                <w:rPr>
                  <w:rFonts w:ascii="Cambria Math" w:hAnsi="Cambria Math"/>
                  <w:sz w:val="32"/>
                  <w:szCs w:val="24"/>
                </w:rPr>
                <m:t>d(</m:t>
              </m:r>
            </m:e>
          </m:nary>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 xml:space="preserve">[i], </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d>
            <m:dPr>
              <m:ctrlPr>
                <w:rPr>
                  <w:rFonts w:ascii="Cambria Math" w:hAnsi="Cambria Math"/>
                  <w:i/>
                  <w:sz w:val="32"/>
                  <w:szCs w:val="24"/>
                </w:rPr>
              </m:ctrlPr>
            </m:dPr>
            <m:e>
              <m:r>
                <w:rPr>
                  <w:rFonts w:ascii="Cambria Math" w:hAnsi="Cambria Math"/>
                  <w:sz w:val="32"/>
                  <w:szCs w:val="24"/>
                </w:rPr>
                <m:t>i+1</m:t>
              </m:r>
            </m:e>
          </m:d>
          <m:r>
            <w:rPr>
              <w:rFonts w:ascii="Cambria Math" w:hAnsi="Cambria Math"/>
              <w:sz w:val="32"/>
              <w:szCs w:val="24"/>
            </w:rPr>
            <m:t xml:space="preserve"> mod n])</m:t>
          </m:r>
        </m:oMath>
      </m:oMathPara>
    </w:p>
    <w:p w14:paraId="2B9307FF" w14:textId="12E1C22F" w:rsidR="00E42C40" w:rsidRPr="005A7603" w:rsidRDefault="00E42C40" w:rsidP="00E42C40">
      <w:pPr>
        <w:pStyle w:val="Caption"/>
        <w:keepNext/>
        <w:jc w:val="center"/>
        <w:rPr>
          <w:b w:val="0"/>
          <w:bCs/>
        </w:rPr>
      </w:pPr>
      <w:bookmarkStart w:id="22" w:name="_Toc106240143"/>
      <w:r w:rsidRPr="005A7603">
        <w:rPr>
          <w:b w:val="0"/>
          <w:bCs/>
        </w:rPr>
        <w:t xml:space="preserve">Equation </w:t>
      </w:r>
      <w:r w:rsidRPr="005A7603">
        <w:rPr>
          <w:b w:val="0"/>
          <w:bCs/>
        </w:rPr>
        <w:fldChar w:fldCharType="begin"/>
      </w:r>
      <w:r w:rsidRPr="005A7603">
        <w:rPr>
          <w:b w:val="0"/>
          <w:bCs/>
        </w:rPr>
        <w:instrText xml:space="preserve"> SEQ Equation \* ARABIC </w:instrText>
      </w:r>
      <w:r w:rsidRPr="005A7603">
        <w:rPr>
          <w:b w:val="0"/>
          <w:bCs/>
        </w:rPr>
        <w:fldChar w:fldCharType="separate"/>
      </w:r>
      <w:r w:rsidR="00362057">
        <w:rPr>
          <w:b w:val="0"/>
          <w:bCs/>
          <w:noProof/>
        </w:rPr>
        <w:t>1</w:t>
      </w:r>
      <w:r w:rsidRPr="005A7603">
        <w:rPr>
          <w:b w:val="0"/>
          <w:bCs/>
        </w:rPr>
        <w:fldChar w:fldCharType="end"/>
      </w:r>
      <w:r w:rsidRPr="005A7603">
        <w:rPr>
          <w:b w:val="0"/>
          <w:bCs/>
        </w:rPr>
        <w:t xml:space="preserve">: </w:t>
      </w:r>
      <w:r w:rsidR="009F6C0B" w:rsidRPr="005A7603">
        <w:rPr>
          <w:b w:val="0"/>
          <w:bCs/>
        </w:rPr>
        <w:t>TSP</w:t>
      </w:r>
      <w:r w:rsidRPr="005A7603">
        <w:rPr>
          <w:b w:val="0"/>
          <w:bCs/>
        </w:rPr>
        <w:t xml:space="preserve"> Distance calculation</w:t>
      </w:r>
      <w:bookmarkEnd w:id="22"/>
    </w:p>
    <w:p w14:paraId="42A67A82" w14:textId="77777777" w:rsidR="00E42C40" w:rsidRPr="00A064B5" w:rsidRDefault="00E42C40" w:rsidP="00E42C40">
      <w:pPr>
        <w:pStyle w:val="content"/>
      </w:pPr>
    </w:p>
    <w:p w14:paraId="07B6A1E6" w14:textId="30292BDD" w:rsidR="00E42C40" w:rsidRDefault="00E42C40" w:rsidP="00E42C40">
      <w:r>
        <w:t xml:space="preserve">Where </w:t>
      </w:r>
      <m:oMath>
        <m:r>
          <w:rPr>
            <w:rFonts w:ascii="Cambria Math" w:hAnsi="Cambria Math"/>
          </w:rPr>
          <m:t xml:space="preserve">d(c, </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t xml:space="preserve"> means the distance between cities </w:t>
      </w:r>
      <m:oMath>
        <m:r>
          <w:rPr>
            <w:rFonts w:ascii="Cambria Math" w:hAnsi="Cambria Math"/>
          </w:rPr>
          <m:t>c</m:t>
        </m:r>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 if the location of city </w:t>
      </w:r>
      <m:oMath>
        <m:r>
          <w:rPr>
            <w:rFonts w:ascii="Cambria Math" w:hAnsi="Cambria Math"/>
          </w:rPr>
          <m:t>c=</m:t>
        </m:r>
        <m:d>
          <m:dPr>
            <m:ctrlPr>
              <w:rPr>
                <w:rFonts w:ascii="Cambria Math" w:hAnsi="Cambria Math"/>
                <w:i/>
              </w:rPr>
            </m:ctrlPr>
          </m:dPr>
          <m:e>
            <m:r>
              <w:rPr>
                <w:rFonts w:ascii="Cambria Math" w:hAnsi="Cambria Math"/>
              </w:rPr>
              <m:t>x,y</m:t>
            </m:r>
          </m:e>
        </m:d>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t xml:space="preserve">, then </w:t>
      </w:r>
      <m:oMath>
        <m:r>
          <w:rPr>
            <w:rFonts w:ascii="Cambria Math" w:hAnsi="Cambria Math"/>
          </w:rPr>
          <m:t>d</m:t>
        </m:r>
        <m:d>
          <m:dPr>
            <m:ctrlPr>
              <w:rPr>
                <w:rFonts w:ascii="Cambria Math" w:hAnsi="Cambria Math"/>
                <w:i/>
              </w:rPr>
            </m:ctrlPr>
          </m:dPr>
          <m:e>
            <m:r>
              <w:rPr>
                <w:rFonts w:ascii="Cambria Math" w:hAnsi="Cambria Math"/>
              </w:rPr>
              <m:t xml:space="preserve">c, </m:t>
            </m:r>
            <m:sSup>
              <m:sSupPr>
                <m:ctrlPr>
                  <w:rPr>
                    <w:rFonts w:ascii="Cambria Math" w:hAnsi="Cambria Math"/>
                    <w:i/>
                  </w:rPr>
                </m:ctrlPr>
              </m:sSupPr>
              <m:e>
                <m:r>
                  <w:rPr>
                    <w:rFonts w:ascii="Cambria Math" w:hAnsi="Cambria Math"/>
                  </w:rPr>
                  <m:t>c</m:t>
                </m:r>
              </m:e>
              <m:sup>
                <m:r>
                  <w:rPr>
                    <w:rFonts w:ascii="Cambria Math" w:hAnsi="Cambria Math"/>
                  </w:rPr>
                  <m:t>'</m:t>
                </m:r>
              </m:sup>
            </m:sSup>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x- x</m:t>
                    </m:r>
                  </m:e>
                  <m:sup>
                    <m:r>
                      <w:rPr>
                        <w:rFonts w:ascii="Cambria Math" w:hAnsi="Cambria Math"/>
                      </w:rPr>
                      <m:t>'</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 y</m:t>
                    </m:r>
                  </m:e>
                  <m:sup>
                    <m:r>
                      <w:rPr>
                        <w:rFonts w:ascii="Cambria Math" w:hAnsi="Cambria Math"/>
                      </w:rPr>
                      <m:t>'</m:t>
                    </m:r>
                  </m:sup>
                </m:sSup>
                <m:r>
                  <w:rPr>
                    <w:rFonts w:ascii="Cambria Math" w:hAnsi="Cambria Math"/>
                  </w:rPr>
                  <m:t>)</m:t>
                </m:r>
              </m:e>
              <m:sup>
                <m:r>
                  <w:rPr>
                    <w:rFonts w:ascii="Cambria Math" w:hAnsi="Cambria Math"/>
                  </w:rPr>
                  <m:t>2</m:t>
                </m:r>
              </m:sup>
            </m:sSup>
          </m:e>
        </m:rad>
      </m:oMath>
      <w:r w:rsidR="0013339C">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d>
          <m:dPr>
            <m:begChr m:val="["/>
            <m:endChr m:val="]"/>
            <m:ctrlPr>
              <w:rPr>
                <w:rFonts w:ascii="Cambria Math" w:hAnsi="Cambria Math"/>
                <w:i/>
              </w:rPr>
            </m:ctrlPr>
          </m:dPr>
          <m:e>
            <m:r>
              <w:rPr>
                <w:rFonts w:ascii="Cambria Math" w:hAnsi="Cambria Math"/>
              </w:rPr>
              <m:t>x</m:t>
            </m:r>
          </m:e>
        </m:d>
      </m:oMath>
      <w:r w:rsidR="0013339C">
        <w:t xml:space="preserve"> refers to the city at position </w:t>
      </w:r>
      <m:oMath>
        <m:r>
          <w:rPr>
            <w:rFonts w:ascii="Cambria Math" w:hAnsi="Cambria Math"/>
          </w:rPr>
          <m:t>x</m:t>
        </m:r>
      </m:oMath>
      <w:r w:rsidR="0013339C">
        <w:t xml:space="preserve"> on the itinerary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13339C">
        <w:t xml:space="preserve">. </w:t>
      </w:r>
      <w:r w:rsidR="00001FCA">
        <w:t xml:space="preserve">The introduction of the modulo operator enables the loop to return to the beginning after all cities on the itinerary have been addressed. </w:t>
      </w:r>
      <w:r>
        <w:t xml:space="preserve">Since the goal is to find the smallest possible total distance, the calculation in </w:t>
      </w:r>
      <w:r w:rsidRPr="00001FCA">
        <w:t>Equation 1</w:t>
      </w:r>
      <w:r>
        <w:t xml:space="preserve"> </w:t>
      </w:r>
      <w:r w:rsidR="00AC2183">
        <w:t>may</w:t>
      </w:r>
      <w:r>
        <w:t xml:space="preserve"> be inverted so that the answer returned can be used as a score for the proposed solution.</w:t>
      </w:r>
    </w:p>
    <w:p w14:paraId="046DB1C6" w14:textId="77777777" w:rsidR="00E42C40" w:rsidRPr="001E0711" w:rsidRDefault="00E42C40" w:rsidP="00E42C40"/>
    <w:p w14:paraId="7F49BBC3" w14:textId="6BA3AD78" w:rsidR="00E42C40" w:rsidRPr="00317F14" w:rsidRDefault="00104A7B" w:rsidP="00E42C40">
      <w:pPr>
        <w:rPr>
          <w:b/>
          <w:sz w:val="22"/>
        </w:rPr>
      </w:pPr>
      <m:oMathPara>
        <m:oMath>
          <m:r>
            <w:rPr>
              <w:rFonts w:ascii="Cambria Math" w:hAnsi="Cambria Math"/>
              <w:sz w:val="32"/>
              <w:szCs w:val="24"/>
            </w:rPr>
            <m:t>f'(</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f>
            <m:fPr>
              <m:ctrlPr>
                <w:rPr>
                  <w:rFonts w:ascii="Cambria Math" w:hAnsi="Cambria Math"/>
                  <w:i/>
                  <w:sz w:val="32"/>
                  <w:szCs w:val="24"/>
                </w:rPr>
              </m:ctrlPr>
            </m:fPr>
            <m:num>
              <m:r>
                <w:rPr>
                  <w:rFonts w:ascii="Cambria Math" w:hAnsi="Cambria Math"/>
                  <w:sz w:val="32"/>
                  <w:szCs w:val="24"/>
                </w:rPr>
                <m:t>1</m:t>
              </m:r>
            </m:num>
            <m:den>
              <m:r>
                <w:rPr>
                  <w:rFonts w:ascii="Cambria Math" w:hAnsi="Cambria Math"/>
                  <w:sz w:val="32"/>
                  <w:szCs w:val="24"/>
                </w:rPr>
                <m:t>f(</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den>
          </m:f>
        </m:oMath>
      </m:oMathPara>
    </w:p>
    <w:p w14:paraId="4AB528F1" w14:textId="5F5A5737" w:rsidR="00E42C40" w:rsidRPr="00435C8E" w:rsidRDefault="00E42C40" w:rsidP="00E42C40">
      <w:pPr>
        <w:pStyle w:val="Caption"/>
        <w:jc w:val="center"/>
        <w:rPr>
          <w:b w:val="0"/>
          <w:bCs/>
        </w:rPr>
      </w:pPr>
      <w:bookmarkStart w:id="23" w:name="_Toc106240144"/>
      <w:r w:rsidRPr="00435C8E">
        <w:rPr>
          <w:b w:val="0"/>
          <w:bCs/>
        </w:rPr>
        <w:t xml:space="preserve">Equation </w:t>
      </w:r>
      <w:r w:rsidRPr="00435C8E">
        <w:rPr>
          <w:b w:val="0"/>
          <w:bCs/>
        </w:rPr>
        <w:fldChar w:fldCharType="begin"/>
      </w:r>
      <w:r w:rsidRPr="00435C8E">
        <w:rPr>
          <w:b w:val="0"/>
          <w:bCs/>
        </w:rPr>
        <w:instrText xml:space="preserve"> SEQ Equation \* ARABIC </w:instrText>
      </w:r>
      <w:r w:rsidRPr="00435C8E">
        <w:rPr>
          <w:b w:val="0"/>
          <w:bCs/>
        </w:rPr>
        <w:fldChar w:fldCharType="separate"/>
      </w:r>
      <w:r w:rsidR="00362057">
        <w:rPr>
          <w:b w:val="0"/>
          <w:bCs/>
          <w:noProof/>
        </w:rPr>
        <w:t>2</w:t>
      </w:r>
      <w:r w:rsidRPr="00435C8E">
        <w:rPr>
          <w:b w:val="0"/>
          <w:bCs/>
        </w:rPr>
        <w:fldChar w:fldCharType="end"/>
      </w:r>
      <w:r w:rsidRPr="00435C8E">
        <w:rPr>
          <w:b w:val="0"/>
          <w:bCs/>
        </w:rPr>
        <w:t xml:space="preserve">: </w:t>
      </w:r>
      <w:r w:rsidR="009F6C0B" w:rsidRPr="00435C8E">
        <w:rPr>
          <w:b w:val="0"/>
          <w:bCs/>
        </w:rPr>
        <w:t>TSP</w:t>
      </w:r>
      <w:r w:rsidRPr="00435C8E">
        <w:rPr>
          <w:b w:val="0"/>
          <w:bCs/>
        </w:rPr>
        <w:t xml:space="preserve"> Objective Function</w:t>
      </w:r>
      <w:bookmarkEnd w:id="23"/>
    </w:p>
    <w:p w14:paraId="22F07E31" w14:textId="77777777" w:rsidR="00E42C40" w:rsidRPr="00317F14" w:rsidRDefault="00E42C40" w:rsidP="00E42C40">
      <w:pPr>
        <w:pStyle w:val="content"/>
      </w:pPr>
    </w:p>
    <w:p w14:paraId="7F25F311" w14:textId="619E2B5E" w:rsidR="00E42C40" w:rsidRDefault="00E42C40" w:rsidP="00E42C40">
      <w:pPr>
        <w:pStyle w:val="content"/>
      </w:pPr>
      <w:r>
        <w:t xml:space="preserve">According to </w:t>
      </w:r>
      <w:r w:rsidRPr="00001FCA">
        <w:t>Equation 2</w:t>
      </w:r>
      <w:r>
        <w:t xml:space="preserve">, the smaller the total distance travelled in a given </w:t>
      </w:r>
      <w:r w:rsidR="009F6C0B">
        <w:t>TSP</w:t>
      </w:r>
      <w:r>
        <w:t xml:space="preserve"> solution, the larger the score that would be awarded to that solution. Both </w:t>
      </w:r>
      <w:r w:rsidRPr="00001FCA">
        <w:t>Equations 1 and 2</w:t>
      </w:r>
      <w:r>
        <w:t xml:space="preserve"> are usable for the objective function and are both compatible with the algorithms used. However</w:t>
      </w:r>
      <w:r w:rsidRPr="00001FCA">
        <w:rPr>
          <w:b/>
          <w:bCs/>
        </w:rPr>
        <w:t xml:space="preserve">, </w:t>
      </w:r>
      <w:r w:rsidRPr="007F53B4">
        <w:t>Equation 2</w:t>
      </w:r>
      <w:r w:rsidRPr="00001FCA">
        <w:rPr>
          <w:b/>
          <w:bCs/>
        </w:rPr>
        <w:t xml:space="preserve"> </w:t>
      </w:r>
      <w:r>
        <w:t xml:space="preserve">was chosen for this study because it best </w:t>
      </w:r>
      <w:r w:rsidR="007F53B4">
        <w:t xml:space="preserve">encapsulates </w:t>
      </w:r>
      <w:r>
        <w:t xml:space="preserve">the meaning of the </w:t>
      </w:r>
      <w:r w:rsidR="00001FCA">
        <w:t>objective function</w:t>
      </w:r>
      <w:r w:rsidR="007F53B4">
        <w:t>: the smaller, the better</w:t>
      </w:r>
      <w:r w:rsidR="00001FCA">
        <w:t>.</w:t>
      </w:r>
    </w:p>
    <w:p w14:paraId="6DEAC823" w14:textId="77777777" w:rsidR="00E42C40" w:rsidRDefault="00E42C40" w:rsidP="00E42C40">
      <w:pPr>
        <w:pStyle w:val="content"/>
      </w:pPr>
    </w:p>
    <w:p w14:paraId="630CD562" w14:textId="2163E822" w:rsidR="00E42C40" w:rsidRPr="00A064B5" w:rsidRDefault="00E42C40" w:rsidP="00E42C40">
      <w:pPr>
        <w:pStyle w:val="content"/>
      </w:pPr>
      <w:r>
        <w:t xml:space="preserve">The </w:t>
      </w:r>
      <w:r w:rsidR="009F6C0B">
        <w:t>TSP</w:t>
      </w:r>
      <w:r>
        <w:t xml:space="preserve"> has been said to be easy to describe but difficult to solve </w:t>
      </w:r>
      <w:r>
        <w:fldChar w:fldCharType="begin"/>
      </w:r>
      <w:r>
        <w:instrText xml:space="preserve"> ADDIN ZOTERO_ITEM CSL_CITATION {"citationID":"2y9BQbHQ","properties":{"formattedCitation":"(Hoffman &amp; Padberg, 2001)","plainCitation":"(Hoffman &amp; Padberg, 2001)","noteIndex":0},"citationItems":[{"id":401,"uris":["http://zotero.org/users/7139034/items/SNRH3Z4U"],"itemData":{"id":401,"type":"chapter","container-title":"Encyclopedia of Operations Research and Management Science","event-place":"New York, NY","ISBN":"978-1-4020-0611-1","language":"en","note":"DOI: 10.1007/1-4020-0611-X_1068","page":"849-853","publisher":"Springer US","publisher-place":"New York, NY","source":"Springer Link","title":"Traveling Salesman Problem (TSP)Traveling salesman problem","URL":"https://doi.org/10.1007/1-4020-0611-X_1068","author":[{"family":"Hoffman","given":"Karla L."},{"family":"Padberg","given":"Manfred"}],"editor":[{"family":"Gass","given":"Saul I."},{"family":"Harris","given":"Carl M."}],"accessed":{"date-parts":[["2022",1,6]]},"issued":{"date-parts":[["2001"]]}}}],"schema":"https://github.com/citation-style-language/schema/raw/master/csl-citation.json"} </w:instrText>
      </w:r>
      <w:r>
        <w:fldChar w:fldCharType="separate"/>
      </w:r>
      <w:r w:rsidRPr="005812FA">
        <w:t>(Hoffman &amp; Padberg, 2001)</w:t>
      </w:r>
      <w:r>
        <w:fldChar w:fldCharType="end"/>
      </w:r>
      <w:r>
        <w:t>. While ACO was developed specifically to tackle problems like this</w:t>
      </w:r>
      <w:r w:rsidR="004A12F7">
        <w:t xml:space="preserve"> </w:t>
      </w:r>
      <w:r w:rsidR="00990528">
        <w:fldChar w:fldCharType="begin"/>
      </w:r>
      <w:r w:rsidR="004A12F7">
        <w:instrText xml:space="preserve"> ADDIN ZOTERO_ITEM CSL_CITATION {"citationID":"BanBL9Ry","properties":{"formattedCitation":"(Dorigo &amp; St\\uc0\\u252{}tzle, 2019)","plainCitation":"(Dorigo &amp; Stützle, 2019)","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990528">
        <w:fldChar w:fldCharType="separate"/>
      </w:r>
      <w:r w:rsidR="004A12F7" w:rsidRPr="004A12F7">
        <w:rPr>
          <w:szCs w:val="24"/>
        </w:rPr>
        <w:t>(Dorigo &amp; Stützle, 2019)</w:t>
      </w:r>
      <w:r w:rsidR="00990528">
        <w:fldChar w:fldCharType="end"/>
      </w:r>
      <w:r>
        <w:t xml:space="preserve">, over the years, the GA has also been used to accomplish this </w:t>
      </w:r>
      <w:r>
        <w:fldChar w:fldCharType="begin"/>
      </w:r>
      <w:r>
        <w:instrText xml:space="preserve"> ADDIN ZOTERO_ITEM CSL_CITATION {"citationID":"u66Lhvi4","properties":{"formattedCitation":"(Braun, 1991; Moon et al., 2002)","plainCitation":"(Braun, 1991; Moon et al., 2002)","noteIndex":0},"citationItems":[{"id":402,"uris":["http://zotero.org/users/7139034/items/R7PMLP9V"],"itemData":{"id":402,"type":"paper-conference","abstract":"We present a genetic algorithm for solving the traveling salesman problem by genetic algorithms to optimality for traveling salesman problems with up to 442 cities. Mühlenbein et al. [MGK 88], [MK 89] have proposed a genetic algorithm for the traveling salesman problem, which generates very good but not optimal solutions for traveling salesman problems with 442 and 531 cities. We have improved this approach by improving all basic components of that genetic algorithm. For our experimental investigations we used the traveling salesman problems TSP (i) with i cities for i=137, 202, 229, 318, 431, 442, 666 which were solved to optimality in [CP 80], [GH 89].We could solve medium sized traveling salesman problems with up to 229 cities in &lt; 3 minutes average runtime on a SUN workstation. Furthermore we could solve traveling salesman problems with up to 442 cities optimally in an acceptable time limit (e.g. the average runtime on a SUN workstation for the TSP (431) is about 30 minutes). The greatest examined problem with 666 cities could be approximately solved by constructing a tour with length 0,04% over the optimum.","collection-title":"Lecture Notes in Computer Science","container-title":"Parallel Problem Solving from Nature","DOI":"10.1007/BFb0029743","event-place":"Berlin, Heidelberg","ISBN":"978-3-540-70652-6","language":"en","page":"129-133","publisher":"Springer","publisher-place":"Berlin, Heidelberg","source":"Springer Link","title":"On solving travelling salesman problems by genetic algorithms","author":[{"family":"Braun","given":"Heinrich"}],"editor":[{"family":"Schwefel","given":"Hans-Paul"},{"family":"Männer","given":"Reinhard"}],"issued":{"date-parts":[["1991"]]}}},{"id":403,"uris":["http://zotero.org/users/7139034/items/2H2EDXR4"],"itemData":{"id":403,"type":"article-journal","abstract":"The traveling salesman problem with precedence constraints (TSPPC) is one of the most difficult combinatorial optimization problems. In this paper, an efficient genetic algorithm (GA) to solve the TSPPC is presented. The key concept of the proposed GA is a topological sort (TS), which is defined as an ordering of vertices in a directed graph. Also, a new crossover operation is developed for the proposed GA. The results of numerical experiments show that the proposed GA produces an optimal solution and shows superior performance compared to the traditional algorithms.","container-title":"European Journal of Operational Research","DOI":"10.1016/S0377-2217(01)00227-2","ISSN":"0377-2217","issue":"3","journalAbbreviation":"European Journal of Operational Research","language":"en","page":"606-617","source":"ScienceDirect","title":"An efficient genetic algorithm for the traveling salesman problem with precedence constraints","volume":"140","author":[{"family":"Moon","given":"Chiung"},{"family":"Kim","given":"Jongsoo"},{"family":"Choi","given":"Gyunghyun"},{"family":"Seo","given":"Yoonho"}],"issued":{"date-parts":[["2002",8,1]]}}}],"schema":"https://github.com/citation-style-language/schema/raw/master/csl-citation.json"} </w:instrText>
      </w:r>
      <w:r>
        <w:fldChar w:fldCharType="separate"/>
      </w:r>
      <w:r w:rsidRPr="005812FA">
        <w:t>(Braun, 1991; Moon et al., 2002)</w:t>
      </w:r>
      <w:r>
        <w:fldChar w:fldCharType="end"/>
      </w:r>
      <w:r>
        <w:t xml:space="preserve">. The PSO on the other hand, posed the greatest challenge because it was not designed for combinatorial optimization. Nevertheless, work has been done to adapt the algorithm so that it can handle </w:t>
      </w:r>
      <w:r w:rsidR="00A977D7">
        <w:t xml:space="preserve">the </w:t>
      </w:r>
      <w:r w:rsidR="009F6C0B">
        <w:t>TSP</w:t>
      </w:r>
      <w:r>
        <w:t xml:space="preserve"> </w:t>
      </w:r>
      <w:r>
        <w:fldChar w:fldCharType="begin"/>
      </w:r>
      <w:r>
        <w:instrText xml:space="preserve"> ADDIN ZOTERO_ITEM CSL_CITATION {"citationID":"QmQy0l5o","properties":{"formattedCitation":"(Wang et al., 2003; Yousefikhoshbakht, 2021)","plainCitation":"(Wang et al., 2003; Yousefikhoshbakht, 2021)","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5812FA">
        <w:t>(Wang et al., 2003; Yousefikhoshbakht, 2021)</w:t>
      </w:r>
      <w:r>
        <w:fldChar w:fldCharType="end"/>
      </w:r>
      <w:r>
        <w:t>.</w:t>
      </w:r>
    </w:p>
    <w:p w14:paraId="7E62F560" w14:textId="77777777" w:rsidR="00E42C40" w:rsidRDefault="00E42C40" w:rsidP="00E42C40"/>
    <w:p w14:paraId="08C5DD25" w14:textId="77777777" w:rsidR="00E42C40" w:rsidRPr="00E42C40" w:rsidRDefault="00E42C40" w:rsidP="00E42C40">
      <w:pPr>
        <w:pStyle w:val="content"/>
      </w:pPr>
    </w:p>
    <w:p w14:paraId="0DFDED2A" w14:textId="5C53D584" w:rsidR="00E42C40" w:rsidRDefault="00E42C40" w:rsidP="00CF6381">
      <w:pPr>
        <w:pStyle w:val="Heading2"/>
      </w:pPr>
      <w:bookmarkStart w:id="24" w:name="_Toc106240025"/>
      <w:r>
        <w:t>Optimization Methodology</w:t>
      </w:r>
      <w:bookmarkEnd w:id="24"/>
    </w:p>
    <w:p w14:paraId="3B57CF3C" w14:textId="0C1388C7" w:rsidR="00F8321C" w:rsidRDefault="00FF4929" w:rsidP="00FF4929">
      <w:r>
        <w:t>With a</w:t>
      </w:r>
      <w:r w:rsidR="00776E5A">
        <w:t xml:space="preserve"> clear</w:t>
      </w:r>
      <w:r>
        <w:t xml:space="preserve"> understanding of </w:t>
      </w:r>
      <w:r w:rsidR="00776E5A">
        <w:t>a problem domain complete, this section offers a breakdown of the general optimization methodology used to tackle the problem domain.</w:t>
      </w:r>
    </w:p>
    <w:p w14:paraId="64730286" w14:textId="77777777" w:rsidR="00F8321C" w:rsidRPr="00FF4929" w:rsidRDefault="00F8321C" w:rsidP="00FF4929"/>
    <w:p w14:paraId="049B5410" w14:textId="6F534D29" w:rsidR="00A773BC" w:rsidRPr="00A773BC" w:rsidRDefault="00A773BC" w:rsidP="00A773BC">
      <w:pPr>
        <w:pStyle w:val="Heading3"/>
      </w:pPr>
      <w:bookmarkStart w:id="25" w:name="_Toc106240026"/>
      <w:r>
        <w:t>Search Space</w:t>
      </w:r>
      <w:bookmarkEnd w:id="25"/>
    </w:p>
    <w:p w14:paraId="618018C8" w14:textId="3199F7FE" w:rsidR="00E42C40" w:rsidRDefault="00E42C40" w:rsidP="00E42C40">
      <w:pPr>
        <w:rPr>
          <w:lang w:val="en-IE"/>
        </w:rPr>
      </w:pPr>
      <w:r>
        <w:rPr>
          <w:lang w:val="en-IE"/>
        </w:rPr>
        <w:t xml:space="preserve">When dealing with optimization problems, the array of possible valid solutions is often illustrated as a </w:t>
      </w:r>
      <w:r w:rsidRPr="00220181">
        <w:rPr>
          <w:i/>
          <w:iCs/>
          <w:lang w:val="en-IE"/>
        </w:rPr>
        <w:t>search space</w:t>
      </w:r>
      <w:r w:rsidRPr="00C072A4">
        <w:rPr>
          <w:i/>
          <w:iCs/>
          <w:lang w:val="en-IE"/>
        </w:rPr>
        <w:t>,</w:t>
      </w:r>
      <w:r>
        <w:rPr>
          <w:lang w:val="en-IE"/>
        </w:rPr>
        <w:t xml:space="preserve"> or </w:t>
      </w:r>
      <w:r w:rsidRPr="00C072A4">
        <w:rPr>
          <w:i/>
          <w:iCs/>
          <w:lang w:val="en-IE"/>
        </w:rPr>
        <w:t>search landscape,</w:t>
      </w:r>
      <w:r>
        <w:rPr>
          <w:lang w:val="en-IE"/>
        </w:rPr>
        <w:t xml:space="preserve"> which exists on an </w:t>
      </w:r>
      <m:oMath>
        <m:r>
          <w:rPr>
            <w:rFonts w:ascii="Cambria Math" w:hAnsi="Cambria Math"/>
            <w:lang w:val="en-IE"/>
          </w:rPr>
          <m:t>n</m:t>
        </m:r>
      </m:oMath>
      <w:r>
        <w:rPr>
          <w:lang w:val="en-IE"/>
        </w:rPr>
        <w:t xml:space="preserve">-dimensional plane, for which each point on that search space represents a possible valid solution and the dimensions of the plane correspond to the different variables existing in that problem domain </w:t>
      </w:r>
      <w:r>
        <w:rPr>
          <w:lang w:val="en-IE"/>
        </w:rPr>
        <w:fldChar w:fldCharType="begin"/>
      </w:r>
      <w:r>
        <w:rPr>
          <w:lang w:val="en-IE"/>
        </w:rPr>
        <w:instrText xml:space="preserve"> ADDIN ZOTERO_ITEM CSL_CITATION {"citationID":"aTWgDmmc","properties":{"formattedCitation":"(Mirjalili, 2019b)","plainCitation":"(Mirjalili, 2019b)","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schema":"https://github.com/citation-style-language/schema/raw/master/csl-citation.json"} </w:instrText>
      </w:r>
      <w:r>
        <w:rPr>
          <w:lang w:val="en-IE"/>
        </w:rPr>
        <w:fldChar w:fldCharType="separate"/>
      </w:r>
      <w:r w:rsidRPr="00220181">
        <w:t>(Mirjalili, 2019b)</w:t>
      </w:r>
      <w:r>
        <w:rPr>
          <w:lang w:val="en-IE"/>
        </w:rPr>
        <w:fldChar w:fldCharType="end"/>
      </w:r>
      <w:r>
        <w:rPr>
          <w:lang w:val="en-IE"/>
        </w:rPr>
        <w:t xml:space="preserve">. Solutions existing in relatively close locations to one other in the search space would receive similar scores from the objective function because of the close proximity of their input variable values which </w:t>
      </w:r>
      <w:r w:rsidR="009F416F">
        <w:rPr>
          <w:lang w:val="en-IE"/>
        </w:rPr>
        <w:t xml:space="preserve">determine </w:t>
      </w:r>
      <w:r>
        <w:rPr>
          <w:lang w:val="en-IE"/>
        </w:rPr>
        <w:t xml:space="preserve">their dimensional </w:t>
      </w:r>
      <w:r>
        <w:rPr>
          <w:lang w:val="en-IE"/>
        </w:rPr>
        <w:lastRenderedPageBreak/>
        <w:t xml:space="preserve">location. </w:t>
      </w:r>
      <w:r w:rsidRPr="009F416F">
        <w:rPr>
          <w:lang w:val="en-IE"/>
        </w:rPr>
        <w:t xml:space="preserve">Figure </w:t>
      </w:r>
      <w:r w:rsidR="009F416F" w:rsidRPr="009F416F">
        <w:rPr>
          <w:lang w:val="en-IE"/>
        </w:rPr>
        <w:t>2</w:t>
      </w:r>
      <w:r>
        <w:rPr>
          <w:lang w:val="en-IE"/>
        </w:rPr>
        <w:t xml:space="preserve"> demonstrates an example search space showing a plane of possible solutions</w:t>
      </w:r>
      <w:r w:rsidR="00A50A9B">
        <w:rPr>
          <w:lang w:val="en-IE"/>
        </w:rPr>
        <w:t xml:space="preserve">. On the left, the combination of input variables </w:t>
      </w:r>
      <w:r w:rsidR="00A50A9B" w:rsidRPr="003F1A52">
        <w:rPr>
          <w:i/>
          <w:iCs/>
          <w:lang w:val="en-IE"/>
        </w:rPr>
        <w:t>x</w:t>
      </w:r>
      <w:r w:rsidR="00A50A9B">
        <w:rPr>
          <w:lang w:val="en-IE"/>
        </w:rPr>
        <w:t xml:space="preserve"> and </w:t>
      </w:r>
      <w:r w:rsidR="00A50A9B" w:rsidRPr="003F1A52">
        <w:rPr>
          <w:i/>
          <w:iCs/>
          <w:lang w:val="en-IE"/>
        </w:rPr>
        <w:t>y</w:t>
      </w:r>
      <w:r w:rsidR="00A50A9B">
        <w:rPr>
          <w:lang w:val="en-IE"/>
        </w:rPr>
        <w:t xml:space="preserve"> are represented as the x and z axes, and the </w:t>
      </w:r>
      <w:r>
        <w:rPr>
          <w:lang w:val="en-IE"/>
        </w:rPr>
        <w:t xml:space="preserve">score given from the objective function for those possible inputs </w:t>
      </w:r>
      <m:oMath>
        <m:r>
          <w:rPr>
            <w:rFonts w:ascii="Cambria Math" w:hAnsi="Cambria Math"/>
            <w:lang w:val="en-IE"/>
          </w:rPr>
          <m:t>f(x,y)</m:t>
        </m:r>
      </m:oMath>
      <w:r>
        <w:rPr>
          <w:lang w:val="en-IE"/>
        </w:rPr>
        <w:t xml:space="preserve"> </w:t>
      </w:r>
      <w:r w:rsidR="00A50A9B">
        <w:rPr>
          <w:lang w:val="en-IE"/>
        </w:rPr>
        <w:t xml:space="preserve">is used </w:t>
      </w:r>
      <w:r>
        <w:rPr>
          <w:lang w:val="en-IE"/>
        </w:rPr>
        <w:t xml:space="preserve">as the </w:t>
      </w:r>
      <w:r w:rsidR="00A50A9B">
        <w:rPr>
          <w:lang w:val="en-IE"/>
        </w:rPr>
        <w:t>y</w:t>
      </w:r>
      <w:r w:rsidR="00A50A9B" w:rsidRPr="00A50A9B">
        <w:rPr>
          <w:lang w:val="en-IE"/>
        </w:rPr>
        <w:t xml:space="preserve"> axis</w:t>
      </w:r>
      <w:r w:rsidR="00A50A9B">
        <w:rPr>
          <w:lang w:val="en-IE"/>
        </w:rPr>
        <w:t xml:space="preserve">. On the right, only the x and y axes are used </w:t>
      </w:r>
      <w:r w:rsidR="00A977D7">
        <w:rPr>
          <w:lang w:val="en-IE"/>
        </w:rPr>
        <w:t>while</w:t>
      </w:r>
      <w:r w:rsidR="00A50A9B">
        <w:rPr>
          <w:lang w:val="en-IE"/>
        </w:rPr>
        <w:t xml:space="preserve"> the score is represented by the colour</w:t>
      </w:r>
      <w:r>
        <w:rPr>
          <w:lang w:val="en-IE"/>
        </w:rPr>
        <w:t>.</w:t>
      </w:r>
      <w:r w:rsidR="00A50A9B">
        <w:rPr>
          <w:lang w:val="en-IE"/>
        </w:rPr>
        <w:t xml:space="preserve"> The gaps in the search space depicted would stand for solution regions that are not valid given the constraints of the objective function.</w:t>
      </w:r>
    </w:p>
    <w:p w14:paraId="7ACB8E1B" w14:textId="77777777" w:rsidR="0067242A" w:rsidRDefault="0067242A" w:rsidP="00E42C40">
      <w:pPr>
        <w:rPr>
          <w:lang w:val="en-IE"/>
        </w:rPr>
      </w:pPr>
    </w:p>
    <w:p w14:paraId="0A439729" w14:textId="77777777" w:rsidR="00E42C40" w:rsidRDefault="00E42C40" w:rsidP="00E42C40">
      <w:pPr>
        <w:keepNext/>
        <w:jc w:val="center"/>
      </w:pPr>
      <w:r w:rsidRPr="00A00E3C">
        <w:rPr>
          <w:noProof/>
          <w:lang w:val="en-IE"/>
        </w:rPr>
        <w:drawing>
          <wp:inline distT="0" distB="0" distL="0" distR="0" wp14:anchorId="52C6E481" wp14:editId="33391A3B">
            <wp:extent cx="5328285" cy="2265680"/>
            <wp:effectExtent l="0" t="0" r="5715" b="127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0"/>
                    <a:stretch>
                      <a:fillRect/>
                    </a:stretch>
                  </pic:blipFill>
                  <pic:spPr>
                    <a:xfrm>
                      <a:off x="0" y="0"/>
                      <a:ext cx="5328285" cy="2265680"/>
                    </a:xfrm>
                    <a:prstGeom prst="rect">
                      <a:avLst/>
                    </a:prstGeom>
                  </pic:spPr>
                </pic:pic>
              </a:graphicData>
            </a:graphic>
          </wp:inline>
        </w:drawing>
      </w:r>
    </w:p>
    <w:p w14:paraId="5E0AC5F3" w14:textId="54E1C029" w:rsidR="00E42C40" w:rsidRPr="00435C8E" w:rsidRDefault="00E42C40" w:rsidP="00E42C40">
      <w:pPr>
        <w:pStyle w:val="Caption"/>
        <w:jc w:val="center"/>
        <w:rPr>
          <w:b w:val="0"/>
          <w:bCs/>
          <w:lang w:val="en-IE"/>
        </w:rPr>
      </w:pPr>
      <w:bookmarkStart w:id="26" w:name="_Toc106240078"/>
      <w:r w:rsidRPr="00435C8E">
        <w:rPr>
          <w:b w:val="0"/>
          <w:bCs/>
        </w:rPr>
        <w:t xml:space="preserve">Figure </w:t>
      </w:r>
      <w:r w:rsidRPr="00435C8E">
        <w:rPr>
          <w:b w:val="0"/>
          <w:bCs/>
        </w:rPr>
        <w:fldChar w:fldCharType="begin"/>
      </w:r>
      <w:r w:rsidRPr="00435C8E">
        <w:rPr>
          <w:b w:val="0"/>
          <w:bCs/>
        </w:rPr>
        <w:instrText xml:space="preserve"> SEQ Figure \* ARABIC </w:instrText>
      </w:r>
      <w:r w:rsidRPr="00435C8E">
        <w:rPr>
          <w:b w:val="0"/>
          <w:bCs/>
        </w:rPr>
        <w:fldChar w:fldCharType="separate"/>
      </w:r>
      <w:r w:rsidR="00362057">
        <w:rPr>
          <w:b w:val="0"/>
          <w:bCs/>
          <w:noProof/>
        </w:rPr>
        <w:t>2</w:t>
      </w:r>
      <w:r w:rsidRPr="00435C8E">
        <w:rPr>
          <w:b w:val="0"/>
          <w:bCs/>
        </w:rPr>
        <w:fldChar w:fldCharType="end"/>
      </w:r>
      <w:r w:rsidRPr="00435C8E">
        <w:rPr>
          <w:b w:val="0"/>
          <w:bCs/>
        </w:rPr>
        <w:t xml:space="preserve">: Example Search Space/Landscape </w:t>
      </w:r>
      <w:r w:rsidRPr="00435C8E">
        <w:rPr>
          <w:b w:val="0"/>
          <w:bCs/>
        </w:rPr>
        <w:fldChar w:fldCharType="begin"/>
      </w:r>
      <w:r w:rsidRPr="00435C8E">
        <w:rPr>
          <w:b w:val="0"/>
          <w:bCs/>
        </w:rPr>
        <w:instrText xml:space="preserve"> ADDIN ZOTERO_ITEM CSL_CITATION {"citationID":"u1eCFPE8","properties":{"formattedCitation":"(Mirjalili, 2019b)","plainCitation":"(Mirjalili, 2019b)","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schema":"https://github.com/citation-style-language/schema/raw/master/csl-citation.json"} </w:instrText>
      </w:r>
      <w:r w:rsidRPr="00435C8E">
        <w:rPr>
          <w:b w:val="0"/>
          <w:bCs/>
        </w:rPr>
        <w:fldChar w:fldCharType="separate"/>
      </w:r>
      <w:r w:rsidRPr="00435C8E">
        <w:rPr>
          <w:b w:val="0"/>
          <w:bCs/>
        </w:rPr>
        <w:t>(Mirjalili, 2019b)</w:t>
      </w:r>
      <w:bookmarkEnd w:id="26"/>
      <w:r w:rsidRPr="00435C8E">
        <w:rPr>
          <w:b w:val="0"/>
          <w:bCs/>
        </w:rPr>
        <w:fldChar w:fldCharType="end"/>
      </w:r>
    </w:p>
    <w:p w14:paraId="5E58F51C" w14:textId="538BCEDD" w:rsidR="00E42C40" w:rsidRDefault="00E42C40" w:rsidP="00E42C40">
      <w:pPr>
        <w:rPr>
          <w:lang w:val="en-IE"/>
        </w:rPr>
      </w:pPr>
    </w:p>
    <w:p w14:paraId="358BC9DB" w14:textId="77777777" w:rsidR="0067242A" w:rsidRPr="00A00E3C" w:rsidRDefault="0067242A" w:rsidP="00E42C40">
      <w:pPr>
        <w:rPr>
          <w:lang w:val="en-IE"/>
        </w:rPr>
      </w:pPr>
    </w:p>
    <w:p w14:paraId="15C01A5A" w14:textId="66D5C91C" w:rsidR="00E42C40" w:rsidRDefault="00E42C40" w:rsidP="00E42C40">
      <w:pPr>
        <w:rPr>
          <w:lang w:val="en-IE"/>
        </w:rPr>
      </w:pPr>
      <w:r>
        <w:rPr>
          <w:lang w:val="en-IE"/>
        </w:rPr>
        <w:t xml:space="preserve">In </w:t>
      </w:r>
      <w:r w:rsidRPr="009F416F">
        <w:rPr>
          <w:lang w:val="en-IE"/>
        </w:rPr>
        <w:t>Section 2.</w:t>
      </w:r>
      <w:r w:rsidR="000A7EB0" w:rsidRPr="009F416F">
        <w:rPr>
          <w:lang w:val="en-IE"/>
        </w:rPr>
        <w:t>1</w:t>
      </w:r>
      <w:r>
        <w:rPr>
          <w:lang w:val="en-IE"/>
        </w:rPr>
        <w:t xml:space="preserve">, a mathematical model demonstrating how a </w:t>
      </w:r>
      <w:r w:rsidR="009F6C0B">
        <w:rPr>
          <w:lang w:val="en-IE"/>
        </w:rPr>
        <w:t>TSP</w:t>
      </w:r>
      <w:r>
        <w:rPr>
          <w:lang w:val="en-IE"/>
        </w:rPr>
        <w:t xml:space="preserve"> solution can be tested was constructed. The objective function in </w:t>
      </w:r>
      <w:r w:rsidRPr="009F416F">
        <w:rPr>
          <w:lang w:val="en-IE"/>
        </w:rPr>
        <w:t>Equation 2</w:t>
      </w:r>
      <w:r>
        <w:rPr>
          <w:lang w:val="en-IE"/>
        </w:rPr>
        <w:t>, takes in a possible solution (sequence of cities) as an input and returns a score, through which the efficacy of that solution can be measured. Hence, the role that optimization algorithms play with respect to this objective function is to devise an input solution</w:t>
      </w:r>
      <w:r w:rsidR="006200A2">
        <w:rPr>
          <w:lang w:val="en-IE"/>
        </w:rPr>
        <w:t>,</w:t>
      </w:r>
      <w:r>
        <w:rPr>
          <w:lang w:val="en-IE"/>
        </w:rPr>
        <w:t xml:space="preserve"> to </w:t>
      </w:r>
      <w:r w:rsidR="006200A2">
        <w:rPr>
          <w:lang w:val="en-IE"/>
        </w:rPr>
        <w:t>supply</w:t>
      </w:r>
      <w:r>
        <w:rPr>
          <w:lang w:val="en-IE"/>
        </w:rPr>
        <w:t xml:space="preserve"> to the function</w:t>
      </w:r>
      <w:r w:rsidR="006200A2">
        <w:rPr>
          <w:lang w:val="en-IE"/>
        </w:rPr>
        <w:t>,</w:t>
      </w:r>
      <w:r>
        <w:rPr>
          <w:lang w:val="en-IE"/>
        </w:rPr>
        <w:t xml:space="preserve"> </w:t>
      </w:r>
      <w:r w:rsidR="006200A2">
        <w:rPr>
          <w:lang w:val="en-IE"/>
        </w:rPr>
        <w:t>which</w:t>
      </w:r>
      <w:r>
        <w:rPr>
          <w:lang w:val="en-IE"/>
        </w:rPr>
        <w:t xml:space="preserve"> returns the highest score possible. Given the conditions included in the </w:t>
      </w:r>
      <w:r w:rsidR="009F6C0B">
        <w:rPr>
          <w:lang w:val="en-IE"/>
        </w:rPr>
        <w:t>TSP</w:t>
      </w:r>
      <w:r>
        <w:rPr>
          <w:lang w:val="en-IE"/>
        </w:rPr>
        <w:t xml:space="preserve"> problem definition and the nature of combinatorial optimization, the number of possible valid solutions that can be accepted into the objective function is finite. So in other words, the role of the optimization algorithms is to traverse the finite search space seeking the highest peak (a location/position for which the objective function returns the highest score) </w:t>
      </w:r>
      <w:r>
        <w:rPr>
          <w:lang w:val="en-IE"/>
        </w:rPr>
        <w:fldChar w:fldCharType="begin"/>
      </w:r>
      <w:r>
        <w:rPr>
          <w:lang w:val="en-IE"/>
        </w:rPr>
        <w:instrText xml:space="preserve"> ADDIN ZOTERO_ITEM CSL_CITATION {"citationID":"gQUK69Ri","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Pr="00A00E3C">
        <w:t>(Blum &amp; Li, 2008)</w:t>
      </w:r>
      <w:r>
        <w:rPr>
          <w:lang w:val="en-IE"/>
        </w:rPr>
        <w:fldChar w:fldCharType="end"/>
      </w:r>
      <w:r>
        <w:rPr>
          <w:lang w:val="en-IE"/>
        </w:rPr>
        <w:t>.</w:t>
      </w:r>
    </w:p>
    <w:p w14:paraId="05BFA6BF" w14:textId="130FD671" w:rsidR="00E42C40" w:rsidRDefault="00E42C40" w:rsidP="00E42C40">
      <w:pPr>
        <w:rPr>
          <w:lang w:val="en-IE"/>
        </w:rPr>
      </w:pPr>
    </w:p>
    <w:p w14:paraId="61A262C6" w14:textId="2DB428D6" w:rsidR="0067242A" w:rsidRDefault="0067242A" w:rsidP="00E42C40">
      <w:pPr>
        <w:rPr>
          <w:lang w:val="en-IE"/>
        </w:rPr>
      </w:pPr>
    </w:p>
    <w:p w14:paraId="7674A470" w14:textId="77777777" w:rsidR="0067242A" w:rsidRDefault="0067242A" w:rsidP="00E42C40">
      <w:pPr>
        <w:rPr>
          <w:lang w:val="en-IE"/>
        </w:rPr>
      </w:pPr>
    </w:p>
    <w:p w14:paraId="7BA55389" w14:textId="263578F3" w:rsidR="00A773BC" w:rsidRDefault="00A773BC" w:rsidP="00A773BC">
      <w:pPr>
        <w:pStyle w:val="Heading3"/>
        <w:rPr>
          <w:lang w:val="en-IE"/>
        </w:rPr>
      </w:pPr>
      <w:bookmarkStart w:id="27" w:name="_Toc106240027"/>
      <w:r>
        <w:rPr>
          <w:lang w:val="en-IE"/>
        </w:rPr>
        <w:lastRenderedPageBreak/>
        <w:t>Search Method</w:t>
      </w:r>
      <w:bookmarkEnd w:id="27"/>
    </w:p>
    <w:p w14:paraId="246C9BC5" w14:textId="1C853629" w:rsidR="00E42C40" w:rsidRPr="00EC175A" w:rsidRDefault="00E42C40" w:rsidP="00E42C40">
      <w:r>
        <w:rPr>
          <w:lang w:val="en-IE"/>
        </w:rPr>
        <w:t xml:space="preserve">The algorithms operate by locating and exploring promising regions within the search space. But, when a peak is found, how is it determined whether this location is the highest in the entire search space? This important consideration of </w:t>
      </w:r>
      <w:r w:rsidRPr="009C281D">
        <w:rPr>
          <w:i/>
          <w:iCs/>
          <w:lang w:val="en-IE"/>
        </w:rPr>
        <w:t xml:space="preserve">Local Optimum </w:t>
      </w:r>
      <w:r>
        <w:rPr>
          <w:lang w:val="en-IE"/>
        </w:rPr>
        <w:t xml:space="preserve">vs </w:t>
      </w:r>
      <w:r w:rsidRPr="009C281D">
        <w:rPr>
          <w:i/>
          <w:iCs/>
          <w:lang w:val="en-IE"/>
        </w:rPr>
        <w:t>Global Optimum</w:t>
      </w:r>
      <w:r>
        <w:rPr>
          <w:lang w:val="en-IE"/>
        </w:rPr>
        <w:t xml:space="preserve"> is critical to the optimization algorithm development process as it determines the adequacy of a given algorithm design.</w:t>
      </w:r>
      <w:r w:rsidR="00EC175A">
        <w:rPr>
          <w:lang w:val="en-IE"/>
        </w:rPr>
        <w:t xml:space="preserve"> The term </w:t>
      </w:r>
      <w:r w:rsidR="00EC175A">
        <w:rPr>
          <w:i/>
          <w:iCs/>
          <w:lang w:val="en-IE"/>
        </w:rPr>
        <w:t>l</w:t>
      </w:r>
      <w:r w:rsidR="00EC175A" w:rsidRPr="00EC175A">
        <w:rPr>
          <w:i/>
          <w:iCs/>
          <w:lang w:val="en-IE"/>
        </w:rPr>
        <w:t xml:space="preserve">ocal </w:t>
      </w:r>
      <w:r w:rsidR="00EC175A">
        <w:rPr>
          <w:i/>
          <w:iCs/>
          <w:lang w:val="en-IE"/>
        </w:rPr>
        <w:t>o</w:t>
      </w:r>
      <w:r w:rsidR="00EC175A" w:rsidRPr="00EC175A">
        <w:rPr>
          <w:i/>
          <w:iCs/>
          <w:lang w:val="en-IE"/>
        </w:rPr>
        <w:t>ptimum</w:t>
      </w:r>
      <w:r w:rsidR="00EC175A">
        <w:t xml:space="preserve"> refers to the best solution found in a specific region of the search space while the </w:t>
      </w:r>
      <w:r w:rsidR="00EC175A" w:rsidRPr="00EC175A">
        <w:rPr>
          <w:i/>
          <w:iCs/>
        </w:rPr>
        <w:t>global optimum</w:t>
      </w:r>
      <w:r w:rsidR="00EC175A">
        <w:t xml:space="preserve"> is the best solution in the entire search space as demonstrated in Figure 3.</w:t>
      </w:r>
    </w:p>
    <w:p w14:paraId="2D10E2D4" w14:textId="77777777" w:rsidR="00E42C40" w:rsidRDefault="00E42C40" w:rsidP="00E42C40">
      <w:pPr>
        <w:rPr>
          <w:lang w:val="en-IE"/>
        </w:rPr>
      </w:pPr>
    </w:p>
    <w:p w14:paraId="7BDABA33" w14:textId="77777777" w:rsidR="00E42C40" w:rsidRDefault="00E42C40" w:rsidP="00E42C40">
      <w:pPr>
        <w:keepNext/>
        <w:jc w:val="center"/>
      </w:pPr>
      <w:r w:rsidRPr="00C57037">
        <w:rPr>
          <w:noProof/>
          <w:lang w:val="en-IE"/>
        </w:rPr>
        <w:drawing>
          <wp:inline distT="0" distB="0" distL="0" distR="0" wp14:anchorId="30B01C75" wp14:editId="6F4071DE">
            <wp:extent cx="3661137" cy="2598993"/>
            <wp:effectExtent l="0" t="0" r="0" b="0"/>
            <wp:docPr id="7" name="Picture 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low confidence"/>
                    <pic:cNvPicPr/>
                  </pic:nvPicPr>
                  <pic:blipFill>
                    <a:blip r:embed="rId21">
                      <a:extLst>
                        <a:ext uri="{28A0092B-C50C-407E-A947-70E740481C1C}">
                          <a14:useLocalDpi xmlns:a14="http://schemas.microsoft.com/office/drawing/2010/main" val="0"/>
                        </a:ext>
                      </a:extLst>
                    </a:blip>
                    <a:stretch>
                      <a:fillRect/>
                    </a:stretch>
                  </pic:blipFill>
                  <pic:spPr>
                    <a:xfrm>
                      <a:off x="0" y="0"/>
                      <a:ext cx="3661137" cy="2598993"/>
                    </a:xfrm>
                    <a:prstGeom prst="rect">
                      <a:avLst/>
                    </a:prstGeom>
                  </pic:spPr>
                </pic:pic>
              </a:graphicData>
            </a:graphic>
          </wp:inline>
        </w:drawing>
      </w:r>
    </w:p>
    <w:p w14:paraId="112638E8" w14:textId="616509A8" w:rsidR="00E42C40" w:rsidRPr="00B411A5" w:rsidRDefault="00E42C40" w:rsidP="00E42C40">
      <w:pPr>
        <w:pStyle w:val="Caption"/>
        <w:jc w:val="center"/>
        <w:rPr>
          <w:b w:val="0"/>
          <w:bCs/>
        </w:rPr>
      </w:pPr>
      <w:bookmarkStart w:id="28" w:name="_Toc106240079"/>
      <w:r w:rsidRPr="00B411A5">
        <w:rPr>
          <w:b w:val="0"/>
          <w:bCs/>
        </w:rPr>
        <w:t xml:space="preserve">Figure </w:t>
      </w:r>
      <w:r w:rsidRPr="00B411A5">
        <w:rPr>
          <w:b w:val="0"/>
          <w:bCs/>
        </w:rPr>
        <w:fldChar w:fldCharType="begin"/>
      </w:r>
      <w:r w:rsidRPr="00B411A5">
        <w:rPr>
          <w:b w:val="0"/>
          <w:bCs/>
        </w:rPr>
        <w:instrText xml:space="preserve"> SEQ Figure \* ARABIC </w:instrText>
      </w:r>
      <w:r w:rsidRPr="00B411A5">
        <w:rPr>
          <w:b w:val="0"/>
          <w:bCs/>
        </w:rPr>
        <w:fldChar w:fldCharType="separate"/>
      </w:r>
      <w:r w:rsidR="00362057">
        <w:rPr>
          <w:b w:val="0"/>
          <w:bCs/>
          <w:noProof/>
        </w:rPr>
        <w:t>3</w:t>
      </w:r>
      <w:r w:rsidRPr="00B411A5">
        <w:rPr>
          <w:b w:val="0"/>
          <w:bCs/>
        </w:rPr>
        <w:fldChar w:fldCharType="end"/>
      </w:r>
      <w:r w:rsidRPr="00B411A5">
        <w:rPr>
          <w:b w:val="0"/>
          <w:bCs/>
        </w:rPr>
        <w:t>: Local vs Global Optimums</w:t>
      </w:r>
      <w:bookmarkEnd w:id="28"/>
    </w:p>
    <w:p w14:paraId="2CE9E76B" w14:textId="277B5E9F" w:rsidR="000A7EB0" w:rsidRDefault="000A7EB0" w:rsidP="000A7EB0">
      <w:pPr>
        <w:pStyle w:val="content"/>
      </w:pPr>
    </w:p>
    <w:p w14:paraId="5D0615B7" w14:textId="3EE45948" w:rsidR="006F7157" w:rsidRPr="000A7EB0" w:rsidRDefault="00A14AC2" w:rsidP="000A7EB0">
      <w:pPr>
        <w:pStyle w:val="content"/>
      </w:pPr>
      <w:r>
        <w:t xml:space="preserve">As each optimization algorithm sends out its agents to search various </w:t>
      </w:r>
      <w:r w:rsidR="000A6DF9">
        <w:t xml:space="preserve">regions </w:t>
      </w:r>
      <w:r>
        <w:t>of the search space, t</w:t>
      </w:r>
      <w:r w:rsidR="009C3C3B">
        <w:t xml:space="preserve">his consideration is addressed in through the balancing of two important mechanisms: </w:t>
      </w:r>
      <w:r w:rsidRPr="00A14AC2">
        <w:rPr>
          <w:i/>
          <w:iCs/>
        </w:rPr>
        <w:t>D</w:t>
      </w:r>
      <w:r w:rsidR="009C3C3B" w:rsidRPr="00A14AC2">
        <w:rPr>
          <w:i/>
          <w:iCs/>
        </w:rPr>
        <w:t>iversification</w:t>
      </w:r>
      <w:r w:rsidR="009C3C3B">
        <w:t xml:space="preserve"> and </w:t>
      </w:r>
      <w:r w:rsidRPr="00A14AC2">
        <w:rPr>
          <w:i/>
          <w:iCs/>
        </w:rPr>
        <w:t>I</w:t>
      </w:r>
      <w:r w:rsidR="009C3C3B" w:rsidRPr="00A14AC2">
        <w:rPr>
          <w:i/>
          <w:iCs/>
        </w:rPr>
        <w:t>ntensification</w:t>
      </w:r>
      <w:r w:rsidR="009C3C3B">
        <w:t xml:space="preserve"> </w:t>
      </w:r>
      <w:r w:rsidR="009C3C3B">
        <w:fldChar w:fldCharType="begin"/>
      </w:r>
      <w:r w:rsidR="009C3C3B">
        <w:instrText xml:space="preserve"> ADDIN ZOTERO_ITEM CSL_CITATION {"citationID":"w5kEgW1e","properties":{"formattedCitation":"(Mirjalili, 2019b; Thangaraj et al., 2011)","plainCitation":"(Mirjalili, 2019b; Thangaraj et al., 2011)","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sidR="009C3C3B">
        <w:fldChar w:fldCharType="separate"/>
      </w:r>
      <w:r w:rsidR="009C3C3B" w:rsidRPr="00852C48">
        <w:t>(Mirjalili, 2019b; Thangaraj et al., 2011)</w:t>
      </w:r>
      <w:r w:rsidR="009C3C3B">
        <w:fldChar w:fldCharType="end"/>
      </w:r>
      <w:r w:rsidR="009C3C3B">
        <w:t>.</w:t>
      </w:r>
      <w:r>
        <w:t xml:space="preserve"> As suggested by the name, </w:t>
      </w:r>
      <w:r w:rsidR="006F7157" w:rsidRPr="006F7157">
        <w:t>d</w:t>
      </w:r>
      <w:r w:rsidRPr="006F7157">
        <w:t>iversification</w:t>
      </w:r>
      <w:r>
        <w:t xml:space="preserve"> involves exploring the regions of the search space. This can be accomplished by making frequent or large changes to the composition of the algorithm agents to scatter their positions on the search space. This </w:t>
      </w:r>
      <w:r w:rsidR="006F7157">
        <w:t>added s</w:t>
      </w:r>
      <w:r>
        <w:t xml:space="preserve">tochastic element </w:t>
      </w:r>
      <w:r w:rsidR="000A6DF9">
        <w:t>prevents these agents from converging prematurely on optimum location</w:t>
      </w:r>
      <w:r w:rsidR="006F7157">
        <w:t xml:space="preserve">, </w:t>
      </w:r>
      <w:r>
        <w:t xml:space="preserve">allowing them the opportunity to find other potentially better avenues of the search space. On the other hand, </w:t>
      </w:r>
      <w:r w:rsidR="006F7157">
        <w:t xml:space="preserve">the </w:t>
      </w:r>
      <w:r w:rsidR="006F7157" w:rsidRPr="006F7157">
        <w:t>intensification</w:t>
      </w:r>
      <w:r w:rsidR="006F7157">
        <w:t xml:space="preserve"> </w:t>
      </w:r>
      <w:r>
        <w:t xml:space="preserve">mechanism offers the opposite behaviour, through which all members of the algorithm converge towards the optimum </w:t>
      </w:r>
      <w:r w:rsidR="006F7157">
        <w:t>location found so far</w:t>
      </w:r>
      <w:r>
        <w:t>.</w:t>
      </w:r>
      <w:r w:rsidR="006F7157">
        <w:t xml:space="preserve"> In this way, the opportunity is given to reassess a given optimum before algorithm convergence.</w:t>
      </w:r>
    </w:p>
    <w:p w14:paraId="46747B23" w14:textId="66B1D52C" w:rsidR="00E42C40" w:rsidRDefault="00E42C40" w:rsidP="00E42C40">
      <w:r>
        <w:rPr>
          <w:lang w:val="en-IE"/>
        </w:rPr>
        <w:lastRenderedPageBreak/>
        <w:t xml:space="preserve">In </w:t>
      </w:r>
      <w:r w:rsidR="00A977D7">
        <w:rPr>
          <w:lang w:val="en-IE"/>
        </w:rPr>
        <w:t xml:space="preserve">the </w:t>
      </w:r>
      <w:r>
        <w:rPr>
          <w:lang w:val="en-IE"/>
        </w:rPr>
        <w:t>GA,</w:t>
      </w:r>
      <w:r w:rsidR="00377201">
        <w:rPr>
          <w:lang w:val="en-IE"/>
        </w:rPr>
        <w:t xml:space="preserve"> </w:t>
      </w:r>
      <w:r w:rsidR="00377201" w:rsidRPr="00377201">
        <w:rPr>
          <w:i/>
          <w:iCs/>
          <w:lang w:val="en-IE"/>
        </w:rPr>
        <w:t>Selection Pres</w:t>
      </w:r>
      <w:r w:rsidR="00377201">
        <w:rPr>
          <w:i/>
          <w:iCs/>
          <w:lang w:val="en-IE"/>
        </w:rPr>
        <w:t>s</w:t>
      </w:r>
      <w:r w:rsidR="00377201" w:rsidRPr="00377201">
        <w:rPr>
          <w:i/>
          <w:iCs/>
          <w:lang w:val="en-IE"/>
        </w:rPr>
        <w:t>ure</w:t>
      </w:r>
      <w:r>
        <w:t xml:space="preserve"> refers to the “degree to which the better individuals are favoured: the higher the</w:t>
      </w:r>
      <w:r w:rsidR="00377201">
        <w:t xml:space="preserve"> selection pressure</w:t>
      </w:r>
      <w:r>
        <w:t xml:space="preserve">, the more the better individuals are favoured” </w:t>
      </w:r>
      <w:r>
        <w:fldChar w:fldCharType="begin"/>
      </w:r>
      <w:r>
        <w:instrText xml:space="preserve"> ADDIN ZOTERO_ITEM CSL_CITATION {"citationID":"HoiELyqW","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C721AE">
        <w:t>(Miller &amp; Goldberg, 1995)</w:t>
      </w:r>
      <w:r>
        <w:fldChar w:fldCharType="end"/>
      </w:r>
      <w:r>
        <w:t>. The</w:t>
      </w:r>
      <w:r w:rsidR="00377201">
        <w:t xml:space="preserve"> selection pressure </w:t>
      </w:r>
      <w:r>
        <w:t xml:space="preserve">is the driving force for improvement over succeeding generations in the GA and it is a primary influence when it comes to GA convergence. </w:t>
      </w:r>
      <w:r w:rsidR="006F7157">
        <w:t>In this case, diversification</w:t>
      </w:r>
      <w:r>
        <w:t xml:space="preserve"> </w:t>
      </w:r>
      <w:r w:rsidR="006F7157">
        <w:t>is implemented by lowering the selection pressure and intensification is done by raising it.</w:t>
      </w:r>
      <w:r w:rsidR="007613F8">
        <w:t xml:space="preserve"> </w:t>
      </w:r>
      <w:r>
        <w:t xml:space="preserve">The Swarm Intelligence algorithms PSO and ACO on the other hand, </w:t>
      </w:r>
      <w:r w:rsidR="007613F8">
        <w:t>still use these two mechanisms but under different names:</w:t>
      </w:r>
      <w:r>
        <w:t xml:space="preserve"> </w:t>
      </w:r>
      <w:r w:rsidR="007613F8">
        <w:rPr>
          <w:i/>
          <w:iCs/>
        </w:rPr>
        <w:t>E</w:t>
      </w:r>
      <w:r w:rsidRPr="00D06A94">
        <w:rPr>
          <w:i/>
          <w:iCs/>
        </w:rPr>
        <w:t>xploration</w:t>
      </w:r>
      <w:r>
        <w:rPr>
          <w:i/>
          <w:iCs/>
        </w:rPr>
        <w:t xml:space="preserve"> </w:t>
      </w:r>
      <w:r>
        <w:t xml:space="preserve">(diversification) and </w:t>
      </w:r>
      <w:r w:rsidR="007613F8">
        <w:rPr>
          <w:i/>
          <w:iCs/>
        </w:rPr>
        <w:t>E</w:t>
      </w:r>
      <w:r w:rsidRPr="00D06A94">
        <w:rPr>
          <w:i/>
          <w:iCs/>
        </w:rPr>
        <w:t>xploitation</w:t>
      </w:r>
      <w:r>
        <w:rPr>
          <w:i/>
          <w:iCs/>
        </w:rPr>
        <w:t xml:space="preserve"> </w:t>
      </w:r>
      <w:r>
        <w:t xml:space="preserve">(intensification) </w:t>
      </w:r>
      <w:r>
        <w:fldChar w:fldCharType="begin"/>
      </w:r>
      <w:r w:rsidR="007613F8">
        <w:instrText xml:space="preserve"> ADDIN ZOTERO_ITEM CSL_CITATION {"citationID":"zTBTbDlJ","properties":{"formattedCitation":"(Thangaraj et al., 2011)","plainCitation":"(Thangaraj et al., 2011)","noteIndex":0},"citationItems":[{"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fldChar w:fldCharType="separate"/>
      </w:r>
      <w:r w:rsidR="007613F8" w:rsidRPr="007613F8">
        <w:t>(Thangaraj et al., 2011)</w:t>
      </w:r>
      <w:r>
        <w:fldChar w:fldCharType="end"/>
      </w:r>
      <w:r>
        <w:t>.</w:t>
      </w:r>
    </w:p>
    <w:p w14:paraId="7DA4B711" w14:textId="77777777" w:rsidR="00E42C40" w:rsidRDefault="00E42C40" w:rsidP="00E42C40"/>
    <w:p w14:paraId="1BC0C0DA" w14:textId="4E6565BA" w:rsidR="00A01258" w:rsidRDefault="00E42C40" w:rsidP="00F31CF5">
      <w:r>
        <w:t>For all algorithms traversing the search space in seeking an optimum, their search is brought to a conclusion when</w:t>
      </w:r>
      <w:r w:rsidR="00A50A9B">
        <w:t xml:space="preserve"> some pre-determined</w:t>
      </w:r>
      <w:r>
        <w:t xml:space="preserve"> criteria are reached, and the </w:t>
      </w:r>
      <w:r w:rsidRPr="0078796C">
        <w:t xml:space="preserve">best solution </w:t>
      </w:r>
      <w:r w:rsidR="00A50A9B">
        <w:t xml:space="preserve">found </w:t>
      </w:r>
      <w:r w:rsidR="00B726B7">
        <w:t xml:space="preserve">at that point </w:t>
      </w:r>
      <w:r w:rsidRPr="0078796C">
        <w:t xml:space="preserve">is </w:t>
      </w:r>
      <w:r w:rsidR="00B726B7">
        <w:t>returned</w:t>
      </w:r>
      <w:r w:rsidRPr="0078796C">
        <w:t xml:space="preserve">. The two most popular criteria for search termination are convergence, when the majority of the members of the algorithm’s population converge on a single solution </w:t>
      </w:r>
      <w:r w:rsidRPr="0078796C">
        <w:fldChar w:fldCharType="begin"/>
      </w:r>
      <w:r w:rsidRPr="0078796C">
        <w:instrText xml:space="preserve"> ADDIN ZOTERO_ITEM CSL_CITATION {"citationID":"M8k7KYGX","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rsidRPr="0078796C">
        <w:fldChar w:fldCharType="separate"/>
      </w:r>
      <w:r w:rsidRPr="0078796C">
        <w:t>(Miller &amp; Goldberg, 1995)</w:t>
      </w:r>
      <w:r w:rsidRPr="0078796C">
        <w:fldChar w:fldCharType="end"/>
      </w:r>
      <w:r w:rsidRPr="0078796C">
        <w:t xml:space="preserve">, and through use of a search counter, when the maximum number of algorithm iterations allowed is reached </w:t>
      </w:r>
      <w:r w:rsidRPr="0078796C">
        <w:fldChar w:fldCharType="begin"/>
      </w:r>
      <w:r w:rsidRPr="0078796C">
        <w:instrText xml:space="preserve"> ADDIN ZOTERO_ITEM CSL_CITATION {"citationID":"KNzQcECv","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Pr="0078796C">
        <w:fldChar w:fldCharType="separate"/>
      </w:r>
      <w:r w:rsidRPr="0078796C">
        <w:t>(Ahmadi &amp; Dincer, 2010)</w:t>
      </w:r>
      <w:r w:rsidRPr="0078796C">
        <w:fldChar w:fldCharType="end"/>
      </w:r>
      <w:r w:rsidRPr="0078796C">
        <w:t>. It should be noted that this ‘best solution’ does not always mean the global optimum, but rather the best opti</w:t>
      </w:r>
      <w:r>
        <w:t>m</w:t>
      </w:r>
      <w:r w:rsidRPr="0078796C">
        <w:t xml:space="preserve">um found when the stop criteria </w:t>
      </w:r>
      <w:r w:rsidR="00A50A9B">
        <w:t>were</w:t>
      </w:r>
      <w:r w:rsidRPr="0078796C">
        <w:t xml:space="preserve"> reached.</w:t>
      </w:r>
      <w:r>
        <w:t xml:space="preserve"> </w:t>
      </w:r>
    </w:p>
    <w:p w14:paraId="58E03101" w14:textId="6BAB0A3A" w:rsidR="00A01258" w:rsidRDefault="00A01258" w:rsidP="00E42C40">
      <w:pPr>
        <w:pStyle w:val="content"/>
      </w:pPr>
    </w:p>
    <w:p w14:paraId="1BB456CC" w14:textId="221A5D00" w:rsidR="008114BE" w:rsidRDefault="00A773BC" w:rsidP="00A773BC">
      <w:pPr>
        <w:pStyle w:val="Heading3"/>
      </w:pPr>
      <w:bookmarkStart w:id="29" w:name="_Toc106240028"/>
      <w:r>
        <w:t>Evaluation Metric</w:t>
      </w:r>
      <w:bookmarkEnd w:id="29"/>
    </w:p>
    <w:p w14:paraId="0EF312B8" w14:textId="1D9302AB" w:rsidR="008114BE" w:rsidRDefault="008114BE" w:rsidP="008114BE">
      <w:pPr>
        <w:rPr>
          <w:lang w:eastAsia="ko-KR"/>
        </w:rPr>
      </w:pPr>
      <w:r>
        <w:rPr>
          <w:lang w:eastAsia="ko-KR"/>
        </w:rPr>
        <w:t xml:space="preserve">Two </w:t>
      </w:r>
      <w:r w:rsidR="00025AFA">
        <w:rPr>
          <w:lang w:eastAsia="ko-KR"/>
        </w:rPr>
        <w:t>common</w:t>
      </w:r>
      <w:r>
        <w:rPr>
          <w:lang w:eastAsia="ko-KR"/>
        </w:rPr>
        <w:t xml:space="preserve"> </w:t>
      </w:r>
      <w:r w:rsidR="007905C4">
        <w:rPr>
          <w:lang w:eastAsia="ko-KR"/>
        </w:rPr>
        <w:t>metrics</w:t>
      </w:r>
      <w:r>
        <w:rPr>
          <w:lang w:eastAsia="ko-KR"/>
        </w:rPr>
        <w:t xml:space="preserve"> used for critiquing optimization algorithms are the </w:t>
      </w:r>
      <w:r w:rsidR="00A773BC">
        <w:rPr>
          <w:lang w:eastAsia="ko-KR"/>
        </w:rPr>
        <w:t xml:space="preserve">best solution </w:t>
      </w:r>
      <w:r>
        <w:rPr>
          <w:lang w:eastAsia="ko-KR"/>
        </w:rPr>
        <w:t>score</w:t>
      </w:r>
      <w:r w:rsidR="00A773BC">
        <w:rPr>
          <w:lang w:eastAsia="ko-KR"/>
        </w:rPr>
        <w:t>s</w:t>
      </w:r>
      <w:r>
        <w:rPr>
          <w:lang w:eastAsia="ko-KR"/>
        </w:rPr>
        <w:t xml:space="preserve"> </w:t>
      </w:r>
      <w:r w:rsidR="00A773BC">
        <w:rPr>
          <w:lang w:eastAsia="ko-KR"/>
        </w:rPr>
        <w:t>found</w:t>
      </w:r>
      <w:r>
        <w:rPr>
          <w:lang w:eastAsia="ko-KR"/>
        </w:rPr>
        <w:t xml:space="preserve">, and the number of iterations </w:t>
      </w:r>
      <w:r w:rsidR="00A773BC">
        <w:rPr>
          <w:lang w:eastAsia="ko-KR"/>
        </w:rPr>
        <w:t>used to find them</w:t>
      </w:r>
      <w:r>
        <w:rPr>
          <w:lang w:eastAsia="ko-KR"/>
        </w:rPr>
        <w:t xml:space="preserve"> </w:t>
      </w:r>
      <w:r w:rsidR="007905C4">
        <w:rPr>
          <w:lang w:eastAsia="ko-KR"/>
        </w:rPr>
        <w:fldChar w:fldCharType="begin"/>
      </w:r>
      <w:r w:rsidR="007905C4">
        <w:rPr>
          <w:lang w:eastAsia="ko-KR"/>
        </w:rPr>
        <w:instrText xml:space="preserve"> ADDIN ZOTERO_ITEM CSL_CITATION {"citationID":"nvUZgCPq","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sidR="007905C4">
        <w:rPr>
          <w:lang w:eastAsia="ko-KR"/>
        </w:rPr>
        <w:fldChar w:fldCharType="separate"/>
      </w:r>
      <w:r w:rsidR="007905C4" w:rsidRPr="007905C4">
        <w:rPr>
          <w:szCs w:val="24"/>
        </w:rPr>
        <w:t>(Samà et al., 2016)</w:t>
      </w:r>
      <w:r w:rsidR="007905C4">
        <w:rPr>
          <w:lang w:eastAsia="ko-KR"/>
        </w:rPr>
        <w:fldChar w:fldCharType="end"/>
      </w:r>
      <w:r>
        <w:rPr>
          <w:lang w:eastAsia="ko-KR"/>
        </w:rPr>
        <w:t xml:space="preserve">. In this study, however, the research question aimed to find the </w:t>
      </w:r>
      <w:r w:rsidR="007905C4">
        <w:rPr>
          <w:lang w:eastAsia="ko-KR"/>
        </w:rPr>
        <w:t xml:space="preserve">algorithm offering the best performance which, in popular optimization analysis, is </w:t>
      </w:r>
      <w:r w:rsidR="00025AFA">
        <w:rPr>
          <w:lang w:eastAsia="ko-KR"/>
        </w:rPr>
        <w:t>a composit</w:t>
      </w:r>
      <w:r w:rsidR="00A773BC">
        <w:rPr>
          <w:lang w:eastAsia="ko-KR"/>
        </w:rPr>
        <w:t>e</w:t>
      </w:r>
      <w:r w:rsidR="00025AFA">
        <w:rPr>
          <w:lang w:eastAsia="ko-KR"/>
        </w:rPr>
        <w:t xml:space="preserve"> metric</w:t>
      </w:r>
      <w:r>
        <w:rPr>
          <w:lang w:eastAsia="ko-KR"/>
        </w:rPr>
        <w:t xml:space="preserve"> blend</w:t>
      </w:r>
      <w:r w:rsidR="00025AFA">
        <w:rPr>
          <w:lang w:eastAsia="ko-KR"/>
        </w:rPr>
        <w:t>ing</w:t>
      </w:r>
      <w:r>
        <w:rPr>
          <w:lang w:eastAsia="ko-KR"/>
        </w:rPr>
        <w:t xml:space="preserve"> the </w:t>
      </w:r>
      <w:r w:rsidR="00025AFA">
        <w:rPr>
          <w:lang w:eastAsia="ko-KR"/>
        </w:rPr>
        <w:t xml:space="preserve">earlier </w:t>
      </w:r>
      <w:r>
        <w:rPr>
          <w:lang w:eastAsia="ko-KR"/>
        </w:rPr>
        <w:t>two</w:t>
      </w:r>
      <w:r w:rsidR="00A773BC">
        <w:rPr>
          <w:lang w:eastAsia="ko-KR"/>
        </w:rPr>
        <w:t xml:space="preserve"> metrics</w:t>
      </w:r>
      <w:r w:rsidR="007905C4">
        <w:rPr>
          <w:lang w:eastAsia="ko-KR"/>
        </w:rPr>
        <w:t xml:space="preserve"> </w:t>
      </w:r>
      <w:r w:rsidR="007905C4">
        <w:rPr>
          <w:lang w:eastAsia="ko-KR"/>
        </w:rPr>
        <w:fldChar w:fldCharType="begin"/>
      </w:r>
      <w:r w:rsidR="007905C4">
        <w:rPr>
          <w:lang w:eastAsia="ko-KR"/>
        </w:rPr>
        <w:instrText xml:space="preserve"> ADDIN ZOTERO_ITEM CSL_CITATION {"citationID":"92E5HzId","properties":{"formattedCitation":"(Mandloi &amp; Bhatia, 2016)","plainCitation":"(Mandloi &amp; Bhatia, 2016)","noteIndex":0},"citationItems":[{"id":395,"uris":["http://zotero.org/users/7139034/items/3DH3LZU6"],"itemData":{"id":395,"type":"article-journal","abstract":"With rapid increase in demand for higher data rates, multiple-input multiple-output (MIMO) wireless communication systems are getting increased research attention because of their high capacity achieving capability. However, the practical implementation of MIMO systems rely on the computational complexity incurred in detection of the transmitted information symbols. The minimum bit error rate performance (BER) can be achieved by using maximum likelihood (ML) search based detection, but it is computationally impractical when number of transmit antennas increases. In this paper, we present a low-complexity hybrid algorithm (HA) to solve the symbol vector detection problem in large-MIMO systems. The proposed algorithm is inspired from the two well known bio-inspired optimization algorithms namely, particle swarm optimization (PSO) algorithm and ant colony optimization (ACO) algorithm. In the proposed algorithm, we devise a new probabilistic search approach which combines the distance based search of ants in ACO algorithm and the velocity based search of particles in PSO algorithm. The motivation behind using the hybrid of ACO and PSO is to avoid premature convergence to a local solution and to improve the convergence rate. Simulation results show that the proposed algorithm outperforms the popular minimum mean squared error (MMSE) algorithm and the existing ACO algorithms in terms of BER performance while achieve a near ML performance which makes the algorithm suitable for reliable detection in large-MIMO systems. Furthermore, a faster convergence to achieve a target BER is observed which results in reduction in computational efforts.","container-title":"Expert Systems with Applications","DOI":"10.1016/j.eswa.2015.12.008","ISSN":"0957-4174","journalAbbreviation":"Expert Systems with Applications","language":"en","page":"66-74","source":"ScienceDirect","title":"A low-complexity hybrid algorithm based on particle swarm and ant colony optimization for large-MIMO detection","volume":"50","author":[{"family":"Mandloi","given":"Manish"},{"family":"Bhatia","given":"Vimal"}],"issued":{"date-parts":[["2016",5,15]]}}}],"schema":"https://github.com/citation-style-language/schema/raw/master/csl-citation.json"} </w:instrText>
      </w:r>
      <w:r w:rsidR="007905C4">
        <w:rPr>
          <w:lang w:eastAsia="ko-KR"/>
        </w:rPr>
        <w:fldChar w:fldCharType="separate"/>
      </w:r>
      <w:r w:rsidR="007905C4" w:rsidRPr="007905C4">
        <w:t>(Mandloi &amp; Bhatia, 2016)</w:t>
      </w:r>
      <w:r w:rsidR="007905C4">
        <w:rPr>
          <w:lang w:eastAsia="ko-KR"/>
        </w:rPr>
        <w:fldChar w:fldCharType="end"/>
      </w:r>
      <w:r>
        <w:rPr>
          <w:lang w:eastAsia="ko-KR"/>
        </w:rPr>
        <w:t xml:space="preserve">. </w:t>
      </w:r>
      <w:r w:rsidR="004675CE">
        <w:rPr>
          <w:lang w:eastAsia="ko-KR"/>
        </w:rPr>
        <w:t>A line</w:t>
      </w:r>
      <w:r w:rsidR="00A773BC">
        <w:rPr>
          <w:lang w:eastAsia="ko-KR"/>
        </w:rPr>
        <w:t>-</w:t>
      </w:r>
      <w:r w:rsidR="004675CE">
        <w:rPr>
          <w:lang w:eastAsia="ko-KR"/>
        </w:rPr>
        <w:t xml:space="preserve">graph mapping between the </w:t>
      </w:r>
      <w:r w:rsidR="00A773BC">
        <w:rPr>
          <w:lang w:eastAsia="ko-KR"/>
        </w:rPr>
        <w:t xml:space="preserve">best </w:t>
      </w:r>
      <w:r w:rsidR="004675CE">
        <w:rPr>
          <w:lang w:eastAsia="ko-KR"/>
        </w:rPr>
        <w:t xml:space="preserve">solution scores </w:t>
      </w:r>
      <w:r w:rsidR="00A773BC">
        <w:rPr>
          <w:lang w:eastAsia="ko-KR"/>
        </w:rPr>
        <w:t>found</w:t>
      </w:r>
      <w:r w:rsidR="004675CE">
        <w:rPr>
          <w:lang w:eastAsia="ko-KR"/>
        </w:rPr>
        <w:t xml:space="preserve"> agains</w:t>
      </w:r>
      <w:r w:rsidR="00A773BC">
        <w:rPr>
          <w:lang w:eastAsia="ko-KR"/>
        </w:rPr>
        <w:t>t</w:t>
      </w:r>
      <w:r w:rsidR="004675CE">
        <w:rPr>
          <w:lang w:eastAsia="ko-KR"/>
        </w:rPr>
        <w:t xml:space="preserve"> the algorithm iterations taken is commonly called the algorithm’s </w:t>
      </w:r>
      <w:r w:rsidR="004675CE" w:rsidRPr="00834089">
        <w:rPr>
          <w:i/>
          <w:iCs/>
          <w:lang w:eastAsia="ko-KR"/>
        </w:rPr>
        <w:t>speed-time</w:t>
      </w:r>
      <w:r w:rsidR="004675CE">
        <w:rPr>
          <w:lang w:eastAsia="ko-KR"/>
        </w:rPr>
        <w:t xml:space="preserve"> curve </w:t>
      </w:r>
      <w:r w:rsidR="003E195A">
        <w:rPr>
          <w:lang w:eastAsia="ko-KR"/>
        </w:rPr>
        <w:fldChar w:fldCharType="begin"/>
      </w:r>
      <w:r w:rsidR="003E195A">
        <w:rPr>
          <w:lang w:eastAsia="ko-KR"/>
        </w:rPr>
        <w:instrText xml:space="preserve"> ADDIN ZOTERO_ITEM CSL_CITATION {"citationID":"ZYMDKAf1","properties":{"formattedCitation":"(Luan et al., 2019; Yao et al., 2008)","plainCitation":"(Luan et al., 2019; Yao et al., 2008)","noteIndex":0},"citationItems":[{"id":239,"uris":["http://zotero.org/users/7139034/items/L4MIXMUU"],"itemData":{"id":239,"type":"article-journal","abstract":"Nowadays, with the development of information technology and economic globalization, supplier selection problem gets more and more attraction. The recent literature shows huge interest in hybrid artificial intelligence (AI)-based models for solving supplier selection problem. In this paper, to solve a multi-criteria supplier selection problem, based on genetic algorithm (GA) and ant colony optimization (ACO), hybrid algorithm of GA and ACO is developed. It combines merits of GA with great global converging rate and ACO with parallelism and effective feedback. A numerical experiment was conducted to optimize parameters and to analyze and compare the performance of the original and hybrid algorithms. Results demonstrate the quality and efficiency improvement of new integrated algorithm, verifying its feasibility and effectiveness. It is an innovative pilot research to leverage hybrid AI-based algorithm of GA and ACO to settle the supplier selection problem, which not only makes a clear methodological contribution for optimization algorithm research, but also can be served as a decision tool and provide management reference for companies.","container-title":"Mathematics and Computers in Simulation","DOI":"10.1016/j.matcom.2018.08.011","ISSN":"03784754","journalAbbreviation":"Mathematics and Computers in Simulation","language":"en","page":"294-309","source":"DOI.org (Crossref)","title":"A novel method to solve supplier selection problem: Hybrid algorithm of genetic algorithm and ant colony optimization","title-short":"A novel method to solve supplier selection problem","volume":"156","author":[{"family":"Luan","given":"Jing"},{"family":"Yao","given":"Zhong"},{"family":"Zhao","given":"Futao"},{"family":"Song","given":"Xin"}],"issued":{"date-parts":[["2019",2]]}}},{"id":630,"uris":["http://zotero.org/users/7139034/items/6QK7Q4TP"],"itemData":{"id":630,"type":"paper-conference","abstract":"The partner selection in virtual enterprises organization is one of the key issues corporate enterprises experience nowadays. Based on the model of Ant Colony Optimization Algorithm (ACA) in virtual enterprise partner selection, in this paper, we fuse the genetic algorithm into ACA, called fusion algorithm, in order to improve the effect of the partner selection. The fusion algorithm has two steps: 1) it uses the GA to optimize the model of partner selection and takes advantages of rapid convergence of GA in initial search periods. 2) When GA search speed has become slow, the ACA takes over the search process, in which it uses the candidates produced by the GA as the seeds of pheromone used by ACA. By experimental comparison with GA optimization and ACA optimization, it shows that the fusion algorithm has performed better than the GA and ACA optimization, respectively, in both speed and accuracy under our selected numerical case. The fusion algorithm presented in this study may be applicable to similar business problems.","container-title":"2008 IEEE Congress on Evolutionary Computation (IEEE World Congress on Computational Intelligence)","DOI":"10.1109/CEC.2008.4631287","event":"2008 IEEE Congress on Evolutionary Computation (IEEE World Congress on Computational Intelligence)","note":"ISSN: 1941-0026","page":"3614-3620","source":"IEEE Xplore","title":"Fusing genetic algorithm and Ant Colony Algorithm to optimize virtual enterprise partner selection problem","author":[{"family":"Yao","given":"Z."},{"family":"Liu","given":"J."},{"family":"Wang","given":"Y.-G."}],"issued":{"date-parts":[["2008",6]]}}}],"schema":"https://github.com/citation-style-language/schema/raw/master/csl-citation.json"} </w:instrText>
      </w:r>
      <w:r w:rsidR="003E195A">
        <w:rPr>
          <w:lang w:eastAsia="ko-KR"/>
        </w:rPr>
        <w:fldChar w:fldCharType="separate"/>
      </w:r>
      <w:r w:rsidR="003E195A" w:rsidRPr="003E195A">
        <w:t>(Luan et al., 2019; Yao et al., 2008)</w:t>
      </w:r>
      <w:r w:rsidR="003E195A">
        <w:rPr>
          <w:lang w:eastAsia="ko-KR"/>
        </w:rPr>
        <w:fldChar w:fldCharType="end"/>
      </w:r>
      <w:r w:rsidR="003E195A">
        <w:rPr>
          <w:lang w:eastAsia="ko-KR"/>
        </w:rPr>
        <w:t xml:space="preserve"> and</w:t>
      </w:r>
      <w:r w:rsidR="004675CE">
        <w:rPr>
          <w:lang w:eastAsia="ko-KR"/>
        </w:rPr>
        <w:t xml:space="preserve"> </w:t>
      </w:r>
      <w:r w:rsidR="003E195A">
        <w:rPr>
          <w:lang w:eastAsia="ko-KR"/>
        </w:rPr>
        <w:t>t</w:t>
      </w:r>
      <w:r>
        <w:rPr>
          <w:lang w:eastAsia="ko-KR"/>
        </w:rPr>
        <w:t xml:space="preserve">he </w:t>
      </w:r>
      <w:r w:rsidR="00834089">
        <w:rPr>
          <w:lang w:eastAsia="ko-KR"/>
        </w:rPr>
        <w:t>performance</w:t>
      </w:r>
      <w:r w:rsidR="003E195A">
        <w:rPr>
          <w:lang w:eastAsia="ko-KR"/>
        </w:rPr>
        <w:t xml:space="preserve"> metric can be denoted as </w:t>
      </w:r>
      <w:r w:rsidR="003E195A">
        <w:rPr>
          <w:lang w:eastAsia="ko-KR"/>
        </w:rPr>
        <w:t xml:space="preserve">the </w:t>
      </w:r>
      <w:r w:rsidR="003E195A" w:rsidRPr="0025426A">
        <w:rPr>
          <w:i/>
          <w:iCs/>
          <w:lang w:eastAsia="ko-KR"/>
        </w:rPr>
        <w:t>Area Under the Curve</w:t>
      </w:r>
      <w:r w:rsidR="003E195A">
        <w:rPr>
          <w:lang w:eastAsia="ko-KR"/>
        </w:rPr>
        <w:t xml:space="preserve"> (AUC) as shown in </w:t>
      </w:r>
      <w:r w:rsidR="003E195A" w:rsidRPr="003E195A">
        <w:rPr>
          <w:lang w:eastAsia="ko-KR"/>
        </w:rPr>
        <w:t xml:space="preserve">Figure </w:t>
      </w:r>
      <w:r w:rsidR="003E195A" w:rsidRPr="003E195A">
        <w:rPr>
          <w:lang w:eastAsia="ko-KR"/>
        </w:rPr>
        <w:t>4</w:t>
      </w:r>
      <w:r w:rsidR="003E195A">
        <w:rPr>
          <w:lang w:eastAsia="ko-KR"/>
        </w:rPr>
        <w:t xml:space="preserve"> and </w:t>
      </w:r>
      <w:r w:rsidR="003E195A">
        <w:rPr>
          <w:lang w:eastAsia="ko-KR"/>
        </w:rPr>
        <w:lastRenderedPageBreak/>
        <w:t>calculated using the trapezoidal function</w:t>
      </w:r>
      <w:r w:rsidR="003E195A">
        <w:rPr>
          <w:rStyle w:val="FootnoteReference"/>
          <w:lang w:eastAsia="ko-KR"/>
        </w:rPr>
        <w:footnoteReference w:id="1"/>
      </w:r>
      <w:r w:rsidR="003E195A">
        <w:rPr>
          <w:b/>
          <w:bCs/>
          <w:lang w:eastAsia="ko-KR"/>
        </w:rPr>
        <w:t>.</w:t>
      </w:r>
      <w:r>
        <w:rPr>
          <w:lang w:eastAsia="ko-KR"/>
        </w:rPr>
        <w:t xml:space="preserve"> </w:t>
      </w:r>
      <w:r w:rsidR="00834089">
        <w:rPr>
          <w:lang w:eastAsia="ko-KR"/>
        </w:rPr>
        <w:t xml:space="preserve">Since the chosen objective function for this study (Equation 2) </w:t>
      </w:r>
      <w:r w:rsidR="00FA7945">
        <w:rPr>
          <w:lang w:eastAsia="ko-KR"/>
        </w:rPr>
        <w:t xml:space="preserve">aims to be maximized, when comparing the performance of multiple algorithms, the algorithm with the overall highest performance value is the best performing algorithm. </w:t>
      </w:r>
    </w:p>
    <w:p w14:paraId="1E21C3F5" w14:textId="77777777" w:rsidR="008114BE" w:rsidRDefault="008114BE" w:rsidP="008114BE">
      <w:pPr>
        <w:rPr>
          <w:lang w:eastAsia="ko-KR"/>
        </w:rPr>
      </w:pPr>
    </w:p>
    <w:p w14:paraId="631726B3" w14:textId="77777777" w:rsidR="00C93232" w:rsidRDefault="00C93232" w:rsidP="006800F2">
      <w:pPr>
        <w:keepNext/>
        <w:jc w:val="center"/>
      </w:pPr>
    </w:p>
    <w:p w14:paraId="5CF08E1B" w14:textId="616B0E79" w:rsidR="006800F2" w:rsidRDefault="008114BE" w:rsidP="006800F2">
      <w:pPr>
        <w:keepNext/>
        <w:jc w:val="center"/>
      </w:pPr>
      <w:r w:rsidRPr="00F33172">
        <w:rPr>
          <w:noProof/>
          <w:lang w:eastAsia="ko-KR"/>
        </w:rPr>
        <w:drawing>
          <wp:inline distT="0" distB="0" distL="0" distR="0" wp14:anchorId="32703E80" wp14:editId="171A95AF">
            <wp:extent cx="4229100" cy="3171699"/>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2"/>
                    <a:stretch>
                      <a:fillRect/>
                    </a:stretch>
                  </pic:blipFill>
                  <pic:spPr>
                    <a:xfrm>
                      <a:off x="0" y="0"/>
                      <a:ext cx="4230931" cy="3173072"/>
                    </a:xfrm>
                    <a:prstGeom prst="rect">
                      <a:avLst/>
                    </a:prstGeom>
                  </pic:spPr>
                </pic:pic>
              </a:graphicData>
            </a:graphic>
          </wp:inline>
        </w:drawing>
      </w:r>
    </w:p>
    <w:p w14:paraId="38A365D8" w14:textId="4B24DBCF" w:rsidR="00C11320" w:rsidRPr="00B31A1E" w:rsidRDefault="006800F2" w:rsidP="00C11320">
      <w:pPr>
        <w:pStyle w:val="Caption"/>
        <w:jc w:val="center"/>
        <w:rPr>
          <w:b w:val="0"/>
          <w:bCs/>
        </w:rPr>
      </w:pPr>
      <w:bookmarkStart w:id="30" w:name="_Toc106240080"/>
      <w:r w:rsidRPr="00B31A1E">
        <w:rPr>
          <w:b w:val="0"/>
          <w:bCs/>
        </w:rPr>
        <w:t xml:space="preserve">Figure </w:t>
      </w:r>
      <w:r w:rsidRPr="00B31A1E">
        <w:rPr>
          <w:b w:val="0"/>
          <w:bCs/>
        </w:rPr>
        <w:fldChar w:fldCharType="begin"/>
      </w:r>
      <w:r w:rsidRPr="00B31A1E">
        <w:rPr>
          <w:b w:val="0"/>
          <w:bCs/>
        </w:rPr>
        <w:instrText xml:space="preserve"> SEQ Figure \* ARABIC </w:instrText>
      </w:r>
      <w:r w:rsidRPr="00B31A1E">
        <w:rPr>
          <w:b w:val="0"/>
          <w:bCs/>
        </w:rPr>
        <w:fldChar w:fldCharType="separate"/>
      </w:r>
      <w:r w:rsidR="00362057">
        <w:rPr>
          <w:b w:val="0"/>
          <w:bCs/>
          <w:noProof/>
        </w:rPr>
        <w:t>4</w:t>
      </w:r>
      <w:r w:rsidRPr="00B31A1E">
        <w:rPr>
          <w:b w:val="0"/>
          <w:bCs/>
        </w:rPr>
        <w:fldChar w:fldCharType="end"/>
      </w:r>
      <w:r w:rsidRPr="00B31A1E">
        <w:rPr>
          <w:b w:val="0"/>
          <w:bCs/>
        </w:rPr>
        <w:t>: Algorithm Learning Rate</w:t>
      </w:r>
      <w:bookmarkEnd w:id="30"/>
    </w:p>
    <w:p w14:paraId="3DF99594" w14:textId="0270E05C" w:rsidR="00C93232" w:rsidRDefault="00C93232" w:rsidP="00A773BC">
      <w:pPr>
        <w:keepNext/>
      </w:pPr>
    </w:p>
    <w:p w14:paraId="3F5BD568" w14:textId="408A755C" w:rsidR="00C11320" w:rsidRDefault="00C11320" w:rsidP="00A773BC">
      <w:pPr>
        <w:keepNext/>
      </w:pPr>
    </w:p>
    <w:p w14:paraId="5C9A2126" w14:textId="6E255340" w:rsidR="00071CBC" w:rsidRDefault="00071CBC" w:rsidP="00664BA0">
      <w:pPr>
        <w:pStyle w:val="Heading3"/>
        <w:rPr>
          <w:lang w:eastAsia="ko-KR"/>
        </w:rPr>
      </w:pPr>
      <w:bookmarkStart w:id="31" w:name="_Toc106240029"/>
      <w:r>
        <w:rPr>
          <w:lang w:eastAsia="ko-KR"/>
        </w:rPr>
        <w:t>Statistical Analysis</w:t>
      </w:r>
      <w:bookmarkEnd w:id="31"/>
    </w:p>
    <w:p w14:paraId="70257980" w14:textId="06794BE3" w:rsidR="007743C9" w:rsidRDefault="00892657" w:rsidP="007743C9">
      <w:pPr>
        <w:pStyle w:val="content"/>
        <w:rPr>
          <w:lang w:eastAsia="ko-KR"/>
        </w:rPr>
      </w:pPr>
      <w:r>
        <w:rPr>
          <w:lang w:eastAsia="ko-KR"/>
        </w:rPr>
        <w:t>As the algorithms construct</w:t>
      </w:r>
      <w:r>
        <w:rPr>
          <w:lang w:eastAsia="ko-KR"/>
        </w:rPr>
        <w:t xml:space="preserve"> solutions to the problems given, performance or AUC data is </w:t>
      </w:r>
      <w:r w:rsidR="007743C9">
        <w:rPr>
          <w:lang w:eastAsia="ko-KR"/>
        </w:rPr>
        <w:t>drawn</w:t>
      </w:r>
      <w:r>
        <w:rPr>
          <w:lang w:eastAsia="ko-KR"/>
        </w:rPr>
        <w:t>, however f</w:t>
      </w:r>
      <w:r w:rsidR="00664BA0">
        <w:rPr>
          <w:lang w:eastAsia="ko-KR"/>
        </w:rPr>
        <w:t xml:space="preserve">or the sake of this project, </w:t>
      </w:r>
      <w:r>
        <w:rPr>
          <w:lang w:eastAsia="ko-KR"/>
        </w:rPr>
        <w:t xml:space="preserve">a method through which a winner can be declared and statistically justified </w:t>
      </w:r>
      <w:r w:rsidR="007743C9">
        <w:rPr>
          <w:lang w:eastAsia="ko-KR"/>
        </w:rPr>
        <w:t xml:space="preserve">using this collected data </w:t>
      </w:r>
      <w:r>
        <w:rPr>
          <w:lang w:eastAsia="ko-KR"/>
        </w:rPr>
        <w:t xml:space="preserve">needed to be established. </w:t>
      </w:r>
      <w:r w:rsidR="00C65F93">
        <w:rPr>
          <w:lang w:eastAsia="ko-KR"/>
        </w:rPr>
        <w:t>This introduces the</w:t>
      </w:r>
      <w:r w:rsidR="007743C9">
        <w:rPr>
          <w:lang w:eastAsia="ko-KR"/>
        </w:rPr>
        <w:t xml:space="preserve"> concept of </w:t>
      </w:r>
      <w:r w:rsidR="007743C9" w:rsidRPr="007743C9">
        <w:rPr>
          <w:i/>
          <w:iCs/>
          <w:lang w:eastAsia="ko-KR"/>
        </w:rPr>
        <w:t>Statistical Significance</w:t>
      </w:r>
      <w:r w:rsidR="007743C9">
        <w:rPr>
          <w:lang w:eastAsia="ko-KR"/>
        </w:rPr>
        <w:t xml:space="preserve"> </w:t>
      </w:r>
      <w:r w:rsidR="00C65F93">
        <w:rPr>
          <w:lang w:eastAsia="ko-KR"/>
        </w:rPr>
        <w:t xml:space="preserve">which </w:t>
      </w:r>
      <w:r w:rsidR="007743C9">
        <w:rPr>
          <w:lang w:eastAsia="ko-KR"/>
        </w:rPr>
        <w:t xml:space="preserve">aims </w:t>
      </w:r>
      <w:r w:rsidR="00F65B63">
        <w:rPr>
          <w:lang w:eastAsia="ko-KR"/>
        </w:rPr>
        <w:t xml:space="preserve">to </w:t>
      </w:r>
      <w:r w:rsidR="00842BB0">
        <w:rPr>
          <w:lang w:eastAsia="ko-KR"/>
        </w:rPr>
        <w:t xml:space="preserve">measure the degree of data conformance to the null hypothesis through the metric </w:t>
      </w:r>
      <w:r w:rsidR="00842BB0" w:rsidRPr="00842BB0">
        <w:rPr>
          <w:i/>
          <w:iCs/>
          <w:lang w:eastAsia="ko-KR"/>
        </w:rPr>
        <w:t>p</w:t>
      </w:r>
      <w:r w:rsidR="00F65B63">
        <w:rPr>
          <w:lang w:eastAsia="ko-KR"/>
        </w:rPr>
        <w:t>-</w:t>
      </w:r>
      <w:r w:rsidR="00842BB0">
        <w:rPr>
          <w:lang w:eastAsia="ko-KR"/>
        </w:rPr>
        <w:t xml:space="preserve">value. The most popular threshold used is </w:t>
      </w:r>
      <m:oMath>
        <m:r>
          <w:rPr>
            <w:rFonts w:ascii="Cambria Math" w:hAnsi="Cambria Math"/>
            <w:lang w:eastAsia="ko-KR"/>
          </w:rPr>
          <m:t>0.05</m:t>
        </m:r>
      </m:oMath>
      <w:r w:rsidR="008A2AC4">
        <w:rPr>
          <w:lang w:eastAsia="ko-KR"/>
        </w:rPr>
        <w:t xml:space="preserve"> </w:t>
      </w:r>
      <w:r w:rsidR="00842BB0">
        <w:rPr>
          <w:lang w:eastAsia="ko-KR"/>
        </w:rPr>
        <w:t>such that</w:t>
      </w:r>
      <w:r w:rsidR="008A2AC4">
        <w:rPr>
          <w:lang w:eastAsia="ko-KR"/>
        </w:rPr>
        <w:t xml:space="preserve"> ‘</w:t>
      </w:r>
      <m:oMath>
        <m:r>
          <w:rPr>
            <w:rFonts w:ascii="Cambria Math" w:hAnsi="Cambria Math"/>
            <w:lang w:eastAsia="ko-KR"/>
          </w:rPr>
          <m:t>p&lt;</m:t>
        </m:r>
        <m:r>
          <w:rPr>
            <w:rFonts w:ascii="Cambria Math" w:hAnsi="Cambria Math"/>
            <w:lang w:eastAsia="ko-KR"/>
          </w:rPr>
          <m:t>0.05</m:t>
        </m:r>
      </m:oMath>
      <w:r w:rsidR="008A2AC4">
        <w:rPr>
          <w:lang w:eastAsia="ko-KR"/>
        </w:rPr>
        <w:t>’</w:t>
      </w:r>
      <w:r w:rsidR="00842BB0">
        <w:rPr>
          <w:lang w:eastAsia="ko-KR"/>
        </w:rPr>
        <w:t xml:space="preserve"> </w:t>
      </w:r>
      <w:r w:rsidR="00892749">
        <w:rPr>
          <w:lang w:eastAsia="ko-KR"/>
        </w:rPr>
        <w:t xml:space="preserve">shows </w:t>
      </w:r>
      <w:r w:rsidR="008A2AC4">
        <w:rPr>
          <w:lang w:eastAsia="ko-KR"/>
        </w:rPr>
        <w:t xml:space="preserve">a lack of support </w:t>
      </w:r>
      <w:r w:rsidR="00F65B63">
        <w:rPr>
          <w:lang w:eastAsia="ko-KR"/>
        </w:rPr>
        <w:t>for</w:t>
      </w:r>
      <w:r w:rsidR="008A2AC4">
        <w:rPr>
          <w:lang w:eastAsia="ko-KR"/>
        </w:rPr>
        <w:t xml:space="preserve"> the null </w:t>
      </w:r>
      <w:r w:rsidR="008A2AC4">
        <w:rPr>
          <w:lang w:eastAsia="ko-KR"/>
        </w:rPr>
        <w:lastRenderedPageBreak/>
        <w:t>hypothesis by the data given</w:t>
      </w:r>
      <w:r w:rsidR="00C65F93">
        <w:rPr>
          <w:lang w:eastAsia="ko-KR"/>
        </w:rPr>
        <w:t>,</w:t>
      </w:r>
      <w:r w:rsidR="008A2AC4">
        <w:rPr>
          <w:lang w:eastAsia="ko-KR"/>
        </w:rPr>
        <w:t xml:space="preserve"> and </w:t>
      </w:r>
      <w:r w:rsidR="00892749">
        <w:rPr>
          <w:lang w:eastAsia="ko-KR"/>
        </w:rPr>
        <w:t>‘</w:t>
      </w:r>
      <m:oMath>
        <m:r>
          <w:rPr>
            <w:rFonts w:ascii="Cambria Math" w:hAnsi="Cambria Math"/>
            <w:lang w:eastAsia="ko-KR"/>
          </w:rPr>
          <m:t>p≥0.05</m:t>
        </m:r>
      </m:oMath>
      <w:r w:rsidR="00892749">
        <w:rPr>
          <w:lang w:eastAsia="ko-KR"/>
        </w:rPr>
        <w:t xml:space="preserve">’ suggests that the data given is not </w:t>
      </w:r>
      <w:r w:rsidR="00C65F93">
        <w:rPr>
          <w:lang w:eastAsia="ko-KR"/>
        </w:rPr>
        <w:t xml:space="preserve">statistically </w:t>
      </w:r>
      <w:r w:rsidR="00892749">
        <w:rPr>
          <w:lang w:eastAsia="ko-KR"/>
        </w:rPr>
        <w:t>strong enough to reject the null hypothesis</w:t>
      </w:r>
      <w:r w:rsidR="003B490E">
        <w:rPr>
          <w:lang w:eastAsia="ko-KR"/>
        </w:rPr>
        <w:t xml:space="preserve"> </w:t>
      </w:r>
      <w:r w:rsidR="003B490E">
        <w:rPr>
          <w:lang w:eastAsia="ko-KR"/>
        </w:rPr>
        <w:fldChar w:fldCharType="begin"/>
      </w:r>
      <w:r w:rsidR="003B490E">
        <w:rPr>
          <w:lang w:eastAsia="ko-KR"/>
        </w:rPr>
        <w:instrText xml:space="preserve"> ADDIN ZOTERO_ITEM CSL_CITATION {"citationID":"3VwQPkPK","properties":{"formattedCitation":"(Di Leo &amp; Sardanelli, 2020)","plainCitation":"(Di Leo &amp; Sardanelli, 2020)","noteIndex":0},"citationItems":[{"id":653,"uris":["http://zotero.org/users/7139034/items/Z7HV49A9"],"itemData":{"id":653,"type":"article-journal","abstract":"Here, we summarise the unresolved debate about p value and its dichotomisation. We present the statement of the American Statistical Association against the misuse of statistical significance as well as the proposals to abandon the use of p value and to reduce the significance threshold from 0.05 to 0.005. We highlight reasons for a conservative approach, as clinical research needs dichotomic answers to guide decision-making, in particular in the case of diagnostic imaging and interventional radiology. With a reduced p value threshold, the cost of research could increase while spontaneous research could be reduced. Secondary evidence from systematic reviews/meta-analyses, data sharing, and cost-effective analyses are better ways to mitigate the false discovery rate and lack of reproducibility associated with the use of the 0.05 threshold. Importantly, when reporting p values, authors should always provide the actual value, not only statements of “p &lt; 0.05” or “p ≥ 0.05”, because p values give a measure of the degree of data compatibility with the null hypothesis. Notably, radiomics and big data, fuelled by the application of artificial intelligence, involve hundreds/thousands of tested features similarly to other “omics” such as genomics, where a reduction in the significance threshold, based on well-known corrections for multiple testing, has been already adopted.","container-title":"European Radiology Experimental","DOI":"10.1186/s41747-020-0145-y","ISSN":"2509-9280","issue":"1","journalAbbreviation":"European Radiology Experimental","page":"18","source":"BioMed Central","title":"Statistical significance: p value, 0.05 threshold, and applications to radiomics—reasons for a conservative approach","title-short":"Statistical significance","volume":"4","author":[{"family":"Di Leo","given":"Giovanni"},{"family":"Sardanelli","given":"Francesco"}],"issued":{"date-parts":[["2020",3,11]]}}}],"schema":"https://github.com/citation-style-language/schema/raw/master/csl-citation.json"} </w:instrText>
      </w:r>
      <w:r w:rsidR="003B490E">
        <w:rPr>
          <w:lang w:eastAsia="ko-KR"/>
        </w:rPr>
        <w:fldChar w:fldCharType="separate"/>
      </w:r>
      <w:r w:rsidR="003B490E" w:rsidRPr="00842BB0">
        <w:t>(Di Leo &amp; Sardanelli, 2020)</w:t>
      </w:r>
      <w:r w:rsidR="003B490E">
        <w:rPr>
          <w:lang w:eastAsia="ko-KR"/>
        </w:rPr>
        <w:fldChar w:fldCharType="end"/>
      </w:r>
      <w:r w:rsidR="00892749">
        <w:rPr>
          <w:lang w:eastAsia="ko-KR"/>
        </w:rPr>
        <w:t>.</w:t>
      </w:r>
      <w:r w:rsidR="003B490E">
        <w:rPr>
          <w:lang w:eastAsia="ko-KR"/>
        </w:rPr>
        <w:t xml:space="preserve"> </w:t>
      </w:r>
    </w:p>
    <w:p w14:paraId="3740323F" w14:textId="77777777" w:rsidR="007743C9" w:rsidRDefault="007743C9" w:rsidP="007743C9">
      <w:pPr>
        <w:pStyle w:val="content"/>
        <w:rPr>
          <w:lang w:eastAsia="ko-KR"/>
        </w:rPr>
      </w:pPr>
    </w:p>
    <w:p w14:paraId="1FF683ED" w14:textId="0E2C88AD" w:rsidR="00071CBC" w:rsidRDefault="003B490E" w:rsidP="00663700">
      <w:pPr>
        <w:pStyle w:val="content"/>
        <w:rPr>
          <w:lang w:eastAsia="ko-KR"/>
        </w:rPr>
      </w:pPr>
      <w:r>
        <w:rPr>
          <w:lang w:eastAsia="ko-KR"/>
        </w:rPr>
        <w:t xml:space="preserve">A </w:t>
      </w:r>
      <w:r w:rsidRPr="003B490E">
        <w:rPr>
          <w:i/>
          <w:iCs/>
          <w:lang w:eastAsia="ko-KR"/>
        </w:rPr>
        <w:t>s</w:t>
      </w:r>
      <w:r w:rsidRPr="003B490E">
        <w:rPr>
          <w:i/>
          <w:iCs/>
          <w:lang w:eastAsia="ko-KR"/>
        </w:rPr>
        <w:t xml:space="preserve">tatistical </w:t>
      </w:r>
      <w:r w:rsidRPr="003B490E">
        <w:rPr>
          <w:i/>
          <w:iCs/>
          <w:lang w:eastAsia="ko-KR"/>
        </w:rPr>
        <w:t>t</w:t>
      </w:r>
      <w:r w:rsidRPr="003B490E">
        <w:rPr>
          <w:i/>
          <w:iCs/>
          <w:lang w:eastAsia="ko-KR"/>
        </w:rPr>
        <w:t>est</w:t>
      </w:r>
      <w:r>
        <w:rPr>
          <w:lang w:eastAsia="ko-KR"/>
        </w:rPr>
        <w:t xml:space="preserve"> refer</w:t>
      </w:r>
      <w:r>
        <w:rPr>
          <w:lang w:eastAsia="ko-KR"/>
        </w:rPr>
        <w:t>s</w:t>
      </w:r>
      <w:r>
        <w:rPr>
          <w:lang w:eastAsia="ko-KR"/>
        </w:rPr>
        <w:t xml:space="preserve"> to </w:t>
      </w:r>
      <w:r>
        <w:rPr>
          <w:lang w:eastAsia="ko-KR"/>
        </w:rPr>
        <w:t xml:space="preserve">an </w:t>
      </w:r>
      <w:r>
        <w:rPr>
          <w:lang w:eastAsia="ko-KR"/>
        </w:rPr>
        <w:t>established method</w:t>
      </w:r>
      <w:r>
        <w:rPr>
          <w:lang w:eastAsia="ko-KR"/>
        </w:rPr>
        <w:t xml:space="preserve"> used</w:t>
      </w:r>
      <w:r>
        <w:rPr>
          <w:lang w:eastAsia="ko-KR"/>
        </w:rPr>
        <w:t xml:space="preserve"> to calculate this </w:t>
      </w:r>
      <w:r w:rsidRPr="003B490E">
        <w:rPr>
          <w:i/>
          <w:iCs/>
          <w:lang w:eastAsia="ko-KR"/>
        </w:rPr>
        <w:t>p</w:t>
      </w:r>
      <w:r w:rsidR="00F65B63">
        <w:rPr>
          <w:lang w:eastAsia="ko-KR"/>
        </w:rPr>
        <w:t>-</w:t>
      </w:r>
      <w:r>
        <w:rPr>
          <w:lang w:eastAsia="ko-KR"/>
        </w:rPr>
        <w:t>value, and many have been developed over time. Each of these tests come</w:t>
      </w:r>
      <w:r w:rsidR="00F65B63">
        <w:rPr>
          <w:lang w:eastAsia="ko-KR"/>
        </w:rPr>
        <w:t>s</w:t>
      </w:r>
      <w:r>
        <w:rPr>
          <w:lang w:eastAsia="ko-KR"/>
        </w:rPr>
        <w:t xml:space="preserve"> with an, often unique, set of dataset assumptions or preconditions that</w:t>
      </w:r>
      <w:r w:rsidR="00663700">
        <w:rPr>
          <w:lang w:eastAsia="ko-KR"/>
        </w:rPr>
        <w:t xml:space="preserve"> need to be fulfilled for valid use.</w:t>
      </w:r>
      <w:r w:rsidR="00071CBC">
        <w:rPr>
          <w:lang w:eastAsia="ko-KR"/>
        </w:rPr>
        <w:t xml:space="preserve"> </w:t>
      </w:r>
      <w:r w:rsidR="00663700">
        <w:rPr>
          <w:lang w:eastAsia="ko-KR"/>
        </w:rPr>
        <w:t xml:space="preserve">All algorithms used in this project operate on TSP maps, which are statistically labelled the </w:t>
      </w:r>
      <w:r w:rsidR="00663700" w:rsidRPr="00834200">
        <w:rPr>
          <w:i/>
          <w:iCs/>
          <w:lang w:eastAsia="ko-KR"/>
        </w:rPr>
        <w:t>independent variable</w:t>
      </w:r>
      <w:r w:rsidR="00663700">
        <w:rPr>
          <w:lang w:eastAsia="ko-KR"/>
        </w:rPr>
        <w:t xml:space="preserve">, and the output metric used is their performance AUC, which is statistically labelled the </w:t>
      </w:r>
      <w:r w:rsidR="00663700" w:rsidRPr="00834200">
        <w:rPr>
          <w:i/>
          <w:iCs/>
          <w:lang w:eastAsia="ko-KR"/>
        </w:rPr>
        <w:t>dependent variable</w:t>
      </w:r>
      <w:r w:rsidR="00663700">
        <w:rPr>
          <w:lang w:eastAsia="ko-KR"/>
        </w:rPr>
        <w:t>.</w:t>
      </w:r>
      <w:r w:rsidR="00071CBC">
        <w:rPr>
          <w:lang w:eastAsia="ko-KR"/>
        </w:rPr>
        <w:t xml:space="preserve"> Even so, the </w:t>
      </w:r>
      <w:r w:rsidR="00663700">
        <w:rPr>
          <w:lang w:eastAsia="ko-KR"/>
        </w:rPr>
        <w:t xml:space="preserve">AUC </w:t>
      </w:r>
      <w:r w:rsidR="00071CBC">
        <w:rPr>
          <w:lang w:eastAsia="ko-KR"/>
        </w:rPr>
        <w:t>returned by each algorithm occur</w:t>
      </w:r>
      <w:r w:rsidR="00F65B63">
        <w:rPr>
          <w:lang w:eastAsia="ko-KR"/>
        </w:rPr>
        <w:t>s</w:t>
      </w:r>
      <w:r w:rsidR="00071CBC">
        <w:rPr>
          <w:lang w:eastAsia="ko-KR"/>
        </w:rPr>
        <w:t xml:space="preserve"> independently of any other algorithm run in that comparative test</w:t>
      </w:r>
      <w:r w:rsidR="00663700">
        <w:rPr>
          <w:lang w:eastAsia="ko-KR"/>
        </w:rPr>
        <w:t xml:space="preserve">. </w:t>
      </w:r>
      <w:r w:rsidR="00F65B63">
        <w:rPr>
          <w:lang w:eastAsia="ko-KR"/>
        </w:rPr>
        <w:t xml:space="preserve">Finally, </w:t>
      </w:r>
      <w:r w:rsidR="00071CBC">
        <w:rPr>
          <w:lang w:eastAsia="ko-KR"/>
        </w:rPr>
        <w:t>the aim of the analysis is not one of correlation</w:t>
      </w:r>
      <w:r w:rsidR="00F65B63">
        <w:rPr>
          <w:lang w:eastAsia="ko-KR"/>
        </w:rPr>
        <w:t xml:space="preserve"> but rather to </w:t>
      </w:r>
      <w:r w:rsidR="00834200">
        <w:rPr>
          <w:lang w:eastAsia="ko-KR"/>
        </w:rPr>
        <w:t xml:space="preserve">declare </w:t>
      </w:r>
      <w:r w:rsidR="00E925E4">
        <w:rPr>
          <w:lang w:eastAsia="ko-KR"/>
        </w:rPr>
        <w:t>the</w:t>
      </w:r>
      <w:r w:rsidR="00834200">
        <w:rPr>
          <w:lang w:eastAsia="ko-KR"/>
        </w:rPr>
        <w:t xml:space="preserve"> </w:t>
      </w:r>
      <w:r w:rsidR="00CF3ACF">
        <w:rPr>
          <w:lang w:eastAsia="ko-KR"/>
        </w:rPr>
        <w:t>winning</w:t>
      </w:r>
      <w:r w:rsidR="00E925E4">
        <w:rPr>
          <w:lang w:eastAsia="ko-KR"/>
        </w:rPr>
        <w:t xml:space="preserve"> algorithm</w:t>
      </w:r>
      <w:r w:rsidR="00834200">
        <w:rPr>
          <w:lang w:eastAsia="ko-KR"/>
        </w:rPr>
        <w:t xml:space="preserve"> by </w:t>
      </w:r>
      <w:r w:rsidR="00F65B63">
        <w:rPr>
          <w:lang w:eastAsia="ko-KR"/>
        </w:rPr>
        <w:t>establish</w:t>
      </w:r>
      <w:r w:rsidR="00834200">
        <w:rPr>
          <w:lang w:eastAsia="ko-KR"/>
        </w:rPr>
        <w:t>ing</w:t>
      </w:r>
      <w:r w:rsidR="00F65B63">
        <w:rPr>
          <w:lang w:eastAsia="ko-KR"/>
        </w:rPr>
        <w:t xml:space="preserve"> a difference between th</w:t>
      </w:r>
      <w:r w:rsidR="00675F72">
        <w:rPr>
          <w:lang w:eastAsia="ko-KR"/>
        </w:rPr>
        <w:t>eir result data</w:t>
      </w:r>
      <w:r w:rsidR="00071CBC">
        <w:rPr>
          <w:lang w:eastAsia="ko-KR"/>
        </w:rPr>
        <w:t>. These dataset characteristics preserve three popular pathways for statistical analysis: the i</w:t>
      </w:r>
      <w:r w:rsidR="00071CBC" w:rsidRPr="00E72691">
        <w:rPr>
          <w:lang w:eastAsia="ko-KR"/>
        </w:rPr>
        <w:t>ndependent</w:t>
      </w:r>
      <w:r w:rsidR="00071CBC" w:rsidRPr="006B00E9">
        <w:rPr>
          <w:i/>
          <w:iCs/>
          <w:lang w:eastAsia="ko-KR"/>
        </w:rPr>
        <w:t xml:space="preserve"> T-test</w:t>
      </w:r>
      <w:r w:rsidR="00071CBC">
        <w:rPr>
          <w:i/>
          <w:iCs/>
          <w:lang w:eastAsia="ko-KR"/>
        </w:rPr>
        <w:t>, Analysis of Variance (ANOVA)</w:t>
      </w:r>
      <w:r w:rsidR="00071CBC">
        <w:rPr>
          <w:lang w:eastAsia="ko-KR"/>
        </w:rPr>
        <w:t xml:space="preserve"> and the </w:t>
      </w:r>
      <w:r w:rsidR="00071CBC" w:rsidRPr="006B00E9">
        <w:rPr>
          <w:i/>
          <w:iCs/>
          <w:lang w:eastAsia="ko-KR"/>
        </w:rPr>
        <w:t>Mann-Whitney U test</w:t>
      </w:r>
      <w:r w:rsidR="00071CBC">
        <w:rPr>
          <w:lang w:eastAsia="ko-KR"/>
        </w:rPr>
        <w:t>.</w:t>
      </w:r>
    </w:p>
    <w:p w14:paraId="4F2FDBC3" w14:textId="77777777" w:rsidR="00071CBC" w:rsidRDefault="00071CBC" w:rsidP="00071CBC">
      <w:pPr>
        <w:rPr>
          <w:lang w:eastAsia="ko-KR"/>
        </w:rPr>
      </w:pPr>
    </w:p>
    <w:p w14:paraId="7A0E984F" w14:textId="7A2FFF84" w:rsidR="00071CBC" w:rsidRDefault="00071CBC" w:rsidP="00071CBC">
      <w:pPr>
        <w:rPr>
          <w:lang w:eastAsia="ko-KR"/>
        </w:rPr>
      </w:pPr>
      <w:r>
        <w:rPr>
          <w:lang w:eastAsia="ko-KR"/>
        </w:rPr>
        <w:t xml:space="preserve">The classical </w:t>
      </w:r>
      <w:r w:rsidRPr="00B46A2D">
        <w:rPr>
          <w:i/>
          <w:iCs/>
          <w:lang w:eastAsia="ko-KR"/>
        </w:rPr>
        <w:t>T-test</w:t>
      </w:r>
      <w:r>
        <w:rPr>
          <w:rStyle w:val="FootnoteReference"/>
          <w:lang w:eastAsia="ko-KR"/>
        </w:rPr>
        <w:footnoteReference w:id="2"/>
      </w:r>
      <w:r>
        <w:rPr>
          <w:lang w:eastAsia="ko-KR"/>
        </w:rPr>
        <w:t xml:space="preserve"> is a means of comparing the data between two groups and it is presently still widely in use </w:t>
      </w:r>
      <w:r>
        <w:rPr>
          <w:lang w:eastAsia="ko-KR"/>
        </w:rPr>
        <w:fldChar w:fldCharType="begin"/>
      </w:r>
      <w:r>
        <w:rPr>
          <w:lang w:eastAsia="ko-KR"/>
        </w:rPr>
        <w:instrText xml:space="preserve"> ADDIN ZOTERO_ITEM CSL_CITATION {"citationID":"E12Y0Civ","properties":{"formattedCitation":"(Kelter, 2020; Kim, 2015)","plainCitation":"(Kelter, 2020; Kim, 2015)","noteIndex":0},"citationItems":[{"id":649,"uris":["http://zotero.org/users/7139034/items/ESW87T9I"],"itemData":{"id":649,"type":"article-journal","abstract":"The replication crisis hit the medical sciences about a decade ago, but today still most of the flaws inherent in null hypothesis significance testing (NHST) have not been solved. While the drawbacks of p-values have been detailed in endless venues, for clinical research, only a few attractive alternatives have been proposed to replace p-values and NHST. Bayesian methods are one of them, and they are gaining increasing attention in medical research, as some of their advantages include the description of model parameters in terms of probability, as well as the incorporation of prior information in contrast to the frequentist framework. While Bayesian methods are not the only remedy to the situation, there is an increasing agreement that they are an essential way to avoid common misconceptions and false interpretation of study results. The requirements necessary for applying Bayesian statistics have transitioned from detailed programming knowledge into simple point-and-click programs like JASP. Still, the multitude of Bayesian significance and effect measures which contrast the gold standard of significance in medical research, the p-value, causes a lack of agreement on which measure to report.","container-title":"BMC Medical Research Methodology","DOI":"10.1186/s12874-020-00968-2","ISSN":"1471-2288","issue":"1","journalAbbreviation":"BMC Medical Research Methodology","page":"88","source":"BioMed Central","title":"Analysis of Bayesian posterior significance and effect size indices for the two-sample t-test to support reproducible medical research","volume":"20","author":[{"family":"Kelter","given":"Riko"}],"issued":{"date-parts":[["2020",4,22]]}}},{"id":646,"uris":["http://zotero.org/users/7139034/items/JPLXN7IA"],"itemData":{"id":646,"type":"article-journal","container-title":"Korean Journal of Anesthesiology","DOI":"10.4097/kjae.2015.68.6.540","issue":"6","journalAbbreviation":"Korean J Anesthesiol","note":"publisher: The Korean Society of Anesthesiologists","page":"540-546","source":"synapse.koreamed.org","title":"T test as a parametric statistic","volume":"68","author":[{"family":"Kim","given":"Tae Kyun"}],"issued":{"date-parts":[["2015",11,25]]}}}],"schema":"https://github.com/citation-style-language/schema/raw/master/csl-citation.json"} </w:instrText>
      </w:r>
      <w:r>
        <w:rPr>
          <w:lang w:eastAsia="ko-KR"/>
        </w:rPr>
        <w:fldChar w:fldCharType="separate"/>
      </w:r>
      <w:r w:rsidRPr="00B46A2D">
        <w:t>(Kelter, 2020; Kim, 2015)</w:t>
      </w:r>
      <w:r>
        <w:rPr>
          <w:lang w:eastAsia="ko-KR"/>
        </w:rPr>
        <w:fldChar w:fldCharType="end"/>
      </w:r>
      <w:r>
        <w:rPr>
          <w:lang w:eastAsia="ko-KR"/>
        </w:rPr>
        <w:t xml:space="preserve">. The assumption required for use of the independent T-test is that there should be exactly two independently homogeneous groups to compare, each having an approximately normal distribution with no significant outliers. Homogeneity here refers to two datasets that are using the same metric and coming from similar sources. An example of this would be measuring the heights </w:t>
      </w:r>
      <w:r w:rsidR="00F65B63">
        <w:rPr>
          <w:lang w:eastAsia="ko-KR"/>
        </w:rPr>
        <w:t>of</w:t>
      </w:r>
      <w:r>
        <w:rPr>
          <w:lang w:eastAsia="ko-KR"/>
        </w:rPr>
        <w:t xml:space="preserve"> the two groups: male and female. In this case, the heights recorded for the male group would also be independent or un-reliant on the heights recorded for the female group (as long as the participants aren’t blood</w:t>
      </w:r>
      <w:r w:rsidR="00F65B63">
        <w:rPr>
          <w:lang w:eastAsia="ko-KR"/>
        </w:rPr>
        <w:t>-</w:t>
      </w:r>
      <w:r>
        <w:rPr>
          <w:lang w:eastAsia="ko-KR"/>
        </w:rPr>
        <w:t>related of course).</w:t>
      </w:r>
    </w:p>
    <w:p w14:paraId="1CF6120D" w14:textId="77777777" w:rsidR="00071CBC" w:rsidRDefault="00071CBC" w:rsidP="00071CBC">
      <w:pPr>
        <w:rPr>
          <w:lang w:eastAsia="ko-KR"/>
        </w:rPr>
      </w:pPr>
    </w:p>
    <w:p w14:paraId="271F403C" w14:textId="77777777" w:rsidR="00071CBC" w:rsidRDefault="00071CBC" w:rsidP="00071CBC">
      <w:pPr>
        <w:rPr>
          <w:lang w:eastAsia="ko-KR"/>
        </w:rPr>
      </w:pPr>
      <w:r>
        <w:rPr>
          <w:lang w:eastAsia="ko-KR"/>
        </w:rPr>
        <w:t xml:space="preserve">Similarly, the </w:t>
      </w:r>
      <w:r w:rsidRPr="009B22AF">
        <w:rPr>
          <w:i/>
          <w:iCs/>
          <w:lang w:eastAsia="ko-KR"/>
        </w:rPr>
        <w:t>ANOVA</w:t>
      </w:r>
      <w:r>
        <w:rPr>
          <w:rStyle w:val="FootnoteReference"/>
          <w:lang w:eastAsia="ko-KR"/>
        </w:rPr>
        <w:footnoteReference w:id="3"/>
      </w:r>
      <w:r>
        <w:rPr>
          <w:lang w:eastAsia="ko-KR"/>
        </w:rPr>
        <w:t xml:space="preserve"> test assumes a normal distribution of the dataset as well as independency between the classes of the tested dataset </w:t>
      </w:r>
      <w:r>
        <w:rPr>
          <w:lang w:eastAsia="ko-KR"/>
        </w:rPr>
        <w:fldChar w:fldCharType="begin"/>
      </w:r>
      <w:r>
        <w:rPr>
          <w:lang w:eastAsia="ko-KR"/>
        </w:rPr>
        <w:instrText xml:space="preserve"> ADDIN ZOTERO_ITEM CSL_CITATION {"citationID":"mPOxyKv5","properties":{"formattedCitation":"(V\\uc0\\u225{}zquez et al., 2001)","plainCitation":"(Vázquez et al., 2001)","noteIndex":0},"citationItems":[{"id":643,"uris":["http://zotero.org/users/7139034/items/YRKH8BXZ"],"itemData":{"id":643,"type":"paper-conference","abstract":"One of the main research concern in neural networks is to find the appropriate network size in order to minimize the trade-off between overfitting and poor approximation. In this paper the choice among different competing models that fit to the same data set is faced when statistical methods for model comparison are applied. The study has been conducted to find a range of models that can work all the same as the cost of complexity varies. If they do not, then the generalization error estimates should be about the same among the set of models. If they do, then the estimates should be different and our job would consist on analyzing pairwise differences between the least generalization error estimate and each one of the range, in order to bound the set of models which might result in an equal performance. This method is illustrated applied to polynomial regression and RBF neural networks.","collection-title":"Lecture Notes in Computer Science","container-title":"Bio-Inspired Applications of Connectionism","DOI":"10.1007/3-540-45723-2_10","event-place":"Berlin, Heidelberg","ISBN":"978-3-540-45723-7","language":"en","page":"88-95","publisher":"Springer","publisher-place":"Berlin, Heidelberg","source":"Springer Link","title":"Repeated Measures Multiple Comparison Procedures Applied to Model Selection in Neural Networks","author":[{"family":"Vázquez","given":"Elisa Guerrero"},{"family":"Escolano","given":"Andrés Yañez"},{"family":"Riaño","given":"Pedro Galindo"},{"family":"Junquera","given":"Joaquín Pizarro"}],"editor":[{"family":"Mira","given":"José"},{"family":"Prieto","given":"Alberto"}],"issued":{"date-parts":[["2001"]]}}}],"schema":"https://github.com/citation-style-language/schema/raw/master/csl-citation.json"} </w:instrText>
      </w:r>
      <w:r>
        <w:rPr>
          <w:lang w:eastAsia="ko-KR"/>
        </w:rPr>
        <w:fldChar w:fldCharType="separate"/>
      </w:r>
      <w:r w:rsidRPr="00212F49">
        <w:rPr>
          <w:szCs w:val="24"/>
        </w:rPr>
        <w:t>(Vázquez et al., 2001)</w:t>
      </w:r>
      <w:r>
        <w:rPr>
          <w:lang w:eastAsia="ko-KR"/>
        </w:rPr>
        <w:fldChar w:fldCharType="end"/>
      </w:r>
      <w:r>
        <w:rPr>
          <w:lang w:eastAsia="ko-KR"/>
        </w:rPr>
        <w:t xml:space="preserve">. It targets the variance (the spread between numbers in the dataset) to identify if there is a </w:t>
      </w:r>
      <w:r>
        <w:rPr>
          <w:lang w:eastAsia="ko-KR"/>
        </w:rPr>
        <w:lastRenderedPageBreak/>
        <w:t xml:space="preserve">significant difference between the means of three or more independent groups </w:t>
      </w:r>
      <w:r>
        <w:rPr>
          <w:lang w:eastAsia="ko-KR"/>
        </w:rPr>
        <w:fldChar w:fldCharType="begin"/>
      </w:r>
      <w:r>
        <w:rPr>
          <w:lang w:eastAsia="ko-KR"/>
        </w:rPr>
        <w:instrText xml:space="preserve"> ADDIN ZOTERO_ITEM CSL_CITATION {"citationID":"SeCIgVtu","properties":{"formattedCitation":"(Dem\\uc0\\u353{}ar, 2006)","plainCitation":"(Demšar, 2006)","noteIndex":0},"citationItems":[{"id":612,"uris":["http://zotero.org/users/7139034/items/KBQ6MQPH"],"itemData":{"id":612,"type":"article-journal","abstract":"While methods for comparing two learning algorithms on a single data set have been scrutinized for quite some time already, the issue of statistical tests for comparisons of more algorithms on multiple data sets, which is even more essential to typical machine learning studies, has been all but ignored. This article reviews the current practice and then theoretically and empirically examines several suitable tests. Based on that, we recommend a set of simple, yet safe and robust non-parametric tests for statistical comparisons of classifiers: the Wilcoxon signed ranks test for comparison of two classifiers and the Friedman test with the corresponding post-hoc tests for comparison of more classifiers over multiple data sets. Results of the latter can also be neatly presented with the newly introduced CD (critical difference) diagrams.","container-title":"The Journal of Machine Learning Research","ISSN":"1532-4435","journalAbbreviation":"J. Mach. Learn. Res.","page":"1–30","source":"12/1/2006","title":"Statistical Comparisons of Classifiers over Multiple Data Sets","volume":"7","author":[{"family":"Demšar","given":"Janez"}],"issued":{"date-parts":[["2006",12,1]]}}}],"schema":"https://github.com/citation-style-language/schema/raw/master/csl-citation.json"} </w:instrText>
      </w:r>
      <w:r>
        <w:rPr>
          <w:lang w:eastAsia="ko-KR"/>
        </w:rPr>
        <w:fldChar w:fldCharType="separate"/>
      </w:r>
      <w:r w:rsidRPr="00DA50F1">
        <w:rPr>
          <w:szCs w:val="24"/>
        </w:rPr>
        <w:t>(Demšar, 2006)</w:t>
      </w:r>
      <w:r>
        <w:rPr>
          <w:lang w:eastAsia="ko-KR"/>
        </w:rPr>
        <w:fldChar w:fldCharType="end"/>
      </w:r>
      <w:r>
        <w:rPr>
          <w:lang w:eastAsia="ko-KR"/>
        </w:rPr>
        <w:t>.</w:t>
      </w:r>
    </w:p>
    <w:p w14:paraId="74F00A85" w14:textId="77777777" w:rsidR="00071CBC" w:rsidRDefault="00071CBC" w:rsidP="00071CBC">
      <w:pPr>
        <w:rPr>
          <w:lang w:eastAsia="ko-KR"/>
        </w:rPr>
      </w:pPr>
    </w:p>
    <w:p w14:paraId="37D09085" w14:textId="77777777" w:rsidR="00071CBC" w:rsidRPr="00C11320" w:rsidRDefault="00071CBC" w:rsidP="00071CBC">
      <w:pPr>
        <w:rPr>
          <w:lang w:eastAsia="ko-KR"/>
        </w:rPr>
      </w:pPr>
      <w:r>
        <w:rPr>
          <w:lang w:eastAsia="ko-KR"/>
        </w:rPr>
        <w:t xml:space="preserve">Another alternative would be the </w:t>
      </w:r>
      <w:r w:rsidRPr="006B00E9">
        <w:rPr>
          <w:i/>
          <w:iCs/>
          <w:lang w:eastAsia="ko-KR"/>
        </w:rPr>
        <w:t>Mann-Whitney U test</w:t>
      </w:r>
      <w:r>
        <w:rPr>
          <w:rStyle w:val="FootnoteReference"/>
          <w:i/>
          <w:iCs/>
          <w:lang w:eastAsia="ko-KR"/>
        </w:rPr>
        <w:footnoteReference w:id="4"/>
      </w:r>
      <w:r>
        <w:rPr>
          <w:i/>
          <w:iCs/>
          <w:lang w:eastAsia="ko-KR"/>
        </w:rPr>
        <w:t xml:space="preserve">. </w:t>
      </w:r>
      <w:r>
        <w:rPr>
          <w:lang w:eastAsia="ko-KR"/>
        </w:rPr>
        <w:t xml:space="preserve">Originally worked out by Mann &amp; Whitney </w:t>
      </w:r>
      <w:r>
        <w:rPr>
          <w:lang w:eastAsia="ko-KR"/>
        </w:rPr>
        <w:fldChar w:fldCharType="begin"/>
      </w:r>
      <w:r>
        <w:rPr>
          <w:lang w:eastAsia="ko-KR"/>
        </w:rPr>
        <w:instrText xml:space="preserve"> ADDIN ZOTERO_ITEM CSL_CITATION {"citationID":"lxx9xSgp","properties":{"formattedCitation":"(Mann &amp; Whitney, 1947)","plainCitation":"(Mann &amp; Whitney, 1947)","dontUpdate":true,"noteIndex":0},"citationItems":[{"id":635,"uris":["http://zotero.org/users/7139034/items/3R9WU9NT"],"itemData":{"id":635,"type":"article-journal","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container-title":"The Annals of Mathematical Statistics","ISSN":"0003-4851","issue":"1","note":"publisher: Institute of Mathematical Statistics","page":"50-60","source":"JSTOR","title":"On a Test of Whether one of Two Random Variables is Stochastically Larger than the Other","volume":"18","author":[{"family":"Mann","given":"H. B."},{"family":"Whitney","given":"D. R."}],"issued":{"date-parts":[["1947"]]}}}],"schema":"https://github.com/citation-style-language/schema/raw/master/csl-citation.json"} </w:instrText>
      </w:r>
      <w:r>
        <w:rPr>
          <w:lang w:eastAsia="ko-KR"/>
        </w:rPr>
        <w:fldChar w:fldCharType="separate"/>
      </w:r>
      <w:r w:rsidRPr="007F53C4">
        <w:t>(1947)</w:t>
      </w:r>
      <w:r>
        <w:rPr>
          <w:lang w:eastAsia="ko-KR"/>
        </w:rPr>
        <w:fldChar w:fldCharType="end"/>
      </w:r>
      <w:r>
        <w:rPr>
          <w:lang w:eastAsia="ko-KR"/>
        </w:rPr>
        <w:t xml:space="preserve"> and then further refined by Wilcoxon </w:t>
      </w:r>
      <w:r>
        <w:rPr>
          <w:lang w:eastAsia="ko-KR"/>
        </w:rPr>
        <w:fldChar w:fldCharType="begin"/>
      </w:r>
      <w:r>
        <w:rPr>
          <w:lang w:eastAsia="ko-KR"/>
        </w:rPr>
        <w:instrText xml:space="preserve"> ADDIN ZOTERO_ITEM CSL_CITATION {"citationID":"t4lpHawL","properties":{"formattedCitation":"(Wilcoxon, 1992)","plainCitation":"(Wilcoxon, 1992)","dontUpdate":true,"noteIndex":0},"citationItems":[{"id":637,"uris":["http://zotero.org/users/7139034/items/DMPD42AU"],"itemData":{"id":637,"type":"chapter","abstract":"The comparison of two treatments generally falls into one of the following two categories: (a) we may have a number of replications for each of the two treatments, which are unpaired, or (b) we may have a number of paired comparisons leading to a series of differences, some of which may be positive and some negative. The appropriate methods for testing the significance of the differences of the means in these two cases are described in most of the textbooks on statistical methods.","collection-title":"Springer Series in Statistics","container-title":"Breakthroughs in Statistics: Methodology and Distribution","event-place":"New York, NY","ISBN":"978-1-4612-4380-9","language":"en","note":"DOI: 10.1007/978-1-4612-4380-9_16","page":"196-202","publisher":"Springer","publisher-place":"New York, NY","source":"Springer Link","title":"Individual Comparisons by Ranking Methods","URL":"https://doi.org/10.1007/978-1-4612-4380-9_16","author":[{"family":"Wilcoxon","given":"Frank"}],"editor":[{"family":"Kotz","given":"Samuel"},{"family":"Johnson","given":"Norman L."}],"accessed":{"date-parts":[["2022",6,15]]},"issued":{"date-parts":[["1992"]]}}}],"schema":"https://github.com/citation-style-language/schema/raw/master/csl-citation.json"} </w:instrText>
      </w:r>
      <w:r>
        <w:rPr>
          <w:lang w:eastAsia="ko-KR"/>
        </w:rPr>
        <w:fldChar w:fldCharType="separate"/>
      </w:r>
      <w:r w:rsidRPr="007F53C4">
        <w:t>(1992)</w:t>
      </w:r>
      <w:r>
        <w:rPr>
          <w:lang w:eastAsia="ko-KR"/>
        </w:rPr>
        <w:fldChar w:fldCharType="end"/>
      </w:r>
      <w:r>
        <w:rPr>
          <w:lang w:eastAsia="ko-KR"/>
        </w:rPr>
        <w:t xml:space="preserve">, this test is often called the Wilcoxon sum of ranks test </w:t>
      </w:r>
      <w:r>
        <w:rPr>
          <w:lang w:eastAsia="ko-KR"/>
        </w:rPr>
        <w:fldChar w:fldCharType="begin"/>
      </w:r>
      <w:r>
        <w:rPr>
          <w:lang w:eastAsia="ko-KR"/>
        </w:rPr>
        <w:instrText xml:space="preserve"> ADDIN ZOTERO_ITEM CSL_CITATION {"citationID":"7TDDkYWp","properties":{"formattedCitation":"(Nachar, 2008)","plainCitation":"(Nachar, 2008)","noteIndex":0},"citationItems":[{"id":634,"uris":["http://zotero.org/users/7139034/items/86NEV83A"],"itemData":{"id":634,"type":"article-journal","container-title":"Tutorials in Quantitative Methods for Psychology","DOI":"10.20982/tqmp.04.1.p013","ISSN":"1913-4126","issue":"1","journalAbbreviation":"TQMP","language":"en","page":"13-20","source":"DOI.org (Crossref)","title":"The Mann-Whitney U: A Test for Assessing Whether Two Independent Samples Come from the Same Distribution","title-short":"The Mann-Whitney U","volume":"4","author":[{"family":"Nachar","given":"Nadim"}],"issued":{"date-parts":[["2008",3,1]]}}}],"schema":"https://github.com/citation-style-language/schema/raw/master/csl-citation.json"} </w:instrText>
      </w:r>
      <w:r>
        <w:rPr>
          <w:lang w:eastAsia="ko-KR"/>
        </w:rPr>
        <w:fldChar w:fldCharType="separate"/>
      </w:r>
      <w:r w:rsidRPr="007F53C4">
        <w:t>(Nachar, 2008)</w:t>
      </w:r>
      <w:r>
        <w:rPr>
          <w:lang w:eastAsia="ko-KR"/>
        </w:rPr>
        <w:fldChar w:fldCharType="end"/>
      </w:r>
      <w:r>
        <w:rPr>
          <w:lang w:eastAsia="ko-KR"/>
        </w:rPr>
        <w:t xml:space="preserve">. The assumptions required for this test are, firstly, that two independent samples are homogeneous. The variables have to be continuous variables with similar distributions. When comparing the Independent T-test and the Mann-Whitney U test, Nachar (2008) notes that when averages are the same between the independent datasets used but their variances increasingly differ from one another, then the t-test becomes an increasingly more reliable method. Nonetheless, if the postulates can be met, they found the Mann-Whitney U test to be an excellent alternative. </w:t>
      </w:r>
      <w:r w:rsidRPr="00396147">
        <w:rPr>
          <w:szCs w:val="24"/>
        </w:rPr>
        <w:t>Demšar</w:t>
      </w:r>
      <w:r>
        <w:rPr>
          <w:lang w:eastAsia="ko-KR"/>
        </w:rPr>
        <w:t xml:space="preserve"> </w:t>
      </w:r>
      <w:r>
        <w:rPr>
          <w:lang w:eastAsia="ko-KR"/>
        </w:rPr>
        <w:fldChar w:fldCharType="begin"/>
      </w:r>
      <w:r>
        <w:rPr>
          <w:lang w:eastAsia="ko-KR"/>
        </w:rPr>
        <w:instrText xml:space="preserve"> ADDIN ZOTERO_ITEM CSL_CITATION {"citationID":"zp9VN3ls","properties":{"formattedCitation":"(Dem\\uc0\\u353{}ar, 2006)","plainCitation":"(Demšar, 2006)","dontUpdate":true,"noteIndex":0},"citationItems":[{"id":612,"uris":["http://zotero.org/users/7139034/items/KBQ6MQPH"],"itemData":{"id":612,"type":"article-journal","abstract":"While methods for comparing two learning algorithms on a single data set have been scrutinized for quite some time already, the issue of statistical tests for comparisons of more algorithms on multiple data sets, which is even more essential to typical machine learning studies, has been all but ignored. This article reviews the current practice and then theoretically and empirically examines several suitable tests. Based on that, we recommend a set of simple, yet safe and robust non-parametric tests for statistical comparisons of classifiers: the Wilcoxon signed ranks test for comparison of two classifiers and the Friedman test with the corresponding post-hoc tests for comparison of more classifiers over multiple data sets. Results of the latter can also be neatly presented with the newly introduced CD (critical difference) diagrams.","container-title":"The Journal of Machine Learning Research","ISSN":"1532-4435","journalAbbreviation":"J. Mach. Learn. Res.","page":"1–30","source":"12/1/2006","title":"Statistical Comparisons of Classifiers over Multiple Data Sets","volume":"7","author":[{"family":"Demšar","given":"Janez"}],"issued":{"date-parts":[["2006",12,1]]}}}],"schema":"https://github.com/citation-style-language/schema/raw/master/csl-citation.json"} </w:instrText>
      </w:r>
      <w:r>
        <w:rPr>
          <w:lang w:eastAsia="ko-KR"/>
        </w:rPr>
        <w:fldChar w:fldCharType="separate"/>
      </w:r>
      <w:r w:rsidRPr="00396147">
        <w:rPr>
          <w:szCs w:val="24"/>
        </w:rPr>
        <w:t>(2006)</w:t>
      </w:r>
      <w:r>
        <w:rPr>
          <w:lang w:eastAsia="ko-KR"/>
        </w:rPr>
        <w:fldChar w:fldCharType="end"/>
      </w:r>
      <w:r>
        <w:rPr>
          <w:lang w:eastAsia="ko-KR"/>
        </w:rPr>
        <w:t xml:space="preserve"> adds that due to the use of rank rather than value, outliers have less of an effect on tests like this and the Wilcoxon signed-ranks test, which gives them more accuracy than the standard T-test and ANOVA test in this case.</w:t>
      </w:r>
    </w:p>
    <w:p w14:paraId="1AC50FA9" w14:textId="5D84168F" w:rsidR="00071CBC" w:rsidRDefault="00071CBC" w:rsidP="00A773BC">
      <w:pPr>
        <w:keepNext/>
      </w:pPr>
    </w:p>
    <w:p w14:paraId="2F625141" w14:textId="69D3F444" w:rsidR="00675F72" w:rsidRDefault="00675F72" w:rsidP="00A773BC">
      <w:pPr>
        <w:keepNext/>
      </w:pPr>
    </w:p>
    <w:p w14:paraId="2EEF8BB9" w14:textId="77777777" w:rsidR="00071CBC" w:rsidRDefault="00071CBC" w:rsidP="00A773BC">
      <w:pPr>
        <w:keepNext/>
      </w:pPr>
    </w:p>
    <w:p w14:paraId="1DCE9932" w14:textId="051904C1" w:rsidR="00C53568" w:rsidRDefault="00E42C40" w:rsidP="00CF6381">
      <w:pPr>
        <w:pStyle w:val="Heading2"/>
      </w:pPr>
      <w:bookmarkStart w:id="32" w:name="_Toc106240030"/>
      <w:r>
        <w:t>State-Of-The-Art in Biological Optimization</w:t>
      </w:r>
      <w:bookmarkEnd w:id="32"/>
    </w:p>
    <w:p w14:paraId="19D7CECF" w14:textId="65390B17" w:rsidR="00E16BA7" w:rsidRDefault="003A033E" w:rsidP="00CF6381">
      <w:pPr>
        <w:pStyle w:val="Heading3"/>
      </w:pPr>
      <w:bookmarkStart w:id="33" w:name="_Toc106240031"/>
      <w:r>
        <w:t xml:space="preserve">Genetic Algorithm </w:t>
      </w:r>
      <w:r w:rsidR="00056015">
        <w:t>overview</w:t>
      </w:r>
      <w:bookmarkEnd w:id="33"/>
    </w:p>
    <w:p w14:paraId="2D01E45B" w14:textId="75815773" w:rsidR="00F1093F" w:rsidRPr="0078796C" w:rsidRDefault="003A033E" w:rsidP="00E323F3">
      <w:r w:rsidRPr="0078796C">
        <w:t>GA begin</w:t>
      </w:r>
      <w:r w:rsidR="00056015" w:rsidRPr="0078796C">
        <w:t>s</w:t>
      </w:r>
      <w:r w:rsidRPr="0078796C">
        <w:t xml:space="preserve"> with a</w:t>
      </w:r>
      <w:r w:rsidR="00FE0889" w:rsidRPr="0078796C">
        <w:t>n encoding of the problem domain as a</w:t>
      </w:r>
      <w:r w:rsidRPr="0078796C">
        <w:t xml:space="preserve"> list of chromosomes</w:t>
      </w:r>
      <w:r w:rsidR="00DE0D10">
        <w:t>,</w:t>
      </w:r>
      <w:r w:rsidRPr="0078796C">
        <w:t xml:space="preserve"> representing a</w:t>
      </w:r>
      <w:r w:rsidR="00FE0889" w:rsidRPr="0078796C">
        <w:t>n initial</w:t>
      </w:r>
      <w:r w:rsidRPr="0078796C">
        <w:t xml:space="preserve"> population</w:t>
      </w:r>
      <w:r w:rsidR="00DE0D10">
        <w:t>,</w:t>
      </w:r>
      <w:r w:rsidRPr="0078796C">
        <w:t xml:space="preserve"> </w:t>
      </w:r>
      <w:r w:rsidR="00DE0D10">
        <w:t xml:space="preserve">as </w:t>
      </w:r>
      <w:r w:rsidR="00B3169C" w:rsidRPr="0078796C">
        <w:t xml:space="preserve">an </w:t>
      </w:r>
      <w:r w:rsidR="00056015" w:rsidRPr="0078796C">
        <w:t>arbitra</w:t>
      </w:r>
      <w:r w:rsidR="00BD5348">
        <w:t>r</w:t>
      </w:r>
      <w:r w:rsidR="00056015" w:rsidRPr="0078796C">
        <w:t xml:space="preserve">y </w:t>
      </w:r>
      <w:r w:rsidR="00B3169C" w:rsidRPr="0078796C">
        <w:t>set of trial solutions</w:t>
      </w:r>
      <w:r w:rsidR="00DE0D10">
        <w:t>. These opening solutions</w:t>
      </w:r>
      <w:r w:rsidRPr="0078796C">
        <w:t xml:space="preserve"> </w:t>
      </w:r>
      <w:r w:rsidR="00DE0D10">
        <w:t xml:space="preserve">were classically obtained through simple </w:t>
      </w:r>
      <w:r w:rsidRPr="0078796C">
        <w:t xml:space="preserve">randomized </w:t>
      </w:r>
      <w:r w:rsidR="00DE0D10">
        <w:t xml:space="preserve">generation </w:t>
      </w:r>
      <w:r w:rsidRPr="0078796C">
        <w:t>to provide unique starting points for each member of the population</w:t>
      </w:r>
      <w:r w:rsidR="00056015" w:rsidRPr="0078796C">
        <w:t xml:space="preserve"> within the search space</w:t>
      </w:r>
      <w:r w:rsidR="00DE0D10">
        <w:t xml:space="preserve"> </w:t>
      </w:r>
      <w:r w:rsidR="00DE0D10">
        <w:fldChar w:fldCharType="begin"/>
      </w:r>
      <w:r w:rsidR="00DE0D10">
        <w:instrText xml:space="preserve"> ADDIN ZOTERO_ITEM CSL_CITATION {"citationID":"vEEZ5ug4","properties":{"formattedCitation":"(Johnson &amp; Rahmat-Samii, 1997)","plainCitation":"(Johnson &amp; Rahmat-Samii, 1997)","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DE0D10">
        <w:fldChar w:fldCharType="separate"/>
      </w:r>
      <w:r w:rsidR="00DE0D10" w:rsidRPr="00DE0D10">
        <w:t>(Johnson &amp; Rahmat-Samii, 1997)</w:t>
      </w:r>
      <w:r w:rsidR="00DE0D10">
        <w:fldChar w:fldCharType="end"/>
      </w:r>
      <w:r w:rsidRPr="0078796C">
        <w:t>.</w:t>
      </w:r>
      <w:r w:rsidR="00DE0D10">
        <w:t xml:space="preserve"> </w:t>
      </w:r>
      <w:r w:rsidR="002A4D63">
        <w:t>In</w:t>
      </w:r>
      <w:r w:rsidR="00E323F3">
        <w:t xml:space="preserve"> time, extra techniques like the Gaussian random distribution have </w:t>
      </w:r>
      <w:r w:rsidR="002A4D63">
        <w:t xml:space="preserve">also </w:t>
      </w:r>
      <w:r w:rsidR="00E323F3">
        <w:t xml:space="preserve">been implemented at this step to maximise diversity in the initial population </w:t>
      </w:r>
      <w:r w:rsidR="00E323F3">
        <w:fldChar w:fldCharType="begin"/>
      </w:r>
      <w:r w:rsidR="00E323F3">
        <w:instrText xml:space="preserve"> ADDIN ZOTERO_ITEM CSL_CITATION {"citationID":"TWrAwkps","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E323F3">
        <w:fldChar w:fldCharType="separate"/>
      </w:r>
      <w:r w:rsidR="00E323F3" w:rsidRPr="00E323F3">
        <w:t>(Mirjalili, 2019a)</w:t>
      </w:r>
      <w:r w:rsidR="00E323F3">
        <w:fldChar w:fldCharType="end"/>
      </w:r>
      <w:r w:rsidR="00E323F3">
        <w:t>.</w:t>
      </w:r>
      <w:r w:rsidR="00B3169C" w:rsidRPr="0078796C">
        <w:t xml:space="preserve"> </w:t>
      </w:r>
      <w:r w:rsidR="002262EF">
        <w:t>Moreover</w:t>
      </w:r>
      <w:r w:rsidR="0087120A">
        <w:t xml:space="preserve">, due to the robustness and diversity in construction offered by the completed algorithm, </w:t>
      </w:r>
      <w:r w:rsidR="001E6AB5">
        <w:t>simple random generation still remains the most common</w:t>
      </w:r>
      <w:r w:rsidR="002262EF">
        <w:t xml:space="preserve"> approach</w:t>
      </w:r>
      <w:r w:rsidR="001E6AB5">
        <w:t xml:space="preserve"> </w:t>
      </w:r>
      <w:r w:rsidR="001E6AB5">
        <w:fldChar w:fldCharType="begin"/>
      </w:r>
      <w:r w:rsidR="001E6AB5">
        <w:instrText xml:space="preserve"> ADDIN ZOTERO_ITEM CSL_CITATION {"citationID":"cIKsDzcO","properties":{"formattedCitation":"(Katoch et al., 2021)","plainCitation":"(Katoch et al., 2021)","noteIndex":0},"citationItems":[{"id":622,"uris":["http://zotero.org/users/7139034/items/G37YVBBP"],"itemData":{"id":622,"type":"article-journal","abstract":"In this paper, the analysis of recent advances in genetic algorithms is discussed. The genetic algorithms of great interest in research community are selected for analysis. This review will help the new and demanding researchers to provide the wider vision of genetic algorithms. The well-known algorithms and their implementation are presented with their pros and cons. The genetic operators and their usages are discussed with the aim of facilitating new researchers. The different research domains involved in genetic algorithms are covered. The future research directions in the area of genetic operators, fitness function and hybrid algorithms are discussed. This structured review will be helpful for research and graduate teaching.","container-title":"Multimedia Tools and Applications","DOI":"10.1007/s11042-020-10139-6","ISSN":"1573-7721","issue":"5","journalAbbreviation":"Multimed Tools Appl","language":"en","page":"8091-8126","source":"Springer Link","title":"A review on genetic algorithm: past, present, and future","title-short":"A review on genetic algorithm","volume":"80","author":[{"family":"Katoch","given":"Sourabh"},{"family":"Chauhan","given":"Sumit Singh"},{"family":"Kumar","given":"Vijay"}],"issued":{"date-parts":[["2021",2,1]]}}}],"schema":"https://github.com/citation-style-language/schema/raw/master/csl-citation.json"} </w:instrText>
      </w:r>
      <w:r w:rsidR="001E6AB5">
        <w:fldChar w:fldCharType="separate"/>
      </w:r>
      <w:r w:rsidR="001E6AB5" w:rsidRPr="001E6AB5">
        <w:t>(Katoch et al., 2021)</w:t>
      </w:r>
      <w:r w:rsidR="001E6AB5">
        <w:fldChar w:fldCharType="end"/>
      </w:r>
      <w:r w:rsidR="001E6AB5">
        <w:t>.</w:t>
      </w:r>
    </w:p>
    <w:p w14:paraId="3890AA0A" w14:textId="77777777" w:rsidR="00F1093F" w:rsidRPr="0078796C" w:rsidRDefault="00F1093F" w:rsidP="00E16BA7"/>
    <w:p w14:paraId="56D5CA3E" w14:textId="4D84B4CA" w:rsidR="00AC2A8C" w:rsidRPr="0078796C" w:rsidRDefault="00F1093F" w:rsidP="00E16BA7">
      <w:r w:rsidRPr="0078796C">
        <w:lastRenderedPageBreak/>
        <w:t>After initialization,</w:t>
      </w:r>
      <w:r w:rsidR="003A033E" w:rsidRPr="0078796C">
        <w:t xml:space="preserve"> </w:t>
      </w:r>
      <w:r w:rsidR="0071196F" w:rsidRPr="0078796C">
        <w:t xml:space="preserve">a combination of </w:t>
      </w:r>
      <w:r w:rsidR="003A033E" w:rsidRPr="0078796C">
        <w:t xml:space="preserve">two </w:t>
      </w:r>
      <w:r w:rsidR="00A973C0" w:rsidRPr="0078796C">
        <w:t>techniques</w:t>
      </w:r>
      <w:r w:rsidR="003A033E" w:rsidRPr="0078796C">
        <w:t xml:space="preserve"> called </w:t>
      </w:r>
      <w:r w:rsidR="003A033E" w:rsidRPr="003862B0">
        <w:rPr>
          <w:i/>
          <w:iCs/>
        </w:rPr>
        <w:t>evaluation</w:t>
      </w:r>
      <w:r w:rsidR="003A033E" w:rsidRPr="0078796C">
        <w:t xml:space="preserve"> and </w:t>
      </w:r>
      <w:r w:rsidR="003A033E" w:rsidRPr="00C15481">
        <w:rPr>
          <w:i/>
          <w:iCs/>
        </w:rPr>
        <w:t>fitness allocation</w:t>
      </w:r>
      <w:r w:rsidR="003A033E" w:rsidRPr="0078796C">
        <w:t xml:space="preserve"> </w:t>
      </w:r>
      <w:r w:rsidR="00BD5348">
        <w:t>is</w:t>
      </w:r>
      <w:r w:rsidR="003A033E" w:rsidRPr="0078796C">
        <w:t xml:space="preserve"> used to award each member a measure of ‘attractiveness’ (also called fitness) in such a way that those chromosomes which represent a better solution to the target problem are given more chances to 'reproduce' than those chromosomes which are poorer solutions. </w:t>
      </w:r>
      <w:r w:rsidR="0022506C" w:rsidRPr="0078796C">
        <w:t>Evaluation</w:t>
      </w:r>
      <w:r w:rsidR="00E467C2">
        <w:t>, performed through the Evaluation</w:t>
      </w:r>
      <w:r w:rsidR="00C22988" w:rsidRPr="0078796C">
        <w:t xml:space="preserve"> </w:t>
      </w:r>
      <w:r w:rsidR="00E467C2">
        <w:t>F</w:t>
      </w:r>
      <w:r w:rsidR="00C22988" w:rsidRPr="0078796C">
        <w:t>unction</w:t>
      </w:r>
      <w:r w:rsidR="00E467C2">
        <w:t>,</w:t>
      </w:r>
      <w:r w:rsidR="0022506C" w:rsidRPr="0078796C">
        <w:t xml:space="preserve"> provides a means to measure the performance of a given individual regarding a set of parameters extracted from the problem domain (</w:t>
      </w:r>
      <w:r w:rsidR="00C22988" w:rsidRPr="0078796C">
        <w:t xml:space="preserve">i.e., the </w:t>
      </w:r>
      <w:r w:rsidR="009F6C0B">
        <w:t>TSP</w:t>
      </w:r>
      <w:r w:rsidR="0022506C" w:rsidRPr="0078796C">
        <w:t xml:space="preserve"> objective function</w:t>
      </w:r>
      <w:r w:rsidR="007A20AE" w:rsidRPr="0078796C">
        <w:t xml:space="preserve"> given in </w:t>
      </w:r>
      <w:r w:rsidR="007A20AE" w:rsidRPr="00E323F3">
        <w:t>Equation 2</w:t>
      </w:r>
      <w:r w:rsidR="0022506C" w:rsidRPr="0078796C">
        <w:t>)</w:t>
      </w:r>
      <w:r w:rsidR="00E467C2">
        <w:t xml:space="preserve">. Fitness Allocation, performed through the </w:t>
      </w:r>
      <w:r w:rsidR="00C22988" w:rsidRPr="0078796C">
        <w:t>F</w:t>
      </w:r>
      <w:r w:rsidR="0022506C" w:rsidRPr="0078796C">
        <w:t xml:space="preserve">itness </w:t>
      </w:r>
      <w:r w:rsidR="00C22988" w:rsidRPr="0078796C">
        <w:t>F</w:t>
      </w:r>
      <w:r w:rsidR="0022506C" w:rsidRPr="0078796C">
        <w:t>unction</w:t>
      </w:r>
      <w:r w:rsidR="00E467C2">
        <w:t>,</w:t>
      </w:r>
      <w:r w:rsidR="0022506C" w:rsidRPr="0078796C">
        <w:t xml:space="preserve"> </w:t>
      </w:r>
      <w:r w:rsidR="00E467C2">
        <w:t xml:space="preserve">then </w:t>
      </w:r>
      <w:r w:rsidR="0022506C" w:rsidRPr="0078796C">
        <w:t>transform</w:t>
      </w:r>
      <w:r w:rsidR="00E467C2">
        <w:t xml:space="preserve">s that evaluated score </w:t>
      </w:r>
      <w:r w:rsidR="0022506C" w:rsidRPr="0078796C">
        <w:t>into an allocation of reproductive opportunities</w:t>
      </w:r>
      <w:r w:rsidR="007A20AE" w:rsidRPr="0078796C">
        <w:t xml:space="preserve">. </w:t>
      </w:r>
      <w:r w:rsidR="003A033E" w:rsidRPr="0078796C">
        <w:t>The ‘attractiveness’ of any given individual is typically assigned relative to the current population</w:t>
      </w:r>
      <w:r w:rsidR="007A20AE" w:rsidRPr="0078796C">
        <w:t xml:space="preserve"> </w:t>
      </w:r>
      <w:r w:rsidR="007A20AE" w:rsidRPr="0078796C">
        <w:fldChar w:fldCharType="begin"/>
      </w:r>
      <w:r w:rsidR="007A20AE" w:rsidRPr="0078796C">
        <w:instrText xml:space="preserve"> ADDIN ZOTERO_ITEM CSL_CITATION {"citationID":"q2NejWMF","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7A20AE" w:rsidRPr="0078796C">
        <w:fldChar w:fldCharType="separate"/>
      </w:r>
      <w:r w:rsidR="007A20AE" w:rsidRPr="0078796C">
        <w:t>(Whitley, 1994)</w:t>
      </w:r>
      <w:r w:rsidR="007A20AE" w:rsidRPr="0078796C">
        <w:fldChar w:fldCharType="end"/>
      </w:r>
      <w:r w:rsidR="003A033E" w:rsidRPr="0078796C">
        <w:t xml:space="preserve">. </w:t>
      </w:r>
      <w:r w:rsidR="00AC2A8C" w:rsidRPr="0078796C">
        <w:t>Using this combined process</w:t>
      </w:r>
      <w:r w:rsidR="00E467C2">
        <w:t xml:space="preserve"> (evaluation and fitness allocation)</w:t>
      </w:r>
      <w:r w:rsidR="00AC2A8C" w:rsidRPr="0078796C">
        <w:t>,</w:t>
      </w:r>
      <w:r w:rsidR="003309FE" w:rsidRPr="0078796C">
        <w:t xml:space="preserve"> </w:t>
      </w:r>
      <w:r w:rsidR="00E323F3">
        <w:t xml:space="preserve">a </w:t>
      </w:r>
      <w:r w:rsidR="00E323F3" w:rsidRPr="00E323F3">
        <w:rPr>
          <w:i/>
          <w:iCs/>
        </w:rPr>
        <w:t>selection</w:t>
      </w:r>
      <w:r w:rsidR="00E323F3">
        <w:t xml:space="preserve"> </w:t>
      </w:r>
      <w:r w:rsidR="00E323F3">
        <w:rPr>
          <w:i/>
          <w:iCs/>
        </w:rPr>
        <w:t xml:space="preserve">operator </w:t>
      </w:r>
      <w:r w:rsidR="007705F8">
        <w:t>chooses the best individuals from the population and compiles them into a mating pool.</w:t>
      </w:r>
      <w:r w:rsidR="00A973C0" w:rsidRPr="0078796C">
        <w:t xml:space="preserve"> </w:t>
      </w:r>
      <w:r w:rsidR="007705F8">
        <w:t>It is the</w:t>
      </w:r>
      <w:r w:rsidR="00E467C2">
        <w:t>n</w:t>
      </w:r>
      <w:r w:rsidR="007705F8">
        <w:t xml:space="preserve"> </w:t>
      </w:r>
      <w:r w:rsidR="006162B7">
        <w:t xml:space="preserve">the </w:t>
      </w:r>
      <w:r w:rsidR="00357452" w:rsidRPr="00357452">
        <w:rPr>
          <w:i/>
          <w:iCs/>
        </w:rPr>
        <w:t>b</w:t>
      </w:r>
      <w:r w:rsidR="00A973C0" w:rsidRPr="00357452">
        <w:rPr>
          <w:i/>
          <w:iCs/>
        </w:rPr>
        <w:t xml:space="preserve">reeding </w:t>
      </w:r>
      <w:r w:rsidR="00357452" w:rsidRPr="00357452">
        <w:rPr>
          <w:i/>
          <w:iCs/>
        </w:rPr>
        <w:t>o</w:t>
      </w:r>
      <w:r w:rsidR="00A973C0" w:rsidRPr="00357452">
        <w:rPr>
          <w:i/>
          <w:iCs/>
        </w:rPr>
        <w:t>perator</w:t>
      </w:r>
      <w:r w:rsidR="007705F8" w:rsidRPr="00357452">
        <w:rPr>
          <w:i/>
          <w:iCs/>
        </w:rPr>
        <w:t>’s</w:t>
      </w:r>
      <w:r w:rsidR="007705F8">
        <w:t xml:space="preserve"> task then to </w:t>
      </w:r>
      <w:r w:rsidR="00E467C2">
        <w:t>mix</w:t>
      </w:r>
      <w:r w:rsidR="007705F8">
        <w:t xml:space="preserve"> the genetic components of those chromosome members in that mating pool to make the next generation</w:t>
      </w:r>
      <w:r w:rsidR="00AC2A8C" w:rsidRPr="0078796C">
        <w:t>.</w:t>
      </w:r>
      <w:r w:rsidR="003A033E" w:rsidRPr="0078796C">
        <w:t xml:space="preserve"> </w:t>
      </w:r>
    </w:p>
    <w:p w14:paraId="23879BE6" w14:textId="24748BDE" w:rsidR="00532405" w:rsidRPr="0078796C" w:rsidRDefault="00532405" w:rsidP="00E16BA7"/>
    <w:p w14:paraId="262677CD" w14:textId="3A414B5C" w:rsidR="00532405" w:rsidRPr="0078796C" w:rsidRDefault="00532405" w:rsidP="00E16BA7">
      <w:r w:rsidRPr="0078796C">
        <w:t xml:space="preserve">At this point, the </w:t>
      </w:r>
      <w:r w:rsidR="00E467C2">
        <w:t>i</w:t>
      </w:r>
      <w:r w:rsidRPr="0078796C">
        <w:t xml:space="preserve">ssue </w:t>
      </w:r>
      <w:r w:rsidR="00E467C2">
        <w:t>of</w:t>
      </w:r>
      <w:r w:rsidR="00377201">
        <w:t xml:space="preserve"> selection pressure</w:t>
      </w:r>
      <w:r w:rsidR="00E467C2">
        <w:t>,</w:t>
      </w:r>
      <w:r w:rsidRPr="0078796C">
        <w:t xml:space="preserve"> </w:t>
      </w:r>
      <w:r w:rsidR="00E323F3">
        <w:t xml:space="preserve">discussed </w:t>
      </w:r>
      <w:r w:rsidR="00E467C2">
        <w:t xml:space="preserve">in </w:t>
      </w:r>
      <w:r w:rsidR="00E467C2" w:rsidRPr="00E323F3">
        <w:t>Section 2.2</w:t>
      </w:r>
      <w:r w:rsidR="00E467C2">
        <w:t xml:space="preserve">, </w:t>
      </w:r>
      <w:r w:rsidR="008E70E5" w:rsidRPr="0078796C">
        <w:t>comes into play</w:t>
      </w:r>
      <w:r w:rsidRPr="0078796C">
        <w:t>. E</w:t>
      </w:r>
      <w:r w:rsidR="00BD5348">
        <w:t>m</w:t>
      </w:r>
      <w:r w:rsidR="00317DED" w:rsidRPr="0078796C">
        <w:t>ph</w:t>
      </w:r>
      <w:r w:rsidRPr="0078796C">
        <w:t xml:space="preserve">asis must not be overly placed on these best individuals when allocating mating opportunities until it is more </w:t>
      </w:r>
      <w:r w:rsidR="00E323F3">
        <w:t xml:space="preserve">likely </w:t>
      </w:r>
      <w:r w:rsidRPr="0078796C">
        <w:t xml:space="preserve">that their chromosome patterns </w:t>
      </w:r>
      <w:r w:rsidR="00E323F3">
        <w:t xml:space="preserve">represent global, rather than local, </w:t>
      </w:r>
      <w:r w:rsidR="008E70E5" w:rsidRPr="0078796C">
        <w:t>optim</w:t>
      </w:r>
      <w:r w:rsidR="00E323F3">
        <w:t>a</w:t>
      </w:r>
      <w:r w:rsidR="008E70E5" w:rsidRPr="0078796C">
        <w:t xml:space="preserve">. </w:t>
      </w:r>
      <w:r w:rsidR="00D440B7" w:rsidRPr="0078796C">
        <w:t>This is</w:t>
      </w:r>
      <w:r w:rsidR="008E70E5" w:rsidRPr="0078796C">
        <w:t xml:space="preserve"> especially apparent after the initialization step because </w:t>
      </w:r>
      <w:r w:rsidR="00D440B7" w:rsidRPr="0078796C">
        <w:t>of the reasonably low</w:t>
      </w:r>
      <w:r w:rsidR="008E70E5" w:rsidRPr="0078796C">
        <w:t xml:space="preserve"> chances of </w:t>
      </w:r>
      <w:r w:rsidR="00D440B7" w:rsidRPr="0078796C">
        <w:t>finding the Global Optimum through random initialization.</w:t>
      </w:r>
      <w:r w:rsidR="00A973C0" w:rsidRPr="0078796C">
        <w:t xml:space="preserve"> Rather, the </w:t>
      </w:r>
      <w:r w:rsidR="00BD5348">
        <w:t>selection and breeding operators aim</w:t>
      </w:r>
      <w:r w:rsidR="00E66508" w:rsidRPr="0078796C">
        <w:t xml:space="preserve"> to progressively extract and combine favourable parts of the genetic codes of the population while discarding the unfavourable. As the generations go by, through this </w:t>
      </w:r>
      <w:r w:rsidR="003862B0">
        <w:t xml:space="preserve">iterative </w:t>
      </w:r>
      <w:r w:rsidR="00E66508" w:rsidRPr="0078796C">
        <w:t>process, these favourable chromosome compone</w:t>
      </w:r>
      <w:r w:rsidR="00BD5348">
        <w:t>n</w:t>
      </w:r>
      <w:r w:rsidR="00E66508" w:rsidRPr="0078796C">
        <w:t xml:space="preserve">ts would </w:t>
      </w:r>
      <w:r w:rsidR="00495C92" w:rsidRPr="0078796C">
        <w:t xml:space="preserve">gradually </w:t>
      </w:r>
      <w:r w:rsidR="00E66508" w:rsidRPr="0078796C">
        <w:t>become more</w:t>
      </w:r>
      <w:r w:rsidR="00495C92" w:rsidRPr="0078796C">
        <w:t xml:space="preserve"> prominent in the population set until a consensus is </w:t>
      </w:r>
      <w:r w:rsidR="003862B0">
        <w:t xml:space="preserve">eventually </w:t>
      </w:r>
      <w:r w:rsidR="00495C92" w:rsidRPr="0078796C">
        <w:t>made on an optimum component set.</w:t>
      </w:r>
    </w:p>
    <w:p w14:paraId="749579CD" w14:textId="77777777" w:rsidR="00AC2A8C" w:rsidRPr="0078796C" w:rsidRDefault="00AC2A8C" w:rsidP="00E16BA7"/>
    <w:p w14:paraId="22BE1186" w14:textId="27E426F3" w:rsidR="003A033E" w:rsidRDefault="003862B0" w:rsidP="00E467C2">
      <w:r>
        <w:t xml:space="preserve">As part of the last step of the </w:t>
      </w:r>
      <w:r w:rsidR="00357452" w:rsidRPr="00357452">
        <w:rPr>
          <w:i/>
          <w:iCs/>
        </w:rPr>
        <w:t>b</w:t>
      </w:r>
      <w:r w:rsidRPr="00357452">
        <w:rPr>
          <w:i/>
          <w:iCs/>
        </w:rPr>
        <w:t xml:space="preserve">reeding </w:t>
      </w:r>
      <w:r w:rsidR="00357452" w:rsidRPr="00357452">
        <w:rPr>
          <w:i/>
          <w:iCs/>
        </w:rPr>
        <w:t>o</w:t>
      </w:r>
      <w:r w:rsidRPr="00357452">
        <w:rPr>
          <w:i/>
          <w:iCs/>
        </w:rPr>
        <w:t>peration</w:t>
      </w:r>
      <w:r w:rsidR="00AC2A8C" w:rsidRPr="0078796C">
        <w:t xml:space="preserve"> before the creation of the next generation is </w:t>
      </w:r>
      <w:r>
        <w:t>finalized</w:t>
      </w:r>
      <w:r w:rsidR="00C35BBF" w:rsidRPr="0078796C">
        <w:t>,</w:t>
      </w:r>
      <w:r w:rsidR="00AC2A8C" w:rsidRPr="0078796C">
        <w:t xml:space="preserve"> </w:t>
      </w:r>
      <w:r w:rsidR="00E31144" w:rsidRPr="0078796C">
        <w:t>a very important component of the G</w:t>
      </w:r>
      <w:r w:rsidR="00357452">
        <w:t>A is introduced</w:t>
      </w:r>
      <w:r w:rsidR="00E31144" w:rsidRPr="0078796C">
        <w:t xml:space="preserve">: </w:t>
      </w:r>
      <w:r w:rsidR="00AC2A8C" w:rsidRPr="003862B0">
        <w:rPr>
          <w:i/>
          <w:iCs/>
        </w:rPr>
        <w:t>mutation</w:t>
      </w:r>
      <w:r w:rsidR="00AC2A8C" w:rsidRPr="0078796C">
        <w:t>.</w:t>
      </w:r>
      <w:r w:rsidR="00E93C4F" w:rsidRPr="0078796C">
        <w:t xml:space="preserve"> So far, the GA </w:t>
      </w:r>
      <w:r w:rsidR="00C35BBF" w:rsidRPr="0078796C">
        <w:t>process begins with</w:t>
      </w:r>
      <w:r w:rsidR="00E93C4F" w:rsidRPr="0078796C">
        <w:t xml:space="preserve"> a varied initial population and, through its selection and breeding mechanisms, isolate</w:t>
      </w:r>
      <w:r w:rsidR="00C35BBF" w:rsidRPr="0078796C">
        <w:t>s</w:t>
      </w:r>
      <w:r w:rsidR="00E93C4F" w:rsidRPr="0078796C">
        <w:t xml:space="preserve"> desirable gene sequences</w:t>
      </w:r>
      <w:r w:rsidR="00E31144" w:rsidRPr="0078796C">
        <w:t xml:space="preserve"> within the chromosomes </w:t>
      </w:r>
      <w:r w:rsidR="00E93C4F" w:rsidRPr="0078796C">
        <w:t>to focus on</w:t>
      </w:r>
      <w:r w:rsidR="00E31144" w:rsidRPr="0078796C">
        <w:t>, making these components gradually more prominent as generations progress</w:t>
      </w:r>
      <w:r w:rsidR="00E93C4F" w:rsidRPr="0078796C">
        <w:t xml:space="preserve">. However, it should be noted that there is no </w:t>
      </w:r>
      <w:r w:rsidR="00C35BBF" w:rsidRPr="0078796C">
        <w:t xml:space="preserve">guarantee of having the globally best genetic components within the </w:t>
      </w:r>
      <w:r w:rsidR="00E31144" w:rsidRPr="0078796C">
        <w:t xml:space="preserve">initial </w:t>
      </w:r>
      <w:r w:rsidR="00C35BBF" w:rsidRPr="0078796C">
        <w:t xml:space="preserve">populations </w:t>
      </w:r>
      <w:r w:rsidR="00E31144" w:rsidRPr="0078796C">
        <w:t xml:space="preserve">of the </w:t>
      </w:r>
      <w:r w:rsidR="00C35BBF" w:rsidRPr="0078796C">
        <w:t>algorithm</w:t>
      </w:r>
      <w:r w:rsidR="003309FE" w:rsidRPr="0078796C">
        <w:t>;</w:t>
      </w:r>
      <w:r w:rsidR="00E31144" w:rsidRPr="0078796C">
        <w:t xml:space="preserve"> </w:t>
      </w:r>
      <w:r w:rsidR="003309FE" w:rsidRPr="0078796C">
        <w:t>hinting toward</w:t>
      </w:r>
      <w:r w:rsidR="00E31144" w:rsidRPr="0078796C">
        <w:t xml:space="preserve"> the </w:t>
      </w:r>
      <w:r w:rsidR="00E31144" w:rsidRPr="0078796C">
        <w:lastRenderedPageBreak/>
        <w:t>importance of mutation</w:t>
      </w:r>
      <w:r w:rsidR="00532405" w:rsidRPr="0078796C">
        <w:t>.</w:t>
      </w:r>
      <w:r w:rsidR="003309FE" w:rsidRPr="0078796C">
        <w:t xml:space="preserve"> Mutation can be seen as the operator charged with maintaining the genetic diversity of the population as it aims to preserve the diversity embodied in the initial generation. It does this by introducing new information into the genetic sequence, allowing the population to ‘leapfrog’ over potential sticking points.</w:t>
      </w:r>
      <w:r w:rsidR="00E467C2">
        <w:t xml:space="preserve"> As a concluding step, mutations </w:t>
      </w:r>
      <w:r w:rsidR="003A033E" w:rsidRPr="0078796C">
        <w:t>are randomly assigned under an appropriately low percentage to allow more variability in the search space</w:t>
      </w:r>
      <w:r w:rsidR="00E467C2">
        <w:t xml:space="preserve"> </w:t>
      </w:r>
      <w:r w:rsidR="00E467C2">
        <w:fldChar w:fldCharType="begin"/>
      </w:r>
      <w:r w:rsidR="00E467C2">
        <w:instrText xml:space="preserve"> ADDIN ZOTERO_ITEM CSL_CITATION {"citationID":"W6aYcHE1","properties":{"formattedCitation":"(Coley, 1999; Whitley, 1994)","plainCitation":"(Coley, 1999; Whitley, 1994)","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E467C2">
        <w:fldChar w:fldCharType="separate"/>
      </w:r>
      <w:r w:rsidR="00E467C2" w:rsidRPr="00E467C2">
        <w:t>(Coley, 1999; Whitley, 1994)</w:t>
      </w:r>
      <w:r w:rsidR="00E467C2">
        <w:fldChar w:fldCharType="end"/>
      </w:r>
      <w:r w:rsidR="00E467C2">
        <w:t xml:space="preserve">. </w:t>
      </w:r>
      <w:r w:rsidR="00E467C2" w:rsidRPr="00A40412">
        <w:t xml:space="preserve">Figure </w:t>
      </w:r>
      <w:r w:rsidR="00CD3A2F">
        <w:t>5</w:t>
      </w:r>
      <w:r w:rsidR="00E467C2">
        <w:t xml:space="preserve"> displays a flowchart reviewing the main </w:t>
      </w:r>
      <w:r w:rsidR="00D109B4">
        <w:t>structure</w:t>
      </w:r>
      <w:r w:rsidR="00E467C2">
        <w:t xml:space="preserve"> of </w:t>
      </w:r>
      <w:r w:rsidR="00D109B4">
        <w:t>a</w:t>
      </w:r>
      <w:r w:rsidR="00E467C2">
        <w:t xml:space="preserve"> GA</w:t>
      </w:r>
      <w:r w:rsidR="004648F5">
        <w:t>.</w:t>
      </w:r>
    </w:p>
    <w:p w14:paraId="361D95B4" w14:textId="77777777" w:rsidR="00E467C2" w:rsidRDefault="00E467C2" w:rsidP="00E467C2"/>
    <w:p w14:paraId="473D0FC9" w14:textId="77777777" w:rsidR="006162B7" w:rsidRDefault="00977165" w:rsidP="006162B7">
      <w:pPr>
        <w:keepNext/>
      </w:pPr>
      <w:r w:rsidRPr="00977165">
        <w:rPr>
          <w:noProof/>
        </w:rPr>
        <w:drawing>
          <wp:inline distT="0" distB="0" distL="0" distR="0" wp14:anchorId="37099D12" wp14:editId="24EE69C6">
            <wp:extent cx="5328285" cy="2259927"/>
            <wp:effectExtent l="0" t="0" r="571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328285" cy="2259927"/>
                    </a:xfrm>
                    <a:prstGeom prst="rect">
                      <a:avLst/>
                    </a:prstGeom>
                  </pic:spPr>
                </pic:pic>
              </a:graphicData>
            </a:graphic>
          </wp:inline>
        </w:drawing>
      </w:r>
    </w:p>
    <w:p w14:paraId="5C56AFF5" w14:textId="76DA7AA0" w:rsidR="006162B7" w:rsidRPr="00F77705" w:rsidRDefault="006162B7" w:rsidP="006162B7">
      <w:pPr>
        <w:pStyle w:val="Caption"/>
        <w:jc w:val="center"/>
        <w:rPr>
          <w:b w:val="0"/>
          <w:bCs/>
        </w:rPr>
      </w:pPr>
      <w:bookmarkStart w:id="34" w:name="_Toc106240081"/>
      <w:r w:rsidRPr="00F77705">
        <w:rPr>
          <w:b w:val="0"/>
          <w:bCs/>
        </w:rPr>
        <w:t xml:space="preserve">Figure </w:t>
      </w:r>
      <w:r w:rsidRPr="00F77705">
        <w:rPr>
          <w:b w:val="0"/>
          <w:bCs/>
        </w:rPr>
        <w:fldChar w:fldCharType="begin"/>
      </w:r>
      <w:r w:rsidRPr="00F77705">
        <w:rPr>
          <w:b w:val="0"/>
          <w:bCs/>
        </w:rPr>
        <w:instrText xml:space="preserve"> SEQ Figure \* ARABIC </w:instrText>
      </w:r>
      <w:r w:rsidRPr="00F77705">
        <w:rPr>
          <w:b w:val="0"/>
          <w:bCs/>
        </w:rPr>
        <w:fldChar w:fldCharType="separate"/>
      </w:r>
      <w:r w:rsidR="00362057">
        <w:rPr>
          <w:b w:val="0"/>
          <w:bCs/>
          <w:noProof/>
        </w:rPr>
        <w:t>5</w:t>
      </w:r>
      <w:r w:rsidRPr="00F77705">
        <w:rPr>
          <w:b w:val="0"/>
          <w:bCs/>
        </w:rPr>
        <w:fldChar w:fldCharType="end"/>
      </w:r>
      <w:r w:rsidRPr="00F77705">
        <w:rPr>
          <w:b w:val="0"/>
          <w:bCs/>
        </w:rPr>
        <w:t>: Genetic Algorithm Flowchart</w:t>
      </w:r>
      <w:bookmarkEnd w:id="34"/>
    </w:p>
    <w:p w14:paraId="1F69EEC6" w14:textId="26AFF454" w:rsidR="00E467C2" w:rsidRDefault="00977165" w:rsidP="006162B7">
      <w:pPr>
        <w:keepNext/>
      </w:pPr>
      <w:r>
        <w:t xml:space="preserve"> </w:t>
      </w:r>
    </w:p>
    <w:p w14:paraId="2BE60326" w14:textId="77777777" w:rsidR="003244E7" w:rsidRPr="003244E7" w:rsidRDefault="003244E7" w:rsidP="003244E7">
      <w:pPr>
        <w:pStyle w:val="content"/>
      </w:pPr>
    </w:p>
    <w:p w14:paraId="1155E2D2" w14:textId="604DD452" w:rsidR="00F5539C" w:rsidRDefault="00852C48" w:rsidP="00CF6381">
      <w:pPr>
        <w:pStyle w:val="Heading3"/>
      </w:pPr>
      <w:bookmarkStart w:id="35" w:name="_Toc106240032"/>
      <w:r>
        <w:t>Th</w:t>
      </w:r>
      <w:r w:rsidR="004648F5">
        <w:t>e</w:t>
      </w:r>
      <w:r>
        <w:t xml:space="preserve"> Selection Operator:</w:t>
      </w:r>
      <w:r w:rsidR="00F5539C">
        <w:t xml:space="preserve"> Fitness Function Variants</w:t>
      </w:r>
      <w:bookmarkEnd w:id="35"/>
    </w:p>
    <w:p w14:paraId="4C0EF1F7" w14:textId="04C88F0F" w:rsidR="00852C48" w:rsidRDefault="00852C48" w:rsidP="00852C48">
      <w:pPr>
        <w:pStyle w:val="content"/>
      </w:pPr>
      <w:r>
        <w:t xml:space="preserve">The main variation in GA composition techniques occurs </w:t>
      </w:r>
      <w:r w:rsidR="00E467C2">
        <w:t xml:space="preserve">with the Fitness Function of </w:t>
      </w:r>
      <w:r>
        <w:t xml:space="preserve">the Selection Operator. </w:t>
      </w:r>
      <w:r w:rsidR="003244E7">
        <w:t>The preceding section</w:t>
      </w:r>
      <w:r w:rsidR="003244E7">
        <w:rPr>
          <w:b/>
          <w:bCs/>
        </w:rPr>
        <w:t xml:space="preserve"> </w:t>
      </w:r>
      <w:r>
        <w:t xml:space="preserve">highlighted that the role of this function is </w:t>
      </w:r>
      <w:r w:rsidR="000F4090">
        <w:t xml:space="preserve">to </w:t>
      </w:r>
      <w:r>
        <w:t>convert the score</w:t>
      </w:r>
      <w:r w:rsidR="00E467C2">
        <w:t>s</w:t>
      </w:r>
      <w:r>
        <w:t xml:space="preserve"> given from population evaluation into </w:t>
      </w:r>
      <w:r w:rsidRPr="0078796C">
        <w:t>an allocation of reproductive opportunities</w:t>
      </w:r>
      <w:r>
        <w:t xml:space="preserve">. In other words, to convert the evaluation score into </w:t>
      </w:r>
      <w:r w:rsidR="000F4090">
        <w:t xml:space="preserve">a </w:t>
      </w:r>
      <w:r>
        <w:t xml:space="preserve">measure of </w:t>
      </w:r>
      <w:r w:rsidRPr="00852C48">
        <w:rPr>
          <w:i/>
          <w:iCs/>
        </w:rPr>
        <w:t>fitness</w:t>
      </w:r>
      <w:r>
        <w:t xml:space="preserve"> (or attractiveness)</w:t>
      </w:r>
      <w:r w:rsidR="00827155">
        <w:t xml:space="preserve"> as a new </w:t>
      </w:r>
      <w:r w:rsidR="00827155" w:rsidRPr="00827155">
        <w:rPr>
          <w:i/>
          <w:iCs/>
        </w:rPr>
        <w:t>fitness score</w:t>
      </w:r>
      <w:r>
        <w:t>.</w:t>
      </w:r>
      <w:r w:rsidR="00933ACE">
        <w:t xml:space="preserve"> This can be done in a number of ways:</w:t>
      </w:r>
    </w:p>
    <w:p w14:paraId="716E57F1" w14:textId="77777777" w:rsidR="00852C48" w:rsidRDefault="00852C48" w:rsidP="00852C48">
      <w:pPr>
        <w:pStyle w:val="content"/>
      </w:pPr>
    </w:p>
    <w:p w14:paraId="215B9CB7" w14:textId="3C3215D0" w:rsidR="003A033E" w:rsidRDefault="005D55AC" w:rsidP="00CF6381">
      <w:pPr>
        <w:pStyle w:val="Heading4"/>
      </w:pPr>
      <w:r w:rsidRPr="00362B24">
        <w:t>Roulette Wheel Selection</w:t>
      </w:r>
    </w:p>
    <w:p w14:paraId="2ACDE145" w14:textId="3F6FCFBE" w:rsidR="00E467C2" w:rsidRDefault="00963395" w:rsidP="00963395">
      <w:r>
        <w:t xml:space="preserve">As the title suggests, the concept of natural selection is simulated using a roulette wheel type selection process. </w:t>
      </w:r>
      <w:r w:rsidR="00827155">
        <w:t>T</w:t>
      </w:r>
      <w:r>
        <w:t xml:space="preserve">he </w:t>
      </w:r>
      <w:r w:rsidRPr="00827155">
        <w:rPr>
          <w:i/>
          <w:iCs/>
        </w:rPr>
        <w:t>fitness score</w:t>
      </w:r>
      <w:r>
        <w:t xml:space="preserve"> </w:t>
      </w:r>
      <w:r w:rsidR="00827155">
        <w:t xml:space="preserve">in </w:t>
      </w:r>
      <w:r w:rsidR="004648F5">
        <w:t xml:space="preserve">roulette wheel selection </w:t>
      </w:r>
      <w:r>
        <w:t xml:space="preserve">refers to the number of slots allotted on the wheel to each member of the </w:t>
      </w:r>
      <w:r w:rsidR="00827155">
        <w:t xml:space="preserve">population, and it is </w:t>
      </w:r>
      <w:r>
        <w:t xml:space="preserve">calculated </w:t>
      </w:r>
      <w:r>
        <w:lastRenderedPageBreak/>
        <w:t xml:space="preserve">relative to each member’s </w:t>
      </w:r>
      <w:r w:rsidRPr="00827155">
        <w:t>evaluation score</w:t>
      </w:r>
      <w:r w:rsidR="00827155">
        <w:t>.</w:t>
      </w:r>
      <w:r w:rsidR="006F4C8B">
        <w:t xml:space="preserve"> The probability of selecting a member of the population in </w:t>
      </w:r>
      <w:r w:rsidR="004648F5">
        <w:t>roulette wheel selection</w:t>
      </w:r>
      <w:r w:rsidR="006F4C8B">
        <w:t xml:space="preserve"> can be viewed as the probability of the selection pointer landing on that member after a roulette wheel, with the </w:t>
      </w:r>
      <w:r w:rsidR="00E467C2">
        <w:t>number of slots</w:t>
      </w:r>
      <w:r w:rsidR="006F4C8B">
        <w:t xml:space="preserve"> for each member proportional to their fitness score, is spun</w:t>
      </w:r>
      <w:r w:rsidR="00317F14">
        <w:t xml:space="preserve"> </w:t>
      </w:r>
      <w:r w:rsidR="00E467C2">
        <w:t xml:space="preserve">as depicted in </w:t>
      </w:r>
      <w:r w:rsidR="00E467C2" w:rsidRPr="003244E7">
        <w:t xml:space="preserve">Figure </w:t>
      </w:r>
      <w:r w:rsidR="00CD6812">
        <w:t>6</w:t>
      </w:r>
      <w:r w:rsidR="00E467C2">
        <w:t xml:space="preserve"> </w:t>
      </w:r>
      <w:r w:rsidR="00317F14">
        <w:fldChar w:fldCharType="begin"/>
      </w:r>
      <w:r w:rsidR="00317F14">
        <w:instrText xml:space="preserve"> ADDIN ZOTERO_ITEM CSL_CITATION {"citationID":"fEblTJHZ","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317F14">
        <w:fldChar w:fldCharType="separate"/>
      </w:r>
      <w:r w:rsidR="00317F14" w:rsidRPr="006F4C8B">
        <w:t>(Razali &amp; Geraghty, 2011)</w:t>
      </w:r>
      <w:r w:rsidR="00317F14">
        <w:fldChar w:fldCharType="end"/>
      </w:r>
      <w:r w:rsidR="00705977">
        <w:t xml:space="preserve">. </w:t>
      </w:r>
    </w:p>
    <w:p w14:paraId="412B5370" w14:textId="77777777" w:rsidR="00E467C2" w:rsidRDefault="00E467C2" w:rsidP="00963395"/>
    <w:p w14:paraId="41968D11" w14:textId="77777777" w:rsidR="00E467C2" w:rsidRDefault="00E467C2" w:rsidP="00E467C2">
      <w:pPr>
        <w:keepNext/>
        <w:jc w:val="center"/>
      </w:pPr>
      <w:r>
        <w:rPr>
          <w:noProof/>
        </w:rPr>
        <w:drawing>
          <wp:inline distT="0" distB="0" distL="0" distR="0" wp14:anchorId="515482F1" wp14:editId="3230336A">
            <wp:extent cx="4480799" cy="2486025"/>
            <wp:effectExtent l="0" t="0" r="0" b="0"/>
            <wp:docPr id="9" name="Picture 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pie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99726" cy="2496526"/>
                    </a:xfrm>
                    <a:prstGeom prst="rect">
                      <a:avLst/>
                    </a:prstGeom>
                    <a:noFill/>
                    <a:ln>
                      <a:noFill/>
                    </a:ln>
                  </pic:spPr>
                </pic:pic>
              </a:graphicData>
            </a:graphic>
          </wp:inline>
        </w:drawing>
      </w:r>
    </w:p>
    <w:p w14:paraId="47AE9CB1" w14:textId="0D40C336" w:rsidR="00E467C2" w:rsidRPr="00F77705" w:rsidRDefault="00E467C2" w:rsidP="00E467C2">
      <w:pPr>
        <w:pStyle w:val="Caption"/>
        <w:jc w:val="center"/>
        <w:rPr>
          <w:b w:val="0"/>
          <w:bCs/>
        </w:rPr>
      </w:pPr>
      <w:bookmarkStart w:id="36" w:name="_Toc106240082"/>
      <w:r w:rsidRPr="00F77705">
        <w:rPr>
          <w:b w:val="0"/>
          <w:bCs/>
        </w:rPr>
        <w:t xml:space="preserve">Figure </w:t>
      </w:r>
      <w:r w:rsidRPr="00F77705">
        <w:rPr>
          <w:b w:val="0"/>
          <w:bCs/>
        </w:rPr>
        <w:fldChar w:fldCharType="begin"/>
      </w:r>
      <w:r w:rsidRPr="00F77705">
        <w:rPr>
          <w:b w:val="0"/>
          <w:bCs/>
        </w:rPr>
        <w:instrText xml:space="preserve"> SEQ Figure \* ARABIC </w:instrText>
      </w:r>
      <w:r w:rsidRPr="00F77705">
        <w:rPr>
          <w:b w:val="0"/>
          <w:bCs/>
        </w:rPr>
        <w:fldChar w:fldCharType="separate"/>
      </w:r>
      <w:r w:rsidR="00362057">
        <w:rPr>
          <w:b w:val="0"/>
          <w:bCs/>
          <w:noProof/>
        </w:rPr>
        <w:t>6</w:t>
      </w:r>
      <w:r w:rsidRPr="00F77705">
        <w:rPr>
          <w:b w:val="0"/>
          <w:bCs/>
        </w:rPr>
        <w:fldChar w:fldCharType="end"/>
      </w:r>
      <w:r w:rsidRPr="00F77705">
        <w:rPr>
          <w:b w:val="0"/>
          <w:bCs/>
        </w:rPr>
        <w:t>: Roulette Wheel Sampling</w:t>
      </w:r>
      <w:bookmarkEnd w:id="36"/>
    </w:p>
    <w:p w14:paraId="0ECD5F43" w14:textId="77777777" w:rsidR="00E467C2" w:rsidRDefault="00E467C2" w:rsidP="00E467C2">
      <w:pPr>
        <w:jc w:val="center"/>
      </w:pPr>
    </w:p>
    <w:p w14:paraId="1896A9C3" w14:textId="3747D57B" w:rsidR="00875C7A" w:rsidRDefault="00705977" w:rsidP="00963395">
      <w:r>
        <w:t>With the list of fitness values for all members of the population</w:t>
      </w:r>
      <w:r w:rsidR="00317F1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n</m:t>
            </m:r>
          </m:sub>
        </m:sSub>
      </m:oMath>
      <w:r w:rsidR="00317F14">
        <w:t xml:space="preserve"> the selection probability for any individual </w:t>
      </w:r>
      <m:oMath>
        <m:r>
          <w:rPr>
            <w:rFonts w:ascii="Cambria Math" w:hAnsi="Cambria Math"/>
          </w:rPr>
          <m:t>i</m:t>
        </m:r>
      </m:oMath>
      <w:r w:rsidR="00317F14">
        <w:t xml:space="preserve"> is: </w:t>
      </w:r>
    </w:p>
    <w:p w14:paraId="2575F355" w14:textId="3AE17DDA" w:rsidR="00875C7A" w:rsidRPr="00875C7A" w:rsidRDefault="00FE54F9" w:rsidP="00875C7A">
      <w:pPr>
        <w:pStyle w:val="Caption"/>
        <w:rPr>
          <w:sz w:val="32"/>
          <w:szCs w:val="24"/>
        </w:rPr>
      </w:pPr>
      <m:oMathPara>
        <m:oMath>
          <m:f>
            <m:fPr>
              <m:ctrlPr>
                <w:rPr>
                  <w:rFonts w:ascii="Cambria Math" w:hAnsi="Cambria Math"/>
                  <w:i/>
                  <w:sz w:val="32"/>
                  <w:szCs w:val="24"/>
                </w:rPr>
              </m:ctrlPr>
            </m:fPr>
            <m:num>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num>
            <m:den>
              <m:nary>
                <m:naryPr>
                  <m:chr m:val="∑"/>
                  <m:limLoc m:val="subSup"/>
                  <m:ctrlPr>
                    <w:rPr>
                      <w:rFonts w:ascii="Cambria Math" w:hAnsi="Cambria Math"/>
                      <w:b w:val="0"/>
                      <w:i/>
                      <w:sz w:val="32"/>
                      <w:szCs w:val="24"/>
                    </w:rPr>
                  </m:ctrlPr>
                </m:naryPr>
                <m:sub>
                  <m:r>
                    <m:rPr>
                      <m:sty m:val="bi"/>
                    </m:rPr>
                    <w:rPr>
                      <w:rFonts w:ascii="Cambria Math" w:hAnsi="Cambria Math"/>
                      <w:sz w:val="32"/>
                      <w:szCs w:val="24"/>
                    </w:rPr>
                    <m:t>j=1</m:t>
                  </m:r>
                </m:sub>
                <m:sup>
                  <m:r>
                    <m:rPr>
                      <m:sty m:val="bi"/>
                    </m:rPr>
                    <w:rPr>
                      <w:rFonts w:ascii="Cambria Math" w:hAnsi="Cambria Math"/>
                      <w:sz w:val="32"/>
                      <w:szCs w:val="24"/>
                    </w:rPr>
                    <m:t>n</m:t>
                  </m:r>
                </m:sup>
                <m:e>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j</m:t>
                      </m:r>
                    </m:sub>
                  </m:sSub>
                </m:e>
              </m:nary>
            </m:den>
          </m:f>
        </m:oMath>
      </m:oMathPara>
    </w:p>
    <w:p w14:paraId="2BC4BD9E" w14:textId="48FCD50E" w:rsidR="00705977" w:rsidRPr="00156F8D" w:rsidRDefault="00875C7A" w:rsidP="00446B96">
      <w:pPr>
        <w:pStyle w:val="Caption"/>
        <w:jc w:val="center"/>
        <w:rPr>
          <w:b w:val="0"/>
          <w:bCs/>
        </w:rPr>
      </w:pPr>
      <w:bookmarkStart w:id="37" w:name="_Toc106240145"/>
      <w:r w:rsidRPr="00156F8D">
        <w:rPr>
          <w:b w:val="0"/>
          <w:bCs/>
        </w:rPr>
        <w:t xml:space="preserve">Equation </w:t>
      </w:r>
      <w:r w:rsidRPr="00156F8D">
        <w:rPr>
          <w:b w:val="0"/>
          <w:bCs/>
        </w:rPr>
        <w:fldChar w:fldCharType="begin"/>
      </w:r>
      <w:r w:rsidRPr="00156F8D">
        <w:rPr>
          <w:b w:val="0"/>
          <w:bCs/>
        </w:rPr>
        <w:instrText xml:space="preserve"> SEQ Equation \* ARABIC </w:instrText>
      </w:r>
      <w:r w:rsidRPr="00156F8D">
        <w:rPr>
          <w:b w:val="0"/>
          <w:bCs/>
        </w:rPr>
        <w:fldChar w:fldCharType="separate"/>
      </w:r>
      <w:r w:rsidR="00362057">
        <w:rPr>
          <w:b w:val="0"/>
          <w:bCs/>
          <w:noProof/>
        </w:rPr>
        <w:t>3</w:t>
      </w:r>
      <w:r w:rsidRPr="00156F8D">
        <w:rPr>
          <w:b w:val="0"/>
          <w:bCs/>
        </w:rPr>
        <w:fldChar w:fldCharType="end"/>
      </w:r>
      <w:r w:rsidRPr="00156F8D">
        <w:rPr>
          <w:b w:val="0"/>
          <w:bCs/>
        </w:rPr>
        <w:t xml:space="preserve">: </w:t>
      </w:r>
      <w:r w:rsidR="005B5EE8" w:rsidRPr="00156F8D">
        <w:rPr>
          <w:b w:val="0"/>
          <w:bCs/>
        </w:rPr>
        <w:t xml:space="preserve">Roulette Wheel Selection </w:t>
      </w:r>
      <w:r w:rsidRPr="00156F8D">
        <w:rPr>
          <w:b w:val="0"/>
          <w:bCs/>
        </w:rPr>
        <w:t>Probability</w:t>
      </w:r>
      <w:bookmarkEnd w:id="37"/>
    </w:p>
    <w:p w14:paraId="00A09DE5" w14:textId="77777777" w:rsidR="00AC77D0" w:rsidRPr="00AC77D0" w:rsidRDefault="00AC77D0" w:rsidP="00AC77D0">
      <w:pPr>
        <w:pStyle w:val="content"/>
      </w:pPr>
    </w:p>
    <w:p w14:paraId="6AF63695" w14:textId="2EB912A0" w:rsidR="00470725" w:rsidRDefault="00705977" w:rsidP="00963395">
      <w:r>
        <w:t xml:space="preserve">To calculate that fitness score, </w:t>
      </w:r>
      <w:r w:rsidR="00C560D8">
        <w:t>t</w:t>
      </w:r>
      <w:r>
        <w:t xml:space="preserve">he evaluation scores of all members of the population are </w:t>
      </w:r>
      <w:r w:rsidR="00C560D8">
        <w:t xml:space="preserve">usually </w:t>
      </w:r>
      <w:r>
        <w:t>normalized</w:t>
      </w:r>
      <w:r w:rsidR="00470725">
        <w:t xml:space="preserve"> for algorithm consistency, and then scaled according to how large the wheel is desired to be. For example, if 10 slots are the largest that can be allotted on the wheel an</w:t>
      </w:r>
      <w:r w:rsidR="0071489D">
        <w:t>d</w:t>
      </w:r>
      <w:r w:rsidR="00470725">
        <w:t xml:space="preserve"> 1</w:t>
      </w:r>
      <w:r w:rsidR="0071489D">
        <w:t xml:space="preserve"> is</w:t>
      </w:r>
      <w:r w:rsidR="00470725">
        <w:t xml:space="preserve"> the smallest, then those normalized values ranging between 0 and 1 can be scaled up to the range 1-10 using </w:t>
      </w:r>
      <w:r w:rsidR="00470725" w:rsidRPr="00DA410F">
        <w:t xml:space="preserve">Equation </w:t>
      </w:r>
      <w:r w:rsidR="0071489D" w:rsidRPr="00DA410F">
        <w:t>5</w:t>
      </w:r>
      <w:r w:rsidR="00470725">
        <w:t>.</w:t>
      </w:r>
    </w:p>
    <w:p w14:paraId="51A877C3" w14:textId="77777777" w:rsidR="005B5EE8" w:rsidRDefault="005B5EE8" w:rsidP="00963395"/>
    <w:p w14:paraId="22E61FD5" w14:textId="41A91F4A" w:rsidR="00470725" w:rsidRPr="00470725" w:rsidRDefault="00FE54F9" w:rsidP="00470725">
      <w:pPr>
        <w:pStyle w:val="Caption"/>
        <w:rPr>
          <w:sz w:val="32"/>
          <w:szCs w:val="32"/>
        </w:rPr>
      </w:pPr>
      <m:oMathPara>
        <m:oMath>
          <m:sSup>
            <m:sSupPr>
              <m:ctrlPr>
                <w:rPr>
                  <w:rFonts w:ascii="Cambria Math" w:hAnsi="Cambria Math"/>
                  <w:b w:val="0"/>
                  <w:bCs/>
                  <w:i/>
                  <w:sz w:val="32"/>
                  <w:szCs w:val="32"/>
                </w:rPr>
              </m:ctrlPr>
            </m:sSupPr>
            <m:e>
              <m:r>
                <m:rPr>
                  <m:sty m:val="bi"/>
                </m:rPr>
                <w:rPr>
                  <w:rFonts w:ascii="Cambria Math" w:hAnsi="Cambria Math"/>
                  <w:sz w:val="32"/>
                  <w:szCs w:val="32"/>
                </w:rPr>
                <m:t>x</m:t>
              </m:r>
            </m:e>
            <m:sup>
              <m:r>
                <m:rPr>
                  <m:sty m:val="bi"/>
                </m:rPr>
                <w:rPr>
                  <w:rFonts w:ascii="Cambria Math" w:hAnsi="Cambria Math"/>
                  <w:sz w:val="32"/>
                  <w:szCs w:val="32"/>
                </w:rPr>
                <m:t>'</m:t>
              </m:r>
            </m:sup>
          </m:sSup>
          <m:r>
            <m:rPr>
              <m:sty m:val="bi"/>
            </m:rPr>
            <w:rPr>
              <w:rFonts w:ascii="Cambria Math" w:hAnsi="Cambria Math"/>
              <w:sz w:val="32"/>
              <w:szCs w:val="32"/>
            </w:rPr>
            <m:t>=</m:t>
          </m:r>
          <m:f>
            <m:fPr>
              <m:ctrlPr>
                <w:rPr>
                  <w:rFonts w:ascii="Cambria Math" w:hAnsi="Cambria Math"/>
                  <w:i/>
                  <w:sz w:val="32"/>
                  <w:szCs w:val="32"/>
                </w:rPr>
              </m:ctrlPr>
            </m:fPr>
            <m:num>
              <m:r>
                <m:rPr>
                  <m:sty m:val="bi"/>
                </m:rPr>
                <w:rPr>
                  <w:rFonts w:ascii="Cambria Math" w:hAnsi="Cambria Math"/>
                  <w:sz w:val="32"/>
                  <w:szCs w:val="32"/>
                </w:rPr>
                <m:t>x-</m:t>
              </m:r>
              <m:func>
                <m:funcPr>
                  <m:ctrlPr>
                    <w:rPr>
                      <w:rFonts w:ascii="Cambria Math" w:hAnsi="Cambria Math"/>
                      <w:sz w:val="32"/>
                      <w:szCs w:val="32"/>
                    </w:rPr>
                  </m:ctrlPr>
                </m:funcPr>
                <m:fName>
                  <m:r>
                    <m:rPr>
                      <m:sty m:val="b"/>
                    </m:rPr>
                    <w:rPr>
                      <w:rFonts w:ascii="Cambria Math" w:hAnsi="Cambria Math"/>
                      <w:sz w:val="32"/>
                      <w:szCs w:val="32"/>
                    </w:rPr>
                    <m:t>min</m:t>
                  </m:r>
                  <m:ctrlPr>
                    <w:rPr>
                      <w:rFonts w:ascii="Cambria Math" w:hAnsi="Cambria Math"/>
                      <w:i/>
                      <w:sz w:val="32"/>
                      <w:szCs w:val="32"/>
                    </w:rPr>
                  </m:ctrlPr>
                </m:fName>
                <m:e>
                  <m:d>
                    <m:dPr>
                      <m:ctrlPr>
                        <w:rPr>
                          <w:rFonts w:ascii="Cambria Math" w:hAnsi="Cambria Math"/>
                          <w:i/>
                          <w:sz w:val="32"/>
                          <w:szCs w:val="32"/>
                        </w:rPr>
                      </m:ctrlPr>
                    </m:dPr>
                    <m:e>
                      <m:r>
                        <m:rPr>
                          <m:sty m:val="bi"/>
                        </m:rPr>
                        <w:rPr>
                          <w:rFonts w:ascii="Cambria Math" w:hAnsi="Cambria Math"/>
                          <w:sz w:val="32"/>
                          <w:szCs w:val="32"/>
                        </w:rPr>
                        <m:t>x</m:t>
                      </m:r>
                    </m:e>
                  </m:d>
                </m:e>
              </m:func>
            </m:num>
            <m:den>
              <m:r>
                <m:rPr>
                  <m:sty m:val="bi"/>
                </m:rPr>
                <w:rPr>
                  <w:rFonts w:ascii="Cambria Math" w:hAnsi="Cambria Math"/>
                  <w:sz w:val="32"/>
                  <w:szCs w:val="32"/>
                </w:rPr>
                <m:t>max</m:t>
              </m:r>
              <m:d>
                <m:dPr>
                  <m:ctrlPr>
                    <w:rPr>
                      <w:rFonts w:ascii="Cambria Math" w:hAnsi="Cambria Math"/>
                      <w:i/>
                      <w:sz w:val="32"/>
                      <w:szCs w:val="32"/>
                    </w:rPr>
                  </m:ctrlPr>
                </m:dPr>
                <m:e>
                  <m:r>
                    <m:rPr>
                      <m:sty m:val="bi"/>
                    </m:rPr>
                    <w:rPr>
                      <w:rFonts w:ascii="Cambria Math" w:hAnsi="Cambria Math"/>
                      <w:sz w:val="32"/>
                      <w:szCs w:val="32"/>
                    </w:rPr>
                    <m:t>x</m:t>
                  </m:r>
                </m:e>
              </m:d>
              <m:r>
                <m:rPr>
                  <m:sty m:val="bi"/>
                </m:rPr>
                <w:rPr>
                  <w:rFonts w:ascii="Cambria Math" w:hAnsi="Cambria Math"/>
                  <w:sz w:val="32"/>
                  <w:szCs w:val="32"/>
                </w:rPr>
                <m:t>-</m:t>
              </m:r>
              <m:func>
                <m:funcPr>
                  <m:ctrlPr>
                    <w:rPr>
                      <w:rFonts w:ascii="Cambria Math" w:hAnsi="Cambria Math"/>
                      <w:i/>
                      <w:sz w:val="32"/>
                      <w:szCs w:val="32"/>
                    </w:rPr>
                  </m:ctrlPr>
                </m:funcPr>
                <m:fName>
                  <m:r>
                    <m:rPr>
                      <m:sty m:val="b"/>
                    </m:rPr>
                    <w:rPr>
                      <w:rFonts w:ascii="Cambria Math" w:hAnsi="Cambria Math"/>
                      <w:sz w:val="32"/>
                      <w:szCs w:val="32"/>
                    </w:rPr>
                    <m:t>min</m:t>
                  </m:r>
                </m:fName>
                <m:e>
                  <m:d>
                    <m:dPr>
                      <m:ctrlPr>
                        <w:rPr>
                          <w:rFonts w:ascii="Cambria Math" w:hAnsi="Cambria Math"/>
                          <w:i/>
                          <w:sz w:val="32"/>
                          <w:szCs w:val="32"/>
                        </w:rPr>
                      </m:ctrlPr>
                    </m:dPr>
                    <m:e>
                      <m:r>
                        <m:rPr>
                          <m:sty m:val="bi"/>
                        </m:rPr>
                        <w:rPr>
                          <w:rFonts w:ascii="Cambria Math" w:hAnsi="Cambria Math"/>
                          <w:sz w:val="32"/>
                          <w:szCs w:val="32"/>
                        </w:rPr>
                        <m:t>x</m:t>
                      </m:r>
                    </m:e>
                  </m:d>
                </m:e>
              </m:func>
            </m:den>
          </m:f>
        </m:oMath>
      </m:oMathPara>
    </w:p>
    <w:p w14:paraId="73B8D91D" w14:textId="4355BF5D" w:rsidR="00470725" w:rsidRPr="00C06B18" w:rsidRDefault="00470725" w:rsidP="005B5EE8">
      <w:pPr>
        <w:pStyle w:val="Caption"/>
        <w:jc w:val="center"/>
        <w:rPr>
          <w:b w:val="0"/>
          <w:bCs/>
          <w:i/>
          <w:iCs/>
          <w:smallCaps/>
          <w:color w:val="5A5A5A" w:themeColor="text1" w:themeTint="A5"/>
          <w:u w:val="single"/>
        </w:rPr>
      </w:pPr>
      <w:bookmarkStart w:id="38" w:name="_Toc106240146"/>
      <w:r w:rsidRPr="00C06B18">
        <w:rPr>
          <w:b w:val="0"/>
          <w:bCs/>
        </w:rPr>
        <w:t xml:space="preserve">Equation </w:t>
      </w:r>
      <w:r w:rsidRPr="00C06B18">
        <w:rPr>
          <w:b w:val="0"/>
          <w:bCs/>
        </w:rPr>
        <w:fldChar w:fldCharType="begin"/>
      </w:r>
      <w:r w:rsidRPr="00C06B18">
        <w:rPr>
          <w:b w:val="0"/>
          <w:bCs/>
        </w:rPr>
        <w:instrText xml:space="preserve"> SEQ Equation \* ARABIC </w:instrText>
      </w:r>
      <w:r w:rsidRPr="00C06B18">
        <w:rPr>
          <w:b w:val="0"/>
          <w:bCs/>
        </w:rPr>
        <w:fldChar w:fldCharType="separate"/>
      </w:r>
      <w:r w:rsidR="00362057">
        <w:rPr>
          <w:b w:val="0"/>
          <w:bCs/>
          <w:noProof/>
        </w:rPr>
        <w:t>4</w:t>
      </w:r>
      <w:r w:rsidRPr="00C06B18">
        <w:rPr>
          <w:b w:val="0"/>
          <w:bCs/>
        </w:rPr>
        <w:fldChar w:fldCharType="end"/>
      </w:r>
      <w:r w:rsidRPr="00C06B18">
        <w:rPr>
          <w:b w:val="0"/>
          <w:bCs/>
        </w:rPr>
        <w:t xml:space="preserve">: </w:t>
      </w:r>
      <w:r w:rsidR="00DA410F" w:rsidRPr="00C06B18">
        <w:rPr>
          <w:b w:val="0"/>
          <w:bCs/>
        </w:rPr>
        <w:t xml:space="preserve">Min-Max </w:t>
      </w:r>
      <w:r w:rsidRPr="00C06B18">
        <w:rPr>
          <w:b w:val="0"/>
          <w:bCs/>
        </w:rPr>
        <w:t>Normalization</w:t>
      </w:r>
      <w:bookmarkEnd w:id="38"/>
    </w:p>
    <w:p w14:paraId="11FA5FB9" w14:textId="4707443D" w:rsidR="003C7620" w:rsidRDefault="003C7620" w:rsidP="00963395"/>
    <w:p w14:paraId="7CD1AE2D" w14:textId="77777777" w:rsidR="005B5EE8" w:rsidRDefault="005B5EE8" w:rsidP="00963395"/>
    <w:p w14:paraId="193C6BC5" w14:textId="2457CD68" w:rsidR="003C7620" w:rsidRPr="003C7620" w:rsidRDefault="008B016F" w:rsidP="003C7620">
      <w:pPr>
        <w:pStyle w:val="Caption"/>
        <w:rPr>
          <w:b w:val="0"/>
          <w:sz w:val="32"/>
          <w:szCs w:val="24"/>
        </w:rPr>
      </w:pPr>
      <m:oMathPara>
        <m:oMath>
          <m:r>
            <m:rPr>
              <m:sty m:val="bi"/>
            </m:rPr>
            <w:rPr>
              <w:rFonts w:ascii="Cambria Math" w:hAnsi="Cambria Math"/>
              <w:sz w:val="28"/>
              <w:szCs w:val="24"/>
            </w:rPr>
            <m:t>CR</m:t>
          </m:r>
          <m:d>
            <m:dPr>
              <m:ctrlPr>
                <w:rPr>
                  <w:rFonts w:ascii="Cambria Math" w:hAnsi="Cambria Math"/>
                  <w:b w:val="0"/>
                  <w:bCs/>
                  <w:i/>
                  <w:sz w:val="28"/>
                  <w:szCs w:val="24"/>
                </w:rPr>
              </m:ctrlPr>
            </m:dPr>
            <m:e>
              <m:r>
                <m:rPr>
                  <m:sty m:val="bi"/>
                </m:rPr>
                <w:rPr>
                  <w:rFonts w:ascii="Cambria Math" w:hAnsi="Cambria Math"/>
                  <w:sz w:val="28"/>
                  <w:szCs w:val="24"/>
                </w:rPr>
                <m:t>x, cur, new</m:t>
              </m:r>
            </m:e>
          </m:d>
          <m:r>
            <m:rPr>
              <m:sty m:val="bi"/>
            </m:rPr>
            <w:rPr>
              <w:rFonts w:ascii="Cambria Math" w:hAnsi="Cambria Math"/>
              <w:sz w:val="28"/>
              <w:szCs w:val="24"/>
            </w:rPr>
            <m:t xml:space="preserve">= </m:t>
          </m:r>
          <m:func>
            <m:funcPr>
              <m:ctrlPr>
                <w:rPr>
                  <w:rFonts w:ascii="Cambria Math" w:hAnsi="Cambria Math"/>
                  <w:i/>
                  <w:sz w:val="28"/>
                  <w:szCs w:val="24"/>
                </w:rPr>
              </m:ctrlPr>
            </m:funcPr>
            <m:fName>
              <m:r>
                <m:rPr>
                  <m:sty m:val="b"/>
                </m:rPr>
                <w:rPr>
                  <w:rFonts w:ascii="Cambria Math" w:hAnsi="Cambria Math"/>
                  <w:sz w:val="28"/>
                  <w:szCs w:val="24"/>
                </w:rPr>
                <m:t>min</m:t>
              </m:r>
            </m:fName>
            <m:e>
              <m:d>
                <m:dPr>
                  <m:ctrlPr>
                    <w:rPr>
                      <w:rFonts w:ascii="Cambria Math" w:hAnsi="Cambria Math"/>
                      <w:i/>
                      <w:sz w:val="28"/>
                      <w:szCs w:val="24"/>
                    </w:rPr>
                  </m:ctrlPr>
                </m:dPr>
                <m:e>
                  <m:r>
                    <m:rPr>
                      <m:sty m:val="bi"/>
                    </m:rPr>
                    <w:rPr>
                      <w:rFonts w:ascii="Cambria Math" w:hAnsi="Cambria Math"/>
                      <w:sz w:val="28"/>
                      <w:szCs w:val="24"/>
                    </w:rPr>
                    <m:t>new</m:t>
                  </m:r>
                </m:e>
              </m:d>
            </m:e>
          </m:func>
          <m:r>
            <m:rPr>
              <m:sty m:val="bi"/>
            </m:rPr>
            <w:rPr>
              <w:rFonts w:ascii="Cambria Math" w:hAnsi="Cambria Math"/>
              <w:sz w:val="28"/>
              <w:szCs w:val="24"/>
            </w:rPr>
            <m:t xml:space="preserve"> + </m:t>
          </m:r>
          <m:d>
            <m:dPr>
              <m:ctrlPr>
                <w:rPr>
                  <w:rFonts w:ascii="Cambria Math" w:hAnsi="Cambria Math"/>
                  <w:b w:val="0"/>
                  <w:i/>
                  <w:sz w:val="32"/>
                  <w:szCs w:val="24"/>
                </w:rPr>
              </m:ctrlPr>
            </m:dPr>
            <m:e>
              <m:r>
                <m:rPr>
                  <m:sty m:val="bi"/>
                </m:rPr>
                <w:rPr>
                  <w:rFonts w:ascii="Cambria Math" w:hAnsi="Cambria Math"/>
                  <w:sz w:val="28"/>
                  <w:szCs w:val="24"/>
                </w:rPr>
                <m:t>length</m:t>
              </m:r>
              <m:d>
                <m:dPr>
                  <m:ctrlPr>
                    <w:rPr>
                      <w:rFonts w:ascii="Cambria Math" w:hAnsi="Cambria Math"/>
                      <w:i/>
                      <w:sz w:val="28"/>
                      <w:szCs w:val="24"/>
                    </w:rPr>
                  </m:ctrlPr>
                </m:dPr>
                <m:e>
                  <m:r>
                    <m:rPr>
                      <m:sty m:val="bi"/>
                    </m:rPr>
                    <w:rPr>
                      <w:rFonts w:ascii="Cambria Math" w:hAnsi="Cambria Math"/>
                      <w:sz w:val="28"/>
                      <w:szCs w:val="24"/>
                    </w:rPr>
                    <m:t>new</m:t>
                  </m:r>
                </m:e>
              </m:d>
              <m:r>
                <m:rPr>
                  <m:sty m:val="bi"/>
                </m:rPr>
                <w:rPr>
                  <w:rFonts w:ascii="Cambria Math" w:hAnsi="Cambria Math"/>
                  <w:sz w:val="28"/>
                  <w:szCs w:val="24"/>
                </w:rPr>
                <m:t xml:space="preserve"> * </m:t>
              </m:r>
              <m:f>
                <m:fPr>
                  <m:ctrlPr>
                    <w:rPr>
                      <w:rFonts w:ascii="Cambria Math" w:hAnsi="Cambria Math"/>
                      <w:i/>
                      <w:sz w:val="28"/>
                      <w:szCs w:val="24"/>
                    </w:rPr>
                  </m:ctrlPr>
                </m:fPr>
                <m:num>
                  <m:r>
                    <m:rPr>
                      <m:sty m:val="bi"/>
                    </m:rPr>
                    <w:rPr>
                      <w:rFonts w:ascii="Cambria Math" w:hAnsi="Cambria Math"/>
                      <w:sz w:val="28"/>
                      <w:szCs w:val="24"/>
                    </w:rPr>
                    <m:t>x-</m:t>
                  </m:r>
                  <m:r>
                    <m:rPr>
                      <m:sty m:val="b"/>
                    </m:rPr>
                    <w:rPr>
                      <w:rFonts w:ascii="Cambria Math" w:hAnsi="Cambria Math"/>
                      <w:sz w:val="28"/>
                      <w:szCs w:val="24"/>
                    </w:rPr>
                    <m:t>min⁡</m:t>
                  </m:r>
                  <m:r>
                    <m:rPr>
                      <m:sty m:val="bi"/>
                    </m:rPr>
                    <w:rPr>
                      <w:rFonts w:ascii="Cambria Math" w:hAnsi="Cambria Math"/>
                      <w:sz w:val="28"/>
                      <w:szCs w:val="24"/>
                    </w:rPr>
                    <m:t>(cur)</m:t>
                  </m:r>
                </m:num>
                <m:den>
                  <m:r>
                    <m:rPr>
                      <m:sty m:val="bi"/>
                    </m:rPr>
                    <w:rPr>
                      <w:rFonts w:ascii="Cambria Math" w:hAnsi="Cambria Math"/>
                      <w:sz w:val="28"/>
                      <w:szCs w:val="24"/>
                    </w:rPr>
                    <m:t>length(cur)</m:t>
                  </m:r>
                </m:den>
              </m:f>
            </m:e>
          </m:d>
        </m:oMath>
      </m:oMathPara>
    </w:p>
    <w:p w14:paraId="4F8D3EA2" w14:textId="3BC986EF" w:rsidR="003C7620" w:rsidRPr="00C06B18" w:rsidRDefault="003C7620" w:rsidP="003C7620">
      <w:pPr>
        <w:pStyle w:val="Caption"/>
        <w:jc w:val="center"/>
        <w:rPr>
          <w:b w:val="0"/>
          <w:bCs/>
        </w:rPr>
      </w:pPr>
      <w:bookmarkStart w:id="39" w:name="_Toc106240147"/>
      <w:r w:rsidRPr="00C06B18">
        <w:rPr>
          <w:b w:val="0"/>
          <w:bCs/>
        </w:rPr>
        <w:t xml:space="preserve">Equation </w:t>
      </w:r>
      <w:r w:rsidRPr="00C06B18">
        <w:rPr>
          <w:b w:val="0"/>
          <w:bCs/>
        </w:rPr>
        <w:fldChar w:fldCharType="begin"/>
      </w:r>
      <w:r w:rsidRPr="00C06B18">
        <w:rPr>
          <w:b w:val="0"/>
          <w:bCs/>
        </w:rPr>
        <w:instrText xml:space="preserve"> SEQ Equation \* ARABIC </w:instrText>
      </w:r>
      <w:r w:rsidRPr="00C06B18">
        <w:rPr>
          <w:b w:val="0"/>
          <w:bCs/>
        </w:rPr>
        <w:fldChar w:fldCharType="separate"/>
      </w:r>
      <w:r w:rsidR="00362057">
        <w:rPr>
          <w:b w:val="0"/>
          <w:bCs/>
          <w:noProof/>
        </w:rPr>
        <w:t>5</w:t>
      </w:r>
      <w:r w:rsidRPr="00C06B18">
        <w:rPr>
          <w:b w:val="0"/>
          <w:bCs/>
        </w:rPr>
        <w:fldChar w:fldCharType="end"/>
      </w:r>
      <w:r w:rsidRPr="00C06B18">
        <w:rPr>
          <w:b w:val="0"/>
          <w:bCs/>
        </w:rPr>
        <w:t xml:space="preserve">: Converting </w:t>
      </w:r>
      <w:r w:rsidR="005B5EE8" w:rsidRPr="00C06B18">
        <w:rPr>
          <w:b w:val="0"/>
          <w:bCs/>
        </w:rPr>
        <w:t>R</w:t>
      </w:r>
      <w:r w:rsidRPr="00C06B18">
        <w:rPr>
          <w:b w:val="0"/>
          <w:bCs/>
        </w:rPr>
        <w:t>anges</w:t>
      </w:r>
      <w:bookmarkEnd w:id="39"/>
    </w:p>
    <w:p w14:paraId="02DFC066" w14:textId="77777777" w:rsidR="00E467C2" w:rsidRPr="00E467C2" w:rsidRDefault="00E467C2" w:rsidP="00E467C2">
      <w:pPr>
        <w:pStyle w:val="content"/>
      </w:pPr>
    </w:p>
    <w:p w14:paraId="0285DEEB" w14:textId="0BADD2CD" w:rsidR="003C7620" w:rsidRPr="003C7620" w:rsidRDefault="00E467C2" w:rsidP="00E467C2">
      <w:r>
        <w:t xml:space="preserve">In </w:t>
      </w:r>
      <w:r w:rsidRPr="00612A18">
        <w:t>Equation 5</w:t>
      </w:r>
      <w:r>
        <w:t>,</w:t>
      </w:r>
      <w:r w:rsidR="003C7620">
        <w:t xml:space="preserve"> x is the value to convert, ‘new’ </w:t>
      </w:r>
      <w:r w:rsidR="003439AD">
        <w:t>and</w:t>
      </w:r>
      <w:r w:rsidR="003C7620">
        <w:t xml:space="preserve"> 'cur’ </w:t>
      </w:r>
      <w:r w:rsidR="003439AD">
        <w:t xml:space="preserve">are respectively </w:t>
      </w:r>
      <w:r w:rsidR="003C7620">
        <w:t xml:space="preserve">the </w:t>
      </w:r>
      <w:r w:rsidR="003439AD">
        <w:t xml:space="preserve">new and </w:t>
      </w:r>
      <w:r w:rsidR="008B016F">
        <w:t>current</w:t>
      </w:r>
      <w:r w:rsidR="003C7620">
        <w:t xml:space="preserve"> range</w:t>
      </w:r>
      <w:r w:rsidR="003439AD">
        <w:t>s</w:t>
      </w:r>
      <w:r w:rsidR="008B016F">
        <w:t xml:space="preserve"> that </w:t>
      </w:r>
      <w:r w:rsidR="003439AD">
        <w:t>x should be mapped across</w:t>
      </w:r>
      <w:r w:rsidR="003C7620">
        <w:t xml:space="preserve">, min( ) returns the lower boundary </w:t>
      </w:r>
      <w:r w:rsidR="00357C8D">
        <w:t xml:space="preserve">value </w:t>
      </w:r>
      <w:r w:rsidR="003C7620">
        <w:t>of the given range, and length( ) returns the length of the given range.</w:t>
      </w:r>
    </w:p>
    <w:p w14:paraId="261CE67A" w14:textId="573BEEE0" w:rsidR="0091079A" w:rsidRDefault="0091079A" w:rsidP="00963395"/>
    <w:p w14:paraId="3147EB8E" w14:textId="51152317" w:rsidR="0091079A" w:rsidRDefault="0091079A" w:rsidP="00963395">
      <w:r>
        <w:t>Whitley (1994) offered the suggestion</w:t>
      </w:r>
      <w:r w:rsidR="00BB309A">
        <w:t>,</w:t>
      </w:r>
      <w:r>
        <w:t xml:space="preserve"> </w:t>
      </w:r>
      <w:r w:rsidR="00BB309A">
        <w:t xml:space="preserve">which was used in this study, </w:t>
      </w:r>
      <w:r>
        <w:t xml:space="preserve">to deal with any remainder values generated after </w:t>
      </w:r>
      <w:r w:rsidRPr="00342D04">
        <w:t>using Equations 4 and 5.</w:t>
      </w:r>
      <w:r>
        <w:t xml:space="preserve"> He suggested </w:t>
      </w:r>
      <w:r w:rsidR="000F4090">
        <w:t>using</w:t>
      </w:r>
      <w:r>
        <w:t xml:space="preserve"> those remainders as a probability for offering a bonus slot to that member</w:t>
      </w:r>
      <w:r w:rsidRPr="00342D04">
        <w:t>.</w:t>
      </w:r>
      <w:r w:rsidR="00FD5244" w:rsidRPr="00342D04">
        <w:t xml:space="preserve"> </w:t>
      </w:r>
      <w:r w:rsidR="00E467C2" w:rsidRPr="00342D04">
        <w:t>Equation 6 details</w:t>
      </w:r>
      <w:r w:rsidR="00E467C2">
        <w:t xml:space="preserve"> how this could be done.</w:t>
      </w:r>
    </w:p>
    <w:p w14:paraId="3B8539D1" w14:textId="332790AD" w:rsidR="00691064" w:rsidRDefault="00FE54F9" w:rsidP="00691064">
      <w:pPr>
        <w:pStyle w:val="Caption"/>
        <w:jc w:val="center"/>
        <w:rPr>
          <w:sz w:val="32"/>
          <w:szCs w:val="24"/>
        </w:rPr>
      </w:pPr>
      <m:oMathPara>
        <m:oMath>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r>
            <m:rPr>
              <m:sty m:val="bi"/>
            </m:rPr>
            <w:rPr>
              <w:rFonts w:ascii="Cambria Math" w:hAnsi="Cambria Math"/>
              <w:sz w:val="32"/>
              <w:szCs w:val="24"/>
            </w:rPr>
            <m:t>=floor(</m:t>
          </m:r>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r>
            <m:rPr>
              <m:sty m:val="b"/>
            </m:rPr>
            <w:rPr>
              <w:rFonts w:ascii="Cambria Math" w:hAnsi="Cambria Math"/>
              <w:sz w:val="32"/>
              <w:szCs w:val="24"/>
            </w:rPr>
            <m:t xml:space="preserve">) + </m:t>
          </m:r>
          <m:d>
            <m:dPr>
              <m:ctrlPr>
                <w:rPr>
                  <w:rFonts w:ascii="Cambria Math" w:hAnsi="Cambria Math"/>
                  <w:b w:val="0"/>
                  <w:bCs/>
                  <w:sz w:val="32"/>
                  <w:szCs w:val="24"/>
                </w:rPr>
              </m:ctrlPr>
            </m:dPr>
            <m:e>
              <m:r>
                <m:rPr>
                  <m:sty m:val="b"/>
                </m:rPr>
                <w:rPr>
                  <w:rFonts w:ascii="Cambria Math" w:hAnsi="Cambria Math"/>
                  <w:sz w:val="32"/>
                  <w:szCs w:val="24"/>
                </w:rPr>
                <m:t>1*prob</m:t>
              </m:r>
              <m:d>
                <m:dPr>
                  <m:ctrlPr>
                    <w:rPr>
                      <w:rFonts w:ascii="Cambria Math" w:hAnsi="Cambria Math"/>
                      <w:b w:val="0"/>
                      <w:bCs/>
                      <w:sz w:val="32"/>
                      <w:szCs w:val="24"/>
                    </w:rPr>
                  </m:ctrlPr>
                </m:dPr>
                <m:e>
                  <m:r>
                    <m:rPr>
                      <m:sty m:val="b"/>
                    </m:rPr>
                    <w:rPr>
                      <w:rFonts w:ascii="Cambria Math" w:hAnsi="Cambria Math"/>
                      <w:sz w:val="32"/>
                      <w:szCs w:val="24"/>
                    </w:rPr>
                    <m:t>r</m:t>
                  </m:r>
                </m:e>
              </m:d>
            </m:e>
          </m:d>
        </m:oMath>
      </m:oMathPara>
    </w:p>
    <w:p w14:paraId="4A5FA399" w14:textId="6AE545DD" w:rsidR="00691064" w:rsidRPr="00C06B18" w:rsidRDefault="00691064" w:rsidP="00691064">
      <w:pPr>
        <w:pStyle w:val="Caption"/>
        <w:jc w:val="center"/>
        <w:rPr>
          <w:b w:val="0"/>
          <w:bCs/>
        </w:rPr>
      </w:pPr>
      <w:bookmarkStart w:id="40" w:name="_Toc106240148"/>
      <w:r w:rsidRPr="00C06B18">
        <w:rPr>
          <w:b w:val="0"/>
          <w:bCs/>
        </w:rPr>
        <w:t xml:space="preserve">Equation </w:t>
      </w:r>
      <w:r w:rsidRPr="00C06B18">
        <w:rPr>
          <w:b w:val="0"/>
          <w:bCs/>
        </w:rPr>
        <w:fldChar w:fldCharType="begin"/>
      </w:r>
      <w:r w:rsidRPr="00C06B18">
        <w:rPr>
          <w:b w:val="0"/>
          <w:bCs/>
        </w:rPr>
        <w:instrText xml:space="preserve"> SEQ Equation \* ARABIC </w:instrText>
      </w:r>
      <w:r w:rsidRPr="00C06B18">
        <w:rPr>
          <w:b w:val="0"/>
          <w:bCs/>
        </w:rPr>
        <w:fldChar w:fldCharType="separate"/>
      </w:r>
      <w:r w:rsidR="00362057">
        <w:rPr>
          <w:b w:val="0"/>
          <w:bCs/>
          <w:noProof/>
        </w:rPr>
        <w:t>6</w:t>
      </w:r>
      <w:r w:rsidRPr="00C06B18">
        <w:rPr>
          <w:b w:val="0"/>
          <w:bCs/>
        </w:rPr>
        <w:fldChar w:fldCharType="end"/>
      </w:r>
      <w:r w:rsidRPr="00C06B18">
        <w:rPr>
          <w:b w:val="0"/>
          <w:bCs/>
        </w:rPr>
        <w:t>: Fitness Score</w:t>
      </w:r>
      <w:bookmarkEnd w:id="40"/>
    </w:p>
    <w:p w14:paraId="37B010B8" w14:textId="32EFFCAD" w:rsidR="00691064" w:rsidRDefault="00E467C2" w:rsidP="00E467C2">
      <w:r>
        <w:t>Here,</w:t>
      </w:r>
      <w:r w:rsidR="0083011F">
        <w:t xml:space="preserve"> </w:t>
      </w:r>
      <m:oMath>
        <m:sSub>
          <m:sSubPr>
            <m:ctrlPr>
              <w:rPr>
                <w:rFonts w:ascii="Cambria Math" w:hAnsi="Cambria Math"/>
              </w:rPr>
            </m:ctrlPr>
          </m:sSubPr>
          <m:e>
            <m:r>
              <w:rPr>
                <w:rFonts w:ascii="Cambria Math" w:hAnsi="Cambria Math"/>
              </w:rPr>
              <m:t>f</m:t>
            </m:r>
          </m:e>
          <m:sub>
            <m:r>
              <m:rPr>
                <m:sty m:val="bi"/>
              </m:rPr>
              <w:rPr>
                <w:rFonts w:ascii="Cambria Math" w:hAnsi="Cambria Math"/>
              </w:rPr>
              <m:t>i</m:t>
            </m:r>
          </m:sub>
        </m:sSub>
      </m:oMath>
      <w:r w:rsidR="0083011F">
        <w:t xml:space="preserve"> is the fitness score, r is its decimal value, floor( ) returns the value given rounded down, and prob( ) returns 1 with a probability of the value given or else it returns 0.</w:t>
      </w:r>
    </w:p>
    <w:p w14:paraId="7DAEEA78" w14:textId="3A6607FD" w:rsidR="00BB4E32" w:rsidRDefault="00BB4E32" w:rsidP="00963395"/>
    <w:p w14:paraId="774D3B44" w14:textId="3D245565" w:rsidR="00BB4E32" w:rsidRPr="00E42C40" w:rsidRDefault="006F34D1" w:rsidP="00CF6381">
      <w:pPr>
        <w:pStyle w:val="Heading4"/>
      </w:pPr>
      <w:r w:rsidRPr="00E42C40">
        <w:t>Stochastic Universal Sampling</w:t>
      </w:r>
    </w:p>
    <w:p w14:paraId="7E48BD7F" w14:textId="38D842AF" w:rsidR="008C1396" w:rsidRDefault="008C1396" w:rsidP="008C1396">
      <w:r>
        <w:t xml:space="preserve">Over time, weaknesses were highlighted in the workings of the </w:t>
      </w:r>
      <w:r w:rsidR="005B5EE8">
        <w:t>roulette wheel selection</w:t>
      </w:r>
      <w:r>
        <w:t xml:space="preserve">, and variations of that fitness function emerged to solve those problems. One of those was the problem of inefficiency, for which the </w:t>
      </w:r>
      <w:r w:rsidR="00C34D8A">
        <w:t>stochastic universal sampling</w:t>
      </w:r>
      <w:r>
        <w:t xml:space="preserve"> function was developed to tackle. In the </w:t>
      </w:r>
      <w:r w:rsidR="005B5EE8">
        <w:t>roulette wheel selection</w:t>
      </w:r>
      <w:r>
        <w:t xml:space="preserve">, there is a requirement for multiple spins of the wheel before a selected breeding pool can be compiled. </w:t>
      </w:r>
      <w:r w:rsidR="00CB4036" w:rsidRPr="005812FA">
        <w:t>Grefenstette</w:t>
      </w:r>
      <w:r w:rsidR="00CB4036">
        <w:t xml:space="preserve"> </w:t>
      </w:r>
      <w:r w:rsidR="00CB4036">
        <w:fldChar w:fldCharType="begin"/>
      </w:r>
      <w:r w:rsidR="00CB4036">
        <w:instrText xml:space="preserve"> ADDIN ZOTERO_ITEM CSL_CITATION {"citationID":"Tv6ZL2sV","properties":{"formattedCitation":"(Grefenstette, 2013)","plainCitation":"(Grefenstette, 2013)","dontUpdate":true,"noteIndex":0},"citationItems":[{"id":589,"uris":["http://zotero.org/users/7139034/items/9QDYKFA6"],"itemData":{"id":589,"type":"book","abstract":"First Published in 1987. Routledge is an imprint of Taylor &amp; Francis, an informa company.","ISBN":"978-1-134-98973-7","language":"en","note":"Google-Books-ID: MYJ_AAAAQBAJ","number-of-pages":"269","publisher":"Psychology Press","source":"Google Books","title":"Genetic Algorithms and their Applications: Proceedings of the Second International Conference on Genetic Algorithms","title-short":"Genetic Algorithms and their Applications","author":[{"family":"Grefenstette","given":"John J."}],"issued":{"date-parts":[["2013",8,21]]}}}],"schema":"https://github.com/citation-style-language/schema/raw/master/csl-citation.json"} </w:instrText>
      </w:r>
      <w:r w:rsidR="00CB4036">
        <w:fldChar w:fldCharType="separate"/>
      </w:r>
      <w:r w:rsidR="00CB4036" w:rsidRPr="005812FA">
        <w:t>(2013)</w:t>
      </w:r>
      <w:r w:rsidR="00CB4036">
        <w:fldChar w:fldCharType="end"/>
      </w:r>
      <w:r w:rsidR="00CB4036">
        <w:t xml:space="preserve"> described </w:t>
      </w:r>
      <w:r w:rsidR="00C34D8A">
        <w:rPr>
          <w:i/>
          <w:iCs/>
        </w:rPr>
        <w:t>s</w:t>
      </w:r>
      <w:r w:rsidR="00CB4036" w:rsidRPr="00CB4036">
        <w:rPr>
          <w:i/>
          <w:iCs/>
        </w:rPr>
        <w:t xml:space="preserve">tochastic </w:t>
      </w:r>
      <w:r w:rsidR="00C34D8A">
        <w:rPr>
          <w:i/>
          <w:iCs/>
        </w:rPr>
        <w:t>u</w:t>
      </w:r>
      <w:r w:rsidR="00CB4036" w:rsidRPr="00CB4036">
        <w:rPr>
          <w:i/>
          <w:iCs/>
        </w:rPr>
        <w:t xml:space="preserve">niversal </w:t>
      </w:r>
      <w:r w:rsidR="00C34D8A">
        <w:rPr>
          <w:i/>
          <w:iCs/>
        </w:rPr>
        <w:t>s</w:t>
      </w:r>
      <w:r w:rsidR="00CB4036" w:rsidRPr="00CB4036">
        <w:rPr>
          <w:i/>
          <w:iCs/>
        </w:rPr>
        <w:t>ampling</w:t>
      </w:r>
      <w:r w:rsidR="00CB4036">
        <w:t xml:space="preserve"> as a </w:t>
      </w:r>
      <m:oMath>
        <m:r>
          <w:rPr>
            <w:rFonts w:ascii="Cambria Math" w:hAnsi="Cambria Math"/>
          </w:rPr>
          <m:t>O(N)</m:t>
        </m:r>
      </m:oMath>
      <w:r w:rsidR="00CB4036">
        <w:t xml:space="preserve"> sampling algorithm that can </w:t>
      </w:r>
      <w:r w:rsidR="00CB4036">
        <w:lastRenderedPageBreak/>
        <w:t xml:space="preserve">achieve </w:t>
      </w:r>
      <m:oMath>
        <m:r>
          <w:rPr>
            <w:rFonts w:ascii="Cambria Math" w:hAnsi="Cambria Math"/>
          </w:rPr>
          <m:t>N</m:t>
        </m:r>
      </m:oMath>
      <w:r w:rsidR="00CB4036">
        <w:t xml:space="preserve"> samples in a single traversal. It</w:t>
      </w:r>
      <w:r>
        <w:t xml:space="preserve"> works the </w:t>
      </w:r>
      <w:r w:rsidR="00CB4036">
        <w:t>similar</w:t>
      </w:r>
      <w:r>
        <w:t xml:space="preserve"> </w:t>
      </w:r>
      <w:r w:rsidR="00CB4036">
        <w:t>to</w:t>
      </w:r>
      <w:r>
        <w:t xml:space="preserve"> </w:t>
      </w:r>
      <w:r w:rsidR="00C34D8A">
        <w:rPr>
          <w:i/>
          <w:iCs/>
        </w:rPr>
        <w:t>r</w:t>
      </w:r>
      <w:r w:rsidR="006A6B8D" w:rsidRPr="006A6B8D">
        <w:rPr>
          <w:i/>
          <w:iCs/>
        </w:rPr>
        <w:t xml:space="preserve">oulette </w:t>
      </w:r>
      <w:r w:rsidR="00C34D8A">
        <w:rPr>
          <w:i/>
          <w:iCs/>
        </w:rPr>
        <w:t>w</w:t>
      </w:r>
      <w:r w:rsidR="006A6B8D" w:rsidRPr="006A6B8D">
        <w:rPr>
          <w:i/>
          <w:iCs/>
        </w:rPr>
        <w:t xml:space="preserve">heel </w:t>
      </w:r>
      <w:r w:rsidR="00C34D8A">
        <w:rPr>
          <w:i/>
          <w:iCs/>
        </w:rPr>
        <w:t>s</w:t>
      </w:r>
      <w:r w:rsidR="006A6B8D" w:rsidRPr="006A6B8D">
        <w:rPr>
          <w:i/>
          <w:iCs/>
        </w:rPr>
        <w:t>ampling</w:t>
      </w:r>
      <w:r>
        <w:t xml:space="preserve"> but, by having multiple selection pointers </w:t>
      </w:r>
      <w:r w:rsidRPr="00D971DB">
        <w:t>evenly</w:t>
      </w:r>
      <w:r>
        <w:t xml:space="preserve"> spaced around the wheel, </w:t>
      </w:r>
      <w:r w:rsidR="001B0086">
        <w:t>multiple</w:t>
      </w:r>
      <w:r>
        <w:t xml:space="preserve"> members can be selected simultaneously </w:t>
      </w:r>
      <w:r w:rsidR="0099796A">
        <w:t>leading to</w:t>
      </w:r>
      <w:r>
        <w:t xml:space="preserve"> significantly fewer </w:t>
      </w:r>
      <w:r w:rsidR="005812FA">
        <w:t xml:space="preserve">or even a single </w:t>
      </w:r>
      <w:r>
        <w:t>spin</w:t>
      </w:r>
      <w:r w:rsidR="005812FA">
        <w:t xml:space="preserve">. </w:t>
      </w:r>
      <w:r w:rsidR="00CC4348">
        <w:t xml:space="preserve">This technique is depicted in Figure </w:t>
      </w:r>
      <w:r w:rsidR="00B3566E">
        <w:t>7</w:t>
      </w:r>
      <w:r w:rsidR="00CC4348">
        <w:t>.</w:t>
      </w:r>
    </w:p>
    <w:p w14:paraId="7BEFE19D" w14:textId="77777777" w:rsidR="009F6C0B" w:rsidRDefault="009F6C0B" w:rsidP="008C1396"/>
    <w:p w14:paraId="0D46CA03" w14:textId="77777777" w:rsidR="00582F62" w:rsidRDefault="00582F62" w:rsidP="00582F62">
      <w:pPr>
        <w:keepNext/>
        <w:jc w:val="center"/>
      </w:pPr>
      <w:r>
        <w:rPr>
          <w:noProof/>
        </w:rPr>
        <w:drawing>
          <wp:inline distT="0" distB="0" distL="0" distR="0" wp14:anchorId="2F50B391" wp14:editId="46057D05">
            <wp:extent cx="3533775" cy="2714864"/>
            <wp:effectExtent l="0" t="0" r="0" b="9525"/>
            <wp:docPr id="10" name="Picture 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50866" cy="2727994"/>
                    </a:xfrm>
                    <a:prstGeom prst="rect">
                      <a:avLst/>
                    </a:prstGeom>
                    <a:noFill/>
                    <a:ln>
                      <a:noFill/>
                    </a:ln>
                  </pic:spPr>
                </pic:pic>
              </a:graphicData>
            </a:graphic>
          </wp:inline>
        </w:drawing>
      </w:r>
    </w:p>
    <w:p w14:paraId="42543545" w14:textId="572CF6EA" w:rsidR="00582F62" w:rsidRPr="00364F84" w:rsidRDefault="00582F62" w:rsidP="00582F62">
      <w:pPr>
        <w:pStyle w:val="Caption"/>
        <w:jc w:val="center"/>
        <w:rPr>
          <w:b w:val="0"/>
          <w:bCs/>
        </w:rPr>
      </w:pPr>
      <w:bookmarkStart w:id="41" w:name="_Toc106240083"/>
      <w:r w:rsidRPr="00364F84">
        <w:rPr>
          <w:b w:val="0"/>
          <w:bCs/>
        </w:rPr>
        <w:t xml:space="preserve">Figure </w:t>
      </w:r>
      <w:r w:rsidRPr="00364F84">
        <w:rPr>
          <w:b w:val="0"/>
          <w:bCs/>
        </w:rPr>
        <w:fldChar w:fldCharType="begin"/>
      </w:r>
      <w:r w:rsidRPr="00364F84">
        <w:rPr>
          <w:b w:val="0"/>
          <w:bCs/>
        </w:rPr>
        <w:instrText xml:space="preserve"> SEQ Figure \* ARABIC </w:instrText>
      </w:r>
      <w:r w:rsidRPr="00364F84">
        <w:rPr>
          <w:b w:val="0"/>
          <w:bCs/>
        </w:rPr>
        <w:fldChar w:fldCharType="separate"/>
      </w:r>
      <w:r w:rsidR="00362057">
        <w:rPr>
          <w:b w:val="0"/>
          <w:bCs/>
          <w:noProof/>
        </w:rPr>
        <w:t>7</w:t>
      </w:r>
      <w:r w:rsidRPr="00364F84">
        <w:rPr>
          <w:b w:val="0"/>
          <w:bCs/>
        </w:rPr>
        <w:fldChar w:fldCharType="end"/>
      </w:r>
      <w:r w:rsidRPr="00364F84">
        <w:rPr>
          <w:b w:val="0"/>
          <w:bCs/>
        </w:rPr>
        <w:t>: Stochastic Universal Sampling</w:t>
      </w:r>
      <w:bookmarkEnd w:id="41"/>
    </w:p>
    <w:p w14:paraId="3CD97ACC" w14:textId="77777777" w:rsidR="008C1396" w:rsidRPr="008C1396" w:rsidRDefault="008C1396" w:rsidP="008C1396">
      <w:pPr>
        <w:pStyle w:val="content"/>
      </w:pPr>
    </w:p>
    <w:p w14:paraId="5079777E" w14:textId="26DDFFD6" w:rsidR="002B5F71" w:rsidRDefault="002B5F71" w:rsidP="002B5F71">
      <w:pPr>
        <w:pStyle w:val="content"/>
      </w:pPr>
    </w:p>
    <w:p w14:paraId="2DAC752F" w14:textId="31491A33" w:rsidR="00DF5766" w:rsidRDefault="00DF5766" w:rsidP="00CF6381">
      <w:pPr>
        <w:pStyle w:val="Heading4"/>
      </w:pPr>
      <w:r>
        <w:t>Rank</w:t>
      </w:r>
      <w:r w:rsidR="000F4090">
        <w:t>-</w:t>
      </w:r>
      <w:r>
        <w:t>Based Sampling</w:t>
      </w:r>
    </w:p>
    <w:p w14:paraId="287957FF" w14:textId="6A1EEF6B" w:rsidR="00C92684" w:rsidRDefault="00582F62" w:rsidP="00582F62">
      <w:r>
        <w:t xml:space="preserve">Another problem noted with the </w:t>
      </w:r>
      <w:r w:rsidR="004648F5" w:rsidRPr="00C34D8A">
        <w:rPr>
          <w:i/>
          <w:iCs/>
        </w:rPr>
        <w:t xml:space="preserve">roulette wheel </w:t>
      </w:r>
      <w:r w:rsidR="00C34D8A" w:rsidRPr="00C34D8A">
        <w:rPr>
          <w:i/>
          <w:iCs/>
        </w:rPr>
        <w:t>sampling</w:t>
      </w:r>
      <w:r w:rsidR="004648F5">
        <w:t xml:space="preserve"> </w:t>
      </w:r>
      <w:r>
        <w:t>technique was its</w:t>
      </w:r>
      <w:r w:rsidR="00377201">
        <w:t xml:space="preserve"> selection pressure </w:t>
      </w:r>
      <w:r>
        <w:t>which was arguably too high</w:t>
      </w:r>
      <w:r w:rsidR="008946FE">
        <w:t xml:space="preserve"> </w:t>
      </w:r>
      <w:r w:rsidR="008946FE">
        <w:fldChar w:fldCharType="begin"/>
      </w:r>
      <w:r w:rsidR="008946FE">
        <w:instrText xml:space="preserve"> ADDIN ZOTERO_ITEM CSL_CITATION {"citationID":"2Ja5itZT","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8946FE">
        <w:fldChar w:fldCharType="separate"/>
      </w:r>
      <w:r w:rsidR="008946FE" w:rsidRPr="008946FE">
        <w:t>(Razali &amp; Geraghty, 2011)</w:t>
      </w:r>
      <w:r w:rsidR="008946FE">
        <w:fldChar w:fldCharType="end"/>
      </w:r>
      <w:r>
        <w:t xml:space="preserve">. As seen in </w:t>
      </w:r>
      <w:r w:rsidRPr="00183DD1">
        <w:t xml:space="preserve">Figures </w:t>
      </w:r>
      <w:r w:rsidR="00291639">
        <w:t>5</w:t>
      </w:r>
      <w:r w:rsidRPr="00183DD1">
        <w:t xml:space="preserve"> and </w:t>
      </w:r>
      <w:r w:rsidR="00291639">
        <w:t>6</w:t>
      </w:r>
      <w:r>
        <w:t xml:space="preserve">, because of the great scores found with individuals A and B when compared to the others, they were assigned portions that nearly dominate the entire wheel, leaving little room for selection chances for the other individuals. The goal of </w:t>
      </w:r>
      <w:r w:rsidR="00C34D8A" w:rsidRPr="00C34D8A">
        <w:rPr>
          <w:i/>
          <w:iCs/>
        </w:rPr>
        <w:t>rank</w:t>
      </w:r>
      <w:r w:rsidR="000F4090">
        <w:rPr>
          <w:i/>
          <w:iCs/>
        </w:rPr>
        <w:t>-</w:t>
      </w:r>
      <w:r w:rsidR="00C34D8A" w:rsidRPr="00C34D8A">
        <w:rPr>
          <w:i/>
          <w:iCs/>
        </w:rPr>
        <w:t>based sampling</w:t>
      </w:r>
      <w:r>
        <w:t xml:space="preserve"> (also known as Linear Rank Selection)</w:t>
      </w:r>
      <w:r w:rsidR="008C6793">
        <w:t xml:space="preserve"> </w:t>
      </w:r>
      <w:r w:rsidR="008C6793">
        <w:fldChar w:fldCharType="begin"/>
      </w:r>
      <w:r w:rsidR="008C6793">
        <w:instrText xml:space="preserve"> ADDIN ZOTERO_ITEM CSL_CITATION {"citationID":"gGg6zllt","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C6793">
        <w:fldChar w:fldCharType="separate"/>
      </w:r>
      <w:r w:rsidR="008C6793" w:rsidRPr="008C6793">
        <w:t>(Mirjalili, 2019a)</w:t>
      </w:r>
      <w:r w:rsidR="008C6793">
        <w:fldChar w:fldCharType="end"/>
      </w:r>
      <w:r>
        <w:t xml:space="preserve"> is to tackle this by performing the allotment proportional to each individual’s ‘rank’ rather than their evaluation score directly. Using their evaluation scores, all members of the population are ranked from 1</w:t>
      </w:r>
      <w:r w:rsidRPr="00277243">
        <w:rPr>
          <w:vertAlign w:val="superscript"/>
        </w:rPr>
        <w:t>st</w:t>
      </w:r>
      <w:r>
        <w:t xml:space="preserve"> till N</w:t>
      </w:r>
      <w:r w:rsidRPr="00277243">
        <w:rPr>
          <w:vertAlign w:val="superscript"/>
        </w:rPr>
        <w:t>th</w:t>
      </w:r>
      <w:r>
        <w:t xml:space="preserve"> and then fitness is distributed using those assigned ranks, presenting a more evenly distributed wheel to select from.</w:t>
      </w:r>
      <w:r w:rsidR="00F00993">
        <w:t xml:space="preserve"> In this case, </w:t>
      </w:r>
      <w:r w:rsidR="00F00993" w:rsidRPr="00183DD1">
        <w:t xml:space="preserve">Equations </w:t>
      </w:r>
      <w:r w:rsidR="00990A0C">
        <w:t>6</w:t>
      </w:r>
      <w:r w:rsidR="00F00993" w:rsidRPr="00183DD1">
        <w:t xml:space="preserve"> and </w:t>
      </w:r>
      <w:r w:rsidR="00990A0C">
        <w:t>7</w:t>
      </w:r>
      <w:r w:rsidR="00F00993">
        <w:t xml:space="preserve"> can be used on the member’s rank</w:t>
      </w:r>
      <w:r w:rsidR="00E467C2">
        <w:t>, rather than their evaluation score,</w:t>
      </w:r>
      <w:r w:rsidR="00F00993">
        <w:t xml:space="preserve"> to convert it to </w:t>
      </w:r>
      <w:r w:rsidR="005A63CE">
        <w:t>a</w:t>
      </w:r>
      <w:r w:rsidR="00F00993">
        <w:t xml:space="preserve"> fitness</w:t>
      </w:r>
      <w:r w:rsidR="005A63CE">
        <w:t xml:space="preserve"> score</w:t>
      </w:r>
      <w:r w:rsidR="00F00993">
        <w:t>.</w:t>
      </w:r>
      <w:r w:rsidR="00183DD1">
        <w:t xml:space="preserve"> Figure </w:t>
      </w:r>
      <w:r w:rsidR="00A8069D">
        <w:t>8</w:t>
      </w:r>
      <w:r w:rsidR="00183DD1">
        <w:t xml:space="preserve"> demonstrates the new </w:t>
      </w:r>
      <w:r w:rsidR="00EF6EE1">
        <w:t>proportions given</w:t>
      </w:r>
      <w:r w:rsidR="00183DD1">
        <w:t xml:space="preserve"> when rank based wheel allocation is used.</w:t>
      </w:r>
    </w:p>
    <w:p w14:paraId="4A813DFF" w14:textId="193AB18B" w:rsidR="009F6C0B" w:rsidRDefault="009F6C0B" w:rsidP="00582F62"/>
    <w:p w14:paraId="7BB9EED2" w14:textId="77777777" w:rsidR="00A34EC8" w:rsidRDefault="00A34EC8" w:rsidP="00582F62"/>
    <w:p w14:paraId="73363EE5" w14:textId="77777777" w:rsidR="00582F62" w:rsidRDefault="00582F62" w:rsidP="00582F62">
      <w:pPr>
        <w:keepNext/>
        <w:jc w:val="center"/>
      </w:pPr>
      <w:r>
        <w:rPr>
          <w:noProof/>
        </w:rPr>
        <w:drawing>
          <wp:inline distT="0" distB="0" distL="0" distR="0" wp14:anchorId="18BFF25D" wp14:editId="2F1651DA">
            <wp:extent cx="3801253" cy="2647979"/>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801253" cy="2647979"/>
                    </a:xfrm>
                    <a:prstGeom prst="rect">
                      <a:avLst/>
                    </a:prstGeom>
                    <a:noFill/>
                    <a:ln>
                      <a:noFill/>
                    </a:ln>
                  </pic:spPr>
                </pic:pic>
              </a:graphicData>
            </a:graphic>
          </wp:inline>
        </w:drawing>
      </w:r>
    </w:p>
    <w:p w14:paraId="0805083A" w14:textId="728EE073" w:rsidR="00582F62" w:rsidRPr="00364F84" w:rsidRDefault="00582F62" w:rsidP="00582F62">
      <w:pPr>
        <w:pStyle w:val="Caption"/>
        <w:jc w:val="center"/>
        <w:rPr>
          <w:b w:val="0"/>
          <w:bCs/>
        </w:rPr>
      </w:pPr>
      <w:bookmarkStart w:id="42" w:name="_Toc106240084"/>
      <w:r w:rsidRPr="00364F84">
        <w:rPr>
          <w:b w:val="0"/>
          <w:bCs/>
        </w:rPr>
        <w:t xml:space="preserve">Figure </w:t>
      </w:r>
      <w:r w:rsidRPr="00364F84">
        <w:rPr>
          <w:b w:val="0"/>
          <w:bCs/>
        </w:rPr>
        <w:fldChar w:fldCharType="begin"/>
      </w:r>
      <w:r w:rsidRPr="00364F84">
        <w:rPr>
          <w:b w:val="0"/>
          <w:bCs/>
        </w:rPr>
        <w:instrText xml:space="preserve"> SEQ Figure \* ARABIC </w:instrText>
      </w:r>
      <w:r w:rsidRPr="00364F84">
        <w:rPr>
          <w:b w:val="0"/>
          <w:bCs/>
        </w:rPr>
        <w:fldChar w:fldCharType="separate"/>
      </w:r>
      <w:r w:rsidR="00362057">
        <w:rPr>
          <w:b w:val="0"/>
          <w:bCs/>
          <w:noProof/>
        </w:rPr>
        <w:t>8</w:t>
      </w:r>
      <w:r w:rsidRPr="00364F84">
        <w:rPr>
          <w:b w:val="0"/>
          <w:bCs/>
        </w:rPr>
        <w:fldChar w:fldCharType="end"/>
      </w:r>
      <w:r w:rsidRPr="00364F84">
        <w:rPr>
          <w:b w:val="0"/>
          <w:bCs/>
        </w:rPr>
        <w:t>:</w:t>
      </w:r>
      <w:r w:rsidR="005E1267" w:rsidRPr="00364F84">
        <w:rPr>
          <w:b w:val="0"/>
          <w:bCs/>
        </w:rPr>
        <w:t xml:space="preserve"> </w:t>
      </w:r>
      <w:r w:rsidRPr="00364F84">
        <w:rPr>
          <w:b w:val="0"/>
          <w:bCs/>
        </w:rPr>
        <w:t>Rank</w:t>
      </w:r>
      <w:r w:rsidR="000F4090" w:rsidRPr="00364F84">
        <w:rPr>
          <w:b w:val="0"/>
          <w:bCs/>
        </w:rPr>
        <w:t>-</w:t>
      </w:r>
      <w:r w:rsidRPr="00364F84">
        <w:rPr>
          <w:b w:val="0"/>
          <w:bCs/>
        </w:rPr>
        <w:t>Based Sampling</w:t>
      </w:r>
      <w:bookmarkEnd w:id="42"/>
    </w:p>
    <w:p w14:paraId="2C35677E" w14:textId="270BD983" w:rsidR="00DF5766" w:rsidRDefault="00DF5766" w:rsidP="002B5F71">
      <w:pPr>
        <w:pStyle w:val="content"/>
      </w:pPr>
    </w:p>
    <w:p w14:paraId="0CA44DBC" w14:textId="77777777" w:rsidR="00A34EC8" w:rsidRDefault="00A34EC8" w:rsidP="002B5F71">
      <w:pPr>
        <w:pStyle w:val="content"/>
      </w:pPr>
    </w:p>
    <w:p w14:paraId="2674C893" w14:textId="07A61398" w:rsidR="00DF5766" w:rsidRPr="00FE0334" w:rsidRDefault="00092F84" w:rsidP="00CF6381">
      <w:pPr>
        <w:pStyle w:val="Heading4"/>
      </w:pPr>
      <w:r w:rsidRPr="00FE0334">
        <w:t>Tournament Sampling</w:t>
      </w:r>
    </w:p>
    <w:p w14:paraId="56DAA807" w14:textId="3CFB404A" w:rsidR="002252DA" w:rsidRDefault="002D47C8" w:rsidP="002252DA">
      <w:r>
        <w:t xml:space="preserve">Unlike the variations mentioned above which followed the pattern of the </w:t>
      </w:r>
      <w:r w:rsidR="00C34D8A" w:rsidRPr="008700AA">
        <w:t>roulette wheel selection</w:t>
      </w:r>
      <w:r>
        <w:t xml:space="preserve">, </w:t>
      </w:r>
      <w:r w:rsidR="00C34D8A">
        <w:t>tournament sampling</w:t>
      </w:r>
      <w:r>
        <w:t xml:space="preserve"> uses a completely different mechanism for selecting a mating pool for breeding. In the </w:t>
      </w:r>
      <w:r w:rsidR="00C34D8A">
        <w:t>tournament sampling</w:t>
      </w:r>
      <w:r>
        <w:t xml:space="preserve">, pairs of individuals, each chosen randomly from the population, are put against each other in a </w:t>
      </w:r>
      <w:r w:rsidR="00DB0C33">
        <w:t>tournament</w:t>
      </w:r>
      <w:r w:rsidR="00D83121">
        <w:t>. T</w:t>
      </w:r>
      <w:r>
        <w:t xml:space="preserve">he </w:t>
      </w:r>
      <w:r w:rsidR="00DB0C33">
        <w:t xml:space="preserve">deterministically selected </w:t>
      </w:r>
      <w:r>
        <w:t>winner</w:t>
      </w:r>
      <w:r w:rsidR="00DB0C33">
        <w:t xml:space="preserve"> of that tournament</w:t>
      </w:r>
      <w:r>
        <w:t xml:space="preserve"> is then copied directly into the mating pool for breeding. The winner of a competition is selected by comparing the evaluated scores of each member's proposed route</w:t>
      </w:r>
      <w:r w:rsidR="00DB0C33">
        <w:t xml:space="preserve"> </w:t>
      </w:r>
      <w:r w:rsidR="00DB0C33">
        <w:fldChar w:fldCharType="begin"/>
      </w:r>
      <w:r w:rsidR="00DB0C33">
        <w:instrText xml:space="preserve"> ADDIN ZOTERO_ITEM CSL_CITATION {"citationID":"AkBhhNwM","properties":{"formattedCitation":"(Back et al., 2000)","plainCitation":"(Back et al., 2000)","noteIndex":0},"citationItems":[{"id":591,"uris":["http://zotero.org/users/7139034/items/W6HUMLMR"],"itemData":{"id":591,"type":"book","abstract":"The field of evolutionary computation is expanding dramatically, fueled by the vast investment that reflects the value of applying its techniques. Culling material from the Handbook of Evolutionary Computation, Evolutionary Computation 1: Basic Algorithms and Operators contains up-to-date information on algorithms and operators used in evolutionary computing. This volume discusses the basic ideas that underlie the main paradigms of evolutionary algorithms, evolution strategies, evolutionary programming, and genetic programming. It is intended to be used by individual researchers, teachers, and students working and studying in this expanding field.","ISBN":"978-0-7503-0664-5","language":"en","note":"Google-Books-ID: 4HMYCq9US78C","number-of-pages":"374","publisher":"CRC Press","source":"Google Books","title":"Evolutionary Computation 1: Basic Algorithms and Operators","title-short":"Evolutionary Computation 1","author":[{"family":"Back","given":"Thomas"},{"family":"Fogel","given":"D. B."},{"family":"Michalewicz","given":"Z."}],"issued":{"date-parts":[["2000",1,1]]}}}],"schema":"https://github.com/citation-style-language/schema/raw/master/csl-citation.json"} </w:instrText>
      </w:r>
      <w:r w:rsidR="00DB0C33">
        <w:fldChar w:fldCharType="separate"/>
      </w:r>
      <w:r w:rsidR="00DB0C33" w:rsidRPr="00DB0C33">
        <w:t>(Back et al., 2000)</w:t>
      </w:r>
      <w:r w:rsidR="00DB0C33">
        <w:fldChar w:fldCharType="end"/>
      </w:r>
      <w:r>
        <w:t xml:space="preserve">. </w:t>
      </w:r>
      <w:r w:rsidR="002D71D1">
        <w:t xml:space="preserve">Although benefits have been found with </w:t>
      </w:r>
      <w:r w:rsidR="00C34D8A">
        <w:t>tournament sampling</w:t>
      </w:r>
      <w:r w:rsidR="00436577">
        <w:t xml:space="preserve"> when used on small problem sets</w:t>
      </w:r>
      <w:r w:rsidR="002D71D1">
        <w:t xml:space="preserve"> </w:t>
      </w:r>
      <w:r w:rsidR="002D71D1">
        <w:fldChar w:fldCharType="begin"/>
      </w:r>
      <w:r w:rsidR="002D71D1">
        <w:instrText xml:space="preserve"> ADDIN ZOTERO_ITEM CSL_CITATION {"citationID":"7b4XfB4y","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2D71D1">
        <w:fldChar w:fldCharType="separate"/>
      </w:r>
      <w:r w:rsidR="002D71D1" w:rsidRPr="002D71D1">
        <w:t>(Razali &amp; Geraghty, 2011)</w:t>
      </w:r>
      <w:r w:rsidR="002D71D1">
        <w:fldChar w:fldCharType="end"/>
      </w:r>
      <w:r w:rsidR="002D71D1">
        <w:t xml:space="preserve">, </w:t>
      </w:r>
      <w:r>
        <w:t xml:space="preserve">it has been highlighted that </w:t>
      </w:r>
      <w:r w:rsidR="00C34D8A">
        <w:t>tournament sampling</w:t>
      </w:r>
      <w:r>
        <w:t xml:space="preserve"> also runs into a similar problem as the </w:t>
      </w:r>
      <w:r w:rsidR="004648F5">
        <w:t>roulette wheel selection</w:t>
      </w:r>
      <w:r>
        <w:t>: that its</w:t>
      </w:r>
      <w:r w:rsidR="00EE4FBF">
        <w:t>’</w:t>
      </w:r>
      <w:r w:rsidR="00982351">
        <w:t xml:space="preserve"> </w:t>
      </w:r>
      <w:r w:rsidR="00377201">
        <w:t xml:space="preserve">selection pressure </w:t>
      </w:r>
      <w:r>
        <w:t>is too high. D</w:t>
      </w:r>
      <w:r w:rsidR="00F9508B">
        <w:t xml:space="preserve">ifferent techniques </w:t>
      </w:r>
      <w:r>
        <w:t xml:space="preserve">have been tested </w:t>
      </w:r>
      <w:r w:rsidR="00974FC2">
        <w:t xml:space="preserve">over the years </w:t>
      </w:r>
      <w:r>
        <w:t xml:space="preserve">to try to remedy that. For example, </w:t>
      </w:r>
      <w:r w:rsidRPr="00DC5B9A">
        <w:t>Miller &amp; Goldberg</w:t>
      </w:r>
      <w:r>
        <w:t xml:space="preserve">  </w:t>
      </w:r>
      <w:r>
        <w:fldChar w:fldCharType="begin"/>
      </w:r>
      <w:r>
        <w:instrText xml:space="preserve"> ADDIN ZOTERO_ITEM CSL_CITATION {"citationID":"QUc8JTQv","properties":{"formattedCitation":"(Miller &amp; Goldberg, 1995)","plainCitation":"(Miller &amp; Goldberg, 1995)","dontUpdate":true,"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DC5B9A">
        <w:t>(1995)</w:t>
      </w:r>
      <w:r>
        <w:fldChar w:fldCharType="end"/>
      </w:r>
      <w:r>
        <w:t xml:space="preserve"> experimented with the effects of noise in the </w:t>
      </w:r>
      <w:r w:rsidR="00C34D8A">
        <w:t>tournament sampling</w:t>
      </w:r>
      <w:r>
        <w:t xml:space="preserve"> applied to the scores of the members before each competition</w:t>
      </w:r>
      <w:r w:rsidR="00182479">
        <w:t xml:space="preserve"> in order to test their convergence approximation equations</w:t>
      </w:r>
      <w:r w:rsidR="00E467C2">
        <w:t>.</w:t>
      </w:r>
    </w:p>
    <w:p w14:paraId="3CDB72B0" w14:textId="1646E24B" w:rsidR="005B5EE8" w:rsidRDefault="005B5EE8" w:rsidP="002252DA"/>
    <w:p w14:paraId="3864052E" w14:textId="77777777" w:rsidR="00A34EC8" w:rsidRDefault="00A34EC8" w:rsidP="002252DA"/>
    <w:p w14:paraId="1D6CFE0B" w14:textId="16E3E346" w:rsidR="002252DA" w:rsidRDefault="00982351" w:rsidP="00CF6381">
      <w:pPr>
        <w:pStyle w:val="Heading3"/>
      </w:pPr>
      <w:bookmarkStart w:id="43" w:name="_Toc106240033"/>
      <w:r>
        <w:lastRenderedPageBreak/>
        <w:t xml:space="preserve">The </w:t>
      </w:r>
      <w:r w:rsidR="002252DA">
        <w:t>Breeding Operat</w:t>
      </w:r>
      <w:r>
        <w:t>or</w:t>
      </w:r>
      <w:r w:rsidR="002252DA">
        <w:t>: Crossover variants</w:t>
      </w:r>
      <w:bookmarkEnd w:id="43"/>
    </w:p>
    <w:p w14:paraId="3F02137E" w14:textId="2C13B4C2" w:rsidR="009F6C0B" w:rsidRDefault="00DE4879" w:rsidP="002252DA">
      <w:pPr>
        <w:pStyle w:val="content"/>
      </w:pPr>
      <w:r>
        <w:t xml:space="preserve">In the natural inspiration for the GA, chromosomes in the genes of a male and female are combined to produce the children’s chromosomes. The same technique is employed by the GA through the </w:t>
      </w:r>
      <w:r w:rsidRPr="00DE4879">
        <w:t>crossover operator</w:t>
      </w:r>
      <w:r>
        <w:t xml:space="preserve">. </w:t>
      </w:r>
      <w:r w:rsidR="002252DA">
        <w:t>Though not as fully</w:t>
      </w:r>
      <w:r w:rsidR="000F4090">
        <w:t>-</w:t>
      </w:r>
      <w:r w:rsidR="002252DA">
        <w:t>fledged as the variat</w:t>
      </w:r>
      <w:r w:rsidR="00062CEE">
        <w:t>ions</w:t>
      </w:r>
      <w:r w:rsidR="002252DA">
        <w:t xml:space="preserve"> found in </w:t>
      </w:r>
      <w:r w:rsidR="001408A7">
        <w:t>the previous section 2.3.2</w:t>
      </w:r>
      <w:r w:rsidR="002252DA">
        <w:t xml:space="preserve">, there exist some minor variations in the way </w:t>
      </w:r>
      <w:r>
        <w:t xml:space="preserve">genetic crossovers can be implemented in </w:t>
      </w:r>
      <w:r w:rsidR="002252DA">
        <w:t>the GA</w:t>
      </w:r>
      <w:r>
        <w:t xml:space="preserve">. </w:t>
      </w:r>
      <w:r w:rsidR="000713FB">
        <w:t>The two most common methods are</w:t>
      </w:r>
      <w:r w:rsidR="0068462A">
        <w:t xml:space="preserve"> the</w:t>
      </w:r>
      <w:r>
        <w:t xml:space="preserve"> </w:t>
      </w:r>
      <w:r w:rsidR="000713FB">
        <w:t>single</w:t>
      </w:r>
      <w:r w:rsidR="0068462A">
        <w:t>-</w:t>
      </w:r>
      <w:r w:rsidR="000713FB">
        <w:t xml:space="preserve"> and double-point</w:t>
      </w:r>
      <w:r>
        <w:t xml:space="preserve"> </w:t>
      </w:r>
      <w:r w:rsidR="00C955C5">
        <w:t>crossover</w:t>
      </w:r>
      <w:r w:rsidR="00227271">
        <w:t xml:space="preserve"> </w:t>
      </w:r>
      <w:r w:rsidR="0068462A">
        <w:t xml:space="preserve">techniques </w:t>
      </w:r>
      <w:r w:rsidR="00227271">
        <w:t xml:space="preserve">depicted in Figure </w:t>
      </w:r>
      <w:r w:rsidR="007855A9">
        <w:t>9</w:t>
      </w:r>
      <w:r w:rsidR="000713FB">
        <w:t xml:space="preserve">. In </w:t>
      </w:r>
      <w:r w:rsidR="00937E09">
        <w:t xml:space="preserve">the </w:t>
      </w:r>
      <w:r w:rsidR="000713FB">
        <w:t>single</w:t>
      </w:r>
      <w:r w:rsidR="000F4090">
        <w:t>-</w:t>
      </w:r>
      <w:r w:rsidR="000713FB">
        <w:t>point crossover</w:t>
      </w:r>
      <w:r w:rsidR="00937E09">
        <w:t xml:space="preserve"> technique</w:t>
      </w:r>
      <w:r w:rsidR="000713FB">
        <w:t>, a random swap point is chosen along the chromosomes of the 2 parents and their genetic code from that point onwards is swapped in order to create 2 children. Double</w:t>
      </w:r>
      <w:r w:rsidR="000F4090">
        <w:t>-</w:t>
      </w:r>
      <w:r w:rsidR="000713FB">
        <w:t xml:space="preserve">point crossover operates the same except </w:t>
      </w:r>
      <w:r w:rsidR="000F4090">
        <w:t xml:space="preserve">that </w:t>
      </w:r>
      <w:r w:rsidR="000713FB">
        <w:t xml:space="preserve">the genetic code between </w:t>
      </w:r>
      <w:r w:rsidR="000713FB" w:rsidRPr="009B4C71">
        <w:t>two</w:t>
      </w:r>
      <w:r w:rsidR="000713FB">
        <w:t xml:space="preserve"> points </w:t>
      </w:r>
      <w:r w:rsidR="000F4090">
        <w:t>is</w:t>
      </w:r>
      <w:r w:rsidR="000713FB">
        <w:t xml:space="preserve"> swapped.</w:t>
      </w:r>
      <w:r w:rsidR="00A970BD">
        <w:t xml:space="preserve"> Other example variations include Uniform </w:t>
      </w:r>
      <w:r w:rsidR="00062CEE">
        <w:t>C</w:t>
      </w:r>
      <w:r w:rsidR="00A970BD">
        <w:t xml:space="preserve">rossover, 3 </w:t>
      </w:r>
      <w:r w:rsidR="00062CEE">
        <w:t>P</w:t>
      </w:r>
      <w:r w:rsidR="00A970BD">
        <w:t xml:space="preserve">oint </w:t>
      </w:r>
      <w:r w:rsidR="00062CEE">
        <w:t>C</w:t>
      </w:r>
      <w:r w:rsidR="00A970BD">
        <w:t xml:space="preserve">rossover, and </w:t>
      </w:r>
      <w:r w:rsidR="00062CEE">
        <w:t>C</w:t>
      </w:r>
      <w:r w:rsidR="00A970BD">
        <w:t xml:space="preserve">ycle </w:t>
      </w:r>
      <w:r w:rsidR="00062CEE">
        <w:t>C</w:t>
      </w:r>
      <w:r w:rsidR="00A970BD">
        <w:t xml:space="preserve">rossover </w:t>
      </w:r>
      <w:r w:rsidR="00A970BD">
        <w:fldChar w:fldCharType="begin"/>
      </w:r>
      <w:r w:rsidR="00A970BD">
        <w:instrText xml:space="preserve"> ADDIN ZOTERO_ITEM CSL_CITATION {"citationID":"AuH7M1kq","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A970BD">
        <w:fldChar w:fldCharType="separate"/>
      </w:r>
      <w:r w:rsidR="00A970BD" w:rsidRPr="00A970BD">
        <w:t>(Mirjalili, 2019a)</w:t>
      </w:r>
      <w:r w:rsidR="00A970BD">
        <w:fldChar w:fldCharType="end"/>
      </w:r>
      <w:r w:rsidR="00A970BD">
        <w:t>.</w:t>
      </w:r>
    </w:p>
    <w:p w14:paraId="62F1D245" w14:textId="77777777" w:rsidR="009F6C0B" w:rsidRDefault="009F6C0B" w:rsidP="002252DA">
      <w:pPr>
        <w:pStyle w:val="content"/>
      </w:pPr>
    </w:p>
    <w:p w14:paraId="40C072D8" w14:textId="77777777" w:rsidR="00A970BD" w:rsidRDefault="00A970BD" w:rsidP="00A970BD">
      <w:pPr>
        <w:pStyle w:val="content"/>
        <w:keepNext/>
      </w:pPr>
      <w:r w:rsidRPr="00C52C55">
        <w:rPr>
          <w:noProof/>
        </w:rPr>
        <w:drawing>
          <wp:inline distT="0" distB="0" distL="0" distR="0" wp14:anchorId="4361B2DF" wp14:editId="1617E6FC">
            <wp:extent cx="5144218" cy="2314898"/>
            <wp:effectExtent l="0" t="0" r="0" b="952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7"/>
                    <a:stretch>
                      <a:fillRect/>
                    </a:stretch>
                  </pic:blipFill>
                  <pic:spPr>
                    <a:xfrm>
                      <a:off x="0" y="0"/>
                      <a:ext cx="5144218" cy="2314898"/>
                    </a:xfrm>
                    <a:prstGeom prst="rect">
                      <a:avLst/>
                    </a:prstGeom>
                  </pic:spPr>
                </pic:pic>
              </a:graphicData>
            </a:graphic>
          </wp:inline>
        </w:drawing>
      </w:r>
    </w:p>
    <w:p w14:paraId="78C1C8C0" w14:textId="242E9D9E" w:rsidR="00A970BD" w:rsidRPr="00695ED0" w:rsidRDefault="00A970BD" w:rsidP="00A970BD">
      <w:pPr>
        <w:pStyle w:val="Caption"/>
        <w:jc w:val="center"/>
        <w:rPr>
          <w:b w:val="0"/>
          <w:bCs/>
        </w:rPr>
      </w:pPr>
      <w:bookmarkStart w:id="44" w:name="_Toc106240085"/>
      <w:r w:rsidRPr="00695ED0">
        <w:rPr>
          <w:b w:val="0"/>
          <w:bCs/>
        </w:rPr>
        <w:t xml:space="preserve">Figure </w:t>
      </w:r>
      <w:r w:rsidRPr="00695ED0">
        <w:rPr>
          <w:b w:val="0"/>
          <w:bCs/>
        </w:rPr>
        <w:fldChar w:fldCharType="begin"/>
      </w:r>
      <w:r w:rsidRPr="00695ED0">
        <w:rPr>
          <w:b w:val="0"/>
          <w:bCs/>
        </w:rPr>
        <w:instrText xml:space="preserve"> SEQ Figure \* ARABIC </w:instrText>
      </w:r>
      <w:r w:rsidRPr="00695ED0">
        <w:rPr>
          <w:b w:val="0"/>
          <w:bCs/>
        </w:rPr>
        <w:fldChar w:fldCharType="separate"/>
      </w:r>
      <w:r w:rsidR="00362057">
        <w:rPr>
          <w:b w:val="0"/>
          <w:bCs/>
          <w:noProof/>
        </w:rPr>
        <w:t>9</w:t>
      </w:r>
      <w:r w:rsidRPr="00695ED0">
        <w:rPr>
          <w:b w:val="0"/>
          <w:bCs/>
        </w:rPr>
        <w:fldChar w:fldCharType="end"/>
      </w:r>
      <w:r w:rsidRPr="00695ED0">
        <w:rPr>
          <w:b w:val="0"/>
          <w:bCs/>
        </w:rPr>
        <w:t>: Crossover Operator</w:t>
      </w:r>
      <w:r w:rsidR="000F4090" w:rsidRPr="00695ED0">
        <w:rPr>
          <w:b w:val="0"/>
          <w:bCs/>
        </w:rPr>
        <w:t xml:space="preserve"> </w:t>
      </w:r>
      <w:r w:rsidR="000F4090" w:rsidRPr="00695ED0">
        <w:rPr>
          <w:b w:val="0"/>
          <w:bCs/>
        </w:rPr>
        <w:fldChar w:fldCharType="begin"/>
      </w:r>
      <w:r w:rsidR="004A40A6" w:rsidRPr="00695ED0">
        <w:rPr>
          <w:b w:val="0"/>
          <w:bCs/>
        </w:rPr>
        <w:instrText xml:space="preserve"> ADDIN ZOTERO_ITEM CSL_CITATION {"citationID":"LWanxHEU","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0F4090" w:rsidRPr="00695ED0">
        <w:rPr>
          <w:b w:val="0"/>
          <w:bCs/>
        </w:rPr>
        <w:fldChar w:fldCharType="separate"/>
      </w:r>
      <w:r w:rsidR="000F4090" w:rsidRPr="00695ED0">
        <w:rPr>
          <w:b w:val="0"/>
          <w:bCs/>
        </w:rPr>
        <w:t>(Mirjalili, 2019a)</w:t>
      </w:r>
      <w:bookmarkEnd w:id="44"/>
      <w:r w:rsidR="000F4090" w:rsidRPr="00695ED0">
        <w:rPr>
          <w:b w:val="0"/>
          <w:bCs/>
        </w:rPr>
        <w:fldChar w:fldCharType="end"/>
      </w:r>
    </w:p>
    <w:p w14:paraId="46403E18" w14:textId="77777777" w:rsidR="000F4090" w:rsidRDefault="000F4090" w:rsidP="00FA7FD1">
      <w:pPr>
        <w:pStyle w:val="content"/>
      </w:pPr>
    </w:p>
    <w:p w14:paraId="0F9B00FC" w14:textId="2B01AB2B" w:rsidR="009F2805" w:rsidRDefault="00286DAD" w:rsidP="00CF6381">
      <w:pPr>
        <w:pStyle w:val="Heading3"/>
      </w:pPr>
      <w:bookmarkStart w:id="45" w:name="_Toc106240034"/>
      <w:r>
        <w:t xml:space="preserve">Genetic Algorithm </w:t>
      </w:r>
      <w:r w:rsidR="009F2805">
        <w:t>Enhancers</w:t>
      </w:r>
      <w:bookmarkEnd w:id="45"/>
    </w:p>
    <w:p w14:paraId="63CEBB80" w14:textId="6208E449" w:rsidR="00642096" w:rsidRDefault="009F2805" w:rsidP="009F2805">
      <w:r>
        <w:t>Many extensions that layer over the basic GA operation to improve its functionality</w:t>
      </w:r>
      <w:r w:rsidRPr="0025017D">
        <w:t xml:space="preserve"> </w:t>
      </w:r>
      <w:r>
        <w:t xml:space="preserve">have been implemented such as assigning dominant and recessive genes, and the concept of niche and speciation. Two of the most popular ones in use today are </w:t>
      </w:r>
      <w:r w:rsidRPr="00D74BB6">
        <w:rPr>
          <w:i/>
          <w:iCs/>
        </w:rPr>
        <w:t>Elitism</w:t>
      </w:r>
      <w:r w:rsidR="00D74BB6">
        <w:t xml:space="preserve"> </w:t>
      </w:r>
      <w:r w:rsidR="00D74BB6">
        <w:fldChar w:fldCharType="begin"/>
      </w:r>
      <w:r w:rsidR="00D74BB6">
        <w:instrText xml:space="preserve"> ADDIN ZOTERO_ITEM CSL_CITATION {"citationID":"gNVCmu17","properties":{"formattedCitation":"(Ahn &amp; Ramakrishna, 2003)","plainCitation":"(Ahn &amp; Ramakrishna, 2003)","noteIndex":0},"citationItems":[{"id":624,"uris":["http://zotero.org/users/7139034/items/U3NXWMMX"],"itemData":{"id":624,"type":"article-journal","abstract":"This paper describes two elitism-based compact genetic algorithms (cGAs)-persistent elitist compact genetic algorithm (pe-cGA), and nonpersistent elitist compact genetic algorithm (ne-cGA). The aim is to design efficient cGAs by treating them as estimation of distribution algorithms (EDAs) for solving difficult optimization problems without compromising on memory and computation costs. The idea is to deal with issues connected with lack of memory by allowing a selection pressure that is high enough to offset the disruptive effect of uniform crossover. The pe-cGA finds a near optimal solution (i.e., a winner) that is maintained as long as other solutions generated from probability vectors are no better. The ne-cGA further improves the performance of the pe-cGA by avoiding strong elitism that may lead to premature convergence. It also maintains genetic diversity. This paper also proposes an analytic model for investigating convergence enhancement.","container-title":"IEEE Transactions on Evolutionary Computation","DOI":"10.1109/TEVC.2003.814633","ISSN":"1941-0026","issue":"4","note":"event: IEEE Transactions on Evolutionary Computation","page":"367-385","source":"IEEE Xplore","title":"Elitism-based compact genetic algorithms","volume":"7","author":[{"family":"Ahn","given":"Chang Wook"},{"family":"Ramakrishna","given":"R.S."}],"issued":{"date-parts":[["2003",8]]}}}],"schema":"https://github.com/citation-style-language/schema/raw/master/csl-citation.json"} </w:instrText>
      </w:r>
      <w:r w:rsidR="00D74BB6">
        <w:fldChar w:fldCharType="separate"/>
      </w:r>
      <w:r w:rsidR="00D74BB6" w:rsidRPr="00D74BB6">
        <w:t>(Ahn &amp; Ramakrishna, 2003)</w:t>
      </w:r>
      <w:r w:rsidR="00D74BB6">
        <w:fldChar w:fldCharType="end"/>
      </w:r>
      <w:r>
        <w:t xml:space="preserve"> and </w:t>
      </w:r>
      <w:r w:rsidRPr="00D74BB6">
        <w:rPr>
          <w:i/>
          <w:iCs/>
        </w:rPr>
        <w:t>Steady-State</w:t>
      </w:r>
      <w:r>
        <w:t xml:space="preserve"> </w:t>
      </w:r>
      <w:r>
        <w:fldChar w:fldCharType="begin"/>
      </w:r>
      <w:r w:rsidR="00D74BB6">
        <w:instrText xml:space="preserve"> ADDIN ZOTERO_ITEM CSL_CITATION {"citationID":"7RyuwcoV","properties":{"formattedCitation":"(Johnson &amp; Rahmat-Samii, 1997)","plainCitation":"(Johnson &amp; Rahmat-Samii, 1997)","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fldChar w:fldCharType="separate"/>
      </w:r>
      <w:r w:rsidR="00D74BB6" w:rsidRPr="00D74BB6">
        <w:t>(Johnson &amp; Rahmat-Samii, 1997)</w:t>
      </w:r>
      <w:r>
        <w:fldChar w:fldCharType="end"/>
      </w:r>
      <w:r>
        <w:t xml:space="preserve">. The natural inspiration for these ties back into the idea of ‘survival of the fittest in which fitter individuals are </w:t>
      </w:r>
      <w:r w:rsidRPr="00286DAD">
        <w:rPr>
          <w:i/>
          <w:iCs/>
        </w:rPr>
        <w:t>preserved</w:t>
      </w:r>
      <w:r>
        <w:t>, carrying on for longer than their weaker contemporaries.</w:t>
      </w:r>
    </w:p>
    <w:p w14:paraId="09CFA2E8" w14:textId="77777777" w:rsidR="00D74BB6" w:rsidRPr="00A41716" w:rsidRDefault="00D74BB6" w:rsidP="009F2805"/>
    <w:p w14:paraId="48A24CD3" w14:textId="77777777" w:rsidR="009F2805" w:rsidRDefault="009F2805" w:rsidP="00CF6381">
      <w:pPr>
        <w:pStyle w:val="Heading4"/>
      </w:pPr>
      <w:r>
        <w:lastRenderedPageBreak/>
        <w:t xml:space="preserve">Elitism </w:t>
      </w:r>
    </w:p>
    <w:p w14:paraId="156A0EBA" w14:textId="3977D509" w:rsidR="009F2805" w:rsidRDefault="009F2805" w:rsidP="009F2805">
      <w:r>
        <w:t xml:space="preserve">Due to the stochastic nature of the GA, it is possible for the next generation to have </w:t>
      </w:r>
      <w:r w:rsidR="000F4090">
        <w:t>the</w:t>
      </w:r>
      <w:r>
        <w:t xml:space="preserve"> best individual with lower fitness than the preceding generation’s best representative. Elitism is a technique, developed to address this concern, in which the fittest ‘elite percentage’ of a generation is retained into the next generation. In this experiment, when elitism is used, for each iteration, the members of the population are evaluated and ordered by their score. Then, the top-scoring group, whose size is decided by the elite percentage assigned for the operation, is kept intact while the others are replaced by their children</w:t>
      </w:r>
      <w:r w:rsidR="00B21806">
        <w:t xml:space="preserve"> </w:t>
      </w:r>
      <w:r w:rsidR="00B21806">
        <w:fldChar w:fldCharType="begin"/>
      </w:r>
      <w:r w:rsidR="00B21806">
        <w:instrText xml:space="preserve"> ADDIN ZOTERO_ITEM CSL_CITATION {"citationID":"yRgh2ZKB","properties":{"formattedCitation":"(Johnson &amp; Rahmat-Samii, 1997)","plainCitation":"(Johnson &amp; Rahmat-Samii, 1997)","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B21806">
        <w:fldChar w:fldCharType="separate"/>
      </w:r>
      <w:r w:rsidR="00B21806" w:rsidRPr="00B21806">
        <w:t>(Johnson &amp; Rahmat-Samii, 1997)</w:t>
      </w:r>
      <w:r w:rsidR="00B21806">
        <w:fldChar w:fldCharType="end"/>
      </w:r>
      <w:r>
        <w:t>.</w:t>
      </w:r>
    </w:p>
    <w:p w14:paraId="210EA539" w14:textId="77777777" w:rsidR="009F2805" w:rsidRPr="00317C55" w:rsidRDefault="009F2805" w:rsidP="009F2805"/>
    <w:p w14:paraId="20C3A168" w14:textId="1E6461D5" w:rsidR="009F2805" w:rsidRDefault="009F2805" w:rsidP="00CF6381">
      <w:pPr>
        <w:pStyle w:val="Heading4"/>
      </w:pPr>
      <w:r>
        <w:t>Steady-State</w:t>
      </w:r>
    </w:p>
    <w:p w14:paraId="161797E7" w14:textId="2528C620" w:rsidR="009F2805" w:rsidRPr="009F2805" w:rsidRDefault="009F2805" w:rsidP="008E5FB7">
      <w:r>
        <w:t xml:space="preserve">This function </w:t>
      </w:r>
      <w:r w:rsidR="00D109B4">
        <w:t xml:space="preserve">takes the elitist approach even further and </w:t>
      </w:r>
      <w:r>
        <w:t xml:space="preserve">can be thought of as the overlapping of generations. </w:t>
      </w:r>
      <w:r w:rsidR="004673A0">
        <w:t xml:space="preserve">In </w:t>
      </w:r>
      <w:r w:rsidR="00286DAD">
        <w:t xml:space="preserve">the steady-state </w:t>
      </w:r>
      <w:r w:rsidR="00C3334F">
        <w:t>mechanism</w:t>
      </w:r>
      <w:r w:rsidR="004673A0">
        <w:t>, when offspring are made, rather than replacing their parents, they replace the members of the population that are the lowest in fitness</w:t>
      </w:r>
      <w:r>
        <w:t xml:space="preserve">. </w:t>
      </w:r>
      <w:r w:rsidR="004673A0">
        <w:t xml:space="preserve">“The result is a more aggressive search that in practice is often quite </w:t>
      </w:r>
      <w:r w:rsidR="00D74BB6">
        <w:t>e</w:t>
      </w:r>
      <w:r w:rsidR="004673A0">
        <w:t xml:space="preserve">ffective” </w:t>
      </w:r>
      <w:r w:rsidR="004673A0">
        <w:fldChar w:fldCharType="begin"/>
      </w:r>
      <w:r w:rsidR="004673A0">
        <w:instrText xml:space="preserve"> ADDIN ZOTERO_ITEM CSL_CITATION {"citationID":"G8kLDvMy","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4673A0">
        <w:fldChar w:fldCharType="separate"/>
      </w:r>
      <w:r w:rsidR="004673A0" w:rsidRPr="004673A0">
        <w:t>(Whitley, 1994)</w:t>
      </w:r>
      <w:r w:rsidR="004673A0">
        <w:fldChar w:fldCharType="end"/>
      </w:r>
      <w:r>
        <w:t xml:space="preserve">. There are a few methods of implementing </w:t>
      </w:r>
      <w:r w:rsidR="00C3334F">
        <w:t xml:space="preserve">the </w:t>
      </w:r>
      <w:r w:rsidR="00286DAD">
        <w:t>steady-state</w:t>
      </w:r>
      <w:r w:rsidR="00C3334F">
        <w:t xml:space="preserve"> function</w:t>
      </w:r>
      <w:r>
        <w:t>. One method is by storing the new child generation in a separate list and</w:t>
      </w:r>
      <w:r w:rsidR="00C3334F">
        <w:t xml:space="preserve"> then copying over by</w:t>
      </w:r>
      <w:r>
        <w:t xml:space="preserve"> overriding selected </w:t>
      </w:r>
      <w:r w:rsidR="00C3334F">
        <w:t xml:space="preserve">weaker </w:t>
      </w:r>
      <w:r>
        <w:t>parents</w:t>
      </w:r>
      <w:r w:rsidR="00C3334F">
        <w:t xml:space="preserve"> with the fitter children</w:t>
      </w:r>
      <w:r>
        <w:t xml:space="preserve">. Another method is by appending the children to the end of the parent's list, temporarily creating an enlarged population size. Then, using </w:t>
      </w:r>
      <w:r w:rsidR="00642096">
        <w:t>their evaluation scores</w:t>
      </w:r>
      <w:r>
        <w:t xml:space="preserve">, </w:t>
      </w:r>
      <w:r w:rsidR="00642096">
        <w:t xml:space="preserve">weaker </w:t>
      </w:r>
      <w:r>
        <w:t xml:space="preserve">members </w:t>
      </w:r>
      <w:r w:rsidR="00642096">
        <w:t xml:space="preserve">of this extended population </w:t>
      </w:r>
      <w:r>
        <w:t>are removed until the population size returns to its origin</w:t>
      </w:r>
      <w:r w:rsidR="00642096">
        <w:t>.</w:t>
      </w:r>
      <w:r w:rsidR="00226314">
        <w:t xml:space="preserve"> It should also be noted that since the </w:t>
      </w:r>
      <w:r w:rsidR="00642096">
        <w:t>Elitism</w:t>
      </w:r>
      <w:r w:rsidR="00226314">
        <w:t xml:space="preserve"> </w:t>
      </w:r>
      <w:r w:rsidR="00642096">
        <w:t xml:space="preserve">also </w:t>
      </w:r>
      <w:r w:rsidR="00226314">
        <w:t xml:space="preserve">aims to retain the best of each generation for the next, </w:t>
      </w:r>
      <w:r w:rsidR="00642096">
        <w:t xml:space="preserve">the </w:t>
      </w:r>
      <w:r w:rsidR="00226314">
        <w:t xml:space="preserve">combined use of </w:t>
      </w:r>
      <w:r w:rsidR="00C3334F">
        <w:t>S</w:t>
      </w:r>
      <w:r w:rsidR="00286DAD">
        <w:t>teady-</w:t>
      </w:r>
      <w:r w:rsidR="00C3334F">
        <w:t>S</w:t>
      </w:r>
      <w:r w:rsidR="00286DAD">
        <w:t>tate</w:t>
      </w:r>
      <w:r w:rsidR="00226314">
        <w:t xml:space="preserve"> and Elitism brings redundancy</w:t>
      </w:r>
      <w:r w:rsidR="00C3334F">
        <w:t xml:space="preserve"> </w:t>
      </w:r>
      <w:r w:rsidR="00642096">
        <w:fldChar w:fldCharType="begin"/>
      </w:r>
      <w:r w:rsidR="00642096">
        <w:instrText xml:space="preserve"> ADDIN ZOTERO_ITEM CSL_CITATION {"citationID":"CJUZBJ2X","properties":{"formattedCitation":"(Johnson &amp; Rahmat-Samii, 1997)","plainCitation":"(Johnson &amp; Rahmat-Samii, 1997)","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642096">
        <w:fldChar w:fldCharType="separate"/>
      </w:r>
      <w:r w:rsidR="00642096" w:rsidRPr="00226314">
        <w:t>(Johnson &amp; Rahmat-Samii, 1997)</w:t>
      </w:r>
      <w:r w:rsidR="00642096">
        <w:fldChar w:fldCharType="end"/>
      </w:r>
      <w:r w:rsidR="00226314">
        <w:t>.</w:t>
      </w:r>
      <w:r>
        <w:t xml:space="preserve"> </w:t>
      </w:r>
    </w:p>
    <w:p w14:paraId="43B4D75A" w14:textId="77777777" w:rsidR="009F6C0B" w:rsidRPr="00404FB2" w:rsidRDefault="009F6C0B" w:rsidP="00404FB2"/>
    <w:p w14:paraId="737FD7AD" w14:textId="3429BC62" w:rsidR="001F0B14" w:rsidRDefault="00404FB2" w:rsidP="00CF6381">
      <w:pPr>
        <w:pStyle w:val="Heading3"/>
      </w:pPr>
      <w:bookmarkStart w:id="46" w:name="_Toc106240035"/>
      <w:r>
        <w:t>Particle Swarm Optimization overview</w:t>
      </w:r>
      <w:bookmarkEnd w:id="46"/>
    </w:p>
    <w:p w14:paraId="1213AC97" w14:textId="77777777" w:rsidR="00A069EE" w:rsidRDefault="00A069EE" w:rsidP="00A069EE">
      <w:pPr>
        <w:pStyle w:val="content"/>
      </w:pPr>
      <w:r>
        <w:t xml:space="preserve">Original models of the PSO aiming to imitate bird movement, found that their models were too rigid. The flocks they studied were able to follow the general flow of the group but were found to often change directions suddenly through observed scattering and regrouping behaviours. Simply programming particles to follow one another could not capture this element of “craziness” because then the group would quickly settle on a unanimous, unchanging direction </w:t>
      </w:r>
      <w:r>
        <w:fldChar w:fldCharType="begin"/>
      </w:r>
      <w:r>
        <w:instrText xml:space="preserve"> ADDIN ZOTERO_ITEM CSL_CITATION {"citationID":"y2SElQvs","properties":{"formattedCitation":"(J. Kennedy &amp; Eberhart, 1995)","plainCitation":"(J. Kennedy &amp; Eberhart, 1995)","dontUpdate":true,"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ames F."},{"family":"Eberhart","given":"Russell C."}],"issued":{"date-parts":[["1995",11]]}}}],"schema":"https://github.com/citation-style-language/schema/raw/master/csl-citation.json"} </w:instrText>
      </w:r>
      <w:r>
        <w:fldChar w:fldCharType="separate"/>
      </w:r>
      <w:r w:rsidRPr="001F0B14">
        <w:t>(Kennedy &amp; Eberhart, 1995)</w:t>
      </w:r>
      <w:r>
        <w:fldChar w:fldCharType="end"/>
      </w:r>
      <w:r>
        <w:t xml:space="preserve">. Through refinement, </w:t>
      </w:r>
      <w:r w:rsidRPr="001F0B14">
        <w:lastRenderedPageBreak/>
        <w:t>Kennedy &amp; Eberhart</w:t>
      </w:r>
      <w:r>
        <w:t xml:space="preserve"> (1995) settled on the two most important PSO variables still in use today: </w:t>
      </w:r>
      <w:r w:rsidRPr="00A832DA">
        <w:rPr>
          <w:i/>
          <w:iCs/>
        </w:rPr>
        <w:t>pbest</w:t>
      </w:r>
      <w:r>
        <w:t xml:space="preserve"> and </w:t>
      </w:r>
      <w:r w:rsidRPr="00A832DA">
        <w:rPr>
          <w:i/>
          <w:iCs/>
        </w:rPr>
        <w:t>gbest</w:t>
      </w:r>
      <w:r>
        <w:t xml:space="preserve">. </w:t>
      </w:r>
    </w:p>
    <w:p w14:paraId="402CCF26" w14:textId="77777777" w:rsidR="00A069EE" w:rsidRPr="00A069EE" w:rsidRDefault="00A069EE" w:rsidP="00A069EE">
      <w:pPr>
        <w:pStyle w:val="content"/>
      </w:pPr>
    </w:p>
    <w:p w14:paraId="0C1A327E" w14:textId="77777777" w:rsidR="002A3388" w:rsidRDefault="002A3388" w:rsidP="002A3388">
      <w:r>
        <w:t xml:space="preserve">In the PSO, each member of the swarm is composed of 3, D-dimensional vectors (D being the number of dimensions within the given search space) </w:t>
      </w:r>
      <w:r>
        <w:fldChar w:fldCharType="begin"/>
      </w:r>
      <w:r>
        <w:instrText xml:space="preserve"> ADDIN ZOTERO_ITEM CSL_CITATION {"citationID":"cKuselCv","properties":{"formattedCitation":"(Poli et al., 2007)","plainCitation":"(Poli et al., 2007)","noteIndex":0},"citationItems":[{"id":459,"uris":["http://zotero.org/users/7139034/items/23RBHSX3"],"itemData":{"id":459,"type":"article-journal","abstract":"Particle swarm optimization (PSO) has undergone many changes since its introduction in 1995. As researchers have learned about the technique, they have derived new versions, developed new applications, and published theoretical studies of the effects of the various parameters and aspects of the algorithm. This paper comprises a snapshot of particle swarming from the authors’ perspective, including variations in the algorithm, current and ongoing research, applications and open problems.","container-title":"Swarm Intelligence","DOI":"10.1007/s11721-007-0002-0","ISSN":"1935-3812, 1935-3820","issue":"1","journalAbbreviation":"Swarm Intell","language":"en","page":"33-57","source":"Springer Link","title":"Particle swarm optimization: An overview","title-short":"Particle swarm optimization","volume":"1","author":[{"family":"Poli","given":"Riccardo"},{"family":"Kennedy","given":"James"},{"family":"Blackwell","given":"Tim"}],"issued":{"date-parts":[["2007",6,1]]}}}],"schema":"https://github.com/citation-style-language/schema/raw/master/csl-citation.json"} </w:instrText>
      </w:r>
      <w:r>
        <w:fldChar w:fldCharType="separate"/>
      </w:r>
      <w:r w:rsidRPr="00487814">
        <w:t>(Poli et al., 2007)</w:t>
      </w:r>
      <w:r>
        <w:fldChar w:fldCharType="end"/>
      </w:r>
      <w:r>
        <w:t xml:space="preserve">. These vectors store the particle’s curren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the personal best position or </w:t>
      </w:r>
      <w:r>
        <w:rPr>
          <w:i/>
          <w:iCs/>
        </w:rPr>
        <w:t>pbest</w:t>
      </w:r>
      <w:r>
        <w:t xml:space="preserve"> found in the particle’s histor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w:r>
        <w:t xml:space="preserve"> and the particle’s current velocit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t>. At the start of the algorithm, the particles are initiated at random locations within the search space and, using these 3 local variables, along with a 4</w:t>
      </w:r>
      <w:r w:rsidRPr="001F0B14">
        <w:rPr>
          <w:vertAlign w:val="superscript"/>
        </w:rPr>
        <w:t>th</w:t>
      </w:r>
      <w:r>
        <w:t xml:space="preserve"> vector shared by all particles storing the global best position or </w:t>
      </w:r>
      <w:r w:rsidRPr="001F0B14">
        <w:rPr>
          <w:i/>
          <w:iCs/>
        </w:rPr>
        <w:t>gbest</w:t>
      </w:r>
      <w:r>
        <w:t xml:space="preserve"> found in the entire algorithm histor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oMath>
      <w:r>
        <w:t xml:space="preserve">, the particle navigates its search space. For each iteration of the algorithm, the velocity for each particle is calculated relative to its current velocity (inertia), the distance from its </w:t>
      </w:r>
      <w:r w:rsidRPr="009A7C53">
        <w:rPr>
          <w:i/>
          <w:iCs/>
        </w:rPr>
        <w:t>pbest</w:t>
      </w:r>
      <w:r>
        <w:rPr>
          <w:i/>
          <w:iCs/>
        </w:rPr>
        <w:t>,</w:t>
      </w:r>
      <w:r>
        <w:t xml:space="preserve"> and the distance from its </w:t>
      </w:r>
      <w:r w:rsidRPr="009A7C53">
        <w:rPr>
          <w:i/>
          <w:iCs/>
        </w:rPr>
        <w:t>gbest</w:t>
      </w:r>
      <w:r>
        <w:t>. Then that velocity is used to update the position of the particle within the search space. Finally, at the end of each iteration, each particle’s new solution is assessed (</w:t>
      </w:r>
      <w:r w:rsidRPr="002A3388">
        <w:t>Equation 2</w:t>
      </w:r>
      <w:r>
        <w:t xml:space="preserve">) and the </w:t>
      </w:r>
      <w:r w:rsidRPr="009A7C53">
        <w:rPr>
          <w:i/>
          <w:iCs/>
        </w:rPr>
        <w:t>pbest</w:t>
      </w:r>
      <w:r>
        <w:t xml:space="preserve"> and </w:t>
      </w:r>
      <w:r w:rsidRPr="009A7C53">
        <w:rPr>
          <w:i/>
          <w:iCs/>
        </w:rPr>
        <w:t>gbest</w:t>
      </w:r>
      <w:r>
        <w:t xml:space="preserve"> variables are adjusted accordingly. The classical velocity calculation equation for the PSO is detailed in </w:t>
      </w:r>
      <w:r w:rsidRPr="002A3388">
        <w:t>Equation 7</w:t>
      </w:r>
      <w:r>
        <w:t xml:space="preserve"> </w:t>
      </w:r>
      <w:r>
        <w:fldChar w:fldCharType="begin"/>
      </w:r>
      <w:r>
        <w:instrText xml:space="preserve"> ADDIN ZOTERO_ITEM CSL_CITATION {"citationID":"FqJwiO7h","properties":{"formattedCitation":"(Das et al., 2008)","plainCitation":"(Das et al., 2008)","noteIndex":0},"citationItems":[{"id":389,"uris":["http://zotero.org/users/7139034/items/IEB39IE9"],"itemData":{"id":389,"type":"chapter","abstract":"SummarySince the beginning of the nineteenth century, a significant evolution in optimization theory has been noticed. Classical linear programming and traditional non-linear optimization techniques such as Lagrange’s Multiplier, Bellman’s principle and Pontyagrin’s principle were prevalent until this century. Unfortunately, these derivative based optimization techniques can no longer be used to determine the optima on rough non-linear surfaces. One solution to this problem has already been put forward by the evolutionary algorithms research community. Genetic algorithm (GA), enunciated by Holland, is one such popular algorithm. This chapter provides two recent algorithms for evolutionary optimization – well known as particle swarm optimization (PSO) and differential evolution (DE). The algorithms are inspired by biological and sociological motivations and can take care of optimality on rough, discontinuous and multimodal surfaces. The chapter explores several schemes for controlling the convergence behaviors of PSO and DE by a judicious selection of their parameters. Special emphasis is given on the hybridizations of PSO and DE algorithms with other soft computing tools. The article finally discusses the mutual synergy of PSO with DE leading to a more powerful global search algorithm and its practical applications.","collection-title":"Studies in Computational Intelligence","container-title":"Advances of Computational Intelligence in Industrial Systems","event-place":"Berlin, Heidelberg","ISBN":"978-3-540-78297-1","language":"en","note":"DOI: 10.1007/978-3-540-78297-1_1","page":"1-38","publisher":"Springer","publisher-place":"Berlin, Heidelberg","source":"Springer Link","title":"Particle Swarm Optimization and Differential Evolution Algorithms: Technical Analysis, Applications and Hybridization Perspectives","title-short":"Particle Swarm Optimization and Differential Evolution Algorithms","URL":"https://doi.org/10.1007/978-3-540-78297-1_1","author":[{"family":"Das","given":"Swagatam"},{"family":"Abraham","given":"Ajith"},{"family":"Konar","given":"Amit"}],"editor":[{"family":"Liu","given":"Ying"},{"family":"Sun","given":"Aixin"},{"family":"Loh","given":"Han Tong"},{"family":"Lu","given":"Wen Feng"},{"family":"Lim","given":"Ee-Peng"}],"accessed":{"date-parts":[["2022",1,6]]},"issued":{"date-parts":[["2008"]]}}}],"schema":"https://github.com/citation-style-language/schema/raw/master/csl-citation.json"} </w:instrText>
      </w:r>
      <w:r>
        <w:fldChar w:fldCharType="separate"/>
      </w:r>
      <w:r w:rsidRPr="006905E1">
        <w:t>(Das et al., 2008)</w:t>
      </w:r>
      <w:r>
        <w:fldChar w:fldCharType="end"/>
      </w:r>
      <w:r>
        <w:t>.</w:t>
      </w:r>
    </w:p>
    <w:p w14:paraId="640FCF0F" w14:textId="77777777" w:rsidR="002A3388" w:rsidRDefault="002A3388" w:rsidP="002A3388"/>
    <w:p w14:paraId="4D8750A2" w14:textId="77777777" w:rsidR="002A3388" w:rsidRDefault="002A3388" w:rsidP="002A3388">
      <w:pPr>
        <w:pStyle w:val="Caption"/>
        <w:rPr>
          <w:sz w:val="32"/>
          <w:szCs w:val="24"/>
        </w:rPr>
      </w:pPr>
      <m:oMathPara>
        <m:oMath>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v</m:t>
                  </m:r>
                </m:e>
                <m:sub>
                  <m:r>
                    <m:rPr>
                      <m:sty m:val="bi"/>
                    </m:rPr>
                    <w:rPr>
                      <w:rFonts w:ascii="Cambria Math" w:hAnsi="Cambria Math"/>
                      <w:sz w:val="32"/>
                      <w:szCs w:val="24"/>
                    </w:rPr>
                    <m:t>i</m:t>
                  </m:r>
                </m:sub>
              </m:sSub>
            </m:e>
          </m:acc>
          <m:r>
            <m:rPr>
              <m:sty m:val="bi"/>
            </m:rPr>
            <w:rPr>
              <w:rFonts w:ascii="Cambria Math" w:hAnsi="Cambria Math"/>
              <w:sz w:val="32"/>
              <w:szCs w:val="24"/>
            </w:rPr>
            <m:t xml:space="preserve">= </m:t>
          </m:r>
          <m:r>
            <m:rPr>
              <m:sty m:val="b"/>
            </m:rPr>
            <w:rPr>
              <w:rFonts w:ascii="Cambria Math" w:hAnsi="Cambria Math"/>
              <w:sz w:val="32"/>
              <w:szCs w:val="24"/>
            </w:rPr>
            <m:t xml:space="preserve"> </m:t>
          </m:r>
          <w:bookmarkStart w:id="47" w:name="_Hlk103291707"/>
          <m:r>
            <m:rPr>
              <m:sty m:val="b"/>
            </m:rPr>
            <w:rPr>
              <w:rFonts w:ascii="Cambria Math" w:hAnsi="Cambria Math"/>
              <w:sz w:val="32"/>
              <w:szCs w:val="24"/>
            </w:rPr>
            <m:t>ω</m:t>
          </m:r>
          <w:bookmarkEnd w:id="47"/>
          <m:r>
            <m:rPr>
              <m:sty m:val="b"/>
            </m:rPr>
            <w:rPr>
              <w:rFonts w:ascii="Cambria Math" w:hAnsi="Cambria Math"/>
              <w:sz w:val="32"/>
              <w:szCs w:val="24"/>
            </w:rPr>
            <m:t>*</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v</m:t>
                  </m:r>
                </m:e>
                <m:sub>
                  <m:r>
                    <m:rPr>
                      <m:sty m:val="bi"/>
                    </m:rPr>
                    <w:rPr>
                      <w:rFonts w:ascii="Cambria Math" w:hAnsi="Cambria Math"/>
                      <w:sz w:val="32"/>
                      <w:szCs w:val="24"/>
                    </w:rPr>
                    <m:t>i</m:t>
                  </m:r>
                </m:sub>
              </m:sSub>
            </m:e>
          </m:acc>
          <m:r>
            <m:rPr>
              <m:sty m:val="bi"/>
            </m:rPr>
            <w:rPr>
              <w:rFonts w:ascii="Cambria Math" w:hAnsi="Cambria Math"/>
              <w:sz w:val="32"/>
              <w:szCs w:val="24"/>
            </w:rPr>
            <m:t xml:space="preserve"> +  </m:t>
          </m:r>
          <m:sSub>
            <m:sSubPr>
              <m:ctrlPr>
                <w:rPr>
                  <w:rFonts w:ascii="Cambria Math" w:hAnsi="Cambria Math"/>
                  <w:b w:val="0"/>
                  <w:i/>
                  <w:sz w:val="32"/>
                  <w:szCs w:val="24"/>
                </w:rPr>
              </m:ctrlPr>
            </m:sSubPr>
            <m:e>
              <m:r>
                <m:rPr>
                  <m:sty m:val="bi"/>
                </m:rPr>
                <w:rPr>
                  <w:rFonts w:ascii="Cambria Math" w:hAnsi="Cambria Math"/>
                  <w:sz w:val="32"/>
                  <w:szCs w:val="24"/>
                </w:rPr>
                <m:t>c</m:t>
              </m:r>
            </m:e>
            <m:sub>
              <m:r>
                <m:rPr>
                  <m:sty m:val="bi"/>
                </m:rPr>
                <w:rPr>
                  <w:rFonts w:ascii="Cambria Math" w:hAnsi="Cambria Math"/>
                  <w:sz w:val="32"/>
                  <w:szCs w:val="24"/>
                </w:rPr>
                <m:t>1</m:t>
              </m:r>
            </m:sub>
          </m:sSub>
          <m:sSub>
            <m:sSubPr>
              <m:ctrlPr>
                <w:rPr>
                  <w:rFonts w:ascii="Cambria Math" w:hAnsi="Cambria Math"/>
                  <w:b w:val="0"/>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1</m:t>
              </m:r>
            </m:sub>
          </m:sSub>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i</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m:rPr>
              <m:sty m:val="bi"/>
            </m:rPr>
            <w:rPr>
              <w:rFonts w:ascii="Cambria Math" w:hAnsi="Cambria Math"/>
              <w:sz w:val="32"/>
              <w:szCs w:val="24"/>
            </w:rPr>
            <m:t xml:space="preserve">+  </m:t>
          </m:r>
          <m:sSub>
            <m:sSubPr>
              <m:ctrlPr>
                <w:rPr>
                  <w:rFonts w:ascii="Cambria Math" w:hAnsi="Cambria Math"/>
                  <w:b w:val="0"/>
                  <w:i/>
                  <w:sz w:val="32"/>
                  <w:szCs w:val="24"/>
                </w:rPr>
              </m:ctrlPr>
            </m:sSubPr>
            <m:e>
              <m:r>
                <m:rPr>
                  <m:sty m:val="bi"/>
                </m:rPr>
                <w:rPr>
                  <w:rFonts w:ascii="Cambria Math" w:hAnsi="Cambria Math"/>
                  <w:sz w:val="32"/>
                  <w:szCs w:val="24"/>
                </w:rPr>
                <m:t>c</m:t>
              </m:r>
            </m:e>
            <m:sub>
              <m:r>
                <m:rPr>
                  <m:sty m:val="bi"/>
                </m:rPr>
                <w:rPr>
                  <w:rFonts w:ascii="Cambria Math" w:hAnsi="Cambria Math"/>
                  <w:sz w:val="32"/>
                  <w:szCs w:val="24"/>
                </w:rPr>
                <m:t>2</m:t>
              </m:r>
            </m:sub>
          </m:sSub>
          <m:sSub>
            <m:sSubPr>
              <m:ctrlPr>
                <w:rPr>
                  <w:rFonts w:ascii="Cambria Math" w:hAnsi="Cambria Math"/>
                  <w:b w:val="0"/>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2</m:t>
              </m:r>
            </m:sub>
          </m:sSub>
          <m:r>
            <m:rPr>
              <m:sty m:val="bi"/>
            </m:rPr>
            <w:rPr>
              <w:rFonts w:ascii="Cambria Math" w:hAnsi="Cambria Math"/>
              <w:sz w:val="32"/>
              <w:szCs w:val="24"/>
            </w:rPr>
            <m:t>(</m:t>
          </m:r>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g</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m:rPr>
              <m:sty m:val="bi"/>
            </m:rPr>
            <w:rPr>
              <w:rFonts w:ascii="Cambria Math" w:hAnsi="Cambria Math"/>
              <w:sz w:val="32"/>
              <w:szCs w:val="24"/>
            </w:rPr>
            <m:t>)</m:t>
          </m:r>
        </m:oMath>
      </m:oMathPara>
    </w:p>
    <w:p w14:paraId="5B2D3D0D" w14:textId="08131C64" w:rsidR="002A3388" w:rsidRPr="00E0685C" w:rsidRDefault="002A3388" w:rsidP="002A3388">
      <w:pPr>
        <w:pStyle w:val="Caption"/>
        <w:jc w:val="center"/>
        <w:rPr>
          <w:b w:val="0"/>
          <w:bCs/>
        </w:rPr>
      </w:pPr>
      <w:bookmarkStart w:id="48" w:name="_Toc106240149"/>
      <w:r w:rsidRPr="00E0685C">
        <w:rPr>
          <w:b w:val="0"/>
          <w:bCs/>
        </w:rPr>
        <w:t xml:space="preserve">Equation </w:t>
      </w:r>
      <w:r w:rsidRPr="00E0685C">
        <w:rPr>
          <w:b w:val="0"/>
          <w:bCs/>
        </w:rPr>
        <w:fldChar w:fldCharType="begin"/>
      </w:r>
      <w:r w:rsidRPr="00E0685C">
        <w:rPr>
          <w:b w:val="0"/>
          <w:bCs/>
        </w:rPr>
        <w:instrText xml:space="preserve"> SEQ Equation \* ARABIC </w:instrText>
      </w:r>
      <w:r w:rsidRPr="00E0685C">
        <w:rPr>
          <w:b w:val="0"/>
          <w:bCs/>
        </w:rPr>
        <w:fldChar w:fldCharType="separate"/>
      </w:r>
      <w:r w:rsidR="00362057">
        <w:rPr>
          <w:b w:val="0"/>
          <w:bCs/>
          <w:noProof/>
        </w:rPr>
        <w:t>7</w:t>
      </w:r>
      <w:r w:rsidRPr="00E0685C">
        <w:rPr>
          <w:b w:val="0"/>
          <w:bCs/>
        </w:rPr>
        <w:fldChar w:fldCharType="end"/>
      </w:r>
      <w:r w:rsidRPr="00E0685C">
        <w:rPr>
          <w:b w:val="0"/>
          <w:bCs/>
        </w:rPr>
        <w:t>: Particle Velocity Calculation</w:t>
      </w:r>
      <w:bookmarkEnd w:id="48"/>
    </w:p>
    <w:p w14:paraId="718C12A2" w14:textId="77777777" w:rsidR="002A3388" w:rsidRPr="00485676" w:rsidRDefault="002A3388" w:rsidP="002A3388">
      <w:pPr>
        <w:pStyle w:val="content"/>
      </w:pPr>
    </w:p>
    <w:p w14:paraId="67A04F97" w14:textId="0187534B" w:rsidR="002A3388" w:rsidRDefault="002A3388" w:rsidP="002A3388">
      <w:pPr>
        <w:pStyle w:val="content"/>
      </w:pPr>
      <w:r>
        <w:t>Here,</w:t>
      </w:r>
      <w:r w:rsidRPr="00423AFE">
        <w:t xml:space="preserve"> </w:t>
      </w:r>
      <m:oMath>
        <m:r>
          <m:rPr>
            <m:sty m:val="p"/>
          </m:rPr>
          <w:rPr>
            <w:rFonts w:ascii="Cambria Math" w:hAnsi="Cambria Math"/>
          </w:rPr>
          <m:t>ω</m:t>
        </m:r>
      </m:oMath>
      <w:r w:rsidRPr="00423AFE">
        <w:t xml:space="preserve"> is the inertia weight</w:t>
      </w:r>
      <w:r>
        <w:t xml:space="preserve"> and</w:t>
      </w:r>
      <w:r w:rsidRPr="00423AFE">
        <w:t xml:space="preserve"> </w:t>
      </w:r>
      <m:oMath>
        <m:sSub>
          <m:sSubPr>
            <m:ctrlPr>
              <w:rPr>
                <w:rFonts w:ascii="Cambria Math" w:hAnsi="Cambria Math"/>
                <w:i/>
                <w:iCs/>
              </w:rPr>
            </m:ctrlPr>
          </m:sSubPr>
          <m:e>
            <m:r>
              <w:rPr>
                <w:rFonts w:ascii="Cambria Math" w:hAnsi="Cambria Math"/>
              </w:rPr>
              <m:t>c</m:t>
            </m:r>
          </m:e>
          <m:sub>
            <m:r>
              <w:rPr>
                <w:rFonts w:ascii="Cambria Math" w:hAnsi="Cambria Math"/>
              </w:rPr>
              <m:t>1</m:t>
            </m:r>
          </m:sub>
        </m:sSub>
      </m:oMath>
      <w:r w:rsidRPr="00423AFE">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2</m:t>
            </m:r>
          </m:sub>
        </m:sSub>
      </m:oMath>
      <w:r w:rsidRPr="00423AFE">
        <w:t xml:space="preserve"> are weights respectively managing the balance between exploration, known as “self-confidence”, and exploitation, also</w:t>
      </w:r>
      <w:r>
        <w:t xml:space="preserve"> </w:t>
      </w:r>
      <w:r w:rsidRPr="00423AFE">
        <w:t>known as “swarm-confidence”</w:t>
      </w:r>
      <w:r>
        <w:t>. Included in this calculation are the variables</w:t>
      </w:r>
      <w:r w:rsidRPr="00423AFE">
        <w:rPr>
          <w:i/>
          <w:iCs/>
        </w:rPr>
        <w:t xml:space="preserve"> </w:t>
      </w:r>
      <m:oMath>
        <m:sSub>
          <m:sSubPr>
            <m:ctrlPr>
              <w:rPr>
                <w:rFonts w:ascii="Cambria Math" w:hAnsi="Cambria Math"/>
                <w:i/>
                <w:iCs/>
              </w:rPr>
            </m:ctrlPr>
          </m:sSubPr>
          <m:e>
            <m:r>
              <w:rPr>
                <w:rFonts w:ascii="Cambria Math" w:hAnsi="Cambria Math"/>
              </w:rPr>
              <m:t>r</m:t>
            </m:r>
          </m:e>
          <m:sub>
            <m:r>
              <w:rPr>
                <w:rFonts w:ascii="Cambria Math" w:hAnsi="Cambria Math"/>
              </w:rPr>
              <m:t>1</m:t>
            </m:r>
          </m:sub>
        </m:sSub>
      </m:oMath>
      <w:r w:rsidRPr="00423AFE">
        <w:t xml:space="preserve"> and </w:t>
      </w:r>
      <m:oMath>
        <m:sSub>
          <m:sSubPr>
            <m:ctrlPr>
              <w:rPr>
                <w:rFonts w:ascii="Cambria Math" w:hAnsi="Cambria Math"/>
                <w:i/>
                <w:iCs/>
              </w:rPr>
            </m:ctrlPr>
          </m:sSubPr>
          <m:e>
            <m:r>
              <w:rPr>
                <w:rFonts w:ascii="Cambria Math" w:hAnsi="Cambria Math"/>
              </w:rPr>
              <m:t>r</m:t>
            </m:r>
          </m:e>
          <m:sub>
            <m:r>
              <w:rPr>
                <w:rFonts w:ascii="Cambria Math" w:hAnsi="Cambria Math"/>
              </w:rPr>
              <m:t>2</m:t>
            </m:r>
          </m:sub>
        </m:sSub>
      </m:oMath>
      <w:r w:rsidRPr="00423AFE">
        <w:t xml:space="preserve"> </w:t>
      </w:r>
      <w:r>
        <w:t xml:space="preserve">which </w:t>
      </w:r>
      <w:r w:rsidRPr="00423AFE">
        <w:t xml:space="preserve">are </w:t>
      </w:r>
      <w:r>
        <w:t xml:space="preserve">both </w:t>
      </w:r>
      <w:r w:rsidRPr="00423AFE">
        <w:t xml:space="preserve">random numbers </w:t>
      </w:r>
      <w:r>
        <w:t xml:space="preserve">between [0,1], </w:t>
      </w:r>
      <w:r w:rsidRPr="00423AFE">
        <w:t xml:space="preserve">generated </w:t>
      </w:r>
      <w:r>
        <w:t xml:space="preserve">at </w:t>
      </w:r>
      <w:r w:rsidRPr="00423AFE">
        <w:t>each iteration</w:t>
      </w:r>
      <w:r>
        <w:t>, introducing a stochastic element to the search</w:t>
      </w:r>
      <w:r w:rsidRPr="00423AFE">
        <w:t>.</w:t>
      </w:r>
    </w:p>
    <w:p w14:paraId="3F931686" w14:textId="77777777" w:rsidR="002A3388" w:rsidRPr="002A3388" w:rsidRDefault="002A3388" w:rsidP="002A3388">
      <w:pPr>
        <w:pStyle w:val="content"/>
      </w:pPr>
    </w:p>
    <w:p w14:paraId="4C9D8B36" w14:textId="109710C1" w:rsidR="00A832DA" w:rsidRPr="005D59A9" w:rsidRDefault="008423D6" w:rsidP="001F0B14">
      <w:pPr>
        <w:pStyle w:val="content"/>
      </w:pPr>
      <w:r>
        <w:t xml:space="preserve">The </w:t>
      </w:r>
      <w:r>
        <w:rPr>
          <w:i/>
          <w:iCs/>
        </w:rPr>
        <w:t>p</w:t>
      </w:r>
      <w:r w:rsidR="00A832DA" w:rsidRPr="008423D6">
        <w:rPr>
          <w:i/>
          <w:iCs/>
        </w:rPr>
        <w:t>best</w:t>
      </w:r>
      <w:r w:rsidR="00A832DA">
        <w:t xml:space="preserve"> </w:t>
      </w:r>
      <w:r>
        <w:t xml:space="preserve">variable </w:t>
      </w:r>
      <w:r w:rsidR="00A832DA">
        <w:t>serves as the particle</w:t>
      </w:r>
      <w:r w:rsidR="00573F64">
        <w:t>’</w:t>
      </w:r>
      <w:r w:rsidR="00A832DA">
        <w:t>s memory, and it is used to simulate independent thinking for each particle</w:t>
      </w:r>
      <w:r w:rsidR="00EE1180">
        <w:t xml:space="preserve">. Particle </w:t>
      </w:r>
      <w:r w:rsidR="00EE1180" w:rsidRPr="00EE1180">
        <w:rPr>
          <w:i/>
          <w:iCs/>
        </w:rPr>
        <w:t>exploratio</w:t>
      </w:r>
      <w:r w:rsidR="00EE1180">
        <w:rPr>
          <w:i/>
          <w:iCs/>
        </w:rPr>
        <w:t>n</w:t>
      </w:r>
      <w:r w:rsidR="00EE1180">
        <w:t xml:space="preserve"> is carried out through </w:t>
      </w:r>
      <w:r w:rsidR="00AD23BC">
        <w:t xml:space="preserve">the </w:t>
      </w:r>
      <w:r w:rsidR="00EE1180">
        <w:t xml:space="preserve">combined use of this variable and </w:t>
      </w:r>
      <w:r w:rsidR="00642096">
        <w:t xml:space="preserve">the </w:t>
      </w:r>
      <w:r w:rsidR="00EE1180">
        <w:t>application of particle inertia</w:t>
      </w:r>
      <w:r w:rsidR="00A832DA">
        <w:t>.</w:t>
      </w:r>
      <w:r w:rsidR="005D59A9">
        <w:t xml:space="preserve"> The </w:t>
      </w:r>
      <w:r w:rsidR="005D59A9" w:rsidRPr="005D59A9">
        <w:rPr>
          <w:i/>
          <w:iCs/>
        </w:rPr>
        <w:t>gbest</w:t>
      </w:r>
      <w:r w:rsidR="00AD23BC" w:rsidRPr="00AD23BC">
        <w:t>,</w:t>
      </w:r>
      <w:r w:rsidR="005D59A9">
        <w:t xml:space="preserve"> on the other hand</w:t>
      </w:r>
      <w:r w:rsidR="00AD23BC">
        <w:t>,</w:t>
      </w:r>
      <w:r w:rsidR="005D59A9">
        <w:t xml:space="preserve"> is the collective best solution found globally in the algorithm’s history across all particles</w:t>
      </w:r>
      <w:r w:rsidR="00EE1180">
        <w:t xml:space="preserve">. </w:t>
      </w:r>
      <w:r w:rsidR="00AD23BC">
        <w:t>This variable is used in</w:t>
      </w:r>
      <w:r w:rsidR="00EE1180">
        <w:t xml:space="preserve"> the </w:t>
      </w:r>
      <w:r w:rsidR="00EE1180" w:rsidRPr="00642096">
        <w:rPr>
          <w:i/>
          <w:iCs/>
        </w:rPr>
        <w:t>exploitation</w:t>
      </w:r>
      <w:r w:rsidR="00EE1180">
        <w:t xml:space="preserve"> process allowing particles to converge on the </w:t>
      </w:r>
      <w:r w:rsidR="00EE1180">
        <w:lastRenderedPageBreak/>
        <w:t xml:space="preserve">optimum solution </w:t>
      </w:r>
      <w:r w:rsidR="00EE1180">
        <w:fldChar w:fldCharType="begin"/>
      </w:r>
      <w:r w:rsidR="00EE1180">
        <w:instrText xml:space="preserve"> ADDIN ZOTERO_ITEM CSL_CITATION {"citationID":"ZDfM2OmW","properties":{"formattedCitation":"(Thangaraj et al., 2011)","plainCitation":"(Thangaraj et al., 2011)","noteIndex":0},"citationItems":[{"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sidR="00EE1180">
        <w:fldChar w:fldCharType="separate"/>
      </w:r>
      <w:r w:rsidR="00EE1180" w:rsidRPr="00EE1180">
        <w:t>(Thangaraj et al., 2011)</w:t>
      </w:r>
      <w:r w:rsidR="00EE1180">
        <w:fldChar w:fldCharType="end"/>
      </w:r>
      <w:r w:rsidR="005D59A9">
        <w:t>.</w:t>
      </w:r>
      <w:r w:rsidR="00656154">
        <w:t xml:space="preserve"> As </w:t>
      </w:r>
      <w:r w:rsidR="00D74BB6">
        <w:t>discussed</w:t>
      </w:r>
      <w:r w:rsidR="00656154">
        <w:t xml:space="preserve"> in </w:t>
      </w:r>
      <w:r w:rsidR="00656154" w:rsidRPr="00D74BB6">
        <w:t>Section 2.</w:t>
      </w:r>
      <w:r w:rsidR="00D74BB6" w:rsidRPr="00D74BB6">
        <w:t>2</w:t>
      </w:r>
      <w:r w:rsidR="00656154">
        <w:t xml:space="preserve">, </w:t>
      </w:r>
      <w:r w:rsidR="009A7C53">
        <w:t>these processes of exploration and exploitation need to be balanced as a concern shown toward local vs global optimums.</w:t>
      </w:r>
    </w:p>
    <w:p w14:paraId="155A8EEE" w14:textId="77777777" w:rsidR="00C20F40" w:rsidRDefault="00C20F40" w:rsidP="001F0B14">
      <w:pPr>
        <w:pStyle w:val="content"/>
      </w:pPr>
    </w:p>
    <w:p w14:paraId="3E221511" w14:textId="699F6983" w:rsidR="001F0B14" w:rsidRDefault="00642096" w:rsidP="00A913FA">
      <w:pPr>
        <w:pStyle w:val="content"/>
      </w:pPr>
      <w:r w:rsidRPr="00642096">
        <w:rPr>
          <w:i/>
          <w:iCs/>
        </w:rPr>
        <w:t>Particle</w:t>
      </w:r>
      <w:r w:rsidR="00C20F40">
        <w:t xml:space="preserve"> </w:t>
      </w:r>
      <w:r>
        <w:rPr>
          <w:i/>
          <w:iCs/>
        </w:rPr>
        <w:t>I</w:t>
      </w:r>
      <w:r w:rsidRPr="00B73B02">
        <w:rPr>
          <w:i/>
          <w:iCs/>
        </w:rPr>
        <w:t>nertia</w:t>
      </w:r>
      <w:r>
        <w:t xml:space="preserve"> is an important concept in the workings of the PSO. </w:t>
      </w:r>
      <w:r w:rsidRPr="00DB5B56">
        <w:t>Das</w:t>
      </w:r>
      <w:r w:rsidR="00EE4FBF">
        <w:t xml:space="preserve"> </w:t>
      </w:r>
      <w:r w:rsidR="00EE4FBF" w:rsidRPr="00EE4FBF">
        <w:rPr>
          <w:i/>
          <w:iCs/>
        </w:rPr>
        <w:t>et</w:t>
      </w:r>
      <w:r w:rsidR="00EE4FBF">
        <w:rPr>
          <w:i/>
          <w:iCs/>
        </w:rPr>
        <w:t xml:space="preserve"> al.</w:t>
      </w:r>
      <w:r>
        <w:fldChar w:fldCharType="begin"/>
      </w:r>
      <w:r>
        <w:instrText xml:space="preserve"> ADDIN ZOTERO_ITEM CSL_CITATION {"citationID":"0u5VPj5A","properties":{"formattedCitation":"(Das et al., 2008)","plainCitation":"(Das et al., 2008)","dontUpdate":true,"noteIndex":0},"citationItems":[{"id":389,"uris":["http://zotero.org/users/7139034/items/IEB39IE9"],"itemData":{"id":389,"type":"chapter","abstract":"SummarySince the beginning of the nineteenth century, a significant evolution in optimization theory has been noticed. Classical linear programming and traditional non-linear optimization techniques such as Lagrange’s Multiplier, Bellman’s principle and Pontyagrin’s principle were prevalent until this century. Unfortunately, these derivative based optimization techniques can no longer be used to determine the optima on rough non-linear surfaces. One solution to this problem has already been put forward by the evolutionary algorithms research community. Genetic algorithm (GA), enunciated by Holland, is one such popular algorithm. This chapter provides two recent algorithms for evolutionary optimization – well known as particle swarm optimization (PSO) and differential evolution (DE). The algorithms are inspired by biological and sociological motivations and can take care of optimality on rough, discontinuous and multimodal surfaces. The chapter explores several schemes for controlling the convergence behaviors of PSO and DE by a judicious selection of their parameters. Special emphasis is given on the hybridizations of PSO and DE algorithms with other soft computing tools. The article finally discusses the mutual synergy of PSO with DE leading to a more powerful global search algorithm and its practical applications.","collection-title":"Studies in Computational Intelligence","container-title":"Advances of Computational Intelligence in Industrial Systems","event-place":"Berlin, Heidelberg","ISBN":"978-3-540-78297-1","language":"en","note":"DOI: 10.1007/978-3-540-78297-1_1","page":"1-38","publisher":"Springer","publisher-place":"Berlin, Heidelberg","source":"Springer Link","title":"Particle Swarm Optimization and Differential Evolution Algorithms: Technical Analysis, Applications and Hybridization Perspectives","title-short":"Particle Swarm Optimization and Differential Evolution Algorithms","URL":"https://doi.org/10.1007/978-3-540-78297-1_1","author":[{"family":"Das","given":"Swagatam"},{"family":"Abraham","given":"Ajith"},{"family":"Konar","given":"Amit"}],"editor":[{"family":"Liu","given":"Ying"},{"family":"Sun","given":"Aixin"},{"family":"Loh","given":"Han Tong"},{"family":"Lu","given":"Wen Feng"},{"family":"Lim","given":"Ee-Peng"}],"accessed":{"date-parts":[["2022",1,6]]},"issued":{"date-parts":[["2008"]]}}}],"schema":"https://github.com/citation-style-language/schema/raw/master/csl-citation.json"} </w:instrText>
      </w:r>
      <w:r>
        <w:fldChar w:fldCharType="separate"/>
      </w:r>
      <w:r w:rsidRPr="00DB5B56">
        <w:t>(2008)</w:t>
      </w:r>
      <w:r>
        <w:fldChar w:fldCharType="end"/>
      </w:r>
      <w:r>
        <w:t xml:space="preserve"> argue that the concept of velocity, used for calculating particle movement through the search space, is rendered completely void if there is no inertia included in the calculation. As suggested by its title, inertia is a mechanism, through which a particle keeps some record of its past velocity</w:t>
      </w:r>
      <w:r w:rsidR="002A3388">
        <w:t xml:space="preserve"> (speed and direction of travel)</w:t>
      </w:r>
      <w:r>
        <w:t xml:space="preserve"> to be applied when calculating its </w:t>
      </w:r>
      <w:r w:rsidR="002A3388">
        <w:t>new</w:t>
      </w:r>
      <w:r>
        <w:t xml:space="preserve"> velocity. This mechanism is managed by the inertia weight </w:t>
      </w:r>
      <m:oMath>
        <m:r>
          <m:rPr>
            <m:sty m:val="p"/>
          </m:rPr>
          <w:rPr>
            <w:rFonts w:ascii="Cambria Math" w:hAnsi="Cambria Math"/>
          </w:rPr>
          <m:t>ω</m:t>
        </m:r>
      </m:oMath>
      <w:r>
        <w:t xml:space="preserve">, which is typically set to higher values </w:t>
      </w:r>
      <m:oMath>
        <m:r>
          <m:rPr>
            <m:sty m:val="p"/>
          </m:rPr>
          <w:rPr>
            <w:rFonts w:ascii="Cambria Math" w:hAnsi="Cambria Math"/>
          </w:rPr>
          <m:t>( ≥3)</m:t>
        </m:r>
      </m:oMath>
      <w:r>
        <w:t xml:space="preserve"> like 0.8 </w:t>
      </w:r>
      <w:r>
        <w:fldChar w:fldCharType="begin"/>
      </w:r>
      <w:r>
        <w:instrText xml:space="preserve"> ADDIN ZOTERO_ITEM CSL_CITATION {"citationID":"9GcgTW33","properties":{"formattedCitation":"(Shi &amp; Eberhart, 1998)","plainCitation":"(Shi &amp; Eberhart, 1998)","noteIndex":0},"citationItems":[{"id":606,"uris":["http://zotero.org/users/7139034/items/HDPVPD4W"],"itemData":{"id":606,"type":"paper-conference","abstract":"Evolutionary computation techniques, genetic algorithms, evolutionary strategies and genetic programming are motivated by the evolution of nature. A population of individuals, which encode the problem solutions are manipulated according to the rule of survival of the fittest through \"genetic\" operations, such as mutation, crossover and reproduction. A best solution is evolved through the generations. In contrast to evolutionary computation techniques, Eberhart and Kennedy developed a different algorithm through simulating social behavior (R.C. Eberhart et al., 1996; R.C. Eberhart and J. Kennedy, 1996; J. Kennedy and R.C. Eberhart, 1995; J. Kennedy, 1997). As in other algorithms, a population of individuals exists. This algorithm is called particle swarm optimization (PSO) since it resembles a school of flying birds. In a particle swarm optimizer, instead of using genetic operators, these individuals are \"evolved\" by cooperation and competition among the individuals themselves through generations. Each particle adjusts its flying according to its own flying experience and its companions' flying experience. We introduce a new parameter, called inertia weight, into the original particle swarm optimizer. Simulations have been done to illustrate the significant and effective impact of this new parameter on the particle swarm optimizer.","container-title":"1998 IEEE International Conference on Evolutionary Computation Proceedings. IEEE World Congress on Computational Intelligence (Cat. No.98TH8360)","DOI":"10.1109/ICEC.1998.699146","event":"1998 IEEE International Conference on Evolutionary Computation Proceedings. IEEE World Congress on Computational Intelligence (Cat. No.98TH8360)","page":"69-73","source":"IEEE Xplore","title":"A modified particle swarm optimizer","author":[{"family":"Shi","given":"Yuhui"},{"family":"Eberhart","given":"R.C."}],"issued":{"date-parts":[["1998",5]]}}}],"schema":"https://github.com/citation-style-language/schema/raw/master/csl-citation.json"} </w:instrText>
      </w:r>
      <w:r>
        <w:fldChar w:fldCharType="separate"/>
      </w:r>
      <w:r w:rsidRPr="00D72438">
        <w:t>(Shi &amp; Eberhart, 1998)</w:t>
      </w:r>
      <w:r>
        <w:fldChar w:fldCharType="end"/>
      </w:r>
      <w:r w:rsidRPr="00710D28">
        <w:t>.</w:t>
      </w:r>
      <w:r>
        <w:t xml:space="preserve"> Techniques like simulating raising the viscosity of the environment traversed by the particles, by linearly decreasing from a higher </w:t>
      </w:r>
      <m:oMath>
        <m:r>
          <m:rPr>
            <m:sty m:val="p"/>
          </m:rPr>
          <w:rPr>
            <w:rFonts w:ascii="Cambria Math" w:hAnsi="Cambria Math"/>
          </w:rPr>
          <m:t>ω</m:t>
        </m:r>
        <m:r>
          <w:rPr>
            <w:rFonts w:ascii="Cambria Math" w:hAnsi="Cambria Math"/>
          </w:rPr>
          <m:t>=0.9</m:t>
        </m:r>
      </m:oMath>
      <w:r>
        <w:t xml:space="preserve"> to a lower </w:t>
      </w:r>
      <m:oMath>
        <m:r>
          <m:rPr>
            <m:sty m:val="p"/>
          </m:rPr>
          <w:rPr>
            <w:rFonts w:ascii="Cambria Math" w:hAnsi="Cambria Math"/>
          </w:rPr>
          <m:t>ω=0.4</m:t>
        </m:r>
      </m:oMath>
      <w:r>
        <w:t xml:space="preserve">, have also been found effective </w:t>
      </w:r>
      <w:r>
        <w:fldChar w:fldCharType="begin"/>
      </w:r>
      <w:r>
        <w:instrText xml:space="preserve"> ADDIN ZOTERO_ITEM CSL_CITATION {"citationID":"unmjajd9","properties":{"formattedCitation":"(Shi &amp; Eberhart, 2001)","plainCitation":"(Shi &amp; Eberhart, 2001)","noteIndex":0},"citationItems":[{"id":607,"uris":["http://zotero.org/users/7139034/items/8D78DZEU"],"itemData":{"id":607,"type":"paper-conference","abstract":"A fuzzy system is implemented to dynamically adapt the inertia weight of the particle swarm optimization algorithm (PSO). Three benchmark functions with asymmetric initial range settings are selected as the test functions. The same fuzzy system has been applied to all three test functions with different dimensions. The experimental results illustrate that the fuzzy adaptive PSO is a promising optimization method, which is especially useful for optimization problems with a dynamic environment.","container-title":"Proceedings of the 2001 Congress on Evolutionary Computation (IEEE Cat. No.01TH8546)","DOI":"10.1109/CEC.2001.934377","event":"Proceedings of the 2001 Congress on Evolutionary Computation (IEEE Cat. No.01TH8546)","page":"101-106 vol. 1","source":"IEEE Xplore","title":"Fuzzy adaptive particle swarm optimization","volume":"1","author":[{"family":"Shi","given":"Yuhui"},{"family":"Eberhart","given":"R.C."}],"issued":{"date-parts":[["2001",5]]}}}],"schema":"https://github.com/citation-style-language/schema/raw/master/csl-citation.json"} </w:instrText>
      </w:r>
      <w:r>
        <w:fldChar w:fldCharType="separate"/>
      </w:r>
      <w:r w:rsidRPr="00D72438">
        <w:t>(Shi &amp; Eberhart, 2001)</w:t>
      </w:r>
      <w:r>
        <w:fldChar w:fldCharType="end"/>
      </w:r>
      <w:r w:rsidR="00751FB6">
        <w:t>.</w:t>
      </w:r>
      <w:r w:rsidR="00A913FA">
        <w:t xml:space="preserve"> </w:t>
      </w:r>
      <w:r w:rsidR="00A34AA8" w:rsidRPr="00FC5FD3">
        <w:t xml:space="preserve">Figure </w:t>
      </w:r>
      <w:r w:rsidR="0065687A">
        <w:t>10</w:t>
      </w:r>
      <w:r w:rsidR="00A34AA8">
        <w:t xml:space="preserve"> displays a flowchart reviewing the main </w:t>
      </w:r>
      <w:r w:rsidR="00D109B4">
        <w:t>structure</w:t>
      </w:r>
      <w:r w:rsidR="00A34AA8">
        <w:t xml:space="preserve"> of </w:t>
      </w:r>
      <w:r w:rsidR="00D109B4">
        <w:t xml:space="preserve">a </w:t>
      </w:r>
      <w:r w:rsidR="00A34AA8">
        <w:t>PSO</w:t>
      </w:r>
      <w:r w:rsidR="00D109B4">
        <w:t xml:space="preserve"> algorithm</w:t>
      </w:r>
      <w:r w:rsidR="00AD23BC">
        <w:t>.</w:t>
      </w:r>
    </w:p>
    <w:p w14:paraId="2BD18BB9" w14:textId="77777777" w:rsidR="00485676" w:rsidRPr="00423AFE" w:rsidRDefault="00485676" w:rsidP="000C4B3E"/>
    <w:p w14:paraId="153EF364" w14:textId="77777777" w:rsidR="00CE3AD8" w:rsidRDefault="00A34AA8" w:rsidP="00CE3AD8">
      <w:pPr>
        <w:keepNext/>
        <w:jc w:val="center"/>
      </w:pPr>
      <w:r w:rsidRPr="00A34AA8">
        <w:rPr>
          <w:noProof/>
        </w:rPr>
        <w:drawing>
          <wp:inline distT="0" distB="0" distL="0" distR="0" wp14:anchorId="24AC98AB" wp14:editId="0C698C20">
            <wp:extent cx="4696480" cy="2438740"/>
            <wp:effectExtent l="0" t="0" r="889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8"/>
                    <a:stretch>
                      <a:fillRect/>
                    </a:stretch>
                  </pic:blipFill>
                  <pic:spPr>
                    <a:xfrm>
                      <a:off x="0" y="0"/>
                      <a:ext cx="4696480" cy="2438740"/>
                    </a:xfrm>
                    <a:prstGeom prst="rect">
                      <a:avLst/>
                    </a:prstGeom>
                  </pic:spPr>
                </pic:pic>
              </a:graphicData>
            </a:graphic>
          </wp:inline>
        </w:drawing>
      </w:r>
    </w:p>
    <w:p w14:paraId="0A6BE561" w14:textId="78CC3419" w:rsidR="00A34AA8" w:rsidRPr="00FA330E" w:rsidRDefault="00CE3AD8" w:rsidP="00CE3AD8">
      <w:pPr>
        <w:pStyle w:val="Caption"/>
        <w:jc w:val="center"/>
        <w:rPr>
          <w:b w:val="0"/>
          <w:bCs/>
        </w:rPr>
      </w:pPr>
      <w:bookmarkStart w:id="49" w:name="_Toc106240086"/>
      <w:r w:rsidRPr="00FA330E">
        <w:rPr>
          <w:b w:val="0"/>
          <w:bCs/>
        </w:rPr>
        <w:t xml:space="preserve">Figure </w:t>
      </w:r>
      <w:r w:rsidRPr="00FA330E">
        <w:rPr>
          <w:b w:val="0"/>
          <w:bCs/>
        </w:rPr>
        <w:fldChar w:fldCharType="begin"/>
      </w:r>
      <w:r w:rsidRPr="00FA330E">
        <w:rPr>
          <w:b w:val="0"/>
          <w:bCs/>
        </w:rPr>
        <w:instrText xml:space="preserve"> SEQ Figure \* ARABIC </w:instrText>
      </w:r>
      <w:r w:rsidRPr="00FA330E">
        <w:rPr>
          <w:b w:val="0"/>
          <w:bCs/>
        </w:rPr>
        <w:fldChar w:fldCharType="separate"/>
      </w:r>
      <w:r w:rsidR="00362057">
        <w:rPr>
          <w:b w:val="0"/>
          <w:bCs/>
          <w:noProof/>
        </w:rPr>
        <w:t>10</w:t>
      </w:r>
      <w:r w:rsidRPr="00FA330E">
        <w:rPr>
          <w:b w:val="0"/>
          <w:bCs/>
        </w:rPr>
        <w:fldChar w:fldCharType="end"/>
      </w:r>
      <w:r w:rsidRPr="00FA330E">
        <w:rPr>
          <w:b w:val="0"/>
          <w:bCs/>
        </w:rPr>
        <w:t>: Particle Swarm Optimization Flowchart</w:t>
      </w:r>
      <w:bookmarkEnd w:id="49"/>
    </w:p>
    <w:p w14:paraId="1B28C9E7" w14:textId="77777777" w:rsidR="0068462A" w:rsidRPr="0068462A" w:rsidRDefault="0068462A" w:rsidP="0068462A">
      <w:pPr>
        <w:pStyle w:val="content"/>
      </w:pPr>
    </w:p>
    <w:p w14:paraId="0C747D6C" w14:textId="59A83C02" w:rsidR="00794BB0" w:rsidRDefault="009F6C0B" w:rsidP="00CF6381">
      <w:pPr>
        <w:pStyle w:val="Heading3"/>
      </w:pPr>
      <w:bookmarkStart w:id="50" w:name="_Toc106240036"/>
      <w:r>
        <w:t>Particle Swarm</w:t>
      </w:r>
      <w:r w:rsidR="00A0719E">
        <w:t xml:space="preserve"> Optimization</w:t>
      </w:r>
      <w:r>
        <w:t xml:space="preserve"> in </w:t>
      </w:r>
      <w:r w:rsidR="00442D30">
        <w:t>Discrete</w:t>
      </w:r>
      <w:r>
        <w:t xml:space="preserve"> Domains</w:t>
      </w:r>
      <w:bookmarkEnd w:id="50"/>
    </w:p>
    <w:p w14:paraId="25708C24" w14:textId="46318E97" w:rsidR="00C22358" w:rsidRDefault="00C22358" w:rsidP="00C22358">
      <w:r>
        <w:t xml:space="preserve">For the </w:t>
      </w:r>
      <w:r w:rsidR="009F6C0B">
        <w:t>TSP</w:t>
      </w:r>
      <w:r>
        <w:t xml:space="preserve"> with a finite discrete search space, the </w:t>
      </w:r>
      <w:r w:rsidR="00751FB6">
        <w:t>classical PSO methodology had to be adapted because it was originally designed for continuous domains</w:t>
      </w:r>
      <w:r>
        <w:t>.</w:t>
      </w:r>
      <w:r w:rsidR="00751FB6">
        <w:t xml:space="preserve"> Research has been done to find ways in which this adaptation can be made </w:t>
      </w:r>
      <w:r w:rsidR="00751FB6">
        <w:fldChar w:fldCharType="begin"/>
      </w:r>
      <w:r w:rsidR="00751FB6">
        <w:instrText xml:space="preserve"> ADDIN ZOTERO_ITEM CSL_CITATION {"citationID":"E6GNOsQZ","properties":{"formattedCitation":"(Zhong et al., 2007)","plainCitation":"(Zhong et al., 2007)","noteIndex":0},"citationItems":[{"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rsidR="00751FB6">
        <w:fldChar w:fldCharType="separate"/>
      </w:r>
      <w:r w:rsidR="00751FB6" w:rsidRPr="00751FB6">
        <w:t>(Zhong et al., 2007)</w:t>
      </w:r>
      <w:r w:rsidR="00751FB6">
        <w:fldChar w:fldCharType="end"/>
      </w:r>
      <w:r w:rsidR="00751FB6">
        <w:t>.</w:t>
      </w:r>
      <w:r w:rsidR="00B10936">
        <w:t xml:space="preserve"> An interesting solution was the one proposed by</w:t>
      </w:r>
      <w:r w:rsidR="00751FB6">
        <w:t xml:space="preserve"> </w:t>
      </w:r>
      <w:r w:rsidRPr="004208F0">
        <w:t xml:space="preserve">Wang </w:t>
      </w:r>
      <w:r w:rsidRPr="006D63A0">
        <w:rPr>
          <w:i/>
          <w:iCs/>
        </w:rPr>
        <w:t>et al.</w:t>
      </w:r>
      <w:r>
        <w:t xml:space="preserve"> </w:t>
      </w:r>
      <w:r>
        <w:fldChar w:fldCharType="begin"/>
      </w:r>
      <w:r>
        <w:instrText xml:space="preserve"> ADDIN ZOTERO_ITEM CSL_CITATION {"citationID":"rouIGbn5","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4208F0">
        <w:t>(2003)</w:t>
      </w:r>
      <w:r>
        <w:fldChar w:fldCharType="end"/>
      </w:r>
      <w:r w:rsidR="00B10936">
        <w:t xml:space="preserve">. There, </w:t>
      </w:r>
      <w:r>
        <w:t>the</w:t>
      </w:r>
      <w:r w:rsidR="00B10936">
        <w:t xml:space="preserve">y </w:t>
      </w:r>
      <w:r>
        <w:t>represent</w:t>
      </w:r>
      <w:r w:rsidR="00B10936">
        <w:t>ed</w:t>
      </w:r>
      <w:r>
        <w:t xml:space="preserve"> </w:t>
      </w:r>
      <w:r w:rsidR="00B10936">
        <w:lastRenderedPageBreak/>
        <w:t xml:space="preserve">the </w:t>
      </w:r>
      <w:r>
        <w:t>position vectors,</w:t>
      </w:r>
      <w:r w:rsidR="00B10936">
        <w:t xml:space="preserve"> used</w:t>
      </w:r>
      <w:r>
        <w:t xml:space="preserve"> within the </w:t>
      </w:r>
      <w:r w:rsidR="009F6C0B">
        <w:t>TSP</w:t>
      </w:r>
      <w:r>
        <w:t xml:space="preserve"> domain, as a sequence of cities to visi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e>
        </m:d>
      </m:oMath>
      <w:r>
        <w:t xml:space="preserve">, where </w:t>
      </w:r>
      <m:oMath>
        <m:r>
          <w:rPr>
            <w:rFonts w:ascii="Cambria Math" w:hAnsi="Cambria Math"/>
          </w:rPr>
          <m:t>c</m:t>
        </m:r>
      </m:oMath>
      <w:r>
        <w:t xml:space="preserve"> is the number of cities on the map. The movement vectors are then represented by swap operators defined as </w:t>
      </w:r>
      <m:oMath>
        <m:r>
          <w:rPr>
            <w:rFonts w:ascii="Cambria Math" w:hAnsi="Cambria Math"/>
          </w:rPr>
          <m:t>SO(</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oMath>
      <w:r>
        <w:t xml:space="preserve"> such that, when applied to the 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it swaps the location that the citie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within the vector sequence. This creates a completely new sequenc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oMath>
      <w:r>
        <w:t xml:space="preserve"> which can be treated as the new location vector for the particle after the movement vector </w:t>
      </w:r>
      <m:oMath>
        <m:r>
          <w:rPr>
            <w:rFonts w:ascii="Cambria Math" w:hAnsi="Cambria Math"/>
          </w:rPr>
          <m:t>SO</m:t>
        </m:r>
      </m:oMath>
      <w:r>
        <w:t xml:space="preserve"> was applied to i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 xml:space="preserve"> </m:t>
        </m:r>
        <m:nary>
          <m:naryPr>
            <m:chr m:val="⨁"/>
            <m:subHide m:val="1"/>
            <m:supHide m:val="1"/>
            <m:ctrlPr>
              <w:rPr>
                <w:rFonts w:ascii="Cambria Math" w:hAnsi="Cambria Math"/>
                <w:i/>
              </w:rPr>
            </m:ctrlPr>
          </m:naryPr>
          <m:sub/>
          <m:sup/>
          <m:e>
            <m:r>
              <w:rPr>
                <w:rFonts w:ascii="Cambria Math" w:hAnsi="Cambria Math"/>
              </w:rPr>
              <m:t>SO</m:t>
            </m:r>
          </m:e>
        </m:nary>
      </m:oMath>
      <w:r>
        <w:t xml:space="preserve">. A velocity vector can contain any number of swap operators compiled together as a </w:t>
      </w:r>
      <w:r w:rsidRPr="00DE2A0F">
        <w:rPr>
          <w:i/>
          <w:iCs/>
        </w:rPr>
        <w:t>Swap Sequence</w:t>
      </w:r>
      <w:r>
        <w:rPr>
          <w:i/>
          <w:iCs/>
        </w:rPr>
        <w:t>,</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O</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O</m:t>
                </m:r>
              </m:e>
              <m:sub>
                <m:r>
                  <w:rPr>
                    <w:rFonts w:ascii="Cambria Math" w:hAnsi="Cambria Math"/>
                  </w:rPr>
                  <m:t>n</m:t>
                </m:r>
              </m:sub>
            </m:sSub>
          </m:e>
        </m:d>
      </m:oMath>
      <w:r>
        <w:t>, which can then be applied on any location vector to bring it to another position within the search space.</w:t>
      </w:r>
      <w:r w:rsidR="00D03ED2">
        <w:t xml:space="preserve"> </w:t>
      </w:r>
      <w:r w:rsidR="00D03ED2" w:rsidRPr="00FC5FD3">
        <w:t>Figure 1</w:t>
      </w:r>
      <w:r w:rsidR="001E5B36">
        <w:t>1</w:t>
      </w:r>
      <w:r w:rsidR="00D03ED2">
        <w:t xml:space="preserve"> illustrates how a movement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rsidR="00D03ED2">
        <w:t xml:space="preserve"> is applied on a 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D03ED2">
        <w:t xml:space="preserve"> creating a new 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oMath>
      <w:r w:rsidR="00D03ED2">
        <w:t>.</w:t>
      </w:r>
      <w:r>
        <w:t xml:space="preserve"> With this understanding in mind, the velocity needed to bring an example particle from its current location to its </w:t>
      </w:r>
      <w:r w:rsidRPr="00C22358">
        <w:rPr>
          <w:i/>
          <w:iCs/>
        </w:rPr>
        <w:t>pbest</w:t>
      </w:r>
      <w:r>
        <w:rPr>
          <w:i/>
          <w:iCs/>
        </w:rPr>
        <w:t>,</w:t>
      </w:r>
      <w:r>
        <w:t xml:space="preserve"> </w:t>
      </w:r>
      <m:oMath>
        <m:d>
          <m:dPr>
            <m:ctrlPr>
              <w:rPr>
                <w:rFonts w:ascii="Cambria Math" w:hAnsi="Cambria Math"/>
              </w:rPr>
            </m:ctrlPr>
          </m:dPr>
          <m:e>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i</m:t>
                    </m:r>
                  </m:sub>
                </m:sSub>
              </m:e>
            </m:acc>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e>
        </m:d>
      </m:oMath>
      <w:r>
        <w:t xml:space="preserve">, can be understood as the question: What swaps to my current sequence of cities </w:t>
      </w:r>
      <w:r w:rsidR="00AD23BC">
        <w:t>are</w:t>
      </w:r>
      <w:r>
        <w:t xml:space="preserve"> needed until it becomes the </w:t>
      </w:r>
      <w:r w:rsidRPr="003E09B8">
        <w:rPr>
          <w:i/>
          <w:iCs/>
        </w:rPr>
        <w:t>pbest</w:t>
      </w:r>
      <w:r>
        <w:t xml:space="preserve"> sequence?</w:t>
      </w:r>
      <w:r w:rsidR="004A1379">
        <w:t xml:space="preserve"> </w:t>
      </w:r>
    </w:p>
    <w:p w14:paraId="414839EB" w14:textId="0AE2C251" w:rsidR="00A0719E" w:rsidRDefault="00A0719E" w:rsidP="00C22358"/>
    <w:p w14:paraId="38455E04" w14:textId="77777777" w:rsidR="00A0719E" w:rsidRDefault="00A0719E" w:rsidP="00C22358"/>
    <w:p w14:paraId="7295C727" w14:textId="77777777" w:rsidR="00C22358" w:rsidRDefault="00C22358" w:rsidP="004A1379">
      <w:pPr>
        <w:keepNext/>
        <w:jc w:val="center"/>
      </w:pPr>
      <w:r w:rsidRPr="00C22358">
        <w:rPr>
          <w:noProof/>
        </w:rPr>
        <w:drawing>
          <wp:inline distT="0" distB="0" distL="0" distR="0" wp14:anchorId="04E47965" wp14:editId="7D71EEF5">
            <wp:extent cx="5319476" cy="2303710"/>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a:extLst>
                        <a:ext uri="{28A0092B-C50C-407E-A947-70E740481C1C}">
                          <a14:useLocalDpi xmlns:a14="http://schemas.microsoft.com/office/drawing/2010/main" val="0"/>
                        </a:ext>
                      </a:extLst>
                    </a:blip>
                    <a:stretch>
                      <a:fillRect/>
                    </a:stretch>
                  </pic:blipFill>
                  <pic:spPr>
                    <a:xfrm>
                      <a:off x="0" y="0"/>
                      <a:ext cx="5319476" cy="2303710"/>
                    </a:xfrm>
                    <a:prstGeom prst="rect">
                      <a:avLst/>
                    </a:prstGeom>
                  </pic:spPr>
                </pic:pic>
              </a:graphicData>
            </a:graphic>
          </wp:inline>
        </w:drawing>
      </w:r>
    </w:p>
    <w:p w14:paraId="236A617E" w14:textId="77E84103" w:rsidR="00C22358" w:rsidRPr="00D814BF" w:rsidRDefault="00C22358" w:rsidP="00C22358">
      <w:pPr>
        <w:pStyle w:val="Caption"/>
        <w:jc w:val="center"/>
        <w:rPr>
          <w:b w:val="0"/>
          <w:bCs/>
        </w:rPr>
      </w:pPr>
      <w:bookmarkStart w:id="51" w:name="_Toc106240087"/>
      <w:r w:rsidRPr="00D814BF">
        <w:rPr>
          <w:b w:val="0"/>
          <w:bCs/>
        </w:rPr>
        <w:t xml:space="preserve">Figure </w:t>
      </w:r>
      <w:r w:rsidRPr="00D814BF">
        <w:rPr>
          <w:b w:val="0"/>
          <w:bCs/>
        </w:rPr>
        <w:fldChar w:fldCharType="begin"/>
      </w:r>
      <w:r w:rsidRPr="00D814BF">
        <w:rPr>
          <w:b w:val="0"/>
          <w:bCs/>
        </w:rPr>
        <w:instrText xml:space="preserve"> SEQ Figure \* ARABIC </w:instrText>
      </w:r>
      <w:r w:rsidRPr="00D814BF">
        <w:rPr>
          <w:b w:val="0"/>
          <w:bCs/>
        </w:rPr>
        <w:fldChar w:fldCharType="separate"/>
      </w:r>
      <w:r w:rsidR="00362057">
        <w:rPr>
          <w:b w:val="0"/>
          <w:bCs/>
          <w:noProof/>
        </w:rPr>
        <w:t>11</w:t>
      </w:r>
      <w:r w:rsidRPr="00D814BF">
        <w:rPr>
          <w:b w:val="0"/>
          <w:bCs/>
        </w:rPr>
        <w:fldChar w:fldCharType="end"/>
      </w:r>
      <w:r w:rsidRPr="00D814BF">
        <w:rPr>
          <w:b w:val="0"/>
          <w:bCs/>
        </w:rPr>
        <w:t>:</w:t>
      </w:r>
      <w:r w:rsidR="00630455" w:rsidRPr="00D814BF">
        <w:rPr>
          <w:b w:val="0"/>
          <w:bCs/>
        </w:rPr>
        <w:t xml:space="preserve"> </w:t>
      </w:r>
      <w:r w:rsidR="005E1267" w:rsidRPr="00D814BF">
        <w:rPr>
          <w:b w:val="0"/>
          <w:bCs/>
        </w:rPr>
        <w:t>A</w:t>
      </w:r>
      <w:r w:rsidRPr="00D814BF">
        <w:rPr>
          <w:b w:val="0"/>
          <w:bCs/>
        </w:rPr>
        <w:t xml:space="preserve">pplying Movement Vector </w:t>
      </w:r>
      <w:r w:rsidR="00D03ED2" w:rsidRPr="00D814BF">
        <w:rPr>
          <w:b w:val="0"/>
          <w:bCs/>
        </w:rPr>
        <w:t>to</w:t>
      </w:r>
      <w:r w:rsidRPr="00D814BF">
        <w:rPr>
          <w:b w:val="0"/>
          <w:bCs/>
        </w:rPr>
        <w:t xml:space="preserve"> Position Vector</w:t>
      </w:r>
      <w:r w:rsidR="00630455" w:rsidRPr="00D814BF">
        <w:rPr>
          <w:b w:val="0"/>
          <w:bCs/>
        </w:rPr>
        <w:t xml:space="preserve"> for a Particle</w:t>
      </w:r>
      <w:bookmarkEnd w:id="51"/>
    </w:p>
    <w:p w14:paraId="236CC9BF" w14:textId="77777777" w:rsidR="00091680" w:rsidRPr="00DC1BD6" w:rsidRDefault="00091680" w:rsidP="00DC1BD6">
      <w:pPr>
        <w:pStyle w:val="content"/>
      </w:pPr>
    </w:p>
    <w:p w14:paraId="3999727B" w14:textId="3CDCC117" w:rsidR="00630455" w:rsidRDefault="00DC1BD6" w:rsidP="00630455">
      <w:r>
        <w:t xml:space="preserve">Another big consideration in this application of the algorithm is how to the weights are represented. In normal velocity vectors, simple vector scaling is done by multiplying it by the weights assigned. However, with our new representation of the velocity vector, the application of weights needs to be rethought. </w:t>
      </w:r>
      <w:r w:rsidR="00B10502">
        <w:t xml:space="preserve">To continue the development of their </w:t>
      </w:r>
      <w:r>
        <w:t xml:space="preserve">proposed model, </w:t>
      </w:r>
      <w:r w:rsidRPr="004208F0">
        <w:t xml:space="preserve">Wang </w:t>
      </w:r>
      <w:r w:rsidRPr="00EE4FBF">
        <w:rPr>
          <w:i/>
          <w:iCs/>
        </w:rPr>
        <w:t>et al</w:t>
      </w:r>
      <w:r w:rsidRPr="004208F0">
        <w:t>.</w:t>
      </w:r>
      <w:r>
        <w:t xml:space="preserve"> </w:t>
      </w:r>
      <w:r>
        <w:fldChar w:fldCharType="begin"/>
      </w:r>
      <w:r>
        <w:instrText xml:space="preserve"> ADDIN ZOTERO_ITEM CSL_CITATION {"citationID":"67M0wnje","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4208F0">
        <w:t>(2003)</w:t>
      </w:r>
      <w:r>
        <w:fldChar w:fldCharType="end"/>
      </w:r>
      <w:r>
        <w:t xml:space="preserve"> repurposed the weights used in the algorithm </w:t>
      </w:r>
      <w:r w:rsidR="00091680">
        <w:t xml:space="preserve">as </w:t>
      </w:r>
      <w:r w:rsidR="00091680">
        <w:lastRenderedPageBreak/>
        <w:t>inclusion</w:t>
      </w:r>
      <w:r>
        <w:t xml:space="preserve"> probabilitie</w:t>
      </w:r>
      <w:r w:rsidR="00091680">
        <w:t xml:space="preserve">s </w:t>
      </w:r>
      <w:r>
        <w:t>for each of the Swap Operators</w:t>
      </w:r>
      <w:r w:rsidR="00091680">
        <w:t>.</w:t>
      </w:r>
      <w:r>
        <w:t xml:space="preserve"> </w:t>
      </w:r>
      <w:r w:rsidR="00091680">
        <w:t xml:space="preserve">When a weight is applied </w:t>
      </w:r>
      <w:r w:rsidR="00AD23BC">
        <w:t>to</w:t>
      </w:r>
      <w:r w:rsidR="00091680">
        <w:t xml:space="preserve"> a movement vector or Swap Sequence, the weight stands for the probability of keeping each of the Swap Operators in that Swap Sequence. Any Swap Operator failing the probability check is deleted from the Sequence.</w:t>
      </w:r>
      <w:r w:rsidR="00A34AA8">
        <w:t xml:space="preserve"> This is demonstrated in </w:t>
      </w:r>
      <w:r w:rsidR="00A34AA8" w:rsidRPr="00F855E9">
        <w:t>Equation 8</w:t>
      </w:r>
      <w:r w:rsidR="00630455">
        <w:t xml:space="preserve"> where </w:t>
      </w:r>
      <m:oMath>
        <m:r>
          <w:rPr>
            <w:rFonts w:ascii="Cambria Math" w:hAnsi="Cambria Math"/>
          </w:rPr>
          <m:t>P</m:t>
        </m:r>
        <m:r>
          <m:rPr>
            <m:sty m:val="p"/>
          </m:rPr>
          <w:rPr>
            <w:rFonts w:ascii="Cambria Math" w:hAnsi="Cambria Math"/>
          </w:rPr>
          <m:t>(</m:t>
        </m:r>
        <m:r>
          <w:rPr>
            <w:rFonts w:ascii="Cambria Math" w:hAnsi="Cambria Math"/>
          </w:rPr>
          <m:t>SO</m:t>
        </m:r>
        <m:r>
          <m:rPr>
            <m:sty m:val="p"/>
          </m:rPr>
          <w:rPr>
            <w:rFonts w:ascii="Cambria Math" w:hAnsi="Cambria Math"/>
          </w:rPr>
          <m:t>|</m:t>
        </m:r>
        <m:r>
          <w:rPr>
            <w:rFonts w:ascii="Cambria Math" w:hAnsi="Cambria Math"/>
          </w:rPr>
          <m:t>ω</m:t>
        </m:r>
        <m:r>
          <m:rPr>
            <m:sty m:val="p"/>
          </m:rPr>
          <w:rPr>
            <w:rFonts w:ascii="Cambria Math" w:hAnsi="Cambria Math"/>
          </w:rPr>
          <m:t>)</m:t>
        </m:r>
      </m:oMath>
      <w:r w:rsidR="00630455" w:rsidRPr="003924FC">
        <w:t xml:space="preserve"> is an operator that returns </w:t>
      </w:r>
      <m:oMath>
        <m:r>
          <w:rPr>
            <w:rFonts w:ascii="Cambria Math" w:hAnsi="Cambria Math"/>
          </w:rPr>
          <m:t>SO</m:t>
        </m:r>
      </m:oMath>
      <w:r w:rsidR="00630455" w:rsidRPr="003924FC">
        <w:t xml:space="preserve"> with a probability of </w:t>
      </w:r>
      <m:oMath>
        <m:r>
          <w:rPr>
            <w:rFonts w:ascii="Cambria Math" w:hAnsi="Cambria Math"/>
          </w:rPr>
          <m:t>ω</m:t>
        </m:r>
      </m:oMath>
      <w:r w:rsidR="00630455" w:rsidRPr="003924FC">
        <w:t>, otherwise, it returns nothing.</w:t>
      </w:r>
    </w:p>
    <w:p w14:paraId="5E73E341" w14:textId="4EC9AF3A" w:rsidR="00A76798" w:rsidRPr="00630455" w:rsidRDefault="00A76798" w:rsidP="00DC1BD6"/>
    <w:p w14:paraId="2D58E713" w14:textId="11AF9B12" w:rsidR="00A76798" w:rsidRDefault="00A76798" w:rsidP="00A76798">
      <w:pPr>
        <w:pStyle w:val="Caption"/>
        <w:rPr>
          <w:sz w:val="32"/>
          <w:szCs w:val="32"/>
        </w:rPr>
      </w:pPr>
      <m:oMathPara>
        <m:oMath>
          <m:r>
            <m:rPr>
              <m:sty m:val="bi"/>
            </m:rPr>
            <w:rPr>
              <w:rFonts w:ascii="Cambria Math" w:hAnsi="Cambria Math"/>
              <w:sz w:val="32"/>
              <w:szCs w:val="32"/>
            </w:rPr>
            <m:t>ω*</m:t>
          </m:r>
          <m:acc>
            <m:accPr>
              <m:chr m:val="⃗"/>
              <m:ctrlPr>
                <w:rPr>
                  <w:rFonts w:ascii="Cambria Math" w:hAnsi="Cambria Math"/>
                  <w:i/>
                  <w:sz w:val="32"/>
                  <w:szCs w:val="32"/>
                </w:rPr>
              </m:ctrlPr>
            </m:accPr>
            <m:e>
              <m:sSub>
                <m:sSubPr>
                  <m:ctrlPr>
                    <w:rPr>
                      <w:rFonts w:ascii="Cambria Math" w:hAnsi="Cambria Math"/>
                      <w:i/>
                      <w:sz w:val="32"/>
                      <w:szCs w:val="32"/>
                    </w:rPr>
                  </m:ctrlPr>
                </m:sSubPr>
                <m:e>
                  <m:r>
                    <m:rPr>
                      <m:sty m:val="bi"/>
                    </m:rPr>
                    <w:rPr>
                      <w:rFonts w:ascii="Cambria Math" w:hAnsi="Cambria Math"/>
                      <w:sz w:val="32"/>
                      <w:szCs w:val="32"/>
                    </w:rPr>
                    <m:t>v</m:t>
                  </m:r>
                </m:e>
                <m:sub>
                  <m:r>
                    <m:rPr>
                      <m:sty m:val="bi"/>
                    </m:rPr>
                    <w:rPr>
                      <w:rFonts w:ascii="Cambria Math" w:hAnsi="Cambria Math"/>
                      <w:sz w:val="32"/>
                      <w:szCs w:val="32"/>
                    </w:rPr>
                    <m:t>i</m:t>
                  </m:r>
                </m:sub>
              </m:sSub>
            </m:e>
          </m:acc>
          <m:r>
            <m:rPr>
              <m:sty m:val="bi"/>
            </m:rPr>
            <w:rPr>
              <w:rFonts w:ascii="Cambria Math" w:hAnsi="Cambria Math"/>
              <w:sz w:val="32"/>
              <w:szCs w:val="32"/>
            </w:rPr>
            <m:t>=</m:t>
          </m:r>
          <m:nary>
            <m:naryPr>
              <m:chr m:val="∑"/>
              <m:limLoc m:val="subSup"/>
              <m:supHide m:val="1"/>
              <m:ctrlPr>
                <w:rPr>
                  <w:rFonts w:ascii="Cambria Math" w:hAnsi="Cambria Math"/>
                  <w:i/>
                  <w:sz w:val="32"/>
                  <w:szCs w:val="32"/>
                </w:rPr>
              </m:ctrlPr>
            </m:naryPr>
            <m:sub>
              <m:r>
                <m:rPr>
                  <m:sty m:val="bi"/>
                </m:rPr>
                <w:rPr>
                  <w:rFonts w:ascii="Cambria Math" w:hAnsi="Cambria Math"/>
                  <w:sz w:val="32"/>
                  <w:szCs w:val="32"/>
                </w:rPr>
                <m:t xml:space="preserve">SO ϵ  </m:t>
              </m:r>
              <m:acc>
                <m:accPr>
                  <m:chr m:val="⃗"/>
                  <m:ctrlPr>
                    <w:rPr>
                      <w:rFonts w:ascii="Cambria Math" w:hAnsi="Cambria Math"/>
                      <w:i/>
                      <w:sz w:val="32"/>
                      <w:szCs w:val="32"/>
                    </w:rPr>
                  </m:ctrlPr>
                </m:accPr>
                <m:e>
                  <m:sSub>
                    <m:sSubPr>
                      <m:ctrlPr>
                        <w:rPr>
                          <w:rFonts w:ascii="Cambria Math" w:hAnsi="Cambria Math"/>
                          <w:i/>
                          <w:sz w:val="32"/>
                          <w:szCs w:val="32"/>
                        </w:rPr>
                      </m:ctrlPr>
                    </m:sSubPr>
                    <m:e>
                      <m:r>
                        <m:rPr>
                          <m:sty m:val="bi"/>
                        </m:rPr>
                        <w:rPr>
                          <w:rFonts w:ascii="Cambria Math" w:hAnsi="Cambria Math"/>
                          <w:sz w:val="32"/>
                          <w:szCs w:val="32"/>
                        </w:rPr>
                        <m:t>v</m:t>
                      </m:r>
                    </m:e>
                    <m:sub>
                      <m:r>
                        <m:rPr>
                          <m:sty m:val="bi"/>
                        </m:rPr>
                        <w:rPr>
                          <w:rFonts w:ascii="Cambria Math" w:hAnsi="Cambria Math"/>
                          <w:sz w:val="32"/>
                          <w:szCs w:val="32"/>
                        </w:rPr>
                        <m:t>i</m:t>
                      </m:r>
                    </m:sub>
                  </m:sSub>
                </m:e>
              </m:acc>
            </m:sub>
            <m:sup/>
            <m:e>
              <m:r>
                <m:rPr>
                  <m:sty m:val="bi"/>
                </m:rPr>
                <w:rPr>
                  <w:rFonts w:ascii="Cambria Math" w:hAnsi="Cambria Math"/>
                  <w:sz w:val="32"/>
                  <w:szCs w:val="32"/>
                </w:rPr>
                <m:t>P(SO|ω)</m:t>
              </m:r>
            </m:e>
          </m:nary>
        </m:oMath>
      </m:oMathPara>
    </w:p>
    <w:p w14:paraId="59BF723F" w14:textId="15485A22" w:rsidR="00A76798" w:rsidRPr="00D814BF" w:rsidRDefault="00A76798" w:rsidP="00A76798">
      <w:pPr>
        <w:pStyle w:val="Caption"/>
        <w:jc w:val="center"/>
        <w:rPr>
          <w:b w:val="0"/>
          <w:bCs/>
        </w:rPr>
      </w:pPr>
      <w:bookmarkStart w:id="52" w:name="_Toc106240150"/>
      <w:r w:rsidRPr="00D814BF">
        <w:rPr>
          <w:b w:val="0"/>
          <w:bCs/>
        </w:rPr>
        <w:t xml:space="preserve">Equation </w:t>
      </w:r>
      <w:r w:rsidRPr="00D814BF">
        <w:rPr>
          <w:b w:val="0"/>
          <w:bCs/>
        </w:rPr>
        <w:fldChar w:fldCharType="begin"/>
      </w:r>
      <w:r w:rsidRPr="00D814BF">
        <w:rPr>
          <w:b w:val="0"/>
          <w:bCs/>
        </w:rPr>
        <w:instrText xml:space="preserve"> SEQ Equation \* ARABIC </w:instrText>
      </w:r>
      <w:r w:rsidRPr="00D814BF">
        <w:rPr>
          <w:b w:val="0"/>
          <w:bCs/>
        </w:rPr>
        <w:fldChar w:fldCharType="separate"/>
      </w:r>
      <w:r w:rsidR="00362057">
        <w:rPr>
          <w:b w:val="0"/>
          <w:bCs/>
          <w:noProof/>
        </w:rPr>
        <w:t>8</w:t>
      </w:r>
      <w:r w:rsidRPr="00D814BF">
        <w:rPr>
          <w:b w:val="0"/>
          <w:bCs/>
        </w:rPr>
        <w:fldChar w:fldCharType="end"/>
      </w:r>
      <w:r w:rsidRPr="00D814BF">
        <w:rPr>
          <w:b w:val="0"/>
          <w:bCs/>
        </w:rPr>
        <w:t>:</w:t>
      </w:r>
      <w:r w:rsidR="00630455" w:rsidRPr="00D814BF">
        <w:rPr>
          <w:b w:val="0"/>
          <w:bCs/>
        </w:rPr>
        <w:t xml:space="preserve"> W</w:t>
      </w:r>
      <w:r w:rsidRPr="00D814BF">
        <w:rPr>
          <w:b w:val="0"/>
          <w:bCs/>
        </w:rPr>
        <w:t>eigh</w:t>
      </w:r>
      <w:r w:rsidR="005E1267" w:rsidRPr="00D814BF">
        <w:rPr>
          <w:b w:val="0"/>
          <w:bCs/>
        </w:rPr>
        <w:t>t</w:t>
      </w:r>
      <w:r w:rsidRPr="00D814BF">
        <w:rPr>
          <w:b w:val="0"/>
          <w:bCs/>
        </w:rPr>
        <w:t xml:space="preserve"> </w:t>
      </w:r>
      <w:r w:rsidR="00630455" w:rsidRPr="00D814BF">
        <w:rPr>
          <w:b w:val="0"/>
          <w:bCs/>
          <w:noProof/>
        </w:rPr>
        <w:t>A</w:t>
      </w:r>
      <w:r w:rsidRPr="00D814BF">
        <w:rPr>
          <w:b w:val="0"/>
          <w:bCs/>
          <w:noProof/>
        </w:rPr>
        <w:t xml:space="preserve">pplied on </w:t>
      </w:r>
      <w:r w:rsidR="00630455" w:rsidRPr="00D814BF">
        <w:rPr>
          <w:b w:val="0"/>
          <w:bCs/>
          <w:noProof/>
        </w:rPr>
        <w:t xml:space="preserve">Particle </w:t>
      </w:r>
      <w:r w:rsidRPr="00D814BF">
        <w:rPr>
          <w:b w:val="0"/>
          <w:bCs/>
          <w:noProof/>
        </w:rPr>
        <w:t>Swap Sequence</w:t>
      </w:r>
      <w:bookmarkEnd w:id="52"/>
    </w:p>
    <w:p w14:paraId="18D2F44D" w14:textId="6FF2EF88" w:rsidR="00BD22C7" w:rsidRDefault="00BD22C7" w:rsidP="003924FC">
      <w:pPr>
        <w:jc w:val="center"/>
        <w:rPr>
          <w:i/>
          <w:iCs/>
        </w:rPr>
      </w:pPr>
    </w:p>
    <w:p w14:paraId="1C3D7A09" w14:textId="28F45A63" w:rsidR="005764C7" w:rsidRDefault="00B10502" w:rsidP="005764C7">
      <w:r>
        <w:t xml:space="preserve">Finally, </w:t>
      </w:r>
      <w:r w:rsidR="00BD22C7" w:rsidRPr="004208F0">
        <w:t xml:space="preserve">Wang </w:t>
      </w:r>
      <w:r w:rsidR="00BD22C7" w:rsidRPr="00B10502">
        <w:rPr>
          <w:i/>
          <w:iCs/>
        </w:rPr>
        <w:t>et al.</w:t>
      </w:r>
      <w:r w:rsidR="00BD22C7">
        <w:t xml:space="preserve"> (2003) </w:t>
      </w:r>
      <w:r>
        <w:t xml:space="preserve">motioned an update to the </w:t>
      </w:r>
      <w:r w:rsidR="00BD22C7" w:rsidRPr="00BD22C7">
        <w:rPr>
          <w:i/>
          <w:iCs/>
        </w:rPr>
        <w:t>Particle Swarm</w:t>
      </w:r>
      <w:r w:rsidR="00BD22C7">
        <w:t xml:space="preserve"> vector calculation given in </w:t>
      </w:r>
      <w:r w:rsidR="00BD22C7" w:rsidRPr="00401C5D">
        <w:t>Equation 7</w:t>
      </w:r>
      <w:r>
        <w:t xml:space="preserve"> that encapsulated all the concepts stated above</w:t>
      </w:r>
      <w:r w:rsidR="00BD22C7" w:rsidRPr="00BD22C7">
        <w:t xml:space="preserve">. </w:t>
      </w:r>
      <w:r w:rsidR="00BD22C7">
        <w:t xml:space="preserve">Originally, the movement vectors represented </w:t>
      </w:r>
      <w:r w:rsidR="00DC2821">
        <w:t xml:space="preserve">simple </w:t>
      </w:r>
      <w:r w:rsidR="00BD22C7">
        <w:t>directions of travel, which could be scaled in magnitude by weights</w:t>
      </w:r>
      <w:r w:rsidR="00BD22C7" w:rsidRPr="00713622">
        <w:rPr>
          <w:i/>
          <w:iCs/>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1</m:t>
            </m:r>
          </m:sub>
        </m:sSub>
      </m:oMath>
      <w:r w:rsidR="00BD22C7" w:rsidRPr="00713622">
        <w:rPr>
          <w:i/>
          <w:iCs/>
        </w:rPr>
        <w:t xml:space="preserve"> </w:t>
      </w:r>
      <w:r w:rsidR="00BD22C7" w:rsidRPr="00BD22C7">
        <w:t>and</w:t>
      </w:r>
      <w:r w:rsidR="00BD22C7" w:rsidRPr="00713622">
        <w:rPr>
          <w:i/>
          <w:iCs/>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2</m:t>
            </m:r>
          </m:sub>
        </m:sSub>
      </m:oMath>
      <w:r w:rsidR="00DC2821">
        <w:t>, until the particle eventually reached its desired location</w:t>
      </w:r>
      <w:r w:rsidR="00DC2821" w:rsidRPr="00DC2821">
        <w:t>.</w:t>
      </w:r>
      <w:r w:rsidR="00BD22C7">
        <w:t xml:space="preserve"> However, in this </w:t>
      </w:r>
      <w:r>
        <w:t xml:space="preserve">new </w:t>
      </w:r>
      <w:r w:rsidR="00BD22C7">
        <w:t xml:space="preserve">adaptation, the </w:t>
      </w:r>
      <w:r w:rsidR="00DC2821">
        <w:t>movement vectors encapsulate the complete trans</w:t>
      </w:r>
      <w:r w:rsidR="005764C7">
        <w:t>formation</w:t>
      </w:r>
      <w:r w:rsidR="00DC2821">
        <w:t xml:space="preserve"> needed to move between positions in the search space. As such, the magnitude weights lose their meaning, and so, were removed from the model proposed by </w:t>
      </w:r>
      <w:r w:rsidR="00DC2821" w:rsidRPr="004208F0">
        <w:t xml:space="preserve">Wang </w:t>
      </w:r>
      <w:r w:rsidR="00DC2821" w:rsidRPr="006D63A0">
        <w:rPr>
          <w:i/>
          <w:iCs/>
        </w:rPr>
        <w:t>et al.</w:t>
      </w:r>
      <w:r w:rsidR="00DC2821">
        <w:t xml:space="preserve"> (2003).</w:t>
      </w:r>
      <w:r w:rsidR="00D56511">
        <w:t xml:space="preserve"> Their updated velocity </w:t>
      </w:r>
      <w:r w:rsidR="005764C7">
        <w:t xml:space="preserve">calculation is given in </w:t>
      </w:r>
      <w:r w:rsidR="005764C7" w:rsidRPr="00401C5D">
        <w:t>Equation 9</w:t>
      </w:r>
      <w:r w:rsidR="005764C7">
        <w:t xml:space="preserve">. </w:t>
      </w:r>
      <w:r w:rsidR="00A45E20">
        <w:t>H</w:t>
      </w:r>
      <w:r w:rsidR="00A45E20">
        <w:t>owever</w:t>
      </w:r>
      <w:r w:rsidR="00A45E20">
        <w:t>, i</w:t>
      </w:r>
      <w:r w:rsidR="005764C7">
        <w:t>t was</w:t>
      </w:r>
      <w:r w:rsidR="00A45E20">
        <w:t xml:space="preserve"> </w:t>
      </w:r>
      <w:r w:rsidR="005764C7">
        <w:t>noted that no justification was given for the removal of the inertia from the calculation.</w:t>
      </w:r>
    </w:p>
    <w:p w14:paraId="55DC3223" w14:textId="7D7F5A52" w:rsidR="00BD22C7" w:rsidRDefault="00BD22C7" w:rsidP="00BD22C7">
      <w:pPr>
        <w:jc w:val="left"/>
      </w:pPr>
    </w:p>
    <w:p w14:paraId="1DD4BE1B" w14:textId="45834E02" w:rsidR="00540F59" w:rsidRDefault="00FE54F9" w:rsidP="00540F59">
      <w:pPr>
        <w:pStyle w:val="Caption"/>
        <w:rPr>
          <w:b w:val="0"/>
          <w:sz w:val="32"/>
          <w:szCs w:val="24"/>
        </w:rPr>
      </w:pPr>
      <m:oMathPara>
        <m:oMath>
          <m:acc>
            <m:accPr>
              <m:chr m:val="⃗"/>
              <m:ctrlPr>
                <w:rPr>
                  <w:rFonts w:ascii="Cambria Math" w:hAnsi="Cambria Math"/>
                  <w:b w:val="0"/>
                  <w:i/>
                  <w:sz w:val="32"/>
                  <w:szCs w:val="24"/>
                </w:rPr>
              </m:ctrlPr>
            </m:accPr>
            <m:e>
              <m:sSub>
                <m:sSubPr>
                  <m:ctrlPr>
                    <w:rPr>
                      <w:rFonts w:ascii="Cambria Math" w:hAnsi="Cambria Math"/>
                      <w:b w:val="0"/>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m:rPr>
              <m:sty m:val="bi"/>
            </m:rPr>
            <w:rPr>
              <w:rFonts w:ascii="Cambria Math" w:hAnsi="Cambria Math"/>
              <w:sz w:val="32"/>
              <w:szCs w:val="24"/>
            </w:rPr>
            <m:t xml:space="preserve"> =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m:rPr>
              <m:sty m:val="bi"/>
            </m:rPr>
            <w:rPr>
              <w:rFonts w:ascii="Cambria Math" w:hAnsi="Cambria Math"/>
              <w:sz w:val="32"/>
              <w:szCs w:val="24"/>
            </w:rPr>
            <m:t xml:space="preserve">   ⨁  </m:t>
          </m:r>
          <m:sSub>
            <m:sSubPr>
              <m:ctrlPr>
                <w:rPr>
                  <w:rFonts w:ascii="Cambria Math" w:hAnsi="Cambria Math"/>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1</m:t>
              </m:r>
            </m:sub>
          </m:sSub>
          <m:r>
            <m:rPr>
              <m:sty m:val="bi"/>
            </m:rPr>
            <w:rPr>
              <w:rFonts w:ascii="Cambria Math" w:hAnsi="Cambria Math"/>
              <w:sz w:val="32"/>
              <w:szCs w:val="24"/>
            </w:rPr>
            <m:t>*</m:t>
          </m:r>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i</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m:rPr>
              <m:sty m:val="bi"/>
            </m:rPr>
            <w:rPr>
              <w:rFonts w:ascii="Cambria Math" w:hAnsi="Cambria Math"/>
              <w:sz w:val="32"/>
              <w:szCs w:val="24"/>
            </w:rPr>
            <m:t xml:space="preserve">  ⨁  </m:t>
          </m:r>
          <m:sSub>
            <m:sSubPr>
              <m:ctrlPr>
                <w:rPr>
                  <w:rFonts w:ascii="Cambria Math" w:hAnsi="Cambria Math"/>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2</m:t>
              </m:r>
            </m:sub>
          </m:sSub>
          <m:r>
            <m:rPr>
              <m:sty m:val="bi"/>
            </m:rPr>
            <w:rPr>
              <w:rFonts w:ascii="Cambria Math" w:hAnsi="Cambria Math"/>
              <w:sz w:val="32"/>
              <w:szCs w:val="24"/>
            </w:rPr>
            <m:t>*</m:t>
          </m:r>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g</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m:rPr>
              <m:sty m:val="bi"/>
            </m:rPr>
            <w:rPr>
              <w:rFonts w:ascii="Cambria Math" w:hAnsi="Cambria Math"/>
              <w:sz w:val="32"/>
              <w:szCs w:val="24"/>
            </w:rPr>
            <m:t xml:space="preserve"> </m:t>
          </m:r>
        </m:oMath>
      </m:oMathPara>
    </w:p>
    <w:p w14:paraId="0A4C564E" w14:textId="2DF780DF" w:rsidR="005764C7" w:rsidRPr="007915D1" w:rsidRDefault="00540F59" w:rsidP="007915D1">
      <w:pPr>
        <w:pStyle w:val="Caption"/>
        <w:jc w:val="center"/>
        <w:rPr>
          <w:b w:val="0"/>
          <w:bCs/>
          <w:noProof/>
        </w:rPr>
      </w:pPr>
      <w:bookmarkStart w:id="53" w:name="_Toc106240151"/>
      <w:r w:rsidRPr="00661B09">
        <w:rPr>
          <w:b w:val="0"/>
          <w:bCs/>
        </w:rPr>
        <w:t xml:space="preserve">Equation </w:t>
      </w:r>
      <w:r w:rsidRPr="00661B09">
        <w:rPr>
          <w:b w:val="0"/>
          <w:bCs/>
        </w:rPr>
        <w:fldChar w:fldCharType="begin"/>
      </w:r>
      <w:r w:rsidRPr="00661B09">
        <w:rPr>
          <w:b w:val="0"/>
          <w:bCs/>
        </w:rPr>
        <w:instrText xml:space="preserve"> SEQ Equation \* ARABIC </w:instrText>
      </w:r>
      <w:r w:rsidRPr="00661B09">
        <w:rPr>
          <w:b w:val="0"/>
          <w:bCs/>
        </w:rPr>
        <w:fldChar w:fldCharType="separate"/>
      </w:r>
      <w:r w:rsidR="00362057">
        <w:rPr>
          <w:b w:val="0"/>
          <w:bCs/>
          <w:noProof/>
        </w:rPr>
        <w:t>9</w:t>
      </w:r>
      <w:r w:rsidRPr="00661B09">
        <w:rPr>
          <w:b w:val="0"/>
          <w:bCs/>
        </w:rPr>
        <w:fldChar w:fldCharType="end"/>
      </w:r>
      <w:r w:rsidRPr="00661B09">
        <w:rPr>
          <w:b w:val="0"/>
          <w:bCs/>
        </w:rPr>
        <w:t xml:space="preserve">: </w:t>
      </w:r>
      <w:r w:rsidR="005764C7" w:rsidRPr="00661B09">
        <w:rPr>
          <w:b w:val="0"/>
          <w:bCs/>
        </w:rPr>
        <w:t>A</w:t>
      </w:r>
      <w:r w:rsidRPr="00661B09">
        <w:rPr>
          <w:b w:val="0"/>
          <w:bCs/>
        </w:rPr>
        <w:t xml:space="preserve">dapted </w:t>
      </w:r>
      <w:r w:rsidR="003B3B94" w:rsidRPr="00661B09">
        <w:rPr>
          <w:b w:val="0"/>
          <w:bCs/>
          <w:noProof/>
        </w:rPr>
        <w:t>Particle Movement</w:t>
      </w:r>
      <w:r w:rsidR="0060177C" w:rsidRPr="00661B09">
        <w:rPr>
          <w:b w:val="0"/>
          <w:bCs/>
          <w:noProof/>
        </w:rPr>
        <w:t xml:space="preserve"> Calculation</w:t>
      </w:r>
      <w:bookmarkEnd w:id="53"/>
    </w:p>
    <w:p w14:paraId="2B0552CF" w14:textId="77777777" w:rsidR="005764C7" w:rsidRDefault="005764C7" w:rsidP="00DC1BD6"/>
    <w:p w14:paraId="399997E3" w14:textId="59D2E6A9" w:rsidR="005058A4" w:rsidRDefault="005764C7" w:rsidP="00CF6381">
      <w:pPr>
        <w:pStyle w:val="Heading3"/>
      </w:pPr>
      <w:bookmarkStart w:id="54" w:name="_Toc106240037"/>
      <w:r>
        <w:t>Modified Particle Swarm Optimization</w:t>
      </w:r>
      <w:bookmarkEnd w:id="54"/>
    </w:p>
    <w:p w14:paraId="29C20F0A" w14:textId="498D5A85" w:rsidR="005B29DB" w:rsidRDefault="005058A4" w:rsidP="00BD6F6F">
      <w:r w:rsidRPr="00F70BEE">
        <w:t>Yousefikhoshbakht,</w:t>
      </w:r>
      <w:r>
        <w:t xml:space="preserve"> </w:t>
      </w:r>
      <w:r>
        <w:fldChar w:fldCharType="begin"/>
      </w:r>
      <w:r w:rsidR="00472CBB">
        <w:instrText xml:space="preserve"> ADDIN ZOTERO_ITEM CSL_CITATION {"citationID":"zV9mGUFd","properties":{"formattedCitation":"(Yousefikhoshbakht, 2021)","plainCitation":"(Yousefikhoshbakht, 2021)","dontUpdate":true,"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70BEE">
        <w:t>(2021)</w:t>
      </w:r>
      <w:r>
        <w:fldChar w:fldCharType="end"/>
      </w:r>
      <w:r>
        <w:t xml:space="preserve"> found optimization problems with the application of the PSO adaptation from </w:t>
      </w:r>
      <w:r w:rsidRPr="00401C5D">
        <w:t>Section 2.</w:t>
      </w:r>
      <w:r w:rsidR="00401C5D">
        <w:t>3</w:t>
      </w:r>
      <w:r w:rsidRPr="00401C5D">
        <w:t>.6</w:t>
      </w:r>
      <w:r>
        <w:t xml:space="preserve"> to industry services</w:t>
      </w:r>
      <w:r w:rsidR="00554F04">
        <w:t xml:space="preserve">, in which PSO has been applied </w:t>
      </w:r>
      <w:r w:rsidR="00554F04">
        <w:fldChar w:fldCharType="begin"/>
      </w:r>
      <w:r w:rsidR="00554F04">
        <w:instrText xml:space="preserve"> ADDIN ZOTERO_ITEM CSL_CITATION {"citationID":"PcxYeBDk","properties":{"formattedCitation":"(Qolomany et al., 2020)","plainCitation":"(Qolomany et al., 2020)","noteIndex":0},"citationItems":[{"id":656,"uris":["http://zotero.org/users/7139034/items/UBYR2T9S"],"itemData":{"id":656,"type":"article-journal","abstract":"Most of the research on Federated Learning (FL) has focused on analyzing global optimization, privacy, and communication, with limited attention focusing on analyzing the critical matter of performing efficient local training and inference at the edge devices. One of the main challenges for successful and efficient training and inference on edge devices is the careful selection of parameters to build local Machine Learning (ML) models. To this aim, we propose a Particle Swarm Optimization (PSO)-based technique to optimize the hyperparameter settings for the local ML models in an FL environment. We evaluate the performance of our proposed technique using two case studies. First, we consider smart city services and use an experimental transportation dataset for traffic prediction as a proxy for this setting. Second, we consider Industrial IoT (IIoT) services and use the real-time telemetry dataset to predict the probability that a machine will fail shortly due to component failures. Our experiments indicate that PSO provides an efficient approach for tuning the hyperparameters of deep Long short-term memory (LSTM) models when compared to the grid search method. Our experiments illustrate that the number of clients-server communication rounds to explore the landscape of configurations to find the near-optimal parameters are greatly reduced (roughly by two orders of magnitude needing only 2%--4% of the rounds compared to state of the art non-PSO-based approaches). We also demonstrate that utilizing the proposed PSO-based technique to find the near-optimal configurations for FL and centralized learning models does not adversely affect the accuracy of the models.","DOI":"10.48550/arXiv.2009.02560","language":"en","source":"arxiv.org","title":"Particle Swarm Optimized Federated Learning For Industrial IoT and Smart City Services","URL":"https://arxiv.org/abs/2009.02560v1","author":[{"family":"Qolomany","given":"Basheer"},{"family":"Ahmad","given":"Kashif"},{"family":"Al-Fuqaha","given":"Ala"},{"family":"Qadir","given":"Junaid"}],"accessed":{"date-parts":[["2022",6,16]]},"issued":{"date-parts":[["2020",9,5]]}}}],"schema":"https://github.com/citation-style-language/schema/raw/master/csl-citation.json"} </w:instrText>
      </w:r>
      <w:r w:rsidR="00554F04">
        <w:fldChar w:fldCharType="separate"/>
      </w:r>
      <w:r w:rsidR="00554F04" w:rsidRPr="00554F04">
        <w:t>(Qolomany et al., 2020)</w:t>
      </w:r>
      <w:r w:rsidR="00554F04">
        <w:fldChar w:fldCharType="end"/>
      </w:r>
      <w:r w:rsidR="000621A2">
        <w:t xml:space="preserve">, </w:t>
      </w:r>
      <w:r w:rsidR="005444C6">
        <w:t>due to</w:t>
      </w:r>
      <w:r w:rsidR="000621A2">
        <w:t xml:space="preserve"> </w:t>
      </w:r>
      <w:r>
        <w:t xml:space="preserve">premature convergence on local optimums. Some of the application challenges highlighted in that domain were: the large size of problems that </w:t>
      </w:r>
      <w:r>
        <w:lastRenderedPageBreak/>
        <w:t xml:space="preserve">managers face daily, the importance rankings of the different problems based on user/customer attention, and the consistency in answers returned from the various manager and customer problems. A balance needed to be found between local searches for susceptible areas and global best searches, which they tackled through their proposed PSO variant named </w:t>
      </w:r>
      <w:r w:rsidR="005764C7" w:rsidRPr="005764C7">
        <w:rPr>
          <w:i/>
          <w:iCs/>
        </w:rPr>
        <w:t>modified particle swarm optimization</w:t>
      </w:r>
      <w:r>
        <w:t>. There</w:t>
      </w:r>
      <w:r w:rsidR="00FB7FE5">
        <w:t>, they</w:t>
      </w:r>
      <w:r>
        <w:t xml:space="preserve"> introduced another important variable called </w:t>
      </w:r>
      <w:r w:rsidRPr="00EA2209">
        <w:rPr>
          <w:i/>
          <w:iCs/>
        </w:rPr>
        <w:t>gcbest</w:t>
      </w:r>
      <w:r>
        <w:t xml:space="preserve"> </w:t>
      </w:r>
      <w:r w:rsidR="00FB7FE5">
        <w:t xml:space="preserve">which </w:t>
      </w:r>
      <w:r w:rsidR="005B29DB">
        <w:t xml:space="preserve">refers to the best solution found across all particles for the </w:t>
      </w:r>
      <w:r w:rsidR="005B29DB" w:rsidRPr="00F076E1">
        <w:t>current iteration</w:t>
      </w:r>
      <w:r>
        <w:t xml:space="preserve">. </w:t>
      </w:r>
    </w:p>
    <w:p w14:paraId="4BC62020" w14:textId="77777777" w:rsidR="005B29DB" w:rsidRDefault="005B29DB" w:rsidP="00BD6F6F"/>
    <w:p w14:paraId="4A3DADB9" w14:textId="54805CCD" w:rsidR="00F979BF" w:rsidRDefault="005058A4" w:rsidP="00BD6F6F">
      <w:r>
        <w:t xml:space="preserve">To track the use of </w:t>
      </w:r>
      <w:r w:rsidRPr="00EA2209">
        <w:rPr>
          <w:i/>
          <w:iCs/>
        </w:rPr>
        <w:t>gcbest</w:t>
      </w:r>
      <w:r w:rsidR="00FB7FE5">
        <w:rPr>
          <w:i/>
          <w:iCs/>
        </w:rPr>
        <w:t xml:space="preserve"> </w:t>
      </w:r>
      <w:r w:rsidR="00FB7FE5">
        <w:t xml:space="preserve">a </w:t>
      </w:r>
      <w:r>
        <w:t xml:space="preserve">variabl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FB7FE5">
        <w:t>,</w:t>
      </w:r>
      <w:r>
        <w:t xml:space="preserve"> bound between a min (</w:t>
      </w:r>
      <m:oMath>
        <m:r>
          <w:rPr>
            <w:rFonts w:ascii="Cambria Math" w:hAnsi="Cambria Math"/>
          </w:rPr>
          <m:t>%alpha</m:t>
        </m:r>
      </m:oMath>
      <w:r>
        <w:t>) and max (</w:t>
      </w:r>
      <m:oMath>
        <m:r>
          <w:rPr>
            <w:rFonts w:ascii="Cambria Math" w:hAnsi="Cambria Math"/>
          </w:rPr>
          <m:t>%beta</m:t>
        </m:r>
      </m:oMath>
      <w:r>
        <w:t>)</w:t>
      </w:r>
      <w:r w:rsidR="00FB7FE5">
        <w:t>,</w:t>
      </w:r>
      <w:r>
        <w:t xml:space="preserve"> was used along with an accompanying inverse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oMath>
      <w:r>
        <w:t>.</w:t>
      </w:r>
      <w:r w:rsidR="005B29DB">
        <w:t xml:space="preserve"> At the start of the algorithm, the variabl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5B29DB">
        <w:t xml:space="preserve"> begins with a value of </w:t>
      </w:r>
      <m:oMath>
        <m:r>
          <w:rPr>
            <w:rFonts w:ascii="Cambria Math" w:hAnsi="Cambria Math"/>
          </w:rPr>
          <m:t>%alpha</m:t>
        </m:r>
      </m:oMath>
      <w:r w:rsidR="005B29DB">
        <w:t xml:space="preserve">, </w:t>
      </w:r>
      <w:r w:rsidR="000F4090">
        <w:t xml:space="preserve">and </w:t>
      </w:r>
      <w:r w:rsidR="005B29DB">
        <w:t xml:space="preserve">as the iterations increase, it linearly progresses towards the value of </w:t>
      </w:r>
      <m:oMath>
        <m:r>
          <w:rPr>
            <w:rFonts w:ascii="Cambria Math" w:hAnsi="Cambria Math"/>
          </w:rPr>
          <m:t>%beta</m:t>
        </m:r>
      </m:oMath>
      <w:r w:rsidR="005B29DB">
        <w:t>.</w:t>
      </w:r>
      <w:r>
        <w:t xml:space="preserve"> </w:t>
      </w:r>
      <w:r w:rsidR="005B29DB">
        <w:t xml:space="preserve">In this techniqu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w:t>
      </w:r>
      <w:r w:rsidR="005B29DB">
        <w:t>refers</w:t>
      </w:r>
      <w:r>
        <w:t xml:space="preserve"> </w:t>
      </w:r>
      <w:r w:rsidR="005B29DB">
        <w:t xml:space="preserve">to </w:t>
      </w:r>
      <w:r>
        <w:t>the probability that</w:t>
      </w:r>
      <w:r w:rsidR="005B29DB">
        <w:t xml:space="preserve"> the original</w:t>
      </w:r>
      <w:r>
        <w:t xml:space="preserve"> </w:t>
      </w:r>
      <w:r w:rsidRPr="00EA2209">
        <w:rPr>
          <w:i/>
          <w:iCs/>
        </w:rPr>
        <w:t>gbest</w:t>
      </w:r>
      <w:r>
        <w:t xml:space="preserve"> will be used for this iteration’s </w:t>
      </w:r>
      <w:r w:rsidR="00FB7FE5">
        <w:t xml:space="preserve">movement </w:t>
      </w:r>
      <w:r>
        <w:t xml:space="preserve">vector calculation step, while its invers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is the probability of using</w:t>
      </w:r>
      <w:r w:rsidR="005B29DB">
        <w:t xml:space="preserve"> the new</w:t>
      </w:r>
      <w:r>
        <w:t xml:space="preserve"> </w:t>
      </w:r>
      <w:r w:rsidRPr="00EA2209">
        <w:rPr>
          <w:i/>
          <w:iCs/>
        </w:rPr>
        <w:t>gcbest</w:t>
      </w:r>
      <w:r>
        <w:t xml:space="preserve"> instead. </w:t>
      </w:r>
      <w:bookmarkStart w:id="55" w:name="_Toc39552871"/>
      <w:bookmarkStart w:id="56" w:name="_Toc39552867"/>
      <w:r w:rsidR="00554F04" w:rsidRPr="00F70BEE">
        <w:t>Yousefikhoshbakht,</w:t>
      </w:r>
      <w:r w:rsidR="00554F04">
        <w:t xml:space="preserve"> </w:t>
      </w:r>
      <w:r w:rsidR="00554F04">
        <w:fldChar w:fldCharType="begin"/>
      </w:r>
      <w:r w:rsidR="00554F04">
        <w:instrText xml:space="preserve"> ADDIN ZOTERO_ITEM CSL_CITATION {"citationID":"zV9mGUFd","properties":{"formattedCitation":"(Yousefikhoshbakht, 2021)","plainCitation":"(Yousefikhoshbakht, 2021)","dontUpdate":true,"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rsidR="00554F04">
        <w:fldChar w:fldCharType="separate"/>
      </w:r>
      <w:r w:rsidR="00554F04" w:rsidRPr="00F70BEE">
        <w:t>(2021)</w:t>
      </w:r>
      <w:r w:rsidR="00554F04">
        <w:fldChar w:fldCharType="end"/>
      </w:r>
      <w:r w:rsidR="00554F04">
        <w:t xml:space="preserve"> found that modifications to the classical version increased the algorithm quality</w:t>
      </w:r>
      <w:r w:rsidR="0058453C">
        <w:t>,</w:t>
      </w:r>
      <w:r w:rsidR="00554F04">
        <w:t xml:space="preserve"> obtaining “excellent answers”.</w:t>
      </w:r>
    </w:p>
    <w:p w14:paraId="763D00B9" w14:textId="77777777" w:rsidR="00BD6F6F" w:rsidRPr="005058A4" w:rsidRDefault="00BD6F6F" w:rsidP="00BD6F6F"/>
    <w:p w14:paraId="3B3E62E8" w14:textId="4D9208CD" w:rsidR="008F4E00" w:rsidRDefault="008F4E00" w:rsidP="008F4E00">
      <w:pPr>
        <w:pStyle w:val="content"/>
      </w:pPr>
    </w:p>
    <w:p w14:paraId="76688C97" w14:textId="288EC7B6" w:rsidR="0009580A" w:rsidRDefault="0009580A" w:rsidP="00CF6381">
      <w:pPr>
        <w:pStyle w:val="Heading3"/>
      </w:pPr>
      <w:bookmarkStart w:id="57" w:name="_Toc106240038"/>
      <w:r>
        <w:t>Ant Colony Optimization Overview</w:t>
      </w:r>
      <w:bookmarkEnd w:id="57"/>
    </w:p>
    <w:p w14:paraId="2C4DCA58" w14:textId="15109A24" w:rsidR="00C06D09" w:rsidRDefault="0009580A" w:rsidP="005B6A89">
      <w:r w:rsidRPr="0009580A">
        <w:t xml:space="preserve">Dorigo &amp; Blum </w:t>
      </w:r>
      <w:r w:rsidRPr="0009580A">
        <w:fldChar w:fldCharType="begin"/>
      </w:r>
      <w:r w:rsidRPr="0009580A">
        <w:instrText xml:space="preserve"> ADDIN ZOTERO_ITEM CSL_CITATION {"citationID":"qBlLYpG1","properties":{"formattedCitation":"(Dorigo &amp; Blum, 2005)","plainCitation":"(Dorigo &amp; Blum, 2005)","dontUpdate":true,"noteIndex":0},"citationItems":[{"id":484,"uris":["http://zotero.org/users/7139034/items/5QRNR3RB"],"itemData":{"id":484,"type":"article-journal","abstract":"Research on a new metaheuristic for optimization is often initially focused on proof-of-concept applications. It is only after experimental work has shown the practical interest of the method that researchers try to deepen their understanding of the method's functioning not only through more and more sophisticated experiments but also by means of an effort to build a theory. Tackling questions such as “how and why the method works’’ is important, because finding an answer may help in improving its applicability. Ant colony optimization, which was introduced in the early 1990s as a novel technique for solving hard combinatorial optimization problems, finds itself currently at this point of its life cycle. With this article we provide a survey on theoretical results on ant colony optimization. First, we review some convergence results. Then we discuss relations between ant colony optimization algorithms and other approximate methods for optimization. Finally, we focus on some research efforts directed at gaining a deeper understanding of the behavior of ant colony optimization algorithms. Throughout the paper we identify some open questions with a certain interest of being solved in the near future.","container-title":"Theoretical Computer Science","DOI":"10.1016/j.tcs.2005.05.020","ISSN":"0304-3975","issue":"2-3","journalAbbreviation":"Theoretical Computer Science","language":"en","page":"243-278","source":"ScienceDirect","title":"Ant colony optimization theory: A survey","title-short":"Ant colony optimization theory","volume":"344","author":[{"family":"Dorigo","given":"Marco"},{"family":"Blum","given":"Christian"}],"issued":{"date-parts":[["2005",11,17]]}}}],"schema":"https://github.com/citation-style-language/schema/raw/master/csl-citation.json"} </w:instrText>
      </w:r>
      <w:r w:rsidRPr="0009580A">
        <w:fldChar w:fldCharType="separate"/>
      </w:r>
      <w:r w:rsidRPr="0009580A">
        <w:t>(2005)</w:t>
      </w:r>
      <w:r w:rsidRPr="0009580A">
        <w:fldChar w:fldCharType="end"/>
      </w:r>
      <w:r w:rsidRPr="0009580A">
        <w:t xml:space="preserve"> defined the framework of the basic ACO as an iterative method</w:t>
      </w:r>
      <w:r>
        <w:t xml:space="preserve"> in </w:t>
      </w:r>
      <w:r w:rsidRPr="0009580A">
        <w:t xml:space="preserve">which </w:t>
      </w:r>
      <w:r>
        <w:t xml:space="preserve">exploration of the optimization problem </w:t>
      </w:r>
      <w:r w:rsidR="003511C9">
        <w:t xml:space="preserve">search space </w:t>
      </w:r>
      <w:r>
        <w:t xml:space="preserve">is </w:t>
      </w:r>
      <w:r w:rsidR="003511C9">
        <w:t>done using model ants constructing solutions by exploiting a given pheromone model</w:t>
      </w:r>
      <w:r w:rsidRPr="0009580A">
        <w:t xml:space="preserve">. </w:t>
      </w:r>
      <w:r w:rsidR="004A061B">
        <w:t xml:space="preserve">The algorithm was built to operate on combinatorial graph-like problems and the ants generated by the algorithm are </w:t>
      </w:r>
      <w:r w:rsidR="00B87914">
        <w:rPr>
          <w:lang w:val="en-IE"/>
        </w:rPr>
        <w:t>task</w:t>
      </w:r>
      <w:r w:rsidR="004A061B">
        <w:rPr>
          <w:lang w:val="en-IE"/>
        </w:rPr>
        <w:t>ed to traverse the graph’s edges</w:t>
      </w:r>
      <w:r w:rsidR="00B87914">
        <w:rPr>
          <w:lang w:val="en-IE"/>
        </w:rPr>
        <w:t xml:space="preserve"> construct</w:t>
      </w:r>
      <w:r w:rsidR="004A061B">
        <w:rPr>
          <w:lang w:val="en-IE"/>
        </w:rPr>
        <w:t>ing</w:t>
      </w:r>
      <w:r w:rsidR="00B87914">
        <w:rPr>
          <w:lang w:val="en-IE"/>
        </w:rPr>
        <w:t xml:space="preserve"> solutions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sidR="00B87914">
        <w:rPr>
          <w:lang w:val="en-IE"/>
        </w:rPr>
        <w:t xml:space="preserve">) to the </w:t>
      </w:r>
      <w:r w:rsidR="004A061B">
        <w:rPr>
          <w:lang w:val="en-IE"/>
        </w:rPr>
        <w:t xml:space="preserve">problem based on their paths taken, updating the pheromone levels for each path traversed. Once complete, the solutions returned from an ant, can come in the form of a sequence of edges that </w:t>
      </w:r>
      <w:r w:rsidR="00B96ECC">
        <w:rPr>
          <w:lang w:val="en-IE"/>
        </w:rPr>
        <w:t xml:space="preserve">the ant used when traversing the graph,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ij</m:t>
            </m:r>
          </m:sub>
        </m:sSub>
        <m:r>
          <w:rPr>
            <w:rFonts w:ascii="Cambria Math" w:hAnsi="Cambria Math"/>
            <w:lang w:val="en-IE"/>
          </w:rPr>
          <m:t xml:space="preserve">, </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jk</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kl</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mn</m:t>
            </m:r>
          </m:sub>
        </m:sSub>
        <m:r>
          <w:rPr>
            <w:rFonts w:ascii="Cambria Math" w:hAnsi="Cambria Math"/>
            <w:lang w:val="en-IE"/>
          </w:rPr>
          <m:t>}</m:t>
        </m:r>
      </m:oMath>
      <w:r w:rsidR="00B96ECC">
        <w:rPr>
          <w:lang w:val="en-IE"/>
        </w:rPr>
        <w:t xml:space="preserve"> where </w:t>
      </w:r>
      <m:oMath>
        <m:r>
          <w:rPr>
            <w:rFonts w:ascii="Cambria Math" w:hAnsi="Cambria Math"/>
            <w:lang w:val="en-IE"/>
          </w:rPr>
          <m:t>i,j,k,m</m:t>
        </m:r>
      </m:oMath>
      <w:r w:rsidR="00B96ECC">
        <w:rPr>
          <w:lang w:val="en-IE"/>
        </w:rPr>
        <w:t xml:space="preserve"> and </w:t>
      </w:r>
      <m:oMath>
        <m:r>
          <w:rPr>
            <w:rFonts w:ascii="Cambria Math" w:hAnsi="Cambria Math"/>
            <w:lang w:val="en-IE"/>
          </w:rPr>
          <m:t>n</m:t>
        </m:r>
      </m:oMath>
      <w:r w:rsidR="00B96ECC">
        <w:rPr>
          <w:lang w:val="en-IE"/>
        </w:rPr>
        <w:t xml:space="preserve"> are vert</w:t>
      </w:r>
      <w:r w:rsidR="00164C86">
        <w:rPr>
          <w:lang w:val="en-IE"/>
        </w:rPr>
        <w:t>ices</w:t>
      </w:r>
      <w:r w:rsidR="00B96ECC">
        <w:rPr>
          <w:lang w:val="en-IE"/>
        </w:rPr>
        <w:t xml:space="preserve"> on the map</w:t>
      </w:r>
      <w:r w:rsidR="00FF0926">
        <w:rPr>
          <w:lang w:val="en-IE"/>
        </w:rPr>
        <w:t>,</w:t>
      </w:r>
      <w:r w:rsidR="00B96ECC">
        <w:rPr>
          <w:lang w:val="en-IE"/>
        </w:rPr>
        <w:t xml:space="preserve"> and </w:t>
      </w:r>
      <m:oMath>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xy</m:t>
            </m:r>
          </m:sub>
        </m:sSub>
      </m:oMath>
      <w:r w:rsidR="00B96ECC">
        <w:rPr>
          <w:lang w:val="en-IE"/>
        </w:rPr>
        <w:t xml:space="preserve"> </w:t>
      </w:r>
      <w:r w:rsidR="00FF0926">
        <w:rPr>
          <w:lang w:val="en-IE"/>
        </w:rPr>
        <w:t>denotes</w:t>
      </w:r>
      <w:r w:rsidR="00B96ECC">
        <w:rPr>
          <w:lang w:val="en-IE"/>
        </w:rPr>
        <w:t xml:space="preserve"> </w:t>
      </w:r>
      <w:r w:rsidR="008D4593">
        <w:rPr>
          <w:lang w:val="en-IE"/>
        </w:rPr>
        <w:t>an</w:t>
      </w:r>
      <w:r w:rsidR="00B96ECC">
        <w:rPr>
          <w:lang w:val="en-IE"/>
        </w:rPr>
        <w:t xml:space="preserve"> </w:t>
      </w:r>
      <w:r w:rsidR="008D4593">
        <w:rPr>
          <w:lang w:val="en-IE"/>
        </w:rPr>
        <w:t xml:space="preserve">example </w:t>
      </w:r>
      <w:r w:rsidR="00B96ECC">
        <w:rPr>
          <w:lang w:val="en-IE"/>
        </w:rPr>
        <w:t xml:space="preserve">edge connecting </w:t>
      </w:r>
      <w:r w:rsidR="00E70542">
        <w:rPr>
          <w:lang w:val="en-IE"/>
        </w:rPr>
        <w:t>‘</w:t>
      </w:r>
      <w:r w:rsidR="008D4593" w:rsidRPr="00E70542">
        <w:rPr>
          <w:lang w:val="en-IE"/>
        </w:rPr>
        <w:t>from</w:t>
      </w:r>
      <w:r w:rsidR="00E70542">
        <w:rPr>
          <w:lang w:val="en-IE"/>
        </w:rPr>
        <w:t>’</w:t>
      </w:r>
      <w:r w:rsidR="008D4593">
        <w:rPr>
          <w:lang w:val="en-IE"/>
        </w:rPr>
        <w:t xml:space="preserve"> </w:t>
      </w:r>
      <w:r w:rsidR="003E72BC">
        <w:rPr>
          <w:lang w:val="en-IE"/>
        </w:rPr>
        <w:t>vert</w:t>
      </w:r>
      <w:r w:rsidR="008D4593">
        <w:rPr>
          <w:lang w:val="en-IE"/>
        </w:rPr>
        <w:t>ex</w:t>
      </w:r>
      <w:r w:rsidR="003E72BC">
        <w:rPr>
          <w:lang w:val="en-IE"/>
        </w:rPr>
        <w:t xml:space="preserve"> </w:t>
      </w:r>
      <m:oMath>
        <m:r>
          <w:rPr>
            <w:rFonts w:ascii="Cambria Math" w:hAnsi="Cambria Math"/>
            <w:lang w:val="en-IE"/>
          </w:rPr>
          <m:t>x</m:t>
        </m:r>
      </m:oMath>
      <w:r w:rsidR="003E72BC">
        <w:rPr>
          <w:lang w:val="en-IE"/>
        </w:rPr>
        <w:t xml:space="preserve"> </w:t>
      </w:r>
      <w:r w:rsidR="00E70542">
        <w:rPr>
          <w:lang w:val="en-IE"/>
        </w:rPr>
        <w:t>‘</w:t>
      </w:r>
      <w:r w:rsidR="008D4593" w:rsidRPr="00E70542">
        <w:rPr>
          <w:lang w:val="en-IE"/>
        </w:rPr>
        <w:t>to</w:t>
      </w:r>
      <w:r w:rsidR="00E70542">
        <w:rPr>
          <w:lang w:val="en-IE"/>
        </w:rPr>
        <w:t>’</w:t>
      </w:r>
      <w:r w:rsidR="008D4593">
        <w:rPr>
          <w:lang w:val="en-IE"/>
        </w:rPr>
        <w:t xml:space="preserve"> vertex</w:t>
      </w:r>
      <w:r w:rsidR="003E72BC">
        <w:rPr>
          <w:lang w:val="en-IE"/>
        </w:rPr>
        <w:t xml:space="preserve"> </w:t>
      </w:r>
      <m:oMath>
        <m:r>
          <w:rPr>
            <w:rFonts w:ascii="Cambria Math" w:hAnsi="Cambria Math"/>
            <w:lang w:val="en-IE"/>
          </w:rPr>
          <m:t>y</m:t>
        </m:r>
      </m:oMath>
      <w:r w:rsidR="001C5280">
        <w:rPr>
          <w:lang w:val="en-IE"/>
        </w:rPr>
        <w:t xml:space="preserve">. In this case, the </w:t>
      </w:r>
      <w:r w:rsidR="00E70542">
        <w:rPr>
          <w:lang w:val="en-IE"/>
        </w:rPr>
        <w:t xml:space="preserve">vertex </w:t>
      </w:r>
      <w:r w:rsidR="001C5280">
        <w:rPr>
          <w:lang w:val="en-IE"/>
        </w:rPr>
        <w:t xml:space="preserve">location of </w:t>
      </w:r>
      <w:r w:rsidR="00E70542">
        <w:rPr>
          <w:lang w:val="en-IE"/>
        </w:rPr>
        <w:t>an</w:t>
      </w:r>
      <w:r w:rsidR="001C5280">
        <w:rPr>
          <w:lang w:val="en-IE"/>
        </w:rPr>
        <w:t xml:space="preserve"> ant at any given time</w:t>
      </w:r>
      <w:r w:rsidR="00FF0926">
        <w:rPr>
          <w:lang w:val="en-IE"/>
        </w:rPr>
        <w:t xml:space="preserve"> is the </w:t>
      </w:r>
      <w:r w:rsidR="00E70542">
        <w:rPr>
          <w:lang w:val="en-IE"/>
        </w:rPr>
        <w:t>‘</w:t>
      </w:r>
      <w:r w:rsidR="00FF0926" w:rsidRPr="00E70542">
        <w:rPr>
          <w:lang w:val="en-IE"/>
        </w:rPr>
        <w:t>to</w:t>
      </w:r>
      <w:r w:rsidR="00E70542" w:rsidRPr="00E70542">
        <w:rPr>
          <w:lang w:val="en-IE"/>
        </w:rPr>
        <w:t>’</w:t>
      </w:r>
      <w:r w:rsidR="00FF0926">
        <w:rPr>
          <w:lang w:val="en-IE"/>
        </w:rPr>
        <w:t xml:space="preserve"> vertex of the </w:t>
      </w:r>
      <w:r w:rsidR="008D4593">
        <w:rPr>
          <w:lang w:val="en-IE"/>
        </w:rPr>
        <w:t>current last edge of the solution it is constructing</w:t>
      </w:r>
      <w:r w:rsidR="00E70542">
        <w:rPr>
          <w:lang w:val="en-IE"/>
        </w:rPr>
        <w:t xml:space="preserve"> (</w:t>
      </w:r>
      <w:r w:rsidR="00A463A7">
        <w:rPr>
          <w:lang w:val="en-IE"/>
        </w:rPr>
        <w:t xml:space="preserve">i.e., </w:t>
      </w:r>
      <w:r w:rsidR="00E70542">
        <w:rPr>
          <w:lang w:val="en-IE"/>
        </w:rPr>
        <w:t>the last edge that it travelled on)</w:t>
      </w:r>
      <w:r w:rsidR="00C87C31">
        <w:rPr>
          <w:lang w:val="en-IE"/>
        </w:rPr>
        <w:t xml:space="preserve"> </w:t>
      </w:r>
      <w:r w:rsidR="00C87C31">
        <w:fldChar w:fldCharType="begin"/>
      </w:r>
      <w:r w:rsidR="00C87C31">
        <w:instrText xml:space="preserve"> ADDIN ZOTERO_ITEM CSL_CITATION {"citationID":"ZvTlNsiF","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C87C31">
        <w:fldChar w:fldCharType="separate"/>
      </w:r>
      <w:r w:rsidR="00C87C31" w:rsidRPr="001440F9">
        <w:t>(Dorigo et al., 2006)</w:t>
      </w:r>
      <w:r w:rsidR="00C87C31">
        <w:fldChar w:fldCharType="end"/>
      </w:r>
      <w:r w:rsidR="008D4593">
        <w:rPr>
          <w:lang w:val="en-IE"/>
        </w:rPr>
        <w:t xml:space="preserve">. </w:t>
      </w:r>
      <w:r w:rsidR="001C5280">
        <w:rPr>
          <w:lang w:val="en-IE"/>
        </w:rPr>
        <w:t xml:space="preserve"> </w:t>
      </w:r>
      <w:r w:rsidR="0013715F">
        <w:rPr>
          <w:lang w:val="en-IE"/>
        </w:rPr>
        <w:t>The ant’s sol</w:t>
      </w:r>
      <w:r w:rsidR="0013715F" w:rsidRPr="0078045C">
        <w:t xml:space="preserve">utions can </w:t>
      </w:r>
      <w:r w:rsidR="00B366C3" w:rsidRPr="0078045C">
        <w:t xml:space="preserve">alternatively </w:t>
      </w:r>
      <w:r w:rsidR="0013715F" w:rsidRPr="0078045C">
        <w:t>be stored as the sequence of vert</w:t>
      </w:r>
      <w:r w:rsidR="00164C86">
        <w:t>ices</w:t>
      </w:r>
      <w:r w:rsidR="0013715F" w:rsidRPr="0078045C">
        <w:t xml:space="preserve"> reached as the ant traversed the map, </w:t>
      </w:r>
      <m:oMath>
        <m:sSub>
          <m:sSubPr>
            <m:ctrlPr>
              <w:rPr>
                <w:rFonts w:ascii="Cambria Math" w:hAnsi="Cambria Math"/>
              </w:rPr>
            </m:ctrlPr>
          </m:sSubPr>
          <m:e>
            <m:r>
              <w:rPr>
                <w:rFonts w:ascii="Cambria Math" w:hAnsi="Cambria Math"/>
              </w:rPr>
              <m:t>S</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oMath>
      <w:r w:rsidR="0013715F" w:rsidRPr="0078045C">
        <w:t>.</w:t>
      </w:r>
      <w:r w:rsidR="00E70542">
        <w:t xml:space="preserve"> In which case, the vertex location of an ant at any given time is the </w:t>
      </w:r>
      <w:r w:rsidR="00E70542">
        <w:lastRenderedPageBreak/>
        <w:t>last vertex in its current solution sequence.</w:t>
      </w:r>
      <w:r w:rsidR="0013715F" w:rsidRPr="0078045C">
        <w:t xml:space="preserve"> </w:t>
      </w:r>
      <w:r w:rsidR="005B6A89">
        <w:t>Though the first method is more prevalent in literature,</w:t>
      </w:r>
      <w:r w:rsidR="001408A7">
        <w:t xml:space="preserve"> both are</w:t>
      </w:r>
      <w:r w:rsidR="005B6A89">
        <w:t xml:space="preserve"> </w:t>
      </w:r>
      <w:r w:rsidR="001408A7">
        <w:t>logically equivalent, so it does not matter which one is chosen</w:t>
      </w:r>
      <w:r w:rsidR="005B6A89">
        <w:t xml:space="preserve">. </w:t>
      </w:r>
      <w:r w:rsidR="001408A7">
        <w:t xml:space="preserve">The </w:t>
      </w:r>
      <w:r w:rsidR="00B3331C">
        <w:t>ACO formulas</w:t>
      </w:r>
      <w:r w:rsidR="005B6A89">
        <w:t xml:space="preserve"> </w:t>
      </w:r>
      <w:r w:rsidR="00B3331C">
        <w:t>presented</w:t>
      </w:r>
      <w:r w:rsidR="005B6A89">
        <w:t xml:space="preserve"> in this dissertation</w:t>
      </w:r>
      <w:r w:rsidR="00B3331C">
        <w:t xml:space="preserve"> will</w:t>
      </w:r>
      <w:r w:rsidR="005B6A89">
        <w:t xml:space="preserve"> use the second representation (solutions </w:t>
      </w:r>
      <w:r w:rsidR="00251BE6">
        <w:t>as</w:t>
      </w:r>
      <w:r w:rsidR="005B6A89">
        <w:t xml:space="preserve"> a list of cities). </w:t>
      </w:r>
    </w:p>
    <w:p w14:paraId="3C412BFD" w14:textId="77777777" w:rsidR="00C06D09" w:rsidRDefault="00C06D09" w:rsidP="00870BCC"/>
    <w:p w14:paraId="7ACC46E6" w14:textId="683AF663" w:rsidR="00202913" w:rsidRDefault="00870BCC" w:rsidP="0078045C">
      <w:r w:rsidRPr="0078045C">
        <w:t xml:space="preserve">Based on the </w:t>
      </w:r>
      <w:r w:rsidR="00164C86">
        <w:t xml:space="preserve">layout of the map and connections between vertices (e.g., directed/undirected graph), </w:t>
      </w:r>
      <w:r w:rsidR="00164C86" w:rsidRPr="0078045C">
        <w:t xml:space="preserve">there is a finite set of </w:t>
      </w:r>
      <w:r w:rsidR="00164C86">
        <w:t>valid</w:t>
      </w:r>
      <w:r w:rsidR="00164C86" w:rsidRPr="0078045C">
        <w:t xml:space="preserve"> choices that an ant can make from a given </w:t>
      </w:r>
      <w:r w:rsidR="00164C86">
        <w:t>location</w:t>
      </w:r>
      <w:r w:rsidR="00164C86" w:rsidRPr="0078045C">
        <w:t xml:space="preserve"> </w:t>
      </w:r>
      <w:r w:rsidR="00164C86">
        <w:t>o</w:t>
      </w:r>
      <w:r w:rsidR="00164C86" w:rsidRPr="0078045C">
        <w:t>n</w:t>
      </w:r>
      <w:r w:rsidR="00164C86">
        <w:t xml:space="preserve"> the map</w:t>
      </w:r>
      <w:r w:rsidR="00164C86" w:rsidRPr="0078045C">
        <w:t xml:space="preserve"> </w:t>
      </w:r>
      <m:oMath>
        <m:r>
          <w:rPr>
            <w:rFonts w:ascii="Cambria Math" w:hAnsi="Cambria Math" w:cs="Cambria Math"/>
          </w:rPr>
          <m:t>N</m:t>
        </m:r>
        <m:d>
          <m:dPr>
            <m:ctrlPr>
              <w:rPr>
                <w:rFonts w:ascii="Cambria Math" w:hAnsi="Cambria Math" w:cs="Cambria Math"/>
              </w:rPr>
            </m:ctrlPr>
          </m:dPr>
          <m:e>
            <m:sSub>
              <m:sSubPr>
                <m:ctrlPr>
                  <w:rPr>
                    <w:rFonts w:ascii="Cambria Math" w:hAnsi="Cambria Math" w:cs="Cambria Math"/>
                  </w:rPr>
                </m:ctrlPr>
              </m:sSubPr>
              <m:e>
                <m:r>
                  <w:rPr>
                    <w:rFonts w:ascii="Cambria Math" w:hAnsi="Cambria Math" w:cs="Cambria Math"/>
                  </w:rPr>
                  <m:t>S</m:t>
                </m:r>
              </m:e>
              <m:sub>
                <m:r>
                  <w:rPr>
                    <w:rFonts w:ascii="Cambria Math" w:hAnsi="Cambria Math" w:cs="Cambria Math"/>
                  </w:rPr>
                  <m:t>p</m:t>
                </m:r>
              </m:sub>
            </m:sSub>
          </m:e>
        </m:d>
      </m:oMath>
      <w:r w:rsidR="00164C86">
        <w:t xml:space="preserve">. The </w:t>
      </w:r>
      <w:r w:rsidRPr="0078045C">
        <w:t>combinatorial optimization problem that the algorithm is tackling, in this case</w:t>
      </w:r>
      <w:r w:rsidR="005B6A89">
        <w:t>,</w:t>
      </w:r>
      <w:r w:rsidRPr="0078045C">
        <w:t xml:space="preserve"> the</w:t>
      </w:r>
      <w:r w:rsidR="00687BD7">
        <w:t xml:space="preserve"> </w:t>
      </w:r>
      <w:r w:rsidR="009F6C0B">
        <w:t>TSP</w:t>
      </w:r>
      <w:r w:rsidRPr="0078045C">
        <w:t xml:space="preserve">, </w:t>
      </w:r>
      <w:r>
        <w:t xml:space="preserve">can </w:t>
      </w:r>
      <w:r w:rsidRPr="0078045C">
        <w:t xml:space="preserve">also </w:t>
      </w:r>
      <w:r w:rsidR="00164C86">
        <w:t>play a part in determining the validity of a solution component choice</w:t>
      </w:r>
      <w:r w:rsidR="00E70542">
        <w:t>. F</w:t>
      </w:r>
      <w:r>
        <w:t>or example</w:t>
      </w:r>
      <w:r w:rsidR="00202913">
        <w:t>,</w:t>
      </w:r>
      <w:r>
        <w:t xml:space="preserve"> </w:t>
      </w:r>
      <w:r w:rsidRPr="001408A7">
        <w:t>condition 1</w:t>
      </w:r>
      <w:r>
        <w:t xml:space="preserve"> of the </w:t>
      </w:r>
      <w:r w:rsidR="009F6C0B">
        <w:t>TSP</w:t>
      </w:r>
      <w:r>
        <w:t xml:space="preserve"> was that no repeats within the solution </w:t>
      </w:r>
      <w:r w:rsidR="00202913">
        <w:t xml:space="preserve">sequence </w:t>
      </w:r>
      <w:r>
        <w:t>w</w:t>
      </w:r>
      <w:r w:rsidR="00AD23BC">
        <w:t>ere</w:t>
      </w:r>
      <w:r>
        <w:t xml:space="preserve"> allowed.</w:t>
      </w:r>
    </w:p>
    <w:p w14:paraId="78153866" w14:textId="77777777" w:rsidR="00202913" w:rsidRDefault="00202913" w:rsidP="0078045C"/>
    <w:p w14:paraId="79CB8C68" w14:textId="2E92CA18" w:rsidR="001836D2" w:rsidRDefault="00202913" w:rsidP="00756E23">
      <w:pPr>
        <w:rPr>
          <w:lang w:eastAsia="ko-KR"/>
        </w:rPr>
      </w:pPr>
      <w:r>
        <w:t>F</w:t>
      </w:r>
      <w:r w:rsidR="007D27E1">
        <w:t xml:space="preserve">or each iteration of the algorithm, the set of </w:t>
      </w:r>
      <w:r w:rsidR="007D27E1" w:rsidRPr="00C06D09">
        <w:rPr>
          <w:i/>
          <w:iCs/>
        </w:rPr>
        <w:t>m</w:t>
      </w:r>
      <w:r w:rsidR="007D27E1">
        <w:t xml:space="preserve"> ants initially start</w:t>
      </w:r>
      <w:r w:rsidR="00AD23BC">
        <w:t>s</w:t>
      </w:r>
      <w:r w:rsidR="007D27E1">
        <w:t xml:space="preserve"> with empty solutions and are each given </w:t>
      </w:r>
      <w:r w:rsidR="00BB28EE">
        <w:t>some</w:t>
      </w:r>
      <w:r w:rsidR="007D27E1">
        <w:t xml:space="preserve"> </w:t>
      </w:r>
      <w:r w:rsidR="00BB28EE">
        <w:t xml:space="preserve">arbitrary </w:t>
      </w:r>
      <w:r w:rsidR="007D27E1">
        <w:t xml:space="preserve">starting vertex </w:t>
      </w:r>
      <m:oMath>
        <m:r>
          <w:rPr>
            <w:rFonts w:ascii="Cambria Math" w:hAnsi="Cambria Math"/>
          </w:rPr>
          <m:t>i</m:t>
        </m:r>
      </m:oMath>
      <w:r w:rsidR="007D27E1">
        <w:t xml:space="preserve">, from which to begin building their </w:t>
      </w:r>
      <w:r w:rsidR="007D27E1" w:rsidRPr="0078045C">
        <w:t xml:space="preserve">solutions </w:t>
      </w:r>
      <m:oMath>
        <m:sSub>
          <m:sSubPr>
            <m:ctrlPr>
              <w:rPr>
                <w:rFonts w:ascii="Cambria Math" w:hAnsi="Cambria Math" w:cs="Cambria Math"/>
              </w:rPr>
            </m:ctrlPr>
          </m:sSubPr>
          <m:e>
            <m:r>
              <w:rPr>
                <w:rFonts w:ascii="Cambria Math" w:hAnsi="Cambria Math" w:cs="Cambria Math"/>
              </w:rPr>
              <m:t>S</m:t>
            </m:r>
          </m:e>
          <m:sub>
            <m:r>
              <w:rPr>
                <w:rFonts w:ascii="Cambria Math" w:hAnsi="Cambria Math" w:cs="Cambria Math"/>
              </w:rPr>
              <m:t>p</m:t>
            </m:r>
          </m:sub>
        </m:sSub>
        <m:r>
          <m:rPr>
            <m:sty m:val="p"/>
          </m:rPr>
          <w:rPr>
            <w:rFonts w:ascii="Cambria Math" w:hAnsi="Cambria Math" w:cs="Cambria Math"/>
          </w:rPr>
          <m:t>=</m:t>
        </m:r>
        <m:d>
          <m:dPr>
            <m:begChr m:val="{"/>
            <m:endChr m:val="}"/>
            <m:ctrlPr>
              <w:rPr>
                <w:rFonts w:ascii="Cambria Math" w:hAnsi="Cambria Math" w:cs="Cambria Math"/>
              </w:rPr>
            </m:ctrlPr>
          </m:dPr>
          <m:e>
            <m:r>
              <w:rPr>
                <w:rFonts w:ascii="Cambria Math" w:hAnsi="Cambria Math" w:cs="Cambria Math"/>
              </w:rPr>
              <m:t>i</m:t>
            </m:r>
          </m:e>
        </m:d>
      </m:oMath>
      <w:r w:rsidR="00C06D09">
        <w:t>. Then, f</w:t>
      </w:r>
      <w:r w:rsidR="007D27E1" w:rsidRPr="0078045C">
        <w:t xml:space="preserve">or each step in constructing a solution for that iteration, the ant chooses the next valid </w:t>
      </w:r>
      <w:r w:rsidR="00932AF7" w:rsidRPr="0078045C">
        <w:t>ve</w:t>
      </w:r>
      <w:r w:rsidR="00C06D09">
        <w:t>r</w:t>
      </w:r>
      <w:r w:rsidR="00932AF7" w:rsidRPr="0078045C">
        <w:t>tex</w:t>
      </w:r>
      <w:r w:rsidR="007D27E1" w:rsidRPr="0078045C">
        <w:t xml:space="preserve"> to visit </w:t>
      </w:r>
      <m:oMath>
        <m:r>
          <w:rPr>
            <w:rFonts w:ascii="Cambria Math" w:hAnsi="Cambria Math"/>
          </w:rPr>
          <m:t>j</m:t>
        </m:r>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r>
          <m:rPr>
            <m:sty m:val="p"/>
          </m:rPr>
          <w:rPr>
            <w:rFonts w:ascii="Cambria Math" w:hAnsi="Cambria Math"/>
          </w:rPr>
          <m:t>⊆</m:t>
        </m:r>
        <m:r>
          <w:rPr>
            <w:rFonts w:ascii="Cambria Math" w:hAnsi="Cambria Math"/>
          </w:rPr>
          <m:t>V</m:t>
        </m:r>
      </m:oMath>
      <w:r w:rsidR="007D27E1" w:rsidRPr="0078045C">
        <w:t>, and appends it to its current solution.</w:t>
      </w:r>
      <w:r w:rsidR="00C06D09">
        <w:t xml:space="preserve"> Again,</w:t>
      </w:r>
      <w:r w:rsidR="007D27E1" w:rsidRPr="0078045C">
        <w:t xml:space="preserve">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oMath>
      <w:r w:rsidR="007D27E1" w:rsidRPr="0078045C">
        <w:t xml:space="preserve"> represents the list of valid </w:t>
      </w:r>
      <w:r w:rsidR="00C06D09">
        <w:t>vertex choices</w:t>
      </w:r>
      <w:r w:rsidR="00687BD7">
        <w:t>,</w:t>
      </w:r>
      <w:r w:rsidR="00C06D09">
        <w:t xml:space="preserve"> given </w:t>
      </w:r>
      <w:r w:rsidR="00AD23BC">
        <w:t xml:space="preserve">the </w:t>
      </w:r>
      <w:r w:rsidR="00C06D09">
        <w:t xml:space="preserve">current </w:t>
      </w:r>
      <w:r w:rsidR="0027396A">
        <w:t>solution list</w:t>
      </w:r>
      <w:r w:rsidR="00C06D09">
        <w:t xml:space="preserve"> of the ant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00C06D09">
        <w:t xml:space="preserve">, </w:t>
      </w:r>
      <w:r>
        <w:t xml:space="preserve">which </w:t>
      </w:r>
      <w:r w:rsidR="007D27E1" w:rsidRPr="0078045C">
        <w:t xml:space="preserve">is a subset of the complete list of </w:t>
      </w:r>
      <w:r w:rsidR="00C06D09">
        <w:t>vertexes</w:t>
      </w:r>
      <w:r w:rsidR="007D27E1" w:rsidRPr="0078045C">
        <w:t xml:space="preserve"> on the map </w:t>
      </w:r>
      <w:r w:rsidR="00C06D09">
        <w:t>V</w:t>
      </w:r>
      <w:r>
        <w:t xml:space="preserve"> and of which</w:t>
      </w:r>
      <w:r w:rsidR="00CA1135">
        <w:t xml:space="preserve"> </w:t>
      </w:r>
      <w:r w:rsidR="00AD23BC">
        <w:t xml:space="preserve">the </w:t>
      </w:r>
      <w:r w:rsidR="00CA1135">
        <w:t>solution component</w:t>
      </w:r>
      <w:r w:rsidR="0030280D">
        <w:t xml:space="preserve"> </w:t>
      </w:r>
      <m:oMath>
        <m:r>
          <w:rPr>
            <w:rFonts w:ascii="Cambria Math" w:hAnsi="Cambria Math"/>
          </w:rPr>
          <m:t>j</m:t>
        </m:r>
      </m:oMath>
      <w:r w:rsidR="00687BD7">
        <w:t xml:space="preserve"> (or in this example case: vertex </w:t>
      </w:r>
      <m:oMath>
        <m:r>
          <w:rPr>
            <w:rFonts w:ascii="Cambria Math" w:hAnsi="Cambria Math"/>
          </w:rPr>
          <m:t>j</m:t>
        </m:r>
      </m:oMath>
      <w:r w:rsidR="00687BD7">
        <w:t xml:space="preserve">) </w:t>
      </w:r>
      <w:r>
        <w:rPr>
          <w:iCs/>
        </w:rPr>
        <w:t>is an element</w:t>
      </w:r>
      <w:r w:rsidR="007D27E1" w:rsidRPr="0078045C">
        <w:t xml:space="preserve">. If there are no more </w:t>
      </w:r>
      <w:r w:rsidR="00CA1135">
        <w:t xml:space="preserve">valid </w:t>
      </w:r>
      <w:r w:rsidR="004A37B8">
        <w:t xml:space="preserve">solution components that can be chosen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r>
          <m:rPr>
            <m:sty m:val="p"/>
          </m:rPr>
          <w:rPr>
            <w:rFonts w:ascii="Cambria Math" w:hAnsi="Cambria Math"/>
          </w:rPr>
          <m:t>=∅</m:t>
        </m:r>
      </m:oMath>
      <w:r w:rsidR="007D27E1" w:rsidRPr="0078045C">
        <w:t xml:space="preserve">, then the ant’s solution </w:t>
      </w:r>
      <w:r w:rsidR="00BA7F90">
        <w:t>can be treated as</w:t>
      </w:r>
      <w:r w:rsidR="007D27E1" w:rsidRPr="0078045C">
        <w:t xml:space="preserve"> complete</w:t>
      </w:r>
      <w:r w:rsidR="001836D2">
        <w:t xml:space="preserve"> and </w:t>
      </w:r>
      <w:r w:rsidR="001836D2">
        <w:rPr>
          <w:lang w:eastAsia="ko-KR"/>
        </w:rPr>
        <w:t>some extra checks may also be made to ensure the validity of the completed solution within the problem domain of the study</w:t>
      </w:r>
      <w:r w:rsidR="007D27E1" w:rsidRPr="0078045C">
        <w:t xml:space="preserve"> </w:t>
      </w:r>
      <w:r w:rsidR="00472CBB">
        <w:fldChar w:fldCharType="begin"/>
      </w:r>
      <w:r w:rsidR="00472CBB">
        <w:instrText xml:space="preserve"> ADDIN ZOTERO_ITEM CSL_CITATION {"citationID":"aJjyhpar","properties":{"formattedCitation":"(Dorigo &amp; St\\uc0\\u252{}tzle, 2019)","plainCitation":"(Dorigo &amp; Stützle, 2019)","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472CBB">
        <w:fldChar w:fldCharType="separate"/>
      </w:r>
      <w:r w:rsidR="00472CBB" w:rsidRPr="00472CBB">
        <w:rPr>
          <w:szCs w:val="24"/>
        </w:rPr>
        <w:t>(Dorigo &amp; Stützle, 2019)</w:t>
      </w:r>
      <w:r w:rsidR="00472CBB">
        <w:fldChar w:fldCharType="end"/>
      </w:r>
      <w:r w:rsidR="007D27E1" w:rsidRPr="0078045C">
        <w:t>.</w:t>
      </w:r>
    </w:p>
    <w:p w14:paraId="0DD14305" w14:textId="77777777" w:rsidR="001836D2" w:rsidRDefault="001836D2" w:rsidP="00756E23">
      <w:pPr>
        <w:rPr>
          <w:lang w:eastAsia="ko-KR"/>
        </w:rPr>
      </w:pPr>
    </w:p>
    <w:p w14:paraId="0B761D4D" w14:textId="4D4ED116" w:rsidR="00A34EC8" w:rsidRPr="00A34EC8" w:rsidRDefault="006306A4" w:rsidP="00756E23">
      <w:pPr>
        <w:rPr>
          <w:b/>
          <w:bCs/>
          <w:lang w:eastAsia="ko-KR"/>
        </w:rPr>
      </w:pPr>
      <w:r>
        <w:rPr>
          <w:lang w:eastAsia="ko-KR"/>
        </w:rPr>
        <w:t>T</w:t>
      </w:r>
      <w:r w:rsidR="00756E23">
        <w:rPr>
          <w:lang w:eastAsia="ko-KR"/>
        </w:rPr>
        <w:t xml:space="preserve">he final step of the algorithm is the </w:t>
      </w:r>
      <w:r w:rsidR="00756E23" w:rsidRPr="00756E23">
        <w:rPr>
          <w:i/>
          <w:iCs/>
          <w:lang w:eastAsia="ko-KR"/>
        </w:rPr>
        <w:t>pheromone update</w:t>
      </w:r>
      <w:r w:rsidR="00756E23">
        <w:rPr>
          <w:lang w:eastAsia="ko-KR"/>
        </w:rPr>
        <w:t>. The goal of the pheromone update is to make the solution components belonging to good solutions when encountered, more attractive to future ants.</w:t>
      </w:r>
      <w:r w:rsidR="000F1B9A">
        <w:rPr>
          <w:lang w:eastAsia="ko-KR"/>
        </w:rPr>
        <w:t xml:space="preserve"> However, with consideration </w:t>
      </w:r>
      <w:r w:rsidR="001836D2">
        <w:rPr>
          <w:lang w:eastAsia="ko-KR"/>
        </w:rPr>
        <w:t>of</w:t>
      </w:r>
      <w:r w:rsidR="000F1B9A">
        <w:rPr>
          <w:lang w:eastAsia="ko-KR"/>
        </w:rPr>
        <w:t xml:space="preserve"> local vs global optimums</w:t>
      </w:r>
      <w:r w:rsidR="001836D2">
        <w:rPr>
          <w:lang w:eastAsia="ko-KR"/>
        </w:rPr>
        <w:t>, th</w:t>
      </w:r>
      <w:r w:rsidR="00CE76B9">
        <w:rPr>
          <w:lang w:eastAsia="ko-KR"/>
        </w:rPr>
        <w:t>e pheromone update should avoid causing a too rapid convergence of the algorithm towards a local, sub-optimal, region of the search space.</w:t>
      </w:r>
      <w:r w:rsidR="002C657A">
        <w:rPr>
          <w:lang w:eastAsia="ko-KR"/>
        </w:rPr>
        <w:t xml:space="preserve"> To accomplish this, two mechanisms are put </w:t>
      </w:r>
      <w:r w:rsidR="001408A7">
        <w:rPr>
          <w:lang w:eastAsia="ko-KR"/>
        </w:rPr>
        <w:t xml:space="preserve">into </w:t>
      </w:r>
      <w:r w:rsidR="002C657A">
        <w:rPr>
          <w:lang w:eastAsia="ko-KR"/>
        </w:rPr>
        <w:t xml:space="preserve">play. First is </w:t>
      </w:r>
      <w:r w:rsidR="002C657A" w:rsidRPr="000021D2">
        <w:rPr>
          <w:i/>
          <w:iCs/>
          <w:lang w:eastAsia="ko-KR"/>
        </w:rPr>
        <w:t>pheromone deposit</w:t>
      </w:r>
      <w:r w:rsidR="002C657A">
        <w:rPr>
          <w:lang w:eastAsia="ko-KR"/>
        </w:rPr>
        <w:t>, where pheromones are added to edges traversed by each ant with a pheromone strength relative to how good their completed solution was.</w:t>
      </w:r>
      <w:r w:rsidR="00DF0FFA">
        <w:rPr>
          <w:lang w:eastAsia="ko-KR"/>
        </w:rPr>
        <w:t xml:space="preserve"> Usually used for </w:t>
      </w:r>
      <w:r w:rsidR="00A8160E">
        <w:rPr>
          <w:lang w:eastAsia="ko-KR"/>
        </w:rPr>
        <w:t>this,</w:t>
      </w:r>
      <w:r w:rsidR="00DF0FFA">
        <w:rPr>
          <w:lang w:eastAsia="ko-KR"/>
        </w:rPr>
        <w:t xml:space="preserve"> is an </w:t>
      </w:r>
      <w:r w:rsidR="00F511E1">
        <w:rPr>
          <w:lang w:eastAsia="ko-KR"/>
        </w:rPr>
        <w:t>evaluation</w:t>
      </w:r>
      <w:r w:rsidR="00DF0FFA">
        <w:rPr>
          <w:lang w:eastAsia="ko-KR"/>
        </w:rPr>
        <w:t xml:space="preserve"> function </w:t>
      </w:r>
      <w:r w:rsidR="00A8160E">
        <w:rPr>
          <w:lang w:eastAsia="ko-KR"/>
        </w:rPr>
        <w:t xml:space="preserve">that </w:t>
      </w:r>
      <w:r w:rsidR="00F511E1">
        <w:rPr>
          <w:lang w:eastAsia="ko-KR"/>
        </w:rPr>
        <w:t>awards ants performing better, a higher score than those that are lower</w:t>
      </w:r>
      <w:r w:rsidR="00F97CEE">
        <w:rPr>
          <w:lang w:eastAsia="ko-KR"/>
        </w:rPr>
        <w:t xml:space="preserve"> in fitness</w:t>
      </w:r>
      <w:r w:rsidR="00F511E1">
        <w:rPr>
          <w:lang w:eastAsia="ko-KR"/>
        </w:rPr>
        <w:t xml:space="preserve"> </w:t>
      </w:r>
      <w:r w:rsidR="00DF0FFA">
        <w:rPr>
          <w:lang w:eastAsia="ko-KR"/>
        </w:rPr>
        <w:fldChar w:fldCharType="begin"/>
      </w:r>
      <w:r w:rsidR="00DF0FFA">
        <w:rPr>
          <w:lang w:eastAsia="ko-KR"/>
        </w:rPr>
        <w:instrText xml:space="preserve"> ADDIN ZOTERO_ITEM CSL_CITATION {"citationID":"XYCij7fK","properties":{"formattedCitation":"(Dorigo &amp; St\\uc0\\u252{}tzle, 2019)","plainCitation":"(Dorigo &amp; Stützle, 2019)","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DF0FFA">
        <w:rPr>
          <w:lang w:eastAsia="ko-KR"/>
        </w:rPr>
        <w:fldChar w:fldCharType="separate"/>
      </w:r>
      <w:r w:rsidR="00DF0FFA" w:rsidRPr="00DF0FFA">
        <w:rPr>
          <w:szCs w:val="24"/>
        </w:rPr>
        <w:t xml:space="preserve">(Dorigo &amp; </w:t>
      </w:r>
      <w:r w:rsidR="00DF0FFA" w:rsidRPr="00DF0FFA">
        <w:rPr>
          <w:szCs w:val="24"/>
        </w:rPr>
        <w:lastRenderedPageBreak/>
        <w:t>Stützle, 2019)</w:t>
      </w:r>
      <w:r w:rsidR="00DF0FFA">
        <w:rPr>
          <w:lang w:eastAsia="ko-KR"/>
        </w:rPr>
        <w:fldChar w:fldCharType="end"/>
      </w:r>
      <w:r w:rsidR="00DF0FFA">
        <w:rPr>
          <w:lang w:eastAsia="ko-KR"/>
        </w:rPr>
        <w:t>.</w:t>
      </w:r>
      <w:r w:rsidR="005D0E14">
        <w:rPr>
          <w:lang w:eastAsia="ko-KR"/>
        </w:rPr>
        <w:t xml:space="preserve"> Fortunately, </w:t>
      </w:r>
      <w:r w:rsidR="00AD23BC">
        <w:rPr>
          <w:lang w:eastAsia="ko-KR"/>
        </w:rPr>
        <w:t xml:space="preserve">the </w:t>
      </w:r>
      <w:r w:rsidR="001D46CD" w:rsidRPr="001D46CD">
        <w:rPr>
          <w:lang w:eastAsia="ko-KR"/>
        </w:rPr>
        <w:t>TSP</w:t>
      </w:r>
      <w:r w:rsidR="005D0E14">
        <w:rPr>
          <w:lang w:eastAsia="ko-KR"/>
        </w:rPr>
        <w:t xml:space="preserve"> objective function chosen in </w:t>
      </w:r>
      <w:r w:rsidR="005D0E14" w:rsidRPr="00076BD8">
        <w:rPr>
          <w:lang w:eastAsia="ko-KR"/>
        </w:rPr>
        <w:t>Section 2.1</w:t>
      </w:r>
      <w:r w:rsidR="005D0E14">
        <w:rPr>
          <w:b/>
          <w:bCs/>
          <w:lang w:eastAsia="ko-KR"/>
        </w:rPr>
        <w:t xml:space="preserve"> </w:t>
      </w:r>
      <w:r w:rsidR="005D0E14">
        <w:rPr>
          <w:lang w:eastAsia="ko-KR"/>
        </w:rPr>
        <w:t>does exactly this</w:t>
      </w:r>
      <w:r w:rsidR="006C1731">
        <w:rPr>
          <w:lang w:eastAsia="ko-KR"/>
        </w:rPr>
        <w:t>,</w:t>
      </w:r>
      <w:r w:rsidR="00A8160E">
        <w:rPr>
          <w:lang w:eastAsia="ko-KR"/>
        </w:rPr>
        <w:t xml:space="preserve"> so its value returned can be used as the pheromone strength for each </w:t>
      </w:r>
      <w:r w:rsidR="00A8160E" w:rsidRPr="001531C8">
        <w:rPr>
          <w:rFonts w:ascii="Cambria Math" w:hAnsi="Cambria Math"/>
          <w:iCs/>
        </w:rPr>
        <w:t>ant</w:t>
      </w:r>
      <w:r w:rsidR="00EF4076">
        <w:rPr>
          <w:rFonts w:ascii="Cambria Math" w:hAnsi="Cambria Math"/>
          <w:iCs/>
        </w:rPr>
        <w:t>.</w:t>
      </w:r>
      <w:r w:rsidR="006C1731">
        <w:rPr>
          <w:rFonts w:ascii="Cambria Math" w:hAnsi="Cambria Math"/>
          <w:iCs/>
        </w:rPr>
        <w:t xml:space="preserve"> </w:t>
      </w:r>
      <w:r w:rsidR="006C1731" w:rsidRPr="00076BD8">
        <w:t>Equation 10</w:t>
      </w:r>
      <w:r w:rsidR="006C1731">
        <w:rPr>
          <w:b/>
          <w:bCs/>
        </w:rPr>
        <w:t xml:space="preserve"> </w:t>
      </w:r>
      <w:r w:rsidR="006C1731" w:rsidRPr="006C1731">
        <w:t>demonstrat</w:t>
      </w:r>
      <w:r w:rsidR="006C1731">
        <w:t>e</w:t>
      </w:r>
      <w:r w:rsidR="006C1731" w:rsidRPr="006C1731">
        <w:t>s this</w:t>
      </w:r>
      <w:r w:rsidR="006C1731">
        <w:t xml:space="preserve"> using </w:t>
      </w:r>
      <m:oMath>
        <m:sSub>
          <m:sSubPr>
            <m:ctrlPr>
              <w:rPr>
                <w:rFonts w:ascii="Cambria Math" w:hAnsi="Cambria Math"/>
              </w:rPr>
            </m:ctrlPr>
          </m:sSubPr>
          <m:e>
            <m:r>
              <w:rPr>
                <w:rFonts w:ascii="Cambria Math" w:hAnsi="Cambria Math"/>
              </w:rPr>
              <m:t>τ</m:t>
            </m:r>
          </m:e>
          <m:sub>
            <m:r>
              <w:rPr>
                <w:rFonts w:ascii="Cambria Math" w:hAnsi="Cambria Math"/>
              </w:rPr>
              <m:t>ij</m:t>
            </m:r>
          </m:sub>
        </m:sSub>
      </m:oMath>
      <w:r w:rsidR="006C1731">
        <w:t xml:space="preserve"> as the pheromone level of the edge from vertex </w:t>
      </w:r>
      <m:oMath>
        <m:r>
          <w:rPr>
            <w:rFonts w:ascii="Cambria Math" w:hAnsi="Cambria Math"/>
          </w:rPr>
          <m:t>i</m:t>
        </m:r>
      </m:oMath>
      <w:r w:rsidR="006C1731">
        <w:t xml:space="preserve"> to vertex </w:t>
      </w:r>
      <m:oMath>
        <m:r>
          <w:rPr>
            <w:rFonts w:ascii="Cambria Math" w:hAnsi="Cambria Math"/>
          </w:rPr>
          <m:t>j</m:t>
        </m:r>
      </m:oMath>
      <w:r w:rsidR="006C1731">
        <w:t xml:space="preserve"> and </w:t>
      </w: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p</m:t>
            </m:r>
          </m:sub>
        </m:sSub>
        <m:r>
          <m:rPr>
            <m:sty m:val="p"/>
          </m:rPr>
          <w:rPr>
            <w:rFonts w:ascii="Cambria Math" w:hAnsi="Cambria Math"/>
          </w:rPr>
          <m:t>)</m:t>
        </m:r>
      </m:oMath>
      <w:r w:rsidR="006C1731">
        <w:t xml:space="preserve"> as the pheromone level deposited by the ant on that edge, taken from </w:t>
      </w:r>
      <w:r w:rsidR="006C1731" w:rsidRPr="00076BD8">
        <w:rPr>
          <w:lang w:eastAsia="ko-KR"/>
        </w:rPr>
        <w:t>Equation 2</w:t>
      </w:r>
      <w:r w:rsidR="001D46CD">
        <w:rPr>
          <w:b/>
          <w:bCs/>
          <w:lang w:eastAsia="ko-KR"/>
        </w:rPr>
        <w:t>.</w:t>
      </w:r>
    </w:p>
    <w:p w14:paraId="22DD9DA1" w14:textId="77777777" w:rsidR="00EF4076" w:rsidRDefault="00FE54F9" w:rsidP="00EF4076">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f'(</m:t>
          </m:r>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m:t>
          </m:r>
        </m:oMath>
      </m:oMathPara>
    </w:p>
    <w:p w14:paraId="56F08B92" w14:textId="13D1F114" w:rsidR="00756E23" w:rsidRPr="00A97EBC" w:rsidRDefault="00EF4076" w:rsidP="00EF4076">
      <w:pPr>
        <w:pStyle w:val="Caption"/>
        <w:jc w:val="center"/>
        <w:rPr>
          <w:b w:val="0"/>
          <w:bCs/>
        </w:rPr>
      </w:pPr>
      <w:bookmarkStart w:id="58" w:name="_Toc106240152"/>
      <w:r w:rsidRPr="00A97EBC">
        <w:rPr>
          <w:b w:val="0"/>
          <w:bCs/>
        </w:rPr>
        <w:t xml:space="preserve">Equation </w:t>
      </w:r>
      <w:r w:rsidRPr="00A97EBC">
        <w:rPr>
          <w:b w:val="0"/>
          <w:bCs/>
        </w:rPr>
        <w:fldChar w:fldCharType="begin"/>
      </w:r>
      <w:r w:rsidRPr="00A97EBC">
        <w:rPr>
          <w:b w:val="0"/>
          <w:bCs/>
        </w:rPr>
        <w:instrText xml:space="preserve"> SEQ Equation \* ARABIC </w:instrText>
      </w:r>
      <w:r w:rsidRPr="00A97EBC">
        <w:rPr>
          <w:b w:val="0"/>
          <w:bCs/>
        </w:rPr>
        <w:fldChar w:fldCharType="separate"/>
      </w:r>
      <w:r w:rsidR="00362057">
        <w:rPr>
          <w:b w:val="0"/>
          <w:bCs/>
          <w:noProof/>
        </w:rPr>
        <w:t>10</w:t>
      </w:r>
      <w:r w:rsidRPr="00A97EBC">
        <w:rPr>
          <w:b w:val="0"/>
          <w:bCs/>
        </w:rPr>
        <w:fldChar w:fldCharType="end"/>
      </w:r>
      <w:r w:rsidRPr="00A97EBC">
        <w:rPr>
          <w:b w:val="0"/>
          <w:bCs/>
        </w:rPr>
        <w:t>:</w:t>
      </w:r>
      <w:r w:rsidR="001D46CD" w:rsidRPr="00A97EBC">
        <w:rPr>
          <w:b w:val="0"/>
          <w:bCs/>
        </w:rPr>
        <w:t xml:space="preserve"> Ant </w:t>
      </w:r>
      <w:r w:rsidRPr="00A97EBC">
        <w:rPr>
          <w:b w:val="0"/>
          <w:bCs/>
        </w:rPr>
        <w:t>Pheromone Deposit</w:t>
      </w:r>
      <w:bookmarkEnd w:id="58"/>
    </w:p>
    <w:p w14:paraId="4CE402B8" w14:textId="1BB460BB" w:rsidR="00AE3C7D" w:rsidRDefault="00AE3C7D" w:rsidP="0078045C"/>
    <w:p w14:paraId="133788EA" w14:textId="1C94BCC1" w:rsidR="00413AFB" w:rsidRDefault="000021D2" w:rsidP="00413AFB">
      <w:r>
        <w:t xml:space="preserve">The second mechanism used is </w:t>
      </w:r>
      <w:r w:rsidRPr="000021D2">
        <w:rPr>
          <w:i/>
          <w:iCs/>
        </w:rPr>
        <w:t>pheromone evapo</w:t>
      </w:r>
      <w:r>
        <w:rPr>
          <w:i/>
          <w:iCs/>
        </w:rPr>
        <w:t>r</w:t>
      </w:r>
      <w:r w:rsidRPr="000021D2">
        <w:rPr>
          <w:i/>
          <w:iCs/>
        </w:rPr>
        <w:t>ation</w:t>
      </w:r>
      <w:r>
        <w:t>, where the pheromone levels are reduced across all edges</w:t>
      </w:r>
      <w:r w:rsidR="00D0515E">
        <w:t>. This serves as a method through which the algorithm gradually ‘</w:t>
      </w:r>
      <w:r w:rsidR="00D0515E" w:rsidRPr="00D0515E">
        <w:rPr>
          <w:i/>
          <w:iCs/>
        </w:rPr>
        <w:t>forgets</w:t>
      </w:r>
      <w:r w:rsidR="00D0515E">
        <w:t xml:space="preserve">’ previous best solutions, favouring exploration of new areas of the search space </w:t>
      </w:r>
      <w:r w:rsidR="00D0515E">
        <w:fldChar w:fldCharType="begin"/>
      </w:r>
      <w:r w:rsidR="007048C7">
        <w:instrText xml:space="preserve"> ADDIN ZOTERO_ITEM CSL_CITATION {"citationID":"QjU4f1a6","properties":{"formattedCitation":"(Dorigo &amp; St\\uc0\\u252{}tzle, 2019; Socha &amp; Dorigo, 2008)","plainCitation":"(Dorigo &amp; Stützle, 2019; Socha &amp; Dorigo, 2008)","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sidR="00D0515E">
        <w:fldChar w:fldCharType="separate"/>
      </w:r>
      <w:r w:rsidR="007048C7" w:rsidRPr="007048C7">
        <w:rPr>
          <w:szCs w:val="24"/>
        </w:rPr>
        <w:t>(Dorigo &amp; Stützle, 2019; Socha &amp; Dorigo, 2008)</w:t>
      </w:r>
      <w:r w:rsidR="00D0515E">
        <w:fldChar w:fldCharType="end"/>
      </w:r>
      <w:r w:rsidR="00D0515E">
        <w:t>.</w:t>
      </w:r>
      <w:r w:rsidR="002F4126">
        <w:t xml:space="preserve"> </w:t>
      </w:r>
      <w:r w:rsidR="007048C7">
        <w:t>For this purpose</w:t>
      </w:r>
      <w:r w:rsidR="002F2596">
        <w:t>,</w:t>
      </w:r>
      <w:r w:rsidR="007048C7">
        <w:t xml:space="preserve"> an evaporation rate </w:t>
      </w:r>
      <m:oMath>
        <m:r>
          <w:rPr>
            <w:rFonts w:ascii="Cambria Math" w:hAnsi="Cambria Math"/>
          </w:rPr>
          <m:t>ρ</m:t>
        </m:r>
      </m:oMath>
      <w:r w:rsidR="007048C7">
        <w:rPr>
          <w:iCs/>
        </w:rPr>
        <w:t xml:space="preserve"> is </w:t>
      </w:r>
      <w:r w:rsidR="002F2596">
        <w:rPr>
          <w:iCs/>
        </w:rPr>
        <w:t>used to simulate pheromone evaporation across all edges. The complete equation for the pheromone levels of each edge after the ant solution construction phase is over</w:t>
      </w:r>
      <w:r w:rsidR="00DF0168">
        <w:rPr>
          <w:iCs/>
        </w:rPr>
        <w:t xml:space="preserve">, incorporating </w:t>
      </w:r>
      <w:r w:rsidR="00211000">
        <w:rPr>
          <w:iCs/>
        </w:rPr>
        <w:t>both mechanisms</w:t>
      </w:r>
      <w:r w:rsidR="00DF0168">
        <w:rPr>
          <w:iCs/>
        </w:rPr>
        <w:t xml:space="preserve"> mentioned, </w:t>
      </w:r>
      <w:r w:rsidR="002F2596">
        <w:rPr>
          <w:iCs/>
        </w:rPr>
        <w:t xml:space="preserve">is </w:t>
      </w:r>
      <w:r w:rsidR="00413AFB">
        <w:rPr>
          <w:iCs/>
        </w:rPr>
        <w:t xml:space="preserve">detailed in </w:t>
      </w:r>
      <w:r w:rsidR="00413AFB" w:rsidRPr="00B22DD1">
        <w:rPr>
          <w:iCs/>
        </w:rPr>
        <w:t>Equation 11</w:t>
      </w:r>
      <w:r w:rsidR="00413AFB">
        <w:rPr>
          <w:iCs/>
        </w:rPr>
        <w:t xml:space="preserve"> </w:t>
      </w:r>
      <w:r w:rsidR="00413AFB">
        <w:t>w</w:t>
      </w:r>
      <w:r w:rsidR="00413AFB" w:rsidRPr="00110633">
        <w:t xml:space="preserve">here </w:t>
      </w:r>
      <m:oMath>
        <m:sSub>
          <m:sSubPr>
            <m:ctrlPr>
              <w:rPr>
                <w:rFonts w:ascii="Cambria Math" w:hAnsi="Cambria Math"/>
                <w:lang w:val="en-IE"/>
              </w:rPr>
            </m:ctrlPr>
          </m:sSubPr>
          <m:e>
            <m:r>
              <m:rPr>
                <m:sty m:val="bi"/>
              </m:rPr>
              <w:rPr>
                <w:rFonts w:ascii="Cambria Math" w:hAnsi="Cambria Math"/>
                <w:lang w:val="en-IE"/>
              </w:rPr>
              <m:t>S</m:t>
            </m:r>
          </m:e>
          <m:sub>
            <m:r>
              <m:rPr>
                <m:sty m:val="bi"/>
              </m:rPr>
              <w:rPr>
                <w:rFonts w:ascii="Cambria Math" w:hAnsi="Cambria Math"/>
                <w:lang w:val="en-IE"/>
              </w:rPr>
              <m:t>ij</m:t>
            </m:r>
          </m:sub>
        </m:sSub>
      </m:oMath>
      <w:r w:rsidR="00413AFB">
        <w:t xml:space="preserve"> is a set of all completed valid solutions, returned by the ants after the solution construction stage is complete, that used the </w:t>
      </w:r>
      <w:r w:rsidR="00413AFB" w:rsidRPr="00EB3697">
        <w:t>edge</w:t>
      </w:r>
      <w:r w:rsidR="00413AFB">
        <w:t xml:space="preserve"> going</w:t>
      </w:r>
      <w:r w:rsidR="00413AFB" w:rsidRPr="00EB3697">
        <w:t xml:space="preserve"> </w:t>
      </w:r>
      <w:r w:rsidR="00413AFB" w:rsidRPr="00EB3697">
        <w:rPr>
          <w:lang w:val="en-IE"/>
        </w:rPr>
        <w:t>from</w:t>
      </w:r>
      <w:r w:rsidR="00413AFB">
        <w:rPr>
          <w:lang w:val="en-IE"/>
        </w:rPr>
        <w:t xml:space="preserve"> </w:t>
      </w:r>
      <m:oMath>
        <m:r>
          <w:rPr>
            <w:rFonts w:ascii="Cambria Math" w:hAnsi="Cambria Math"/>
            <w:lang w:val="en-IE"/>
          </w:rPr>
          <m:t>i</m:t>
        </m:r>
      </m:oMath>
      <w:r w:rsidR="00413AFB" w:rsidRPr="00EB3697">
        <w:rPr>
          <w:lang w:val="en-IE"/>
        </w:rPr>
        <w:t xml:space="preserve"> to </w:t>
      </w:r>
      <m:oMath>
        <m:r>
          <w:rPr>
            <w:rFonts w:ascii="Cambria Math" w:hAnsi="Cambria Math"/>
            <w:lang w:val="en-IE"/>
          </w:rPr>
          <m:t>j</m:t>
        </m:r>
      </m:oMath>
      <w:r w:rsidR="00413AFB" w:rsidRPr="00EB3697">
        <w:rPr>
          <w:lang w:val="en-IE"/>
        </w:rPr>
        <w:t>.</w:t>
      </w:r>
      <w:r w:rsidR="00413AFB">
        <w:rPr>
          <w:lang w:val="en-IE"/>
        </w:rPr>
        <w:t xml:space="preserve"> </w:t>
      </w:r>
      <w:r w:rsidR="00413AFB">
        <w:t xml:space="preserve">Note that </w:t>
      </w:r>
      <w:r w:rsidR="00413AFB" w:rsidRPr="00B22DD1">
        <w:t>in Equation 11</w:t>
      </w:r>
      <w:r w:rsidR="00413AFB">
        <w:t xml:space="preserve"> evaporation is applied on the pheromone levels of the edges </w:t>
      </w:r>
      <w:r w:rsidR="00413AFB" w:rsidRPr="00FF00D7">
        <w:rPr>
          <w:i/>
          <w:iCs/>
        </w:rPr>
        <w:t>before</w:t>
      </w:r>
      <w:r w:rsidR="00413AFB">
        <w:t xml:space="preserve"> the new pheromones are deposited. This is in line with the purpose of evaporation, which is to gradually forget </w:t>
      </w:r>
      <w:r w:rsidR="00413AFB" w:rsidRPr="00A63383">
        <w:rPr>
          <w:i/>
          <w:iCs/>
        </w:rPr>
        <w:t>older</w:t>
      </w:r>
      <w:r w:rsidR="00413AFB">
        <w:t xml:space="preserve"> solutions. </w:t>
      </w:r>
      <w:r w:rsidR="00413AFB" w:rsidRPr="00B22DD1">
        <w:t>Figure 1</w:t>
      </w:r>
      <w:r w:rsidR="00BC7D71">
        <w:t>2</w:t>
      </w:r>
      <w:r w:rsidR="00413AFB">
        <w:t xml:space="preserve"> displays a flowchart reviewing the main structure of an ACO algorithm.</w:t>
      </w:r>
    </w:p>
    <w:p w14:paraId="71EF94E9" w14:textId="548C41B0" w:rsidR="000021D2" w:rsidRDefault="00413AFB" w:rsidP="0078045C">
      <w:pPr>
        <w:rPr>
          <w:iCs/>
        </w:rPr>
      </w:pPr>
      <w:r>
        <w:rPr>
          <w:iCs/>
        </w:rPr>
        <w:t>.</w:t>
      </w:r>
    </w:p>
    <w:p w14:paraId="0A207FF3" w14:textId="0283C5B5" w:rsidR="001B00AD" w:rsidRDefault="00FE54F9" w:rsidP="001B00AD">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m:t>
          </m:r>
          <m:d>
            <m:dPr>
              <m:ctrlPr>
                <w:rPr>
                  <w:rFonts w:ascii="Cambria Math" w:hAnsi="Cambria Math"/>
                  <w:b w:val="0"/>
                  <w:bCs/>
                  <w:i/>
                  <w:sz w:val="32"/>
                  <w:szCs w:val="24"/>
                </w:rPr>
              </m:ctrlPr>
            </m:dPr>
            <m:e>
              <m:r>
                <m:rPr>
                  <m:sty m:val="bi"/>
                </m:rPr>
                <w:rPr>
                  <w:rFonts w:ascii="Cambria Math" w:hAnsi="Cambria Math"/>
                  <w:sz w:val="32"/>
                  <w:szCs w:val="24"/>
                </w:rPr>
                <m:t>1-ρ</m:t>
              </m:r>
            </m:e>
          </m:d>
          <m:r>
            <m:rPr>
              <m:sty m:val="bi"/>
            </m:rPr>
            <w:rPr>
              <w:rFonts w:ascii="Cambria Math" w:hAnsi="Cambria Math"/>
              <w:sz w:val="32"/>
              <w:szCs w:val="24"/>
            </w:rPr>
            <m:t>*</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 </m:t>
          </m:r>
          <m:nary>
            <m:naryPr>
              <m:chr m:val="∑"/>
              <m:limLoc m:val="subSup"/>
              <m:supHide m:val="1"/>
              <m:ctrlPr>
                <w:rPr>
                  <w:rFonts w:ascii="Cambria Math" w:hAnsi="Cambria Math"/>
                  <w:i/>
                  <w:sz w:val="32"/>
                  <w:szCs w:val="24"/>
                </w:rPr>
              </m:ctrlPr>
            </m:naryPr>
            <m:sub>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 xml:space="preserve"> ∈ </m:t>
              </m:r>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ij</m:t>
                  </m:r>
                </m:sub>
              </m:sSub>
            </m:sub>
            <m:sup/>
            <m:e>
              <m:r>
                <m:rPr>
                  <m:sty m:val="bi"/>
                </m:rPr>
                <w:rPr>
                  <w:rFonts w:ascii="Cambria Math" w:hAnsi="Cambria Math"/>
                  <w:sz w:val="32"/>
                  <w:szCs w:val="24"/>
                </w:rPr>
                <m:t>f'(</m:t>
              </m:r>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m:t>
              </m:r>
            </m:e>
          </m:nary>
        </m:oMath>
      </m:oMathPara>
    </w:p>
    <w:p w14:paraId="5CC6F406" w14:textId="72AFD765" w:rsidR="000D1E11" w:rsidRPr="000F1904" w:rsidRDefault="001B00AD" w:rsidP="001B00AD">
      <w:pPr>
        <w:pStyle w:val="Caption"/>
        <w:jc w:val="center"/>
        <w:rPr>
          <w:b w:val="0"/>
          <w:bCs/>
          <w:sz w:val="32"/>
          <w:szCs w:val="24"/>
        </w:rPr>
      </w:pPr>
      <w:bookmarkStart w:id="59" w:name="_Toc106240153"/>
      <w:r w:rsidRPr="000F1904">
        <w:rPr>
          <w:b w:val="0"/>
          <w:bCs/>
        </w:rPr>
        <w:t xml:space="preserve">Equation </w:t>
      </w:r>
      <w:r w:rsidRPr="000F1904">
        <w:rPr>
          <w:b w:val="0"/>
          <w:bCs/>
        </w:rPr>
        <w:fldChar w:fldCharType="begin"/>
      </w:r>
      <w:r w:rsidRPr="000F1904">
        <w:rPr>
          <w:b w:val="0"/>
          <w:bCs/>
        </w:rPr>
        <w:instrText xml:space="preserve"> SEQ Equation \* ARABIC </w:instrText>
      </w:r>
      <w:r w:rsidRPr="000F1904">
        <w:rPr>
          <w:b w:val="0"/>
          <w:bCs/>
        </w:rPr>
        <w:fldChar w:fldCharType="separate"/>
      </w:r>
      <w:r w:rsidR="00362057">
        <w:rPr>
          <w:b w:val="0"/>
          <w:bCs/>
          <w:noProof/>
        </w:rPr>
        <w:t>11</w:t>
      </w:r>
      <w:r w:rsidRPr="000F1904">
        <w:rPr>
          <w:b w:val="0"/>
          <w:bCs/>
        </w:rPr>
        <w:fldChar w:fldCharType="end"/>
      </w:r>
      <w:r w:rsidRPr="000F1904">
        <w:rPr>
          <w:b w:val="0"/>
          <w:bCs/>
        </w:rPr>
        <w:t xml:space="preserve">: </w:t>
      </w:r>
      <w:r w:rsidR="00413AFB" w:rsidRPr="000F1904">
        <w:rPr>
          <w:b w:val="0"/>
          <w:bCs/>
        </w:rPr>
        <w:t xml:space="preserve">Edge </w:t>
      </w:r>
      <w:r w:rsidRPr="000F1904">
        <w:rPr>
          <w:b w:val="0"/>
          <w:bCs/>
        </w:rPr>
        <w:t>Pheromone Update</w:t>
      </w:r>
      <w:bookmarkEnd w:id="59"/>
    </w:p>
    <w:p w14:paraId="0F835181" w14:textId="77777777" w:rsidR="002F7AEC" w:rsidRPr="00FF00D7" w:rsidRDefault="002F7AEC" w:rsidP="00FF00D7"/>
    <w:p w14:paraId="2B08E751" w14:textId="77777777" w:rsidR="002F7AEC" w:rsidRDefault="002F7AEC" w:rsidP="002F7AEC">
      <w:pPr>
        <w:keepNext/>
        <w:jc w:val="center"/>
      </w:pPr>
      <w:r w:rsidRPr="002F7AEC">
        <w:rPr>
          <w:noProof/>
        </w:rPr>
        <w:lastRenderedPageBreak/>
        <w:drawing>
          <wp:inline distT="0" distB="0" distL="0" distR="0" wp14:anchorId="3A241DE9" wp14:editId="02F7DEBA">
            <wp:extent cx="4875539" cy="2781688"/>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0">
                      <a:extLst>
                        <a:ext uri="{28A0092B-C50C-407E-A947-70E740481C1C}">
                          <a14:useLocalDpi xmlns:a14="http://schemas.microsoft.com/office/drawing/2010/main" val="0"/>
                        </a:ext>
                      </a:extLst>
                    </a:blip>
                    <a:stretch>
                      <a:fillRect/>
                    </a:stretch>
                  </pic:blipFill>
                  <pic:spPr>
                    <a:xfrm>
                      <a:off x="0" y="0"/>
                      <a:ext cx="4875539" cy="2781688"/>
                    </a:xfrm>
                    <a:prstGeom prst="rect">
                      <a:avLst/>
                    </a:prstGeom>
                  </pic:spPr>
                </pic:pic>
              </a:graphicData>
            </a:graphic>
          </wp:inline>
        </w:drawing>
      </w:r>
    </w:p>
    <w:p w14:paraId="48F9C9C5" w14:textId="2033D4C6" w:rsidR="000021D2" w:rsidRPr="00A34EC8" w:rsidRDefault="002F7AEC" w:rsidP="002F7AEC">
      <w:pPr>
        <w:pStyle w:val="Caption"/>
        <w:jc w:val="center"/>
        <w:rPr>
          <w:b w:val="0"/>
          <w:bCs/>
        </w:rPr>
      </w:pPr>
      <w:bookmarkStart w:id="60" w:name="_Toc106240088"/>
      <w:r w:rsidRPr="00A34EC8">
        <w:rPr>
          <w:b w:val="0"/>
          <w:bCs/>
        </w:rPr>
        <w:t xml:space="preserve">Figure </w:t>
      </w:r>
      <w:r w:rsidRPr="00A34EC8">
        <w:rPr>
          <w:b w:val="0"/>
          <w:bCs/>
        </w:rPr>
        <w:fldChar w:fldCharType="begin"/>
      </w:r>
      <w:r w:rsidRPr="00A34EC8">
        <w:rPr>
          <w:b w:val="0"/>
          <w:bCs/>
        </w:rPr>
        <w:instrText xml:space="preserve"> SEQ Figure \* ARABIC </w:instrText>
      </w:r>
      <w:r w:rsidRPr="00A34EC8">
        <w:rPr>
          <w:b w:val="0"/>
          <w:bCs/>
        </w:rPr>
        <w:fldChar w:fldCharType="separate"/>
      </w:r>
      <w:r w:rsidR="00362057">
        <w:rPr>
          <w:b w:val="0"/>
          <w:bCs/>
          <w:noProof/>
        </w:rPr>
        <w:t>12</w:t>
      </w:r>
      <w:r w:rsidRPr="00A34EC8">
        <w:rPr>
          <w:b w:val="0"/>
          <w:bCs/>
        </w:rPr>
        <w:fldChar w:fldCharType="end"/>
      </w:r>
      <w:r w:rsidRPr="00A34EC8">
        <w:rPr>
          <w:b w:val="0"/>
          <w:bCs/>
        </w:rPr>
        <w:t>: ACO flowchart</w:t>
      </w:r>
      <w:bookmarkEnd w:id="60"/>
    </w:p>
    <w:p w14:paraId="4557B3A1" w14:textId="77777777" w:rsidR="002F7AEC" w:rsidRPr="000021D2" w:rsidRDefault="002F7AEC" w:rsidP="0078045C"/>
    <w:p w14:paraId="089605C7" w14:textId="24CF0A02" w:rsidR="00AE3C7D" w:rsidRDefault="00A63383" w:rsidP="00CF6381">
      <w:pPr>
        <w:pStyle w:val="Heading3"/>
      </w:pPr>
      <w:bookmarkStart w:id="61" w:name="_Toc106240039"/>
      <w:r>
        <w:t xml:space="preserve">The </w:t>
      </w:r>
      <w:r w:rsidR="00A86F93">
        <w:t>Ant System</w:t>
      </w:r>
      <w:bookmarkEnd w:id="61"/>
    </w:p>
    <w:p w14:paraId="6F5AA64A" w14:textId="005144C1" w:rsidR="007F7FB9" w:rsidRDefault="00AE3C7D" w:rsidP="0078045C">
      <w:r>
        <w:t xml:space="preserve">There are a few ways in which a choice from the list of valid solution components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oMath>
      <w:r w:rsidR="00A63383">
        <w:t xml:space="preserve"> can be made</w:t>
      </w:r>
      <w:r w:rsidR="001440F9">
        <w:t>.</w:t>
      </w:r>
      <w:r w:rsidR="00A86F93">
        <w:t xml:space="preserve"> The most widely used method, taking close inspiration from the mathematical model proposed by </w:t>
      </w:r>
      <w:r w:rsidR="00A86F93" w:rsidRPr="00A86F93">
        <w:t xml:space="preserve">Goss </w:t>
      </w:r>
      <w:r w:rsidR="00A86F93" w:rsidRPr="006D63A0">
        <w:rPr>
          <w:i/>
          <w:iCs/>
        </w:rPr>
        <w:t>et al.</w:t>
      </w:r>
      <w:r w:rsidR="00A86F93">
        <w:t xml:space="preserve"> </w:t>
      </w:r>
      <w:r w:rsidR="00A86F93">
        <w:fldChar w:fldCharType="begin"/>
      </w:r>
      <w:r w:rsidR="00F571E1">
        <w:instrText xml:space="preserve"> ADDIN ZOTERO_ITEM CSL_CITATION {"citationID":"dy5ayl2F","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A86F93">
        <w:fldChar w:fldCharType="separate"/>
      </w:r>
      <w:r w:rsidR="00A86F93" w:rsidRPr="00A86F93">
        <w:t>(1989)</w:t>
      </w:r>
      <w:r w:rsidR="00A86F93">
        <w:fldChar w:fldCharType="end"/>
      </w:r>
      <w:r w:rsidR="00A86F93">
        <w:t xml:space="preserve">, is </w:t>
      </w:r>
      <w:r w:rsidR="00C11799">
        <w:t xml:space="preserve">classic </w:t>
      </w:r>
      <w:r w:rsidR="00EE4FBF">
        <w:t xml:space="preserve">the </w:t>
      </w:r>
      <w:r w:rsidR="00A86F93" w:rsidRPr="00A86F93">
        <w:rPr>
          <w:i/>
          <w:iCs/>
        </w:rPr>
        <w:t>Ant System</w:t>
      </w:r>
      <w:r w:rsidR="00A86F93">
        <w:t xml:space="preserve"> </w:t>
      </w:r>
      <w:r w:rsidR="00EE4FBF">
        <w:t xml:space="preserve">which was also the first </w:t>
      </w:r>
      <w:r w:rsidR="00C11799">
        <w:t>proposed model for the ACO</w:t>
      </w:r>
      <w:r w:rsidR="005C6DE4">
        <w:t xml:space="preserve"> </w:t>
      </w:r>
      <w:r w:rsidR="005C6DE4">
        <w:fldChar w:fldCharType="begin"/>
      </w:r>
      <w:r w:rsidR="005C6DE4">
        <w:instrText xml:space="preserve"> ADDIN ZOTERO_ITEM CSL_CITATION {"citationID":"mvZKMzfq","properties":{"formattedCitation":"(Dorigo et al., 2006; Dorigo &amp; St\\uc0\\u252{}tzle, 2019)","plainCitation":"(Dorigo et al., 2006; Dorigo &amp; Stützle, 2019)","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w:instrText>
      </w:r>
      <w:r w:rsidR="005C6DE4">
        <w:rPr>
          <w:lang w:eastAsia="ko-KR"/>
        </w:rPr>
        <w:instrText xml:space="preserve">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5C6DE4">
        <w:fldChar w:fldCharType="separate"/>
      </w:r>
      <w:r w:rsidR="005C6DE4" w:rsidRPr="005C6DE4">
        <w:rPr>
          <w:szCs w:val="24"/>
          <w:lang w:eastAsia="ko-KR"/>
        </w:rPr>
        <w:t>(Dorigo et al., 2006; Dorigo &amp; Stützle, 2019)</w:t>
      </w:r>
      <w:r w:rsidR="005C6DE4">
        <w:fldChar w:fldCharType="end"/>
      </w:r>
      <w:r w:rsidR="007F7FB9">
        <w:t xml:space="preserve">. </w:t>
      </w:r>
    </w:p>
    <w:p w14:paraId="378AF60E" w14:textId="77777777" w:rsidR="007F7FB9" w:rsidRDefault="007F7FB9" w:rsidP="0078045C"/>
    <w:p w14:paraId="2A04E8C4" w14:textId="59B27F87" w:rsidR="00AE3C7D" w:rsidRDefault="00A63383" w:rsidP="0078045C">
      <w:pPr>
        <w:rPr>
          <w:rFonts w:ascii="Cambria Math" w:hAnsi="Cambria Math"/>
        </w:rPr>
      </w:pPr>
      <w:r>
        <w:t>Here</w:t>
      </w:r>
      <w:r w:rsidR="007F7FB9">
        <w:t>, two mechanisms come into play that influence</w:t>
      </w:r>
      <w:r w:rsidR="00EE4FBF">
        <w:t>s</w:t>
      </w:r>
      <w:r w:rsidR="007F7FB9">
        <w:t xml:space="preserve"> the attractiveness of a given valid choice to an ant. Naturally</w:t>
      </w:r>
      <w:r w:rsidR="00187CA2">
        <w:t>,</w:t>
      </w:r>
      <w:r w:rsidR="007F7FB9">
        <w:t xml:space="preserve"> </w:t>
      </w:r>
      <w:r w:rsidR="002B45C8">
        <w:t xml:space="preserve">the </w:t>
      </w:r>
      <w:r w:rsidR="007F7FB9">
        <w:t>first is the level</w:t>
      </w:r>
      <w:r w:rsidR="00187CA2">
        <w:t xml:space="preserve"> of the pheromone </w:t>
      </w:r>
      <m:oMath>
        <m:sSub>
          <m:sSubPr>
            <m:ctrlPr>
              <w:rPr>
                <w:rFonts w:ascii="Cambria Math" w:hAnsi="Cambria Math"/>
                <w:i/>
              </w:rPr>
            </m:ctrlPr>
          </m:sSubPr>
          <m:e>
            <m:r>
              <w:rPr>
                <w:rFonts w:ascii="Cambria Math" w:hAnsi="Cambria Math"/>
              </w:rPr>
              <m:t>τ</m:t>
            </m:r>
          </m:e>
          <m:sub>
            <m:r>
              <w:rPr>
                <w:rFonts w:ascii="Cambria Math" w:hAnsi="Cambria Math"/>
              </w:rPr>
              <m:t>ij</m:t>
            </m:r>
          </m:sub>
        </m:sSub>
      </m:oMath>
      <w:r w:rsidR="00187CA2">
        <w:t xml:space="preserve"> that has been deposited on the path from its current position </w:t>
      </w:r>
      <m:oMath>
        <m:r>
          <w:rPr>
            <w:rFonts w:ascii="Cambria Math" w:hAnsi="Cambria Math"/>
          </w:rPr>
          <m:t>i</m:t>
        </m:r>
      </m:oMath>
      <w:r w:rsidR="00187CA2">
        <w:t xml:space="preserve"> to </w:t>
      </w:r>
      <w:r w:rsidR="006F5B79">
        <w:t>the choice</w:t>
      </w:r>
      <w:r w:rsidR="00187CA2">
        <w:t xml:space="preserve"> </w:t>
      </w:r>
      <m:oMath>
        <m:r>
          <w:rPr>
            <w:rFonts w:ascii="Cambria Math" w:hAnsi="Cambria Math"/>
          </w:rPr>
          <m:t>j</m:t>
        </m:r>
      </m:oMath>
      <w:r w:rsidR="00187CA2" w:rsidRPr="00187CA2">
        <w:rPr>
          <w:rFonts w:ascii="Cambria Math" w:hAnsi="Cambria Math"/>
        </w:rPr>
        <w:t>.</w:t>
      </w:r>
      <w:r w:rsidR="000B1E55">
        <w:rPr>
          <w:rFonts w:ascii="Cambria Math" w:hAnsi="Cambria Math"/>
        </w:rPr>
        <w:t xml:space="preserve"> The</w:t>
      </w:r>
      <w:r w:rsidR="007A2CFA">
        <w:rPr>
          <w:rFonts w:ascii="Cambria Math" w:hAnsi="Cambria Math"/>
        </w:rPr>
        <w:t xml:space="preserve"> s</w:t>
      </w:r>
      <w:r w:rsidR="00187CA2">
        <w:rPr>
          <w:rFonts w:ascii="Cambria Math" w:hAnsi="Cambria Math"/>
        </w:rPr>
        <w:t>econd is the heuristic information about that choice direction, by which</w:t>
      </w:r>
      <w:r w:rsidR="007A2CFA">
        <w:rPr>
          <w:rFonts w:ascii="Cambria Math" w:hAnsi="Cambria Math"/>
        </w:rPr>
        <w:t xml:space="preserve"> the individual ant can make </w:t>
      </w:r>
      <w:r w:rsidR="00904B36">
        <w:rPr>
          <w:rFonts w:ascii="Cambria Math" w:hAnsi="Cambria Math"/>
        </w:rPr>
        <w:t xml:space="preserve">an </w:t>
      </w:r>
      <w:r w:rsidR="007A2CFA">
        <w:rPr>
          <w:rFonts w:ascii="Cambria Math" w:hAnsi="Cambria Math"/>
        </w:rPr>
        <w:t>independent assessment</w:t>
      </w:r>
      <w:r w:rsidR="00904B36">
        <w:rPr>
          <w:rFonts w:ascii="Cambria Math" w:hAnsi="Cambria Math"/>
        </w:rPr>
        <w:t xml:space="preserve"> of the choice</w:t>
      </w:r>
      <w:r w:rsidR="007A2CFA">
        <w:rPr>
          <w:rFonts w:ascii="Cambria Math" w:hAnsi="Cambria Math"/>
        </w:rPr>
        <w:t xml:space="preserve">. </w:t>
      </w:r>
      <w:r w:rsidR="006F5B79">
        <w:rPr>
          <w:rFonts w:ascii="Cambria Math" w:hAnsi="Cambria Math"/>
        </w:rPr>
        <w:t>This heuristic</w:t>
      </w:r>
      <w:r w:rsidR="007A2CFA">
        <w:rPr>
          <w:rFonts w:ascii="Cambria Math" w:hAnsi="Cambria Math"/>
        </w:rPr>
        <w:t xml:space="preserve"> is a score for the length of the cho</w:t>
      </w:r>
      <w:r w:rsidR="00AD23BC">
        <w:rPr>
          <w:rFonts w:ascii="Cambria Math" w:hAnsi="Cambria Math"/>
        </w:rPr>
        <w:t>sen</w:t>
      </w:r>
      <w:r w:rsidR="007A2CFA">
        <w:rPr>
          <w:rFonts w:ascii="Cambria Math" w:hAnsi="Cambria Math"/>
        </w:rPr>
        <w:t xml:space="preserve"> path </w:t>
      </w:r>
      <w:r w:rsidR="00904B36">
        <w:rPr>
          <w:rFonts w:ascii="Cambria Math" w:hAnsi="Cambria Math"/>
        </w:rPr>
        <w:t xml:space="preserve">demonstrated through </w:t>
      </w:r>
      <w:r w:rsidR="00904B36" w:rsidRPr="009327D4">
        <w:rPr>
          <w:rFonts w:ascii="Cambria Math" w:hAnsi="Cambria Math"/>
        </w:rPr>
        <w:t xml:space="preserve">Equation </w:t>
      </w:r>
      <w:r w:rsidR="000B1E55" w:rsidRPr="009327D4">
        <w:rPr>
          <w:rFonts w:ascii="Cambria Math" w:hAnsi="Cambria Math"/>
        </w:rPr>
        <w:t>1</w:t>
      </w:r>
      <w:r w:rsidR="002F7AEC" w:rsidRPr="009327D4">
        <w:rPr>
          <w:rFonts w:ascii="Cambria Math" w:hAnsi="Cambria Math"/>
        </w:rPr>
        <w:t>2</w:t>
      </w:r>
      <w:r w:rsidR="006F5B79">
        <w:rPr>
          <w:rFonts w:ascii="Cambria Math" w:hAnsi="Cambria Math"/>
        </w:rPr>
        <w:t xml:space="preserve"> where</w:t>
      </w:r>
      <w:r w:rsidR="006F5B79">
        <w:rPr>
          <w:rFonts w:ascii="Cambria Math" w:hAnsi="Cambria Math"/>
          <w:b/>
          <w:bCs/>
        </w:rPr>
        <w:t xml:space="preserve">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6F5B79">
        <w:rPr>
          <w:iCs/>
        </w:rPr>
        <w:t xml:space="preserve"> </w:t>
      </w:r>
      <w:r w:rsidR="006F5B79" w:rsidRPr="00FA086E">
        <w:t>is</w:t>
      </w:r>
      <w:r w:rsidR="006F5B79">
        <w:t xml:space="preserve"> the distance between vertices </w:t>
      </w:r>
      <m:oMath>
        <m:r>
          <w:rPr>
            <w:rFonts w:ascii="Cambria Math" w:hAnsi="Cambria Math"/>
          </w:rPr>
          <m:t>i</m:t>
        </m:r>
      </m:oMath>
      <w:r w:rsidR="006F5B79">
        <w:t xml:space="preserve"> and </w:t>
      </w:r>
      <m:oMath>
        <m:r>
          <w:rPr>
            <w:rFonts w:ascii="Cambria Math" w:hAnsi="Cambria Math"/>
          </w:rPr>
          <m:t>j</m:t>
        </m:r>
      </m:oMath>
      <w:r w:rsidR="00904B36" w:rsidRPr="00904B36">
        <w:rPr>
          <w:rFonts w:ascii="Cambria Math" w:hAnsi="Cambria Math"/>
        </w:rPr>
        <w:t>.</w:t>
      </w:r>
    </w:p>
    <w:p w14:paraId="1382A9E6" w14:textId="77777777" w:rsidR="00FA086E" w:rsidRDefault="00FE54F9" w:rsidP="00FA086E">
      <w:pPr>
        <w:pStyle w:val="Caption"/>
      </w:pPr>
      <m:oMathPara>
        <m:oMath>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j</m:t>
              </m:r>
            </m:sub>
            <m:sup>
              <m:r>
                <m:rPr>
                  <m:sty m:val="bi"/>
                </m:rPr>
                <w:rPr>
                  <w:rFonts w:ascii="Cambria Math" w:hAnsi="Cambria Math"/>
                  <w:sz w:val="32"/>
                  <w:szCs w:val="32"/>
                  <w:lang w:val="en-IE"/>
                </w:rPr>
                <m:t>'</m:t>
              </m:r>
            </m:sup>
          </m:sSubSup>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d(i,j)</m:t>
              </m:r>
            </m:den>
          </m:f>
        </m:oMath>
      </m:oMathPara>
    </w:p>
    <w:p w14:paraId="0B0B12E7" w14:textId="135043AD" w:rsidR="008E5FB7" w:rsidRPr="006F5B79" w:rsidRDefault="00FA086E" w:rsidP="006F5B79">
      <w:pPr>
        <w:pStyle w:val="Caption"/>
        <w:jc w:val="center"/>
        <w:rPr>
          <w:rFonts w:ascii="Cambria Math" w:hAnsi="Cambria Math"/>
        </w:rPr>
      </w:pPr>
      <w:bookmarkStart w:id="62" w:name="_Toc106240154"/>
      <w:r>
        <w:t xml:space="preserve">Equation </w:t>
      </w:r>
      <w:r>
        <w:fldChar w:fldCharType="begin"/>
      </w:r>
      <w:r>
        <w:instrText xml:space="preserve"> SEQ Equation \* ARABIC </w:instrText>
      </w:r>
      <w:r>
        <w:fldChar w:fldCharType="separate"/>
      </w:r>
      <w:r w:rsidR="00362057">
        <w:rPr>
          <w:noProof/>
        </w:rPr>
        <w:t>12</w:t>
      </w:r>
      <w:r>
        <w:fldChar w:fldCharType="end"/>
      </w:r>
      <w:r>
        <w:t xml:space="preserve">: </w:t>
      </w:r>
      <w:r w:rsidR="006F5B79">
        <w:t>Path Distance Score</w:t>
      </w:r>
      <w:bookmarkEnd w:id="62"/>
    </w:p>
    <w:p w14:paraId="4A194329" w14:textId="77777777" w:rsidR="008E5FB7" w:rsidRDefault="008E5FB7" w:rsidP="0078045C"/>
    <w:p w14:paraId="5C7D641C" w14:textId="425DCD15" w:rsidR="005C6DE4" w:rsidRDefault="007B608F" w:rsidP="0078045C">
      <w:pPr>
        <w:rPr>
          <w:lang w:eastAsia="ko-KR"/>
        </w:rPr>
      </w:pPr>
      <w:r>
        <w:rPr>
          <w:rFonts w:ascii="Cambria Math" w:hAnsi="Cambria Math"/>
        </w:rPr>
        <w:lastRenderedPageBreak/>
        <w:t xml:space="preserve">Similar to the workings of the </w:t>
      </w:r>
      <w:r w:rsidRPr="007A2CFA">
        <w:rPr>
          <w:rFonts w:ascii="Cambria Math" w:hAnsi="Cambria Math"/>
          <w:i/>
          <w:iCs/>
        </w:rPr>
        <w:t>Particle Swarm</w:t>
      </w:r>
      <w:r>
        <w:rPr>
          <w:rFonts w:ascii="Cambria Math" w:hAnsi="Cambria Math"/>
        </w:rPr>
        <w:t xml:space="preserve">, through a balance of these two mechanisms, using weights </w:t>
      </w:r>
      <m:oMath>
        <m:r>
          <w:rPr>
            <w:rFonts w:ascii="Cambria Math" w:hAnsi="Cambria Math"/>
          </w:rPr>
          <m:t>α</m:t>
        </m:r>
      </m:oMath>
      <w:r>
        <w:rPr>
          <w:rFonts w:ascii="Cambria Math" w:hAnsi="Cambria Math"/>
          <w:iCs/>
        </w:rPr>
        <w:t xml:space="preserve"> and </w:t>
      </w:r>
      <m:oMath>
        <m:r>
          <w:rPr>
            <w:rFonts w:ascii="Cambria Math" w:hAnsi="Cambria Math"/>
          </w:rPr>
          <m:t>β</m:t>
        </m:r>
      </m:oMath>
      <w:r>
        <w:rPr>
          <w:rFonts w:ascii="Cambria Math" w:hAnsi="Cambria Math"/>
          <w:iCs/>
        </w:rPr>
        <w:t xml:space="preserve"> respectively for pheromone importance (i.e., swarm-confidence) and heuristic importance (i.e., self-confidence), a measure of attractiveness for a given choice can be quantified. </w:t>
      </w:r>
      <w:r w:rsidR="00FE0B9E">
        <w:rPr>
          <w:rFonts w:ascii="Cambria Math" w:hAnsi="Cambria Math"/>
          <w:iCs/>
        </w:rPr>
        <w:t>The choice of a solution component from the list of valid choices is carried out probabilistically for each construction step. E</w:t>
      </w:r>
      <w:r w:rsidR="009661FC">
        <w:rPr>
          <w:rFonts w:ascii="Cambria Math" w:hAnsi="Cambria Math"/>
          <w:iCs/>
        </w:rPr>
        <w:t xml:space="preserve">ach choice in the list of valid choices </w:t>
      </w:r>
      <w:r w:rsidR="00AE0E9B">
        <w:rPr>
          <w:rFonts w:ascii="Cambria Math" w:hAnsi="Cambria Math"/>
          <w:iCs/>
        </w:rPr>
        <w:t xml:space="preserve">is given </w:t>
      </w:r>
      <w:r w:rsidR="009661FC">
        <w:rPr>
          <w:rFonts w:ascii="Cambria Math" w:hAnsi="Cambria Math"/>
          <w:iCs/>
        </w:rPr>
        <w:t>a choice probability weighted by their levels of attractiveness</w:t>
      </w:r>
      <w:r w:rsidR="00FE0B9E">
        <w:rPr>
          <w:rFonts w:ascii="Cambria Math" w:hAnsi="Cambria Math"/>
          <w:iCs/>
        </w:rPr>
        <w:t xml:space="preserve"> and, for each ant</w:t>
      </w:r>
      <w:r w:rsidR="00AE0E9B">
        <w:rPr>
          <w:rFonts w:ascii="Cambria Math" w:hAnsi="Cambria Math"/>
          <w:iCs/>
        </w:rPr>
        <w:t>.</w:t>
      </w:r>
      <w:r w:rsidR="00FE0B9E">
        <w:rPr>
          <w:rFonts w:ascii="Cambria Math" w:hAnsi="Cambria Math"/>
          <w:iCs/>
        </w:rPr>
        <w:t xml:space="preserve"> </w:t>
      </w:r>
      <w:r w:rsidR="00AE0E9B">
        <w:rPr>
          <w:rFonts w:ascii="Cambria Math" w:hAnsi="Cambria Math"/>
          <w:iCs/>
        </w:rPr>
        <w:t xml:space="preserve">This weighted probability choice adds a stochastic element to the algorithm, allowing the possibility (though less likely) of an ant to venture off course by choosing a less attractive path. </w:t>
      </w:r>
      <w:r>
        <w:rPr>
          <w:rFonts w:ascii="Cambria Math" w:hAnsi="Cambria Math"/>
          <w:iCs/>
        </w:rPr>
        <w:t xml:space="preserve">This completed stochastic decision rule for </w:t>
      </w:r>
      <w:r>
        <w:rPr>
          <w:lang w:eastAsia="ko-KR"/>
        </w:rPr>
        <w:t xml:space="preserve">choosing a vertex </w:t>
      </w:r>
      <m:oMath>
        <m:r>
          <w:rPr>
            <w:rFonts w:ascii="Cambria Math" w:hAnsi="Cambria Math"/>
            <w:lang w:eastAsia="ko-KR"/>
          </w:rPr>
          <m:t>j</m:t>
        </m:r>
        <m:r>
          <m:rPr>
            <m:sty m:val="p"/>
          </m:rPr>
          <w:rPr>
            <w:rFonts w:ascii="Cambria Math" w:hAnsi="Cambria Math"/>
            <w:lang w:eastAsia="ko-KR"/>
          </w:rPr>
          <m:t>∈</m:t>
        </m:r>
        <m:r>
          <w:rPr>
            <w:rFonts w:ascii="Cambria Math" w:hAnsi="Cambria Math"/>
            <w:lang w:eastAsia="ko-KR"/>
          </w:rPr>
          <m:t>N</m:t>
        </m:r>
        <m:r>
          <m:rPr>
            <m:sty m:val="p"/>
          </m:rPr>
          <w:rPr>
            <w:rFonts w:ascii="Cambria Math" w:hAnsi="Cambria Math"/>
            <w:lang w:eastAsia="ko-KR"/>
          </w:rPr>
          <m:t>(</m:t>
        </m:r>
        <m:sSub>
          <m:sSubPr>
            <m:ctrlPr>
              <w:rPr>
                <w:rFonts w:ascii="Cambria Math" w:hAnsi="Cambria Math"/>
                <w:lang w:eastAsia="ko-KR"/>
              </w:rPr>
            </m:ctrlPr>
          </m:sSubPr>
          <m:e>
            <m:r>
              <w:rPr>
                <w:rFonts w:ascii="Cambria Math" w:hAnsi="Cambria Math"/>
                <w:lang w:eastAsia="ko-KR"/>
              </w:rPr>
              <m:t>S</m:t>
            </m:r>
          </m:e>
          <m:sub>
            <m:r>
              <w:rPr>
                <w:rFonts w:ascii="Cambria Math" w:hAnsi="Cambria Math"/>
                <w:lang w:eastAsia="ko-KR"/>
              </w:rPr>
              <m:t>p</m:t>
            </m:r>
          </m:sub>
        </m:sSub>
        <m:r>
          <m:rPr>
            <m:sty m:val="p"/>
          </m:rPr>
          <w:rPr>
            <w:rFonts w:ascii="Cambria Math" w:hAnsi="Cambria Math"/>
            <w:lang w:eastAsia="ko-KR"/>
          </w:rPr>
          <m:t>)</m:t>
        </m:r>
      </m:oMath>
      <w:r>
        <w:rPr>
          <w:lang w:eastAsia="ko-KR"/>
        </w:rPr>
        <w:t xml:space="preserve"> given a current position vertex </w:t>
      </w:r>
      <m:oMath>
        <m:r>
          <w:rPr>
            <w:rFonts w:ascii="Cambria Math" w:hAnsi="Cambria Math"/>
            <w:lang w:eastAsia="ko-KR"/>
          </w:rPr>
          <m:t>i</m:t>
        </m:r>
      </m:oMath>
      <w:r>
        <w:rPr>
          <w:rFonts w:ascii="Cambria Math" w:hAnsi="Cambria Math"/>
          <w:iCs/>
        </w:rPr>
        <w:t xml:space="preserve"> is given in </w:t>
      </w:r>
      <w:r w:rsidRPr="009327D4">
        <w:rPr>
          <w:rFonts w:ascii="Cambria Math" w:hAnsi="Cambria Math"/>
          <w:iCs/>
        </w:rPr>
        <w:t>Equation 13</w:t>
      </w:r>
      <w:r>
        <w:rPr>
          <w:rFonts w:ascii="Cambria Math" w:hAnsi="Cambria Math"/>
          <w:b/>
          <w:bCs/>
          <w:iCs/>
        </w:rPr>
        <w:t>.</w:t>
      </w:r>
    </w:p>
    <w:p w14:paraId="1057A5F7" w14:textId="3614AD7B" w:rsidR="005C6DE4" w:rsidRDefault="005C6DE4" w:rsidP="005C6DE4">
      <w:pPr>
        <w:pStyle w:val="Caption"/>
        <w:rPr>
          <w:sz w:val="32"/>
          <w:szCs w:val="32"/>
          <w:lang w:val="en-IE"/>
        </w:rPr>
      </w:pPr>
      <m:oMathPara>
        <m:oMath>
          <m:r>
            <m:rPr>
              <m:sty m:val="bi"/>
            </m:rPr>
            <w:rPr>
              <w:rFonts w:ascii="Cambria Math" w:hAnsi="Cambria Math"/>
              <w:sz w:val="32"/>
              <w:szCs w:val="32"/>
              <w:lang w:val="en-IE"/>
            </w:rPr>
            <m:t>p</m:t>
          </m:r>
          <m:d>
            <m:dPr>
              <m:endChr m:val="|"/>
              <m:ctrlPr>
                <w:rPr>
                  <w:rFonts w:ascii="Cambria Math" w:hAnsi="Cambria Math"/>
                  <w:i/>
                  <w:sz w:val="32"/>
                  <w:szCs w:val="32"/>
                  <w:lang w:val="en-IE"/>
                </w:rPr>
              </m:ctrlPr>
            </m:dPr>
            <m:e>
              <m:r>
                <m:rPr>
                  <m:sty m:val="bi"/>
                </m:rPr>
                <w:rPr>
                  <w:rFonts w:ascii="Cambria Math" w:hAnsi="Cambria Math"/>
                  <w:sz w:val="32"/>
                  <w:szCs w:val="32"/>
                  <w:lang w:val="en-IE"/>
                </w:rPr>
                <m:t>j</m:t>
              </m:r>
            </m:e>
          </m:d>
          <m:r>
            <m:rPr>
              <m:sty m:val="bi"/>
            </m:rPr>
            <w:rPr>
              <w:rFonts w:ascii="Cambria Math" w:hAnsi="Cambria Math"/>
              <w:sz w:val="32"/>
              <w:szCs w:val="32"/>
              <w:lang w:val="en-IE"/>
            </w:rPr>
            <m:t>i)=</m:t>
          </m:r>
          <m:f>
            <m:fPr>
              <m:ctrlPr>
                <w:rPr>
                  <w:rFonts w:ascii="Cambria Math" w:hAnsi="Cambria Math"/>
                  <w:i/>
                  <w:sz w:val="32"/>
                  <w:szCs w:val="32"/>
                  <w:lang w:val="en-IE"/>
                </w:rPr>
              </m:ctrlPr>
            </m:fPr>
            <m:num>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j</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num>
            <m:den>
              <m:nary>
                <m:naryPr>
                  <m:chr m:val="∑"/>
                  <m:limLoc m:val="undOvr"/>
                  <m:supHide m:val="1"/>
                  <m:ctrlPr>
                    <w:rPr>
                      <w:rFonts w:ascii="Cambria Math" w:hAnsi="Cambria Math"/>
                      <w:i/>
                      <w:sz w:val="32"/>
                      <w:szCs w:val="32"/>
                      <w:lang w:val="en-IE"/>
                    </w:rPr>
                  </m:ctrlPr>
                </m:naryPr>
                <m:sub>
                  <m:r>
                    <m:rPr>
                      <m:sty m:val="bi"/>
                    </m:rPr>
                    <w:rPr>
                      <w:rFonts w:ascii="Cambria Math" w:hAnsi="Cambria Math"/>
                      <w:sz w:val="32"/>
                      <w:szCs w:val="32"/>
                      <w:lang w:val="en-IE"/>
                    </w:rPr>
                    <m:t>k ∈ N</m:t>
                  </m:r>
                  <m:d>
                    <m:dPr>
                      <m:ctrlPr>
                        <w:rPr>
                          <w:rFonts w:ascii="Cambria Math" w:hAnsi="Cambria Math"/>
                          <w:i/>
                          <w:sz w:val="32"/>
                          <w:szCs w:val="32"/>
                          <w:lang w:val="en-IE"/>
                        </w:rPr>
                      </m:ctrlPr>
                    </m:dPr>
                    <m:e>
                      <m:sSub>
                        <m:sSubPr>
                          <m:ctrlPr>
                            <w:rPr>
                              <w:rFonts w:ascii="Cambria Math" w:hAnsi="Cambria Math"/>
                              <w:i/>
                              <w:sz w:val="32"/>
                              <w:szCs w:val="32"/>
                              <w:lang w:val="en-IE"/>
                            </w:rPr>
                          </m:ctrlPr>
                        </m:sSubPr>
                        <m:e>
                          <m:r>
                            <m:rPr>
                              <m:sty m:val="bi"/>
                            </m:rPr>
                            <w:rPr>
                              <w:rFonts w:ascii="Cambria Math" w:hAnsi="Cambria Math"/>
                              <w:sz w:val="32"/>
                              <w:szCs w:val="32"/>
                              <w:lang w:val="en-IE"/>
                            </w:rPr>
                            <m:t>S</m:t>
                          </m:r>
                        </m:e>
                        <m:sub>
                          <m:r>
                            <m:rPr>
                              <m:sty m:val="bi"/>
                            </m:rPr>
                            <w:rPr>
                              <w:rFonts w:ascii="Cambria Math" w:hAnsi="Cambria Math"/>
                              <w:sz w:val="32"/>
                              <w:szCs w:val="32"/>
                              <w:lang w:val="en-IE"/>
                            </w:rPr>
                            <m:t>p</m:t>
                          </m:r>
                        </m:sub>
                      </m:sSub>
                    </m:e>
                  </m:d>
                </m:sub>
                <m:sup/>
                <m:e>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k</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k</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e>
              </m:nary>
            </m:den>
          </m:f>
        </m:oMath>
      </m:oMathPara>
    </w:p>
    <w:p w14:paraId="62EB3F3C" w14:textId="457F2B85" w:rsidR="005C6DE4" w:rsidRPr="002B45C8" w:rsidRDefault="005C6DE4" w:rsidP="00D65805">
      <w:pPr>
        <w:pStyle w:val="Caption"/>
        <w:jc w:val="center"/>
        <w:rPr>
          <w:b w:val="0"/>
          <w:bCs/>
        </w:rPr>
      </w:pPr>
      <w:bookmarkStart w:id="63" w:name="_Toc106240155"/>
      <w:r w:rsidRPr="002B45C8">
        <w:rPr>
          <w:b w:val="0"/>
          <w:bCs/>
        </w:rPr>
        <w:t xml:space="preserve">Equation </w:t>
      </w:r>
      <w:r w:rsidRPr="002B45C8">
        <w:rPr>
          <w:b w:val="0"/>
          <w:bCs/>
        </w:rPr>
        <w:fldChar w:fldCharType="begin"/>
      </w:r>
      <w:r w:rsidRPr="002B45C8">
        <w:rPr>
          <w:b w:val="0"/>
          <w:bCs/>
        </w:rPr>
        <w:instrText xml:space="preserve"> SEQ Equation \* ARABIC </w:instrText>
      </w:r>
      <w:r w:rsidRPr="002B45C8">
        <w:rPr>
          <w:b w:val="0"/>
          <w:bCs/>
        </w:rPr>
        <w:fldChar w:fldCharType="separate"/>
      </w:r>
      <w:r w:rsidR="00362057">
        <w:rPr>
          <w:b w:val="0"/>
          <w:bCs/>
          <w:noProof/>
        </w:rPr>
        <w:t>13</w:t>
      </w:r>
      <w:r w:rsidRPr="002B45C8">
        <w:rPr>
          <w:b w:val="0"/>
          <w:bCs/>
        </w:rPr>
        <w:fldChar w:fldCharType="end"/>
      </w:r>
      <w:r w:rsidRPr="002B45C8">
        <w:rPr>
          <w:b w:val="0"/>
          <w:bCs/>
        </w:rPr>
        <w:t xml:space="preserve">: </w:t>
      </w:r>
      <w:r w:rsidR="007B608F" w:rsidRPr="002B45C8">
        <w:rPr>
          <w:b w:val="0"/>
          <w:bCs/>
        </w:rPr>
        <w:t xml:space="preserve">Ant </w:t>
      </w:r>
      <w:r w:rsidR="005E1267" w:rsidRPr="002B45C8">
        <w:rPr>
          <w:b w:val="0"/>
          <w:bCs/>
        </w:rPr>
        <w:t xml:space="preserve">Stochastic </w:t>
      </w:r>
      <w:r w:rsidR="00D413BB" w:rsidRPr="002B45C8">
        <w:rPr>
          <w:b w:val="0"/>
          <w:bCs/>
        </w:rPr>
        <w:t>Decision Rule</w:t>
      </w:r>
      <w:bookmarkEnd w:id="63"/>
      <w:r w:rsidRPr="002B45C8">
        <w:rPr>
          <w:b w:val="0"/>
          <w:bCs/>
        </w:rPr>
        <w:t xml:space="preserve"> </w:t>
      </w:r>
    </w:p>
    <w:p w14:paraId="4551254F" w14:textId="77777777" w:rsidR="00BA7F3C" w:rsidRDefault="00BA7F3C" w:rsidP="00C056D7">
      <w:pPr>
        <w:rPr>
          <w:lang w:eastAsia="ko-KR"/>
        </w:rPr>
      </w:pPr>
    </w:p>
    <w:p w14:paraId="567EE8AE" w14:textId="09ADDCF7" w:rsidR="007D27E1" w:rsidRPr="007D27E1" w:rsidRDefault="007B608F" w:rsidP="00CF6381">
      <w:pPr>
        <w:pStyle w:val="Heading3"/>
        <w:rPr>
          <w:lang w:eastAsia="ko-KR"/>
        </w:rPr>
      </w:pPr>
      <w:bookmarkStart w:id="64" w:name="_Toc106240040"/>
      <w:r>
        <w:rPr>
          <w:lang w:eastAsia="ko-KR"/>
        </w:rPr>
        <w:t xml:space="preserve">The </w:t>
      </w:r>
      <w:r w:rsidR="00C056D7">
        <w:rPr>
          <w:lang w:eastAsia="ko-KR"/>
        </w:rPr>
        <w:t>Max-Min Ant System</w:t>
      </w:r>
      <w:bookmarkEnd w:id="64"/>
    </w:p>
    <w:p w14:paraId="01B36A8C" w14:textId="3BF98FF8" w:rsidR="000C02FF" w:rsidRDefault="000C02FF" w:rsidP="00C32A88">
      <w:pPr>
        <w:rPr>
          <w:lang w:eastAsia="ko-KR"/>
        </w:rPr>
      </w:pPr>
      <w:r>
        <w:rPr>
          <w:lang w:eastAsia="ko-KR"/>
        </w:rPr>
        <w:t xml:space="preserve">Though still effective, further research </w:t>
      </w:r>
      <w:r w:rsidR="00AD23BC">
        <w:rPr>
          <w:lang w:eastAsia="ko-KR"/>
        </w:rPr>
        <w:t>h</w:t>
      </w:r>
      <w:r>
        <w:rPr>
          <w:lang w:eastAsia="ko-KR"/>
        </w:rPr>
        <w:t xml:space="preserve">as shown that the </w:t>
      </w:r>
      <w:r w:rsidR="00F24CF9">
        <w:rPr>
          <w:lang w:eastAsia="ko-KR"/>
        </w:rPr>
        <w:t>performance of the</w:t>
      </w:r>
      <w:r w:rsidR="00276F80">
        <w:rPr>
          <w:lang w:eastAsia="ko-KR"/>
        </w:rPr>
        <w:t xml:space="preserve"> classic</w:t>
      </w:r>
      <w:r w:rsidR="00F24CF9">
        <w:rPr>
          <w:lang w:eastAsia="ko-KR"/>
        </w:rPr>
        <w:t xml:space="preserve"> </w:t>
      </w:r>
      <w:r w:rsidRPr="00F24CF9">
        <w:rPr>
          <w:i/>
          <w:iCs/>
          <w:lang w:eastAsia="ko-KR"/>
        </w:rPr>
        <w:t>Ant System</w:t>
      </w:r>
      <w:r w:rsidRPr="000C02FF">
        <w:rPr>
          <w:lang w:eastAsia="ko-KR"/>
        </w:rPr>
        <w:t xml:space="preserve"> </w:t>
      </w:r>
      <w:r>
        <w:rPr>
          <w:lang w:eastAsia="ko-KR"/>
        </w:rPr>
        <w:t xml:space="preserve">could be further improved </w:t>
      </w:r>
      <w:r w:rsidR="00F24CF9">
        <w:rPr>
          <w:lang w:eastAsia="ko-KR"/>
        </w:rPr>
        <w:t>through stronger exploitation of the best solutions found during the search. By allowing all ants to update pheromone levels, better solutions were not as apparent</w:t>
      </w:r>
      <w:r w:rsidR="00276F80">
        <w:rPr>
          <w:lang w:eastAsia="ko-KR"/>
        </w:rPr>
        <w:t xml:space="preserve"> until later iterations</w:t>
      </w:r>
      <w:r w:rsidR="00A866FA">
        <w:rPr>
          <w:lang w:eastAsia="ko-KR"/>
        </w:rPr>
        <w:t>, h</w:t>
      </w:r>
      <w:r w:rsidR="00276F80">
        <w:rPr>
          <w:lang w:eastAsia="ko-KR"/>
        </w:rPr>
        <w:t>owever</w:t>
      </w:r>
      <w:r w:rsidR="00FA2F28">
        <w:rPr>
          <w:lang w:eastAsia="ko-KR"/>
        </w:rPr>
        <w:t>,</w:t>
      </w:r>
      <w:r w:rsidR="00276F80">
        <w:rPr>
          <w:lang w:eastAsia="ko-KR"/>
        </w:rPr>
        <w:t xml:space="preserve"> using a greedier approach to the search provoked the problem of premature convergence. The </w:t>
      </w:r>
      <w:r w:rsidR="00276F80" w:rsidRPr="00276F80">
        <w:rPr>
          <w:i/>
          <w:iCs/>
          <w:lang w:eastAsia="ko-KR"/>
        </w:rPr>
        <w:t>Max-Min</w:t>
      </w:r>
      <w:r w:rsidR="00276F80">
        <w:rPr>
          <w:lang w:eastAsia="ko-KR"/>
        </w:rPr>
        <w:t xml:space="preserve"> approach to the Ant System aims to solve this by combining an improved exploitation mechanism with an effective early search stagnation avoidance mechanism </w:t>
      </w:r>
      <w:r w:rsidR="00276F80">
        <w:rPr>
          <w:lang w:eastAsia="ko-KR"/>
        </w:rPr>
        <w:fldChar w:fldCharType="begin"/>
      </w:r>
      <w:r w:rsidR="00276F80">
        <w:rPr>
          <w:lang w:eastAsia="ko-KR"/>
        </w:rPr>
        <w:instrText xml:space="preserve"> ADDIN ZOTERO_ITEM CSL_CITATION {"citationID":"HzK6sEZq","properties":{"formattedCitation":"(St\\uc0\\u252{}tzle &amp; Hoos, 2000)","plainCitation":"(Stützle &amp; Hoos, 2000)","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276F80">
        <w:rPr>
          <w:lang w:eastAsia="ko-KR"/>
        </w:rPr>
        <w:fldChar w:fldCharType="separate"/>
      </w:r>
      <w:r w:rsidR="00276F80" w:rsidRPr="00276F80">
        <w:rPr>
          <w:szCs w:val="24"/>
        </w:rPr>
        <w:t>(Stützle &amp; Hoos, 2000)</w:t>
      </w:r>
      <w:r w:rsidR="00276F80">
        <w:rPr>
          <w:lang w:eastAsia="ko-KR"/>
        </w:rPr>
        <w:fldChar w:fldCharType="end"/>
      </w:r>
      <w:r w:rsidR="00276F80">
        <w:rPr>
          <w:lang w:eastAsia="ko-KR"/>
        </w:rPr>
        <w:t>.</w:t>
      </w:r>
    </w:p>
    <w:p w14:paraId="65A84A0C" w14:textId="4D599806" w:rsidR="00276F80" w:rsidRDefault="00632631" w:rsidP="00C32A88">
      <w:pPr>
        <w:rPr>
          <w:lang w:eastAsia="ko-KR"/>
        </w:rPr>
      </w:pPr>
      <w:r>
        <w:rPr>
          <w:lang w:val="en-IE"/>
        </w:rPr>
        <w:t>as shown in Equation 14</w:t>
      </w:r>
    </w:p>
    <w:p w14:paraId="25045EC3" w14:textId="055E6927" w:rsidR="00B403A8" w:rsidRDefault="00276F80" w:rsidP="00C32A88">
      <w:pPr>
        <w:rPr>
          <w:lang w:val="en-IE"/>
        </w:rPr>
      </w:pPr>
      <w:r>
        <w:rPr>
          <w:lang w:eastAsia="ko-KR"/>
        </w:rPr>
        <w:t>In</w:t>
      </w:r>
      <w:r w:rsidR="00FF5921">
        <w:rPr>
          <w:lang w:eastAsia="ko-KR"/>
        </w:rPr>
        <w:t xml:space="preserve"> </w:t>
      </w:r>
      <w:r w:rsidR="00C32A88" w:rsidRPr="00C32A88">
        <w:rPr>
          <w:i/>
          <w:iCs/>
          <w:lang w:eastAsia="ko-KR"/>
        </w:rPr>
        <w:t>Max-Min Ant System</w:t>
      </w:r>
      <w:r w:rsidR="00B76F79">
        <w:rPr>
          <w:lang w:val="en-IE"/>
        </w:rPr>
        <w:t xml:space="preserve"> uses </w:t>
      </w:r>
      <w:r w:rsidR="008260F9">
        <w:rPr>
          <w:lang w:val="en-IE"/>
        </w:rPr>
        <w:t xml:space="preserve">the </w:t>
      </w:r>
      <w:r w:rsidR="004C528A">
        <w:rPr>
          <w:lang w:val="en-IE"/>
        </w:rPr>
        <w:t>same pheromone update method specified in Equation 11 to update the edges</w:t>
      </w:r>
      <w:r w:rsidR="00B76F79">
        <w:rPr>
          <w:lang w:val="en-IE"/>
        </w:rPr>
        <w:t>, h</w:t>
      </w:r>
      <w:r w:rsidR="004C528A">
        <w:rPr>
          <w:lang w:val="en-IE"/>
        </w:rPr>
        <w:t xml:space="preserve">owever, only </w:t>
      </w:r>
      <w:r w:rsidR="008260F9">
        <w:rPr>
          <w:lang w:val="en-IE"/>
        </w:rPr>
        <w:t xml:space="preserve">the </w:t>
      </w:r>
      <w:r w:rsidR="00632631">
        <w:rPr>
          <w:lang w:val="en-IE"/>
        </w:rPr>
        <w:t xml:space="preserve">best performing ant for the iteration is </w:t>
      </w:r>
      <w:r w:rsidR="004C528A">
        <w:rPr>
          <w:lang w:val="en-IE"/>
        </w:rPr>
        <w:t>taken into account</w:t>
      </w:r>
      <w:r w:rsidR="00632631">
        <w:rPr>
          <w:lang w:val="en-IE"/>
        </w:rPr>
        <w:t>. T</w:t>
      </w:r>
      <w:r w:rsidR="00E04E49">
        <w:rPr>
          <w:lang w:val="en-IE"/>
        </w:rPr>
        <w:t xml:space="preserve">he </w:t>
      </w:r>
      <w:r w:rsidR="00B403A8">
        <w:rPr>
          <w:lang w:val="en-IE"/>
        </w:rPr>
        <w:t xml:space="preserve">value </w:t>
      </w:r>
      <w:r w:rsidR="00815F8B">
        <w:rPr>
          <w:lang w:val="en-IE"/>
        </w:rPr>
        <w:t xml:space="preserve">allowed for </w:t>
      </w:r>
      <w:r w:rsidR="00B403A8">
        <w:rPr>
          <w:lang w:val="en-IE"/>
        </w:rPr>
        <w:t xml:space="preserve">the </w:t>
      </w:r>
      <w:r w:rsidR="00C32A88">
        <w:rPr>
          <w:lang w:val="en-IE"/>
        </w:rPr>
        <w:t xml:space="preserve">pheromone </w:t>
      </w:r>
      <w:r w:rsidR="00815F8B">
        <w:rPr>
          <w:lang w:val="en-IE"/>
        </w:rPr>
        <w:t xml:space="preserve">levels of </w:t>
      </w:r>
      <w:r w:rsidR="00B403A8">
        <w:rPr>
          <w:lang w:val="en-IE"/>
        </w:rPr>
        <w:t xml:space="preserve">all edges </w:t>
      </w:r>
      <w:r w:rsidR="00AD23BC">
        <w:rPr>
          <w:lang w:val="en-IE"/>
        </w:rPr>
        <w:t>is</w:t>
      </w:r>
      <w:r w:rsidR="00C32A88">
        <w:rPr>
          <w:lang w:val="en-IE"/>
        </w:rPr>
        <w:t xml:space="preserve"> </w:t>
      </w:r>
      <w:r w:rsidR="00B403A8">
        <w:rPr>
          <w:lang w:val="en-IE"/>
        </w:rPr>
        <w:t xml:space="preserve">also </w:t>
      </w:r>
      <w:r w:rsidR="00C32A88">
        <w:rPr>
          <w:lang w:val="en-IE"/>
        </w:rPr>
        <w:t>bound between a m</w:t>
      </w:r>
      <w:r w:rsidR="00885D8A">
        <w:rPr>
          <w:lang w:val="en-IE"/>
        </w:rPr>
        <w:t>aximum</w:t>
      </w:r>
      <w:r w:rsidR="00632631">
        <w:rPr>
          <w:lang w:val="en-IE"/>
        </w:rPr>
        <w:t xml:space="preserve"> value,</w:t>
      </w:r>
      <w:r w:rsidR="00632631" w:rsidRPr="00632631">
        <w:rPr>
          <w:lang w:val="en-IE"/>
        </w:rPr>
        <w:t xml:space="preserve"> </w:t>
      </w:r>
      <w:r w:rsidR="00632631">
        <w:rPr>
          <w:lang w:val="en-IE"/>
        </w:rPr>
        <w:t>limiting the effects of best</w:t>
      </w:r>
      <w:r w:rsidR="008260F9">
        <w:rPr>
          <w:lang w:val="en-IE"/>
        </w:rPr>
        <w:t>-</w:t>
      </w:r>
      <w:r w:rsidR="00632631">
        <w:rPr>
          <w:lang w:val="en-IE"/>
        </w:rPr>
        <w:t xml:space="preserve">performing ants on any given edge, </w:t>
      </w:r>
      <w:r w:rsidR="00C32A88">
        <w:rPr>
          <w:lang w:val="en-IE"/>
        </w:rPr>
        <w:t xml:space="preserve">and </w:t>
      </w:r>
      <w:r w:rsidR="008260F9">
        <w:rPr>
          <w:lang w:val="en-IE"/>
        </w:rPr>
        <w:t xml:space="preserve">a </w:t>
      </w:r>
      <w:r w:rsidR="00C32A88">
        <w:rPr>
          <w:lang w:val="en-IE"/>
        </w:rPr>
        <w:t>m</w:t>
      </w:r>
      <w:r w:rsidR="00885D8A">
        <w:rPr>
          <w:lang w:val="en-IE"/>
        </w:rPr>
        <w:t>inimum</w:t>
      </w:r>
      <w:r w:rsidR="00C32A88">
        <w:rPr>
          <w:lang w:val="en-IE"/>
        </w:rPr>
        <w:t xml:space="preserve"> value</w:t>
      </w:r>
      <w:r w:rsidR="00632631">
        <w:rPr>
          <w:lang w:val="en-IE"/>
        </w:rPr>
        <w:t>, preserving a small level of pheromone on all edges</w:t>
      </w:r>
      <w:r w:rsidR="00C32A88">
        <w:rPr>
          <w:lang w:val="en-IE"/>
        </w:rPr>
        <w:t xml:space="preserve">. </w:t>
      </w:r>
      <w:r w:rsidR="00B76F79">
        <w:rPr>
          <w:lang w:val="en-IE"/>
        </w:rPr>
        <w:t xml:space="preserve">Together, they incorporate a </w:t>
      </w:r>
      <w:r w:rsidR="00632631">
        <w:rPr>
          <w:lang w:val="en-IE"/>
        </w:rPr>
        <w:t xml:space="preserve">small </w:t>
      </w:r>
      <w:r w:rsidR="00B76F79">
        <w:rPr>
          <w:lang w:val="en-IE"/>
        </w:rPr>
        <w:t xml:space="preserve">level of </w:t>
      </w:r>
      <w:r w:rsidR="00632631">
        <w:rPr>
          <w:lang w:val="en-IE"/>
        </w:rPr>
        <w:t xml:space="preserve">constant </w:t>
      </w:r>
      <w:r w:rsidR="00B76F79">
        <w:rPr>
          <w:lang w:val="en-IE"/>
        </w:rPr>
        <w:t xml:space="preserve">attractiveness to all edges to encourage minor exploration to counteract the problem of premature convergence </w:t>
      </w:r>
      <w:r w:rsidR="00B76F79">
        <w:rPr>
          <w:lang w:val="en-IE"/>
        </w:rPr>
        <w:lastRenderedPageBreak/>
        <w:t xml:space="preserve">brought </w:t>
      </w:r>
      <w:r w:rsidR="008260F9">
        <w:rPr>
          <w:lang w:val="en-IE"/>
        </w:rPr>
        <w:t>by</w:t>
      </w:r>
      <w:r w:rsidR="00B76F79">
        <w:rPr>
          <w:lang w:val="en-IE"/>
        </w:rPr>
        <w:t xml:space="preserve"> the removal of distraction </w:t>
      </w:r>
      <w:r w:rsidR="008260F9">
        <w:rPr>
          <w:lang w:val="en-IE"/>
        </w:rPr>
        <w:t>from</w:t>
      </w:r>
      <w:r w:rsidR="00B76F79">
        <w:rPr>
          <w:lang w:val="en-IE"/>
        </w:rPr>
        <w:t xml:space="preserve"> trails </w:t>
      </w:r>
      <w:r w:rsidR="00632631">
        <w:rPr>
          <w:lang w:val="en-IE"/>
        </w:rPr>
        <w:t xml:space="preserve">left </w:t>
      </w:r>
      <w:r w:rsidR="008260F9">
        <w:rPr>
          <w:lang w:val="en-IE"/>
        </w:rPr>
        <w:t>by</w:t>
      </w:r>
      <w:r w:rsidR="00B76F79">
        <w:rPr>
          <w:lang w:val="en-IE"/>
        </w:rPr>
        <w:t xml:space="preserve"> weaker performing ants</w:t>
      </w:r>
      <w:r w:rsidR="00815F8B">
        <w:rPr>
          <w:lang w:val="en-IE"/>
        </w:rPr>
        <w:t xml:space="preserve">. </w:t>
      </w:r>
      <w:r w:rsidR="00C32A88">
        <w:rPr>
          <w:lang w:val="en-IE"/>
        </w:rPr>
        <w:t>The</w:t>
      </w:r>
      <w:r w:rsidR="00B403A8">
        <w:rPr>
          <w:lang w:val="en-IE"/>
        </w:rPr>
        <w:t xml:space="preserve"> </w:t>
      </w:r>
      <w:r w:rsidR="00885D8A">
        <w:rPr>
          <w:lang w:val="en-IE"/>
        </w:rPr>
        <w:t xml:space="preserve">max-min </w:t>
      </w:r>
      <w:r w:rsidR="000737C0">
        <w:rPr>
          <w:lang w:val="en-IE"/>
        </w:rPr>
        <w:t>formula</w:t>
      </w:r>
      <w:r w:rsidR="00B403A8">
        <w:rPr>
          <w:lang w:val="en-IE"/>
        </w:rPr>
        <w:t xml:space="preserve"> for</w:t>
      </w:r>
      <w:r w:rsidR="00C32A88">
        <w:rPr>
          <w:lang w:val="en-IE"/>
        </w:rPr>
        <w:t xml:space="preserve"> pheromone update calculation </w:t>
      </w:r>
      <w:r w:rsidR="00632631">
        <w:rPr>
          <w:lang w:val="en-IE"/>
        </w:rPr>
        <w:t>for a</w:t>
      </w:r>
      <w:r w:rsidR="008260F9">
        <w:rPr>
          <w:lang w:val="en-IE"/>
        </w:rPr>
        <w:t xml:space="preserve">n </w:t>
      </w:r>
      <w:r w:rsidR="00632631">
        <w:rPr>
          <w:lang w:val="en-IE"/>
        </w:rPr>
        <w:t xml:space="preserve">edge </w:t>
      </w:r>
      <w:r w:rsidR="008260F9">
        <w:rPr>
          <w:lang w:val="en-IE"/>
        </w:rPr>
        <w:t xml:space="preserve">used by the best performing ant </w:t>
      </w:r>
      <w:r w:rsidR="00B403A8">
        <w:rPr>
          <w:lang w:val="en-IE"/>
        </w:rPr>
        <w:t xml:space="preserve">is </w:t>
      </w:r>
      <w:r w:rsidR="00A866FA">
        <w:rPr>
          <w:lang w:val="en-IE"/>
        </w:rPr>
        <w:t xml:space="preserve">explained through </w:t>
      </w:r>
      <w:r w:rsidR="00A866FA" w:rsidRPr="004C528A">
        <w:rPr>
          <w:lang w:val="en-IE"/>
        </w:rPr>
        <w:t xml:space="preserve">Equation 14 </w:t>
      </w:r>
      <w:r w:rsidR="00A866FA">
        <w:rPr>
          <w:lang w:val="en-IE"/>
        </w:rPr>
        <w:t>w</w:t>
      </w:r>
      <w:r w:rsidR="00A866FA" w:rsidRPr="009B2AEF">
        <w:rPr>
          <w:lang w:val="en-IE"/>
        </w:rPr>
        <w:t xml:space="preserve">here </w:t>
      </w:r>
      <m:oMath>
        <m:sSup>
          <m:sSupPr>
            <m:ctrlPr>
              <w:rPr>
                <w:rFonts w:ascii="Cambria Math" w:hAnsi="Cambria Math"/>
                <w:lang w:val="en-IE"/>
              </w:rPr>
            </m:ctrlPr>
          </m:sSupPr>
          <m:e>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e>
          <m:sup>
            <m:r>
              <w:rPr>
                <w:rFonts w:ascii="Cambria Math" w:hAnsi="Cambria Math"/>
                <w:lang w:val="en-IE"/>
              </w:rPr>
              <m:t>Best</m:t>
            </m:r>
          </m:sup>
        </m:sSup>
      </m:oMath>
      <w:r w:rsidR="00A866FA" w:rsidRPr="009B2AEF">
        <w:rPr>
          <w:lang w:val="en-IE"/>
        </w:rPr>
        <w:t xml:space="preserve"> is the</w:t>
      </w:r>
      <w:r w:rsidR="00A866FA">
        <w:rPr>
          <w:lang w:val="en-IE"/>
        </w:rPr>
        <w:t xml:space="preserve"> solution returned by the best performing ant</w:t>
      </w:r>
      <w:r w:rsidR="00A866FA" w:rsidRPr="009B2AEF">
        <w:rPr>
          <w:lang w:val="en-IE"/>
        </w:rPr>
        <w:t>,</w:t>
      </w:r>
      <w:r w:rsidR="00A866FA">
        <w:rPr>
          <w:lang w:val="en-IE"/>
        </w:rPr>
        <w:t xml:space="preserve"> and</w:t>
      </w:r>
      <w:r w:rsidR="00A866FA" w:rsidRPr="009B2AEF">
        <w:rPr>
          <w:lang w:val="en-IE"/>
        </w:rPr>
        <w:t xml:space="preserv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A866FA"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A866FA" w:rsidRPr="009B2AEF">
        <w:rPr>
          <w:lang w:val="en-IE"/>
        </w:rPr>
        <w:t xml:space="preserve"> respectively are the upper and lower bounds imposed on the pheromones</w:t>
      </w:r>
      <w:r w:rsidR="00A866FA">
        <w:rPr>
          <w:lang w:val="en-IE"/>
        </w:rPr>
        <w:t xml:space="preserve"> </w:t>
      </w:r>
      <w:r w:rsidR="00A866FA">
        <w:rPr>
          <w:lang w:val="en-IE"/>
        </w:rPr>
        <w:fldChar w:fldCharType="begin"/>
      </w:r>
      <w:r w:rsidR="00A866FA">
        <w:rPr>
          <w:lang w:val="en-IE"/>
        </w:rPr>
        <w:instrText xml:space="preserve"> ADDIN ZOTERO_ITEM CSL_CITATION {"citationID":"b51rzBQC","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A866FA">
        <w:rPr>
          <w:lang w:val="en-IE"/>
        </w:rPr>
        <w:fldChar w:fldCharType="separate"/>
      </w:r>
      <w:r w:rsidR="00A866FA" w:rsidRPr="000D7922">
        <w:t>(Dorigo et al., 2006)</w:t>
      </w:r>
      <w:r w:rsidR="00A866FA">
        <w:rPr>
          <w:lang w:val="en-IE"/>
        </w:rPr>
        <w:fldChar w:fldCharType="end"/>
      </w:r>
      <w:r w:rsidR="00A866FA">
        <w:rPr>
          <w:lang w:val="en-IE"/>
        </w:rPr>
        <w:t>. T</w:t>
      </w:r>
      <w:r w:rsidR="00A866FA" w:rsidRPr="009B2AEF">
        <w:rPr>
          <w:lang w:val="en-IE"/>
        </w:rPr>
        <w:t>he</w:t>
      </w:r>
      <w:r w:rsidR="00A866FA">
        <w:rPr>
          <w:lang w:val="en-IE"/>
        </w:rPr>
        <w:t xml:space="preserve"> workings of the</w:t>
      </w:r>
      <w:r w:rsidR="00A866FA" w:rsidRPr="009B2AEF">
        <w:rPr>
          <w:lang w:val="en-IE"/>
        </w:rPr>
        <w:t xml:space="preserve"> operator </w:t>
      </w:r>
      <m:oMath>
        <m:sSubSup>
          <m:sSubSupPr>
            <m:ctrlPr>
              <w:rPr>
                <w:rFonts w:ascii="Cambria Math" w:hAnsi="Cambria Math"/>
                <w:lang w:val="en-IE"/>
              </w:rPr>
            </m:ctrlPr>
          </m:sSubSupPr>
          <m:e>
            <m:r>
              <m:rPr>
                <m:sty m:val="p"/>
              </m:rPr>
              <w:rPr>
                <w:rFonts w:ascii="Cambria Math" w:hAnsi="Cambria Math"/>
                <w:lang w:val="en-IE"/>
              </w:rPr>
              <m:t>[</m:t>
            </m:r>
            <m:r>
              <w:rPr>
                <w:rFonts w:ascii="Cambria Math" w:hAnsi="Cambria Math"/>
                <w:lang w:val="en-IE"/>
              </w:rPr>
              <m:t>x</m:t>
            </m:r>
            <m:r>
              <m:rPr>
                <m:sty m:val="p"/>
              </m:rPr>
              <w:rPr>
                <w:rFonts w:ascii="Cambria Math" w:hAnsi="Cambria Math"/>
                <w:lang w:val="en-IE"/>
              </w:rPr>
              <m:t>]</m:t>
            </m:r>
          </m:e>
          <m:sub>
            <m:r>
              <w:rPr>
                <w:rFonts w:ascii="Cambria Math" w:hAnsi="Cambria Math"/>
                <w:lang w:val="en-IE"/>
              </w:rPr>
              <m:t>b</m:t>
            </m:r>
          </m:sub>
          <m:sup>
            <m:r>
              <w:rPr>
                <w:rFonts w:ascii="Cambria Math" w:hAnsi="Cambria Math"/>
                <w:lang w:val="en-IE"/>
              </w:rPr>
              <m:t>a</m:t>
            </m:r>
          </m:sup>
        </m:sSubSup>
      </m:oMath>
      <w:r w:rsidR="00A866FA" w:rsidRPr="009B2AEF">
        <w:rPr>
          <w:lang w:val="en-IE"/>
        </w:rPr>
        <w:t xml:space="preserve"> is define</w:t>
      </w:r>
      <w:r w:rsidR="00A866FA">
        <w:rPr>
          <w:lang w:val="en-IE"/>
        </w:rPr>
        <w:t xml:space="preserve">d in </w:t>
      </w:r>
      <w:r w:rsidR="00A866FA" w:rsidRPr="004C528A">
        <w:rPr>
          <w:lang w:val="en-IE"/>
        </w:rPr>
        <w:t>Equation 15</w:t>
      </w:r>
      <w:r w:rsidR="00A866FA">
        <w:rPr>
          <w:lang w:val="en-IE"/>
        </w:rPr>
        <w:t xml:space="preserve">. The paper by </w:t>
      </w:r>
      <w:r w:rsidR="00A866FA" w:rsidRPr="00276F80">
        <w:rPr>
          <w:szCs w:val="24"/>
        </w:rPr>
        <w:t>Stützle &amp; Hoos</w:t>
      </w:r>
      <w:r w:rsidR="00A866FA">
        <w:rPr>
          <w:szCs w:val="24"/>
        </w:rPr>
        <w:t xml:space="preserve"> (2000)</w:t>
      </w:r>
      <w:r w:rsidR="00A866FA">
        <w:rPr>
          <w:lang w:val="en-IE"/>
        </w:rPr>
        <w:t xml:space="preserve"> also offered guidelines, through which, the values used for</w:t>
      </w:r>
      <w:r w:rsidR="00A866FA" w:rsidRPr="009B2AEF">
        <w:rPr>
          <w:lang w:val="en-IE"/>
        </w:rPr>
        <w:t xml:space="preserv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A866FA"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A866FA">
        <w:rPr>
          <w:lang w:val="en-IE"/>
        </w:rPr>
        <w:t xml:space="preserve"> can be empirically configured.</w:t>
      </w:r>
    </w:p>
    <w:p w14:paraId="145A51F7" w14:textId="77777777" w:rsidR="00A866FA" w:rsidRDefault="00A866FA" w:rsidP="00C32A88">
      <w:pPr>
        <w:rPr>
          <w:lang w:val="en-IE"/>
        </w:rPr>
      </w:pPr>
    </w:p>
    <w:p w14:paraId="79ABFDA9" w14:textId="78E6C6AE" w:rsidR="002346BE" w:rsidRDefault="00FE54F9" w:rsidP="002346BE">
      <w:pPr>
        <w:pStyle w:val="Caption"/>
        <w:rPr>
          <w:sz w:val="32"/>
          <w:szCs w:val="32"/>
          <w:lang w:val="en-IE"/>
        </w:rPr>
      </w:pPr>
      <m:oMathPara>
        <m:oMath>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r>
            <m:rPr>
              <m:sty m:val="bi"/>
            </m:rPr>
            <w:rPr>
              <w:rFonts w:ascii="Cambria Math" w:hAnsi="Cambria Math"/>
              <w:sz w:val="32"/>
              <w:szCs w:val="32"/>
              <w:lang w:val="en-IE"/>
            </w:rPr>
            <m:t>=</m:t>
          </m:r>
          <m:sSubSup>
            <m:sSubSupPr>
              <m:ctrlPr>
                <w:rPr>
                  <w:rFonts w:ascii="Cambria Math" w:hAnsi="Cambria Math"/>
                  <w:i/>
                  <w:sz w:val="32"/>
                  <w:szCs w:val="32"/>
                  <w:lang w:val="en-IE"/>
                </w:rPr>
              </m:ctrlPr>
            </m:sSubSupPr>
            <m:e>
              <m:d>
                <m:dPr>
                  <m:begChr m:val="["/>
                  <m:endChr m:val="]"/>
                  <m:ctrlPr>
                    <w:rPr>
                      <w:rFonts w:ascii="Cambria Math" w:hAnsi="Cambria Math"/>
                      <w:i/>
                      <w:sz w:val="32"/>
                      <w:szCs w:val="32"/>
                      <w:lang w:val="en-IE"/>
                    </w:rPr>
                  </m:ctrlPr>
                </m:dPr>
                <m:e>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r>
                    <m:rPr>
                      <m:sty m:val="bi"/>
                    </m:rPr>
                    <w:rPr>
                      <w:rFonts w:ascii="Cambria Math" w:hAnsi="Cambria Math"/>
                      <w:sz w:val="32"/>
                      <w:szCs w:val="32"/>
                      <w:lang w:val="en-IE"/>
                    </w:rPr>
                    <m:t xml:space="preserve">*(1-ρ) + </m:t>
                  </m:r>
                  <m:r>
                    <m:rPr>
                      <m:sty m:val="bi"/>
                    </m:rPr>
                    <w:rPr>
                      <w:rFonts w:ascii="Cambria Math" w:hAnsi="Cambria Math"/>
                      <w:sz w:val="32"/>
                      <w:szCs w:val="24"/>
                    </w:rPr>
                    <m:t>f'(</m:t>
                  </m:r>
                  <m:sSup>
                    <m:sSupPr>
                      <m:ctrlPr>
                        <w:rPr>
                          <w:rFonts w:ascii="Cambria Math" w:hAnsi="Cambria Math"/>
                          <w:i/>
                          <w:sz w:val="32"/>
                          <w:szCs w:val="24"/>
                        </w:rPr>
                      </m:ctrlPr>
                    </m:sSupPr>
                    <m:e>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e>
                    <m:sup>
                      <m:r>
                        <m:rPr>
                          <m:sty m:val="bi"/>
                        </m:rPr>
                        <w:rPr>
                          <w:rFonts w:ascii="Cambria Math" w:hAnsi="Cambria Math"/>
                          <w:sz w:val="32"/>
                          <w:szCs w:val="24"/>
                        </w:rPr>
                        <m:t>Best</m:t>
                      </m:r>
                    </m:sup>
                  </m:sSup>
                  <m:r>
                    <m:rPr>
                      <m:sty m:val="bi"/>
                    </m:rPr>
                    <w:rPr>
                      <w:rFonts w:ascii="Cambria Math" w:hAnsi="Cambria Math"/>
                      <w:sz w:val="32"/>
                      <w:szCs w:val="24"/>
                    </w:rPr>
                    <m:t>)</m:t>
                  </m:r>
                </m:e>
              </m:d>
            </m:e>
            <m:sub>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min</m:t>
                  </m:r>
                </m:sub>
              </m:sSub>
            </m:sub>
            <m:sup>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max</m:t>
                  </m:r>
                </m:sub>
              </m:sSub>
            </m:sup>
          </m:sSubSup>
        </m:oMath>
      </m:oMathPara>
    </w:p>
    <w:p w14:paraId="71159E3E" w14:textId="4B94F9C2" w:rsidR="009B2AEF" w:rsidRPr="00FD7A5F" w:rsidRDefault="002346BE" w:rsidP="00A866FA">
      <w:pPr>
        <w:pStyle w:val="Caption"/>
        <w:jc w:val="center"/>
        <w:rPr>
          <w:b w:val="0"/>
          <w:bCs/>
          <w:noProof/>
        </w:rPr>
      </w:pPr>
      <w:bookmarkStart w:id="65" w:name="_Toc106240156"/>
      <w:r w:rsidRPr="00FD7A5F">
        <w:rPr>
          <w:b w:val="0"/>
          <w:bCs/>
        </w:rPr>
        <w:t xml:space="preserve">Equation </w:t>
      </w:r>
      <w:r w:rsidRPr="00FD7A5F">
        <w:rPr>
          <w:b w:val="0"/>
          <w:bCs/>
        </w:rPr>
        <w:fldChar w:fldCharType="begin"/>
      </w:r>
      <w:r w:rsidRPr="00FD7A5F">
        <w:rPr>
          <w:b w:val="0"/>
          <w:bCs/>
        </w:rPr>
        <w:instrText xml:space="preserve"> SEQ Equation \* ARABIC </w:instrText>
      </w:r>
      <w:r w:rsidRPr="00FD7A5F">
        <w:rPr>
          <w:b w:val="0"/>
          <w:bCs/>
        </w:rPr>
        <w:fldChar w:fldCharType="separate"/>
      </w:r>
      <w:r w:rsidR="00362057">
        <w:rPr>
          <w:b w:val="0"/>
          <w:bCs/>
          <w:noProof/>
        </w:rPr>
        <w:t>14</w:t>
      </w:r>
      <w:r w:rsidRPr="00FD7A5F">
        <w:rPr>
          <w:b w:val="0"/>
          <w:bCs/>
        </w:rPr>
        <w:fldChar w:fldCharType="end"/>
      </w:r>
      <w:r w:rsidRPr="00FD7A5F">
        <w:rPr>
          <w:b w:val="0"/>
          <w:bCs/>
        </w:rPr>
        <w:t>:</w:t>
      </w:r>
      <w:r w:rsidR="00885D8A" w:rsidRPr="00FD7A5F">
        <w:rPr>
          <w:b w:val="0"/>
          <w:bCs/>
        </w:rPr>
        <w:t xml:space="preserve"> </w:t>
      </w:r>
      <w:r w:rsidRPr="00FD7A5F">
        <w:rPr>
          <w:b w:val="0"/>
          <w:bCs/>
        </w:rPr>
        <w:t>M</w:t>
      </w:r>
      <w:r w:rsidR="00885D8A" w:rsidRPr="00FD7A5F">
        <w:rPr>
          <w:b w:val="0"/>
          <w:bCs/>
        </w:rPr>
        <w:t>ax</w:t>
      </w:r>
      <w:r w:rsidRPr="00FD7A5F">
        <w:rPr>
          <w:b w:val="0"/>
          <w:bCs/>
        </w:rPr>
        <w:t>-M</w:t>
      </w:r>
      <w:r w:rsidR="00885D8A" w:rsidRPr="00FD7A5F">
        <w:rPr>
          <w:b w:val="0"/>
          <w:bCs/>
        </w:rPr>
        <w:t>in</w:t>
      </w:r>
      <w:r w:rsidRPr="00FD7A5F">
        <w:rPr>
          <w:b w:val="0"/>
          <w:bCs/>
          <w:noProof/>
        </w:rPr>
        <w:t xml:space="preserve"> Pher</w:t>
      </w:r>
      <w:r w:rsidR="00AD23BC" w:rsidRPr="00FD7A5F">
        <w:rPr>
          <w:b w:val="0"/>
          <w:bCs/>
          <w:noProof/>
        </w:rPr>
        <w:t>o</w:t>
      </w:r>
      <w:r w:rsidRPr="00FD7A5F">
        <w:rPr>
          <w:b w:val="0"/>
          <w:bCs/>
          <w:noProof/>
        </w:rPr>
        <w:t>mone Update</w:t>
      </w:r>
      <w:bookmarkEnd w:id="65"/>
    </w:p>
    <w:p w14:paraId="4210F7E3" w14:textId="77777777" w:rsidR="00A866FA" w:rsidRPr="00A866FA" w:rsidRDefault="00A866FA" w:rsidP="00A866FA">
      <w:pPr>
        <w:pStyle w:val="content"/>
      </w:pPr>
    </w:p>
    <w:p w14:paraId="1100CC6A" w14:textId="77777777" w:rsidR="00017A53" w:rsidRDefault="00FE54F9" w:rsidP="00017A53">
      <w:pPr>
        <w:pStyle w:val="Caption"/>
        <w:rPr>
          <w:sz w:val="32"/>
          <w:szCs w:val="32"/>
          <w:lang w:val="en-IE"/>
        </w:rPr>
      </w:pPr>
      <m:oMathPara>
        <m:oMath>
          <m:sSubSup>
            <m:sSubSupPr>
              <m:ctrlPr>
                <w:rPr>
                  <w:rFonts w:ascii="Cambria Math" w:hAnsi="Cambria Math"/>
                  <w:i/>
                  <w:sz w:val="32"/>
                  <w:szCs w:val="32"/>
                  <w:lang w:val="en-IE"/>
                </w:rPr>
              </m:ctrlPr>
            </m:sSubSupPr>
            <m:e>
              <m:r>
                <m:rPr>
                  <m:sty m:val="bi"/>
                </m:rPr>
                <w:rPr>
                  <w:rFonts w:ascii="Cambria Math" w:hAnsi="Cambria Math"/>
                  <w:sz w:val="32"/>
                  <w:szCs w:val="32"/>
                  <w:lang w:val="en-IE"/>
                </w:rPr>
                <m:t>[x]</m:t>
              </m:r>
            </m:e>
            <m:sub>
              <m:r>
                <m:rPr>
                  <m:sty m:val="bi"/>
                </m:rPr>
                <w:rPr>
                  <w:rFonts w:ascii="Cambria Math" w:hAnsi="Cambria Math"/>
                  <w:sz w:val="32"/>
                  <w:szCs w:val="32"/>
                  <w:lang w:val="en-IE"/>
                </w:rPr>
                <m:t>b</m:t>
              </m:r>
            </m:sub>
            <m:sup>
              <m:r>
                <m:rPr>
                  <m:sty m:val="bi"/>
                </m:rPr>
                <w:rPr>
                  <w:rFonts w:ascii="Cambria Math" w:hAnsi="Cambria Math"/>
                  <w:sz w:val="32"/>
                  <w:szCs w:val="32"/>
                  <w:lang w:val="en-IE"/>
                </w:rPr>
                <m:t>a</m:t>
              </m:r>
            </m:sup>
          </m:sSubSup>
          <m:r>
            <m:rPr>
              <m:sty m:val="bi"/>
            </m:rPr>
            <w:rPr>
              <w:rFonts w:ascii="Cambria Math" w:hAnsi="Cambria Math"/>
              <w:sz w:val="32"/>
              <w:szCs w:val="32"/>
              <w:lang w:val="en-IE"/>
            </w:rPr>
            <m:t xml:space="preserve">= </m:t>
          </m:r>
          <m:d>
            <m:dPr>
              <m:begChr m:val="{"/>
              <m:endChr m:val=""/>
              <m:ctrlPr>
                <w:rPr>
                  <w:rFonts w:ascii="Cambria Math" w:hAnsi="Cambria Math"/>
                  <w:i/>
                  <w:sz w:val="32"/>
                  <w:szCs w:val="32"/>
                  <w:lang w:val="en-IE"/>
                </w:rPr>
              </m:ctrlPr>
            </m:dPr>
            <m:e>
              <m:eqArr>
                <m:eqArrPr>
                  <m:ctrlPr>
                    <w:rPr>
                      <w:rFonts w:ascii="Cambria Math" w:hAnsi="Cambria Math"/>
                      <w:i/>
                      <w:sz w:val="32"/>
                      <w:szCs w:val="32"/>
                      <w:lang w:val="en-IE"/>
                    </w:rPr>
                  </m:ctrlPr>
                </m:eqArrPr>
                <m:e>
                  <m:r>
                    <m:rPr>
                      <m:sty m:val="bi"/>
                    </m:rPr>
                    <w:rPr>
                      <w:rFonts w:ascii="Cambria Math" w:hAnsi="Cambria Math"/>
                      <w:sz w:val="32"/>
                      <w:szCs w:val="32"/>
                      <w:lang w:val="en-IE"/>
                    </w:rPr>
                    <m:t xml:space="preserve">a    if x&gt;a,    </m:t>
                  </m:r>
                </m:e>
                <m:e>
                  <m:r>
                    <m:rPr>
                      <m:sty m:val="bi"/>
                    </m:rPr>
                    <w:rPr>
                      <w:rFonts w:ascii="Cambria Math" w:hAnsi="Cambria Math"/>
                      <w:sz w:val="32"/>
                      <w:szCs w:val="32"/>
                      <w:lang w:val="en-IE"/>
                    </w:rPr>
                    <m:t xml:space="preserve">b    if x&lt;b,     </m:t>
                  </m:r>
                </m:e>
                <m:e>
                  <m:r>
                    <m:rPr>
                      <m:sty m:val="bi"/>
                    </m:rPr>
                    <w:rPr>
                      <w:rFonts w:ascii="Cambria Math" w:hAnsi="Cambria Math"/>
                      <w:sz w:val="32"/>
                      <w:szCs w:val="32"/>
                      <w:lang w:val="en-IE"/>
                    </w:rPr>
                    <m:t>x    otherwise;</m:t>
                  </m:r>
                </m:e>
              </m:eqArr>
            </m:e>
          </m:d>
        </m:oMath>
      </m:oMathPara>
    </w:p>
    <w:p w14:paraId="6714DEBB" w14:textId="6973289D" w:rsidR="00FA45FF" w:rsidRPr="00FD7A5F" w:rsidRDefault="00017A53" w:rsidP="002F7AEC">
      <w:pPr>
        <w:pStyle w:val="Caption"/>
        <w:jc w:val="center"/>
        <w:rPr>
          <w:rFonts w:ascii="Cambria Math" w:hAnsi="Cambria Math"/>
          <w:b w:val="0"/>
          <w:bCs/>
          <w:i/>
          <w:sz w:val="32"/>
          <w:szCs w:val="32"/>
          <w:lang w:val="en-IE"/>
        </w:rPr>
      </w:pPr>
      <w:bookmarkStart w:id="66" w:name="_Toc106240157"/>
      <w:r w:rsidRPr="00FD7A5F">
        <w:rPr>
          <w:b w:val="0"/>
          <w:bCs/>
        </w:rPr>
        <w:t xml:space="preserve">Equation </w:t>
      </w:r>
      <w:r w:rsidRPr="00FD7A5F">
        <w:rPr>
          <w:b w:val="0"/>
          <w:bCs/>
        </w:rPr>
        <w:fldChar w:fldCharType="begin"/>
      </w:r>
      <w:r w:rsidRPr="00FD7A5F">
        <w:rPr>
          <w:b w:val="0"/>
          <w:bCs/>
        </w:rPr>
        <w:instrText xml:space="preserve"> SEQ Equation \* ARABIC </w:instrText>
      </w:r>
      <w:r w:rsidRPr="00FD7A5F">
        <w:rPr>
          <w:b w:val="0"/>
          <w:bCs/>
        </w:rPr>
        <w:fldChar w:fldCharType="separate"/>
      </w:r>
      <w:r w:rsidR="00362057">
        <w:rPr>
          <w:b w:val="0"/>
          <w:bCs/>
          <w:noProof/>
        </w:rPr>
        <w:t>15</w:t>
      </w:r>
      <w:r w:rsidRPr="00FD7A5F">
        <w:rPr>
          <w:b w:val="0"/>
          <w:bCs/>
        </w:rPr>
        <w:fldChar w:fldCharType="end"/>
      </w:r>
      <w:r w:rsidRPr="00FD7A5F">
        <w:rPr>
          <w:b w:val="0"/>
          <w:bCs/>
        </w:rPr>
        <w:t>: M</w:t>
      </w:r>
      <w:r w:rsidR="00885D8A" w:rsidRPr="00FD7A5F">
        <w:rPr>
          <w:b w:val="0"/>
          <w:bCs/>
        </w:rPr>
        <w:t>ax</w:t>
      </w:r>
      <w:r w:rsidRPr="00FD7A5F">
        <w:rPr>
          <w:b w:val="0"/>
          <w:bCs/>
        </w:rPr>
        <w:t>-M</w:t>
      </w:r>
      <w:r w:rsidR="00885D8A" w:rsidRPr="00FD7A5F">
        <w:rPr>
          <w:b w:val="0"/>
          <w:bCs/>
        </w:rPr>
        <w:t>in</w:t>
      </w:r>
      <w:r w:rsidRPr="00FD7A5F">
        <w:rPr>
          <w:b w:val="0"/>
          <w:bCs/>
        </w:rPr>
        <w:t xml:space="preserve"> Clamp Operator</w:t>
      </w:r>
      <w:bookmarkEnd w:id="66"/>
    </w:p>
    <w:p w14:paraId="0071A7EC" w14:textId="77777777" w:rsidR="00702806" w:rsidRDefault="00702806" w:rsidP="0009580A">
      <w:pPr>
        <w:pStyle w:val="content"/>
        <w:rPr>
          <w:lang w:eastAsia="ko-KR"/>
        </w:rPr>
      </w:pPr>
    </w:p>
    <w:p w14:paraId="33EDC2F8" w14:textId="2B7CBC60" w:rsidR="00FA45FF" w:rsidRDefault="006C081C" w:rsidP="00CF6381">
      <w:pPr>
        <w:pStyle w:val="Heading3"/>
        <w:rPr>
          <w:lang w:eastAsia="ko-KR"/>
        </w:rPr>
      </w:pPr>
      <w:bookmarkStart w:id="67" w:name="_Toc106240041"/>
      <w:r>
        <w:rPr>
          <w:lang w:eastAsia="ko-KR"/>
        </w:rPr>
        <w:t>The</w:t>
      </w:r>
      <w:r w:rsidR="00FA45FF">
        <w:rPr>
          <w:lang w:eastAsia="ko-KR"/>
        </w:rPr>
        <w:t xml:space="preserve"> Ant Colony System</w:t>
      </w:r>
      <w:bookmarkEnd w:id="67"/>
    </w:p>
    <w:p w14:paraId="0CEBBB8D" w14:textId="243245BE" w:rsidR="00FA45FF" w:rsidRDefault="00FA45FF" w:rsidP="00FA45FF">
      <w:pPr>
        <w:pStyle w:val="content"/>
        <w:rPr>
          <w:lang w:eastAsia="ko-KR"/>
        </w:rPr>
      </w:pPr>
      <w:r>
        <w:rPr>
          <w:lang w:eastAsia="ko-KR"/>
        </w:rPr>
        <w:t xml:space="preserve">The </w:t>
      </w:r>
      <w:r w:rsidR="00EC21D5">
        <w:rPr>
          <w:lang w:eastAsia="ko-KR"/>
        </w:rPr>
        <w:t>ant colony system</w:t>
      </w:r>
      <w:r>
        <w:rPr>
          <w:lang w:eastAsia="ko-KR"/>
        </w:rPr>
        <w:t xml:space="preserve"> </w:t>
      </w:r>
      <w:r w:rsidR="00F571E1">
        <w:rPr>
          <w:lang w:eastAsia="ko-KR"/>
        </w:rPr>
        <w:t xml:space="preserve">algorithm, introduced by </w:t>
      </w:r>
      <w:r w:rsidR="00F571E1" w:rsidRPr="00F571E1">
        <w:t>Gambardella &amp; Dorigo</w:t>
      </w:r>
      <w:r w:rsidR="00F571E1">
        <w:t xml:space="preserve"> </w:t>
      </w:r>
      <w:r w:rsidR="00F571E1">
        <w:rPr>
          <w:lang w:eastAsia="ko-KR"/>
        </w:rPr>
        <w:fldChar w:fldCharType="begin"/>
      </w:r>
      <w:r w:rsidR="00D17BDC">
        <w:rPr>
          <w:lang w:eastAsia="ko-KR"/>
        </w:rPr>
        <w:instrText xml:space="preserve"> ADDIN ZOTERO_ITEM CSL_CITATION {"citationID":"AF1Xtbfs","properties":{"formattedCitation":"(Gambardella &amp; Dorigo, 1996)","plainCitation":"(Gambardella &amp; Dorigo, 1996)","dontUpdate":true,"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F571E1">
        <w:rPr>
          <w:lang w:eastAsia="ko-KR"/>
        </w:rPr>
        <w:fldChar w:fldCharType="separate"/>
      </w:r>
      <w:r w:rsidR="00F571E1" w:rsidRPr="00F571E1">
        <w:t>(1996)</w:t>
      </w:r>
      <w:r w:rsidR="00F571E1">
        <w:rPr>
          <w:lang w:eastAsia="ko-KR"/>
        </w:rPr>
        <w:fldChar w:fldCharType="end"/>
      </w:r>
      <w:r w:rsidR="00F571E1">
        <w:rPr>
          <w:lang w:eastAsia="ko-KR"/>
        </w:rPr>
        <w:t xml:space="preserve">, </w:t>
      </w:r>
      <w:r w:rsidR="002D4DC1">
        <w:rPr>
          <w:lang w:eastAsia="ko-KR"/>
        </w:rPr>
        <w:t xml:space="preserve">blends the concepts posed in the </w:t>
      </w:r>
      <w:r w:rsidR="002D4DC1" w:rsidRPr="002D4DC1">
        <w:rPr>
          <w:i/>
          <w:iCs/>
          <w:lang w:eastAsia="ko-KR"/>
        </w:rPr>
        <w:t>Ant System</w:t>
      </w:r>
      <w:r w:rsidR="002D4DC1">
        <w:rPr>
          <w:lang w:eastAsia="ko-KR"/>
        </w:rPr>
        <w:t xml:space="preserve"> and </w:t>
      </w:r>
      <w:r w:rsidR="002D4DC1" w:rsidRPr="002D4DC1">
        <w:rPr>
          <w:i/>
          <w:iCs/>
          <w:lang w:eastAsia="ko-KR"/>
        </w:rPr>
        <w:t>M</w:t>
      </w:r>
      <w:r w:rsidR="002A48CE">
        <w:rPr>
          <w:i/>
          <w:iCs/>
          <w:lang w:eastAsia="ko-KR"/>
        </w:rPr>
        <w:t>ax</w:t>
      </w:r>
      <w:r w:rsidR="002D4DC1" w:rsidRPr="002D4DC1">
        <w:rPr>
          <w:i/>
          <w:iCs/>
          <w:lang w:eastAsia="ko-KR"/>
        </w:rPr>
        <w:t>-M</w:t>
      </w:r>
      <w:r w:rsidR="002A48CE">
        <w:rPr>
          <w:i/>
          <w:iCs/>
          <w:lang w:eastAsia="ko-KR"/>
        </w:rPr>
        <w:t>in</w:t>
      </w:r>
      <w:r w:rsidR="00EC21D5">
        <w:rPr>
          <w:i/>
          <w:iCs/>
          <w:lang w:eastAsia="ko-KR"/>
        </w:rPr>
        <w:t xml:space="preserve"> Ant System</w:t>
      </w:r>
      <w:r w:rsidR="002D4DC1">
        <w:rPr>
          <w:lang w:eastAsia="ko-KR"/>
        </w:rPr>
        <w:t xml:space="preserve">, by having all ants update the pheromone through a </w:t>
      </w:r>
      <w:r w:rsidR="002D4DC1" w:rsidRPr="00AA6FFD">
        <w:rPr>
          <w:lang w:eastAsia="ko-KR"/>
        </w:rPr>
        <w:t xml:space="preserve">local pheromone update </w:t>
      </w:r>
      <w:r w:rsidR="002D4DC1">
        <w:rPr>
          <w:lang w:eastAsia="ko-KR"/>
        </w:rPr>
        <w:t>while keeping the main</w:t>
      </w:r>
      <w:r w:rsidR="00AA6FFD">
        <w:rPr>
          <w:lang w:eastAsia="ko-KR"/>
        </w:rPr>
        <w:t xml:space="preserve"> global</w:t>
      </w:r>
      <w:r w:rsidR="002D4DC1">
        <w:rPr>
          <w:lang w:eastAsia="ko-KR"/>
        </w:rPr>
        <w:t xml:space="preserve"> pheromone update </w:t>
      </w:r>
      <w:r w:rsidR="00AA6FFD">
        <w:rPr>
          <w:lang w:eastAsia="ko-KR"/>
        </w:rPr>
        <w:t xml:space="preserve">to be </w:t>
      </w:r>
      <w:r w:rsidR="002D4DC1">
        <w:rPr>
          <w:lang w:eastAsia="ko-KR"/>
        </w:rPr>
        <w:t>done at the end</w:t>
      </w:r>
      <w:r w:rsidR="00AA6FFD">
        <w:rPr>
          <w:lang w:eastAsia="ko-KR"/>
        </w:rPr>
        <w:t xml:space="preserve"> by </w:t>
      </w:r>
      <w:r w:rsidR="002D4DC1">
        <w:rPr>
          <w:lang w:eastAsia="ko-KR"/>
        </w:rPr>
        <w:t xml:space="preserve">only the best </w:t>
      </w:r>
      <w:r w:rsidR="00AA6FFD">
        <w:rPr>
          <w:lang w:eastAsia="ko-KR"/>
        </w:rPr>
        <w:t xml:space="preserve">performing </w:t>
      </w:r>
      <w:r w:rsidR="002D4DC1">
        <w:rPr>
          <w:lang w:eastAsia="ko-KR"/>
        </w:rPr>
        <w:t xml:space="preserve">ant. </w:t>
      </w:r>
      <w:r w:rsidR="00ED7DA0">
        <w:rPr>
          <w:lang w:eastAsia="ko-KR"/>
        </w:rPr>
        <w:t xml:space="preserve">So again, a similar method to Equation 11 is used, but </w:t>
      </w:r>
      <w:r w:rsidR="0076652C">
        <w:rPr>
          <w:lang w:eastAsia="ko-KR"/>
        </w:rPr>
        <w:t>rather tha</w:t>
      </w:r>
      <w:r w:rsidR="00E77C62">
        <w:rPr>
          <w:lang w:eastAsia="ko-KR"/>
        </w:rPr>
        <w:t>n</w:t>
      </w:r>
      <w:r w:rsidR="0076652C">
        <w:rPr>
          <w:lang w:eastAsia="ko-KR"/>
        </w:rPr>
        <w:t xml:space="preserve"> waiting till the end where their completed route scores can be used for pheromone update, each ant deposits a tiny predetermined local pheromone level at each solution construction step as shown in Equation 16</w:t>
      </w:r>
      <w:r w:rsidR="00ED7DA0">
        <w:rPr>
          <w:lang w:eastAsia="ko-KR"/>
        </w:rPr>
        <w:t xml:space="preserve">. </w:t>
      </w:r>
      <w:r w:rsidR="0076652C">
        <w:rPr>
          <w:lang w:eastAsia="ko-KR"/>
        </w:rPr>
        <w:t>This allows dynamic diversification as the iteration runs</w:t>
      </w:r>
      <w:r w:rsidR="002251D1">
        <w:rPr>
          <w:lang w:eastAsia="ko-KR"/>
        </w:rPr>
        <w:t xml:space="preserve"> through</w:t>
      </w:r>
      <w:r w:rsidR="00BD2E46">
        <w:rPr>
          <w:lang w:eastAsia="ko-KR"/>
        </w:rPr>
        <w:t xml:space="preserve">. </w:t>
      </w:r>
    </w:p>
    <w:p w14:paraId="300AFD63" w14:textId="77777777" w:rsidR="00FF0FAB" w:rsidRDefault="00FE54F9" w:rsidP="00FF0FAB">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m:t>
          </m:r>
          <m:d>
            <m:dPr>
              <m:ctrlPr>
                <w:rPr>
                  <w:rFonts w:ascii="Cambria Math" w:hAnsi="Cambria Math"/>
                  <w:b w:val="0"/>
                  <w:bCs/>
                  <w:i/>
                  <w:sz w:val="32"/>
                  <w:szCs w:val="24"/>
                </w:rPr>
              </m:ctrlPr>
            </m:dPr>
            <m:e>
              <m:r>
                <m:rPr>
                  <m:sty m:val="bi"/>
                </m:rPr>
                <w:rPr>
                  <w:rFonts w:ascii="Cambria Math" w:hAnsi="Cambria Math"/>
                  <w:sz w:val="32"/>
                  <w:szCs w:val="24"/>
                </w:rPr>
                <m:t>1-ρ</m:t>
              </m:r>
            </m:e>
          </m:d>
          <m:r>
            <m:rPr>
              <m:sty m:val="bi"/>
            </m:rPr>
            <w:rPr>
              <w:rFonts w:ascii="Cambria Math" w:hAnsi="Cambria Math"/>
              <w:sz w:val="32"/>
              <w:szCs w:val="24"/>
            </w:rPr>
            <m:t>*</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ρ*</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0</m:t>
              </m:r>
            </m:sub>
          </m:sSub>
          <m:r>
            <m:rPr>
              <m:sty m:val="bi"/>
            </m:rPr>
            <w:rPr>
              <w:rFonts w:ascii="Cambria Math" w:hAnsi="Cambria Math"/>
              <w:sz w:val="32"/>
              <w:szCs w:val="24"/>
            </w:rPr>
            <m:t>)</m:t>
          </m:r>
        </m:oMath>
      </m:oMathPara>
    </w:p>
    <w:p w14:paraId="525C4184" w14:textId="169BEE70" w:rsidR="00E124AB" w:rsidRPr="00E77C62" w:rsidRDefault="00FF0FAB" w:rsidP="00FF0FAB">
      <w:pPr>
        <w:pStyle w:val="Caption"/>
        <w:jc w:val="center"/>
        <w:rPr>
          <w:b w:val="0"/>
          <w:bCs/>
        </w:rPr>
      </w:pPr>
      <w:bookmarkStart w:id="68" w:name="_Toc106240158"/>
      <w:r w:rsidRPr="00E77C62">
        <w:rPr>
          <w:b w:val="0"/>
          <w:bCs/>
        </w:rPr>
        <w:t xml:space="preserve">Equation </w:t>
      </w:r>
      <w:r w:rsidRPr="00E77C62">
        <w:rPr>
          <w:b w:val="0"/>
          <w:bCs/>
        </w:rPr>
        <w:fldChar w:fldCharType="begin"/>
      </w:r>
      <w:r w:rsidRPr="00E77C62">
        <w:rPr>
          <w:b w:val="0"/>
          <w:bCs/>
        </w:rPr>
        <w:instrText xml:space="preserve"> SEQ Equation \* ARABIC </w:instrText>
      </w:r>
      <w:r w:rsidRPr="00E77C62">
        <w:rPr>
          <w:b w:val="0"/>
          <w:bCs/>
        </w:rPr>
        <w:fldChar w:fldCharType="separate"/>
      </w:r>
      <w:r w:rsidR="00362057">
        <w:rPr>
          <w:b w:val="0"/>
          <w:bCs/>
          <w:noProof/>
        </w:rPr>
        <w:t>16</w:t>
      </w:r>
      <w:r w:rsidRPr="00E77C62">
        <w:rPr>
          <w:b w:val="0"/>
          <w:bCs/>
        </w:rPr>
        <w:fldChar w:fldCharType="end"/>
      </w:r>
      <w:r w:rsidRPr="00E77C62">
        <w:rPr>
          <w:b w:val="0"/>
          <w:bCs/>
        </w:rPr>
        <w:t>: Local Pheromone Update</w:t>
      </w:r>
      <w:bookmarkEnd w:id="68"/>
    </w:p>
    <w:p w14:paraId="4D9EE523" w14:textId="04EE6BAA" w:rsidR="002D4DC1" w:rsidRDefault="00AA6FFD" w:rsidP="00FF0FAB">
      <w:pPr>
        <w:pStyle w:val="content"/>
        <w:jc w:val="left"/>
        <w:rPr>
          <w:lang w:val="en-IE"/>
        </w:rPr>
      </w:pPr>
      <w:r>
        <w:rPr>
          <w:iCs/>
        </w:rPr>
        <w:lastRenderedPageBreak/>
        <w:t xml:space="preserve">Here, </w:t>
      </w:r>
      <m:oMath>
        <m:sSub>
          <m:sSubPr>
            <m:ctrlPr>
              <w:rPr>
                <w:rFonts w:ascii="Cambria Math" w:hAnsi="Cambria Math"/>
                <w:i/>
                <w:iCs/>
              </w:rPr>
            </m:ctrlPr>
          </m:sSubPr>
          <m:e>
            <m:r>
              <w:rPr>
                <w:rFonts w:ascii="Cambria Math" w:hAnsi="Cambria Math"/>
              </w:rPr>
              <m:t>τ</m:t>
            </m:r>
          </m:e>
          <m:sub>
            <m:r>
              <w:rPr>
                <w:rFonts w:ascii="Cambria Math" w:hAnsi="Cambria Math"/>
              </w:rPr>
              <m:t>0</m:t>
            </m:r>
          </m:sub>
        </m:sSub>
      </m:oMath>
      <w:r w:rsidR="00FF0FAB">
        <w:rPr>
          <w:i/>
          <w:iCs/>
        </w:rPr>
        <w:t xml:space="preserve"> </w:t>
      </w:r>
      <w:r w:rsidR="00FF0FAB" w:rsidRPr="00FF0FAB">
        <w:t>is the initial value of the pheromone</w:t>
      </w:r>
      <w:r w:rsidR="00E26529">
        <w:t xml:space="preserve"> which </w:t>
      </w:r>
      <w:r w:rsidR="00E26529" w:rsidRPr="00F571E1">
        <w:t>Gambardella &amp; Dorigo</w:t>
      </w:r>
      <w:r w:rsidR="00E26529">
        <w:t xml:space="preserve"> </w:t>
      </w:r>
      <w:r w:rsidR="00E26529">
        <w:rPr>
          <w:lang w:eastAsia="ko-KR"/>
        </w:rPr>
        <w:fldChar w:fldCharType="begin"/>
      </w:r>
      <w:r w:rsidR="00D17BDC">
        <w:rPr>
          <w:lang w:eastAsia="ko-KR"/>
        </w:rPr>
        <w:instrText xml:space="preserve"> ADDIN ZOTERO_ITEM CSL_CITATION {"citationID":"MWTTy0kV","properties":{"formattedCitation":"(Gambardella &amp; Dorigo, 1996)","plainCitation":"(Gambardella &amp; Dorigo, 1996)","dontUpdate":true,"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E26529">
        <w:rPr>
          <w:lang w:eastAsia="ko-KR"/>
        </w:rPr>
        <w:fldChar w:fldCharType="separate"/>
      </w:r>
      <w:r w:rsidR="00E26529" w:rsidRPr="00F571E1">
        <w:t>(1996)</w:t>
      </w:r>
      <w:r w:rsidR="00E26529">
        <w:rPr>
          <w:lang w:eastAsia="ko-KR"/>
        </w:rPr>
        <w:fldChar w:fldCharType="end"/>
      </w:r>
      <w:r w:rsidR="00E26529">
        <w:rPr>
          <w:lang w:eastAsia="ko-KR"/>
        </w:rPr>
        <w:t xml:space="preserve"> suggests should be set to </w:t>
      </w:r>
      <m:oMath>
        <m:sSup>
          <m:sSupPr>
            <m:ctrlPr>
              <w:rPr>
                <w:rFonts w:ascii="Cambria Math" w:hAnsi="Cambria Math"/>
                <w:i/>
                <w:lang w:eastAsia="ko-KR"/>
              </w:rPr>
            </m:ctrlPr>
          </m:sSupPr>
          <m:e>
            <m:r>
              <w:rPr>
                <w:rFonts w:ascii="Cambria Math" w:hAnsi="Cambria Math"/>
                <w:lang w:eastAsia="ko-KR"/>
              </w:rPr>
              <m:t>(n*</m:t>
            </m:r>
            <m:sSub>
              <m:sSubPr>
                <m:ctrlPr>
                  <w:rPr>
                    <w:rFonts w:ascii="Cambria Math" w:hAnsi="Cambria Math"/>
                    <w:i/>
                    <w:lang w:eastAsia="ko-KR"/>
                  </w:rPr>
                </m:ctrlPr>
              </m:sSubPr>
              <m:e>
                <m:r>
                  <w:rPr>
                    <w:rFonts w:ascii="Cambria Math" w:hAnsi="Cambria Math"/>
                    <w:lang w:eastAsia="ko-KR"/>
                  </w:rPr>
                  <m:t>L</m:t>
                </m:r>
              </m:e>
              <m:sub>
                <m:r>
                  <w:rPr>
                    <w:rFonts w:ascii="Cambria Math" w:hAnsi="Cambria Math"/>
                    <w:lang w:eastAsia="ko-KR"/>
                  </w:rPr>
                  <m:t>nn</m:t>
                </m:r>
              </m:sub>
            </m:sSub>
            <m:r>
              <w:rPr>
                <w:rFonts w:ascii="Cambria Math" w:hAnsi="Cambria Math"/>
                <w:lang w:eastAsia="ko-KR"/>
              </w:rPr>
              <m:t>)</m:t>
            </m:r>
          </m:e>
          <m:sup>
            <m:r>
              <w:rPr>
                <w:rFonts w:ascii="Cambria Math" w:hAnsi="Cambria Math"/>
                <w:lang w:eastAsia="ko-KR"/>
              </w:rPr>
              <m:t>-1</m:t>
            </m:r>
          </m:sup>
        </m:sSup>
      </m:oMath>
      <w:r w:rsidR="00E26529">
        <w:rPr>
          <w:lang w:eastAsia="ko-KR"/>
        </w:rPr>
        <w:t xml:space="preserve">, where </w:t>
      </w:r>
      <m:oMath>
        <m:r>
          <w:rPr>
            <w:rFonts w:ascii="Cambria Math" w:hAnsi="Cambria Math"/>
            <w:lang w:eastAsia="ko-KR"/>
          </w:rPr>
          <m:t>n</m:t>
        </m:r>
      </m:oMath>
      <w:r w:rsidR="00E26529">
        <w:rPr>
          <w:lang w:eastAsia="ko-KR"/>
        </w:rPr>
        <w:t xml:space="preserve"> is the number of cities on the map, and </w:t>
      </w:r>
      <m:oMath>
        <m:sSub>
          <m:sSubPr>
            <m:ctrlPr>
              <w:rPr>
                <w:rFonts w:ascii="Cambria Math" w:hAnsi="Cambria Math"/>
                <w:i/>
                <w:lang w:eastAsia="ko-KR"/>
              </w:rPr>
            </m:ctrlPr>
          </m:sSubPr>
          <m:e>
            <m:r>
              <w:rPr>
                <w:rFonts w:ascii="Cambria Math" w:hAnsi="Cambria Math"/>
                <w:lang w:eastAsia="ko-KR"/>
              </w:rPr>
              <m:t>L</m:t>
            </m:r>
          </m:e>
          <m:sub>
            <m:r>
              <w:rPr>
                <w:rFonts w:ascii="Cambria Math" w:hAnsi="Cambria Math"/>
                <w:lang w:eastAsia="ko-KR"/>
              </w:rPr>
              <m:t>nn</m:t>
            </m:r>
          </m:sub>
        </m:sSub>
        <m:r>
          <w:rPr>
            <w:rFonts w:ascii="Cambria Math" w:hAnsi="Cambria Math"/>
            <w:lang w:eastAsia="ko-KR"/>
          </w:rPr>
          <m:t xml:space="preserve"> </m:t>
        </m:r>
      </m:oMath>
      <w:r w:rsidR="002B25C2">
        <w:rPr>
          <w:lang w:eastAsia="ko-KR"/>
        </w:rPr>
        <w:t>a</w:t>
      </w:r>
      <w:r w:rsidR="00DE1D6F">
        <w:rPr>
          <w:lang w:eastAsia="ko-KR"/>
        </w:rPr>
        <w:t xml:space="preserve"> rough</w:t>
      </w:r>
      <w:r w:rsidR="002B25C2">
        <w:rPr>
          <w:lang w:eastAsia="ko-KR"/>
        </w:rPr>
        <w:t xml:space="preserve"> approximation of the optimal tour length.</w:t>
      </w:r>
      <w:r w:rsidR="00C70A80">
        <w:rPr>
          <w:lang w:eastAsia="ko-KR"/>
        </w:rPr>
        <w:t xml:space="preserve"> </w:t>
      </w:r>
      <w:r w:rsidR="00DA3DB4">
        <w:rPr>
          <w:lang w:eastAsia="ko-KR"/>
        </w:rPr>
        <w:t>After the solution construction stage</w:t>
      </w:r>
      <w:r w:rsidR="002D4DC1">
        <w:rPr>
          <w:lang w:eastAsia="ko-KR"/>
        </w:rPr>
        <w:t xml:space="preserve">, </w:t>
      </w:r>
      <w:r w:rsidR="00C70A80">
        <w:rPr>
          <w:lang w:eastAsia="ko-KR"/>
        </w:rPr>
        <w:t xml:space="preserve">the final pheromone update performed by the be the best ant is </w:t>
      </w:r>
      <w:r w:rsidR="002A48CE">
        <w:rPr>
          <w:lang w:eastAsia="ko-KR"/>
        </w:rPr>
        <w:t>done</w:t>
      </w:r>
      <w:r>
        <w:rPr>
          <w:lang w:eastAsia="ko-KR"/>
        </w:rPr>
        <w:t xml:space="preserve"> just</w:t>
      </w:r>
      <w:r w:rsidR="002A48CE">
        <w:rPr>
          <w:lang w:eastAsia="ko-KR"/>
        </w:rPr>
        <w:t xml:space="preserve"> like </w:t>
      </w:r>
      <w:r>
        <w:rPr>
          <w:lang w:eastAsia="ko-KR"/>
        </w:rPr>
        <w:t xml:space="preserve">in </w:t>
      </w:r>
      <w:r w:rsidR="002A48CE">
        <w:rPr>
          <w:lang w:eastAsia="ko-KR"/>
        </w:rPr>
        <w:t xml:space="preserve">the </w:t>
      </w:r>
      <w:r w:rsidR="002A48CE" w:rsidRPr="002A48CE">
        <w:rPr>
          <w:i/>
          <w:iCs/>
          <w:lang w:eastAsia="ko-KR"/>
        </w:rPr>
        <w:t>Max-Min</w:t>
      </w:r>
      <w:r w:rsidR="002A48CE">
        <w:rPr>
          <w:lang w:eastAsia="ko-KR"/>
        </w:rPr>
        <w:t xml:space="preserve"> </w:t>
      </w:r>
      <w:r>
        <w:rPr>
          <w:lang w:val="en-IE"/>
        </w:rPr>
        <w:t>(</w:t>
      </w:r>
      <w:r w:rsidRPr="00286530">
        <w:rPr>
          <w:lang w:val="en-IE"/>
        </w:rPr>
        <w:t>Equation 14</w:t>
      </w:r>
      <w:r>
        <w:rPr>
          <w:lang w:val="en-IE"/>
        </w:rPr>
        <w:t xml:space="preserve">) </w:t>
      </w:r>
      <w:r w:rsidR="002A48CE">
        <w:rPr>
          <w:lang w:eastAsia="ko-KR"/>
        </w:rPr>
        <w:t>except</w:t>
      </w:r>
      <w:r w:rsidR="00AD23BC">
        <w:rPr>
          <w:lang w:eastAsia="ko-KR"/>
        </w:rPr>
        <w:t xml:space="preserve"> </w:t>
      </w:r>
      <w:r>
        <w:rPr>
          <w:lang w:eastAsia="ko-KR"/>
        </w:rPr>
        <w:t>without</w:t>
      </w:r>
      <w:r w:rsidR="002A48CE">
        <w:rPr>
          <w:lang w:eastAsia="ko-KR"/>
        </w:rPr>
        <w:t xml:space="preserve"> the clamps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2A48CE"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2A48CE">
        <w:rPr>
          <w:lang w:val="en-IE"/>
        </w:rPr>
        <w:t>.</w:t>
      </w:r>
    </w:p>
    <w:p w14:paraId="1998C92C" w14:textId="156A4DB1" w:rsidR="006676AB" w:rsidRDefault="006676AB" w:rsidP="00FF0FAB">
      <w:pPr>
        <w:pStyle w:val="content"/>
        <w:jc w:val="left"/>
        <w:rPr>
          <w:lang w:val="en-IE"/>
        </w:rPr>
      </w:pPr>
    </w:p>
    <w:p w14:paraId="2123BD37" w14:textId="4A43F1EC" w:rsidR="005E1267" w:rsidRDefault="006676AB" w:rsidP="00FF0FAB">
      <w:pPr>
        <w:pStyle w:val="content"/>
        <w:jc w:val="left"/>
        <w:rPr>
          <w:lang w:val="en-IE"/>
        </w:rPr>
      </w:pPr>
      <w:r>
        <w:rPr>
          <w:lang w:val="en-IE"/>
        </w:rPr>
        <w:t xml:space="preserve">Another notable </w:t>
      </w:r>
      <w:r w:rsidR="002251D1">
        <w:rPr>
          <w:lang w:val="en-IE"/>
        </w:rPr>
        <w:t>change</w:t>
      </w:r>
      <w:r w:rsidR="002251D1" w:rsidRPr="002251D1">
        <w:rPr>
          <w:lang w:val="en-IE"/>
        </w:rPr>
        <w:t xml:space="preserve"> that </w:t>
      </w:r>
      <w:r>
        <w:rPr>
          <w:lang w:val="en-IE"/>
        </w:rPr>
        <w:t xml:space="preserve">the </w:t>
      </w:r>
      <w:r w:rsidR="002251D1" w:rsidRPr="002251D1">
        <w:rPr>
          <w:i/>
          <w:iCs/>
          <w:lang w:val="en-IE"/>
        </w:rPr>
        <w:t>A</w:t>
      </w:r>
      <w:r w:rsidR="00EC21D5" w:rsidRPr="002251D1">
        <w:rPr>
          <w:i/>
          <w:iCs/>
          <w:lang w:val="en-IE"/>
        </w:rPr>
        <w:t xml:space="preserve">nt </w:t>
      </w:r>
      <w:r w:rsidR="002251D1" w:rsidRPr="002251D1">
        <w:rPr>
          <w:i/>
          <w:iCs/>
          <w:lang w:val="en-IE"/>
        </w:rPr>
        <w:t>C</w:t>
      </w:r>
      <w:r w:rsidR="00EC21D5" w:rsidRPr="002251D1">
        <w:rPr>
          <w:i/>
          <w:iCs/>
          <w:lang w:val="en-IE"/>
        </w:rPr>
        <w:t xml:space="preserve">olony </w:t>
      </w:r>
      <w:r w:rsidR="002251D1" w:rsidRPr="002251D1">
        <w:rPr>
          <w:i/>
          <w:iCs/>
          <w:lang w:val="en-IE"/>
        </w:rPr>
        <w:t>S</w:t>
      </w:r>
      <w:r w:rsidR="00EC21D5" w:rsidRPr="002251D1">
        <w:rPr>
          <w:i/>
          <w:iCs/>
          <w:lang w:val="en-IE"/>
        </w:rPr>
        <w:t>ystem</w:t>
      </w:r>
      <w:r>
        <w:rPr>
          <w:lang w:val="en-IE"/>
        </w:rPr>
        <w:t xml:space="preserve"> brings is </w:t>
      </w:r>
      <w:r w:rsidR="002251D1">
        <w:rPr>
          <w:lang w:val="en-IE"/>
        </w:rPr>
        <w:t xml:space="preserve">to </w:t>
      </w:r>
      <w:r w:rsidR="002B4F8A">
        <w:rPr>
          <w:lang w:val="en-IE"/>
        </w:rPr>
        <w:t>the ant</w:t>
      </w:r>
      <w:r w:rsidR="002251D1">
        <w:rPr>
          <w:lang w:val="en-IE"/>
        </w:rPr>
        <w:t>s’</w:t>
      </w:r>
      <w:r w:rsidR="002B4F8A">
        <w:rPr>
          <w:lang w:val="en-IE"/>
        </w:rPr>
        <w:t xml:space="preserve"> decision rule.</w:t>
      </w:r>
      <w:r w:rsidR="006A23B5">
        <w:rPr>
          <w:lang w:val="en-IE"/>
        </w:rPr>
        <w:t xml:space="preserve"> The</w:t>
      </w:r>
      <w:r w:rsidR="00A51308">
        <w:rPr>
          <w:lang w:val="en-IE"/>
        </w:rPr>
        <w:t>y</w:t>
      </w:r>
      <w:r w:rsidR="006A23B5">
        <w:rPr>
          <w:lang w:val="en-IE"/>
        </w:rPr>
        <w:t xml:space="preserve"> introduced two new variables </w:t>
      </w:r>
      <m:oMath>
        <m:r>
          <w:rPr>
            <w:rFonts w:ascii="Cambria Math" w:hAnsi="Cambria Math"/>
            <w:lang w:val="en-IE"/>
          </w:rPr>
          <m:t>q</m:t>
        </m:r>
      </m:oMath>
      <w:r w:rsidR="006A23B5">
        <w:rPr>
          <w:lang w:val="en-IE"/>
        </w:rPr>
        <w:t xml:space="preserve"> and </w:t>
      </w:r>
      <m:oMath>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6A23B5">
        <w:rPr>
          <w:lang w:val="en-IE"/>
        </w:rPr>
        <w:t xml:space="preserve">, </w:t>
      </w:r>
      <w:r w:rsidR="00DF600A">
        <w:rPr>
          <w:lang w:val="en-IE"/>
        </w:rPr>
        <w:t xml:space="preserve">directing ants’ decision-making method. </w:t>
      </w:r>
      <m:oMath>
        <m:r>
          <w:rPr>
            <w:rFonts w:ascii="Cambria Math" w:hAnsi="Cambria Math"/>
            <w:lang w:val="en-IE"/>
          </w:rPr>
          <m:t>q</m:t>
        </m:r>
      </m:oMath>
      <w:r w:rsidR="00DF600A">
        <w:rPr>
          <w:lang w:val="en-IE"/>
        </w:rPr>
        <w:t xml:space="preserve">  is a uniformly distributed random number between [0,1] and </w:t>
      </w:r>
      <m:oMath>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DF600A">
        <w:rPr>
          <w:lang w:val="en-IE"/>
        </w:rPr>
        <w:t xml:space="preserve"> is a pre-set parameter such that if </w:t>
      </w:r>
      <m:oMath>
        <m:r>
          <w:rPr>
            <w:rFonts w:ascii="Cambria Math" w:hAnsi="Cambria Math"/>
            <w:lang w:val="en-IE"/>
          </w:rPr>
          <m:t>q ≤</m:t>
        </m:r>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DF600A">
        <w:rPr>
          <w:lang w:val="en-IE"/>
        </w:rPr>
        <w:t xml:space="preserve"> then the ant would use the stochastic </w:t>
      </w:r>
      <w:r w:rsidR="00AE0E9B">
        <w:rPr>
          <w:lang w:val="en-IE"/>
        </w:rPr>
        <w:t xml:space="preserve">weighted probability choice </w:t>
      </w:r>
      <w:r w:rsidR="00232DFA">
        <w:rPr>
          <w:lang w:val="en-IE"/>
        </w:rPr>
        <w:t xml:space="preserve">detailed </w:t>
      </w:r>
      <w:r w:rsidR="00AE0E9B">
        <w:rPr>
          <w:lang w:val="en-IE"/>
        </w:rPr>
        <w:t xml:space="preserve">in </w:t>
      </w:r>
      <w:r w:rsidR="00AE0E9B" w:rsidRPr="00286530">
        <w:rPr>
          <w:lang w:val="en-IE"/>
        </w:rPr>
        <w:t>Equation 1</w:t>
      </w:r>
      <w:r w:rsidR="002F7AEC" w:rsidRPr="00286530">
        <w:rPr>
          <w:lang w:val="en-IE"/>
        </w:rPr>
        <w:t>3</w:t>
      </w:r>
      <w:r w:rsidR="00DF600A">
        <w:rPr>
          <w:lang w:val="en-IE"/>
        </w:rPr>
        <w:t xml:space="preserve"> as their decision rule, otherwise, they would just</w:t>
      </w:r>
      <w:r w:rsidR="000265D2">
        <w:rPr>
          <w:lang w:val="en-IE"/>
        </w:rPr>
        <w:t xml:space="preserve"> </w:t>
      </w:r>
      <w:r w:rsidR="00411C6A">
        <w:rPr>
          <w:lang w:val="en-IE"/>
        </w:rPr>
        <w:t>deterministically</w:t>
      </w:r>
      <w:r w:rsidR="00AE0E9B">
        <w:rPr>
          <w:lang w:val="en-IE"/>
        </w:rPr>
        <w:t xml:space="preserve"> choose the most attractive path</w:t>
      </w:r>
      <w:r w:rsidR="00232DFA">
        <w:rPr>
          <w:lang w:val="en-IE"/>
        </w:rPr>
        <w:t xml:space="preserve"> through </w:t>
      </w:r>
      <w:r w:rsidR="00232DFA" w:rsidRPr="00286530">
        <w:rPr>
          <w:lang w:val="en-IE"/>
        </w:rPr>
        <w:t>Equation 17</w:t>
      </w:r>
      <w:r w:rsidR="00232DFA">
        <w:rPr>
          <w:lang w:val="en-IE"/>
        </w:rPr>
        <w:t>.</w:t>
      </w:r>
    </w:p>
    <w:p w14:paraId="242AAF43" w14:textId="77777777" w:rsidR="005E1267" w:rsidRDefault="005E1267" w:rsidP="005E1267">
      <w:pPr>
        <w:pStyle w:val="Caption"/>
        <w:rPr>
          <w:b w:val="0"/>
          <w:sz w:val="32"/>
          <w:szCs w:val="32"/>
          <w:lang w:val="en-IE"/>
        </w:rPr>
      </w:pPr>
      <m:oMathPara>
        <m:oMath>
          <m:r>
            <m:rPr>
              <m:sty m:val="bi"/>
            </m:rPr>
            <w:rPr>
              <w:rFonts w:ascii="Cambria Math" w:hAnsi="Cambria Math"/>
              <w:sz w:val="32"/>
              <w:szCs w:val="32"/>
              <w:lang w:val="en-IE"/>
            </w:rPr>
            <m:t>j=</m:t>
          </m:r>
          <m:sSub>
            <m:sSubPr>
              <m:ctrlPr>
                <w:rPr>
                  <w:rFonts w:ascii="Cambria Math" w:hAnsi="Cambria Math"/>
                  <w:b w:val="0"/>
                  <w:i/>
                  <w:sz w:val="32"/>
                  <w:szCs w:val="32"/>
                  <w:lang w:val="en-IE"/>
                </w:rPr>
              </m:ctrlPr>
            </m:sSubPr>
            <m:e>
              <m:func>
                <m:funcPr>
                  <m:ctrlPr>
                    <w:rPr>
                      <w:rFonts w:ascii="Cambria Math" w:hAnsi="Cambria Math"/>
                      <w:b w:val="0"/>
                      <w:i/>
                      <w:sz w:val="32"/>
                      <w:szCs w:val="32"/>
                      <w:lang w:val="en-IE"/>
                    </w:rPr>
                  </m:ctrlPr>
                </m:funcPr>
                <m:fName>
                  <m:r>
                    <m:rPr>
                      <m:sty m:val="bi"/>
                    </m:rPr>
                    <w:rPr>
                      <w:rFonts w:ascii="Cambria Math" w:hAnsi="Cambria Math"/>
                      <w:sz w:val="32"/>
                      <w:szCs w:val="32"/>
                      <w:lang w:val="en-IE"/>
                    </w:rPr>
                    <m:t>arg</m:t>
                  </m:r>
                </m:fName>
                <m:e>
                  <m:r>
                    <m:rPr>
                      <m:sty m:val="bi"/>
                    </m:rPr>
                    <w:rPr>
                      <w:rFonts w:ascii="Cambria Math" w:hAnsi="Cambria Math"/>
                      <w:sz w:val="32"/>
                      <w:szCs w:val="32"/>
                      <w:lang w:val="en-IE"/>
                    </w:rPr>
                    <m:t>max</m:t>
                  </m:r>
                </m:e>
              </m:func>
            </m:e>
            <m:sub>
              <m:r>
                <m:rPr>
                  <m:sty m:val="bi"/>
                </m:rPr>
                <w:rPr>
                  <w:rFonts w:ascii="Cambria Math" w:hAnsi="Cambria Math"/>
                  <w:sz w:val="32"/>
                  <w:szCs w:val="32"/>
                  <w:lang w:val="en-IE"/>
                </w:rPr>
                <m:t>k ∈ N</m:t>
              </m:r>
              <m:d>
                <m:dPr>
                  <m:ctrlPr>
                    <w:rPr>
                      <w:rFonts w:ascii="Cambria Math" w:hAnsi="Cambria Math"/>
                      <w:b w:val="0"/>
                      <w:i/>
                      <w:sz w:val="32"/>
                      <w:szCs w:val="32"/>
                      <w:lang w:val="en-IE"/>
                    </w:rPr>
                  </m:ctrlPr>
                </m:dPr>
                <m:e>
                  <m:sSub>
                    <m:sSubPr>
                      <m:ctrlPr>
                        <w:rPr>
                          <w:rFonts w:ascii="Cambria Math" w:hAnsi="Cambria Math"/>
                          <w:b w:val="0"/>
                          <w:i/>
                          <w:sz w:val="32"/>
                          <w:szCs w:val="32"/>
                          <w:lang w:val="en-IE"/>
                        </w:rPr>
                      </m:ctrlPr>
                    </m:sSubPr>
                    <m:e>
                      <m:r>
                        <m:rPr>
                          <m:sty m:val="bi"/>
                        </m:rPr>
                        <w:rPr>
                          <w:rFonts w:ascii="Cambria Math" w:hAnsi="Cambria Math"/>
                          <w:sz w:val="32"/>
                          <w:szCs w:val="32"/>
                          <w:lang w:val="en-IE"/>
                        </w:rPr>
                        <m:t>S</m:t>
                      </m:r>
                    </m:e>
                    <m:sub>
                      <m:r>
                        <m:rPr>
                          <m:sty m:val="bi"/>
                        </m:rPr>
                        <w:rPr>
                          <w:rFonts w:ascii="Cambria Math" w:hAnsi="Cambria Math"/>
                          <w:sz w:val="32"/>
                          <w:szCs w:val="32"/>
                          <w:lang w:val="en-IE"/>
                        </w:rPr>
                        <m:t>p</m:t>
                      </m:r>
                    </m:sub>
                  </m:sSub>
                </m:e>
              </m:d>
            </m:sub>
          </m:sSub>
          <m:r>
            <m:rPr>
              <m:sty m:val="bi"/>
            </m:rPr>
            <w:rPr>
              <w:rFonts w:ascii="Cambria Math" w:hAnsi="Cambria Math"/>
              <w:sz w:val="32"/>
              <w:szCs w:val="32"/>
              <w:lang w:val="en-IE"/>
            </w:rPr>
            <m:t>{</m:t>
          </m:r>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k</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k</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r>
            <m:rPr>
              <m:sty m:val="bi"/>
            </m:rPr>
            <w:rPr>
              <w:rFonts w:ascii="Cambria Math" w:hAnsi="Cambria Math"/>
              <w:sz w:val="32"/>
              <w:szCs w:val="32"/>
              <w:lang w:val="en-IE"/>
            </w:rPr>
            <m:t>}</m:t>
          </m:r>
        </m:oMath>
      </m:oMathPara>
    </w:p>
    <w:p w14:paraId="2A333553" w14:textId="6E920266" w:rsidR="006676AB" w:rsidRPr="00BB2091" w:rsidRDefault="005E1267" w:rsidP="005E1267">
      <w:pPr>
        <w:pStyle w:val="Caption"/>
        <w:jc w:val="center"/>
        <w:rPr>
          <w:b w:val="0"/>
          <w:bCs/>
          <w:lang w:eastAsia="ko-KR"/>
        </w:rPr>
      </w:pPr>
      <w:bookmarkStart w:id="69" w:name="_Toc106240159"/>
      <w:r w:rsidRPr="00BB2091">
        <w:rPr>
          <w:b w:val="0"/>
          <w:bCs/>
        </w:rPr>
        <w:t xml:space="preserve">Equation </w:t>
      </w:r>
      <w:r w:rsidRPr="00BB2091">
        <w:rPr>
          <w:b w:val="0"/>
          <w:bCs/>
        </w:rPr>
        <w:fldChar w:fldCharType="begin"/>
      </w:r>
      <w:r w:rsidRPr="00BB2091">
        <w:rPr>
          <w:b w:val="0"/>
          <w:bCs/>
        </w:rPr>
        <w:instrText xml:space="preserve"> SEQ Equation \* ARABIC </w:instrText>
      </w:r>
      <w:r w:rsidRPr="00BB2091">
        <w:rPr>
          <w:b w:val="0"/>
          <w:bCs/>
        </w:rPr>
        <w:fldChar w:fldCharType="separate"/>
      </w:r>
      <w:r w:rsidR="00362057">
        <w:rPr>
          <w:b w:val="0"/>
          <w:bCs/>
          <w:noProof/>
        </w:rPr>
        <w:t>17</w:t>
      </w:r>
      <w:r w:rsidRPr="00BB2091">
        <w:rPr>
          <w:b w:val="0"/>
          <w:bCs/>
        </w:rPr>
        <w:fldChar w:fldCharType="end"/>
      </w:r>
      <w:r w:rsidRPr="00BB2091">
        <w:rPr>
          <w:b w:val="0"/>
          <w:bCs/>
        </w:rPr>
        <w:t xml:space="preserve">: </w:t>
      </w:r>
      <w:r w:rsidR="00232DFA" w:rsidRPr="00BB2091">
        <w:rPr>
          <w:b w:val="0"/>
          <w:bCs/>
        </w:rPr>
        <w:t xml:space="preserve">Ant </w:t>
      </w:r>
      <w:r w:rsidRPr="00BB2091">
        <w:rPr>
          <w:b w:val="0"/>
          <w:bCs/>
        </w:rPr>
        <w:t>Deterministic Decision Rule</w:t>
      </w:r>
      <w:bookmarkEnd w:id="69"/>
    </w:p>
    <w:p w14:paraId="79DDC22A" w14:textId="2810401B" w:rsidR="00E124AB" w:rsidRDefault="00E124AB" w:rsidP="00FA45FF">
      <w:pPr>
        <w:pStyle w:val="content"/>
        <w:rPr>
          <w:lang w:eastAsia="ko-KR"/>
        </w:rPr>
      </w:pPr>
    </w:p>
    <w:p w14:paraId="127812B2" w14:textId="33C2CB3E" w:rsidR="002909B5" w:rsidRDefault="00D17BDC" w:rsidP="00FA45FF">
      <w:pPr>
        <w:pStyle w:val="content"/>
      </w:pPr>
      <w:r>
        <w:rPr>
          <w:lang w:eastAsia="ko-KR"/>
        </w:rPr>
        <w:t>Though either</w:t>
      </w:r>
      <w:r w:rsidR="0011070D">
        <w:rPr>
          <w:lang w:eastAsia="ko-KR"/>
        </w:rPr>
        <w:t xml:space="preserve"> the</w:t>
      </w:r>
      <w:r>
        <w:rPr>
          <w:lang w:eastAsia="ko-KR"/>
        </w:rPr>
        <w:t xml:space="preserve"> </w:t>
      </w:r>
      <w:r w:rsidR="002909B5" w:rsidRPr="0011070D">
        <w:rPr>
          <w:lang w:eastAsia="ko-KR"/>
        </w:rPr>
        <w:t>global</w:t>
      </w:r>
      <w:r w:rsidR="002909B5" w:rsidRPr="0011070D">
        <w:rPr>
          <w:i/>
          <w:iCs/>
          <w:lang w:eastAsia="ko-KR"/>
        </w:rPr>
        <w:t xml:space="preserve"> </w:t>
      </w:r>
      <w:r w:rsidR="002909B5">
        <w:rPr>
          <w:lang w:eastAsia="ko-KR"/>
        </w:rPr>
        <w:t xml:space="preserve">or </w:t>
      </w:r>
      <w:r w:rsidR="002909B5" w:rsidRPr="0011070D">
        <w:rPr>
          <w:lang w:eastAsia="ko-KR"/>
        </w:rPr>
        <w:t>iteration</w:t>
      </w:r>
      <w:r w:rsidR="0011070D">
        <w:rPr>
          <w:lang w:eastAsia="ko-KR"/>
        </w:rPr>
        <w:t>’s</w:t>
      </w:r>
      <w:r w:rsidR="002909B5" w:rsidRPr="0011070D">
        <w:rPr>
          <w:lang w:eastAsia="ko-KR"/>
        </w:rPr>
        <w:t xml:space="preserve"> best</w:t>
      </w:r>
      <w:r w:rsidR="002909B5">
        <w:rPr>
          <w:lang w:eastAsia="ko-KR"/>
        </w:rPr>
        <w:t xml:space="preserve"> </w:t>
      </w:r>
      <w:r w:rsidR="0011070D">
        <w:rPr>
          <w:lang w:eastAsia="ko-KR"/>
        </w:rPr>
        <w:t xml:space="preserve">ant </w:t>
      </w:r>
      <w:r w:rsidR="002909B5">
        <w:rPr>
          <w:lang w:eastAsia="ko-KR"/>
        </w:rPr>
        <w:t>can be used as the best representative for pheromone calculations</w:t>
      </w:r>
      <w:r>
        <w:rPr>
          <w:lang w:eastAsia="ko-KR"/>
        </w:rPr>
        <w:t xml:space="preserve">, for </w:t>
      </w:r>
      <w:r w:rsidR="00EC21D5">
        <w:rPr>
          <w:lang w:eastAsia="ko-KR"/>
        </w:rPr>
        <w:t xml:space="preserve">the </w:t>
      </w:r>
      <w:r w:rsidR="00EC21D5" w:rsidRPr="0011070D">
        <w:rPr>
          <w:i/>
          <w:iCs/>
          <w:lang w:eastAsia="ko-KR"/>
        </w:rPr>
        <w:t>ant colony system</w:t>
      </w:r>
      <w:r>
        <w:rPr>
          <w:lang w:eastAsia="ko-KR"/>
        </w:rPr>
        <w:t xml:space="preserve">, the </w:t>
      </w:r>
      <w:r w:rsidR="0011070D" w:rsidRPr="0011070D">
        <w:rPr>
          <w:lang w:eastAsia="ko-KR"/>
        </w:rPr>
        <w:t>global best</w:t>
      </w:r>
      <w:r w:rsidR="0011070D">
        <w:rPr>
          <w:lang w:eastAsia="ko-KR"/>
        </w:rPr>
        <w:t xml:space="preserve"> </w:t>
      </w:r>
      <w:r>
        <w:rPr>
          <w:lang w:eastAsia="ko-KR"/>
        </w:rPr>
        <w:t xml:space="preserve">ant is typically used, while </w:t>
      </w:r>
      <w:r w:rsidR="00885D8A">
        <w:rPr>
          <w:lang w:eastAsia="ko-KR"/>
        </w:rPr>
        <w:t xml:space="preserve">the </w:t>
      </w:r>
      <w:r w:rsidR="00885D8A" w:rsidRPr="00885D8A">
        <w:rPr>
          <w:i/>
          <w:iCs/>
          <w:lang w:eastAsia="ko-KR"/>
        </w:rPr>
        <w:t>max-min ant system</w:t>
      </w:r>
      <w:r>
        <w:rPr>
          <w:lang w:eastAsia="ko-KR"/>
        </w:rPr>
        <w:t xml:space="preserve"> </w:t>
      </w:r>
      <w:r w:rsidR="004C64DE">
        <w:rPr>
          <w:lang w:eastAsia="ko-KR"/>
        </w:rPr>
        <w:t>focuses on the</w:t>
      </w:r>
      <w:r>
        <w:rPr>
          <w:lang w:eastAsia="ko-KR"/>
        </w:rPr>
        <w:t xml:space="preserve"> use </w:t>
      </w:r>
      <w:r w:rsidR="004C64DE">
        <w:rPr>
          <w:lang w:eastAsia="ko-KR"/>
        </w:rPr>
        <w:t xml:space="preserve">of </w:t>
      </w:r>
      <w:r w:rsidR="0011070D">
        <w:rPr>
          <w:lang w:eastAsia="ko-KR"/>
        </w:rPr>
        <w:t xml:space="preserve">the </w:t>
      </w:r>
      <w:r w:rsidR="0011070D" w:rsidRPr="0011070D">
        <w:rPr>
          <w:lang w:eastAsia="ko-KR"/>
        </w:rPr>
        <w:t>iteration</w:t>
      </w:r>
      <w:r w:rsidR="0011070D">
        <w:rPr>
          <w:lang w:eastAsia="ko-KR"/>
        </w:rPr>
        <w:t>’s</w:t>
      </w:r>
      <w:r w:rsidR="0011070D" w:rsidRPr="0011070D">
        <w:rPr>
          <w:lang w:eastAsia="ko-KR"/>
        </w:rPr>
        <w:t xml:space="preserve"> best</w:t>
      </w:r>
      <w:r w:rsidR="002909B5">
        <w:rPr>
          <w:lang w:eastAsia="ko-KR"/>
        </w:rPr>
        <w:t>. Of course, a mixed strategy</w:t>
      </w:r>
      <w:r w:rsidR="0011070D">
        <w:rPr>
          <w:lang w:eastAsia="ko-KR"/>
        </w:rPr>
        <w:t>,</w:t>
      </w:r>
      <w:r w:rsidR="002909B5">
        <w:rPr>
          <w:lang w:eastAsia="ko-KR"/>
        </w:rPr>
        <w:t xml:space="preserve"> procedurally alternating between the </w:t>
      </w:r>
      <w:r w:rsidR="0011070D" w:rsidRPr="0011070D">
        <w:rPr>
          <w:lang w:eastAsia="ko-KR"/>
        </w:rPr>
        <w:t>global</w:t>
      </w:r>
      <w:r w:rsidR="0011070D" w:rsidRPr="0011070D">
        <w:rPr>
          <w:i/>
          <w:iCs/>
          <w:lang w:eastAsia="ko-KR"/>
        </w:rPr>
        <w:t xml:space="preserve"> </w:t>
      </w:r>
      <w:r w:rsidR="0011070D">
        <w:rPr>
          <w:lang w:eastAsia="ko-KR"/>
        </w:rPr>
        <w:t xml:space="preserve">or </w:t>
      </w:r>
      <w:r w:rsidR="0011070D" w:rsidRPr="0011070D">
        <w:rPr>
          <w:lang w:eastAsia="ko-KR"/>
        </w:rPr>
        <w:t>iteration</w:t>
      </w:r>
      <w:r w:rsidR="0011070D">
        <w:rPr>
          <w:lang w:eastAsia="ko-KR"/>
        </w:rPr>
        <w:t>’s</w:t>
      </w:r>
      <w:r w:rsidR="0011070D" w:rsidRPr="0011070D">
        <w:rPr>
          <w:lang w:eastAsia="ko-KR"/>
        </w:rPr>
        <w:t xml:space="preserve"> best</w:t>
      </w:r>
      <w:r w:rsidR="0011070D">
        <w:rPr>
          <w:lang w:eastAsia="ko-KR"/>
        </w:rPr>
        <w:t xml:space="preserve"> ants, </w:t>
      </w:r>
      <w:r w:rsidR="002909B5">
        <w:t>can</w:t>
      </w:r>
      <w:r>
        <w:t xml:space="preserve"> also</w:t>
      </w:r>
      <w:r w:rsidR="002909B5">
        <w:t xml:space="preserve"> be employed</w:t>
      </w:r>
      <w:r>
        <w:t xml:space="preserve"> (similar to the</w:t>
      </w:r>
      <w:r w:rsidR="0011070D">
        <w:t xml:space="preserve"> mechanism of the</w:t>
      </w:r>
      <w:r>
        <w:t xml:space="preserve"> </w:t>
      </w:r>
      <w:r w:rsidR="0011070D" w:rsidRPr="0011070D">
        <w:rPr>
          <w:i/>
          <w:iCs/>
        </w:rPr>
        <w:t>modified particle swarm</w:t>
      </w:r>
      <w:r w:rsidRPr="0011070D">
        <w:rPr>
          <w:i/>
          <w:iCs/>
        </w:rPr>
        <w:t xml:space="preserve"> </w:t>
      </w:r>
      <w:r w:rsidR="0011070D" w:rsidRPr="0011070D">
        <w:rPr>
          <w:i/>
          <w:iCs/>
        </w:rPr>
        <w:t>optimization</w:t>
      </w:r>
      <w:r>
        <w:t xml:space="preserve">) </w:t>
      </w:r>
      <w:r>
        <w:fldChar w:fldCharType="begin"/>
      </w:r>
      <w:r>
        <w:instrText xml:space="preserve"> ADDIN ZOTERO_ITEM CSL_CITATION {"citationID":"zYxkjmPm","properties":{"formattedCitation":"(St\\uc0\\u252{}tzle &amp; Hoos, 2000)","plainCitation":"(Stützle &amp; Hoos, 2000)","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fldChar w:fldCharType="separate"/>
      </w:r>
      <w:r w:rsidRPr="00D17BDC">
        <w:rPr>
          <w:szCs w:val="24"/>
        </w:rPr>
        <w:t>(Stützle &amp; Hoos, 2000)</w:t>
      </w:r>
      <w:r>
        <w:fldChar w:fldCharType="end"/>
      </w:r>
      <w:r>
        <w:t>.</w:t>
      </w:r>
    </w:p>
    <w:p w14:paraId="75D90A36" w14:textId="7E9E0E4D" w:rsidR="00823689" w:rsidRPr="00823689" w:rsidRDefault="00823689" w:rsidP="00940E64">
      <w:pPr>
        <w:pStyle w:val="Heading1"/>
        <w:rPr>
          <w:lang w:eastAsia="ko-KR"/>
        </w:rPr>
      </w:pPr>
      <w:bookmarkStart w:id="70" w:name="_Toc106240042"/>
      <w:r>
        <w:rPr>
          <w:lang w:eastAsia="ko-KR"/>
        </w:rPr>
        <w:lastRenderedPageBreak/>
        <w:t xml:space="preserve">Design </w:t>
      </w:r>
      <w:r w:rsidR="005B0596">
        <w:rPr>
          <w:lang w:eastAsia="ko-KR"/>
        </w:rPr>
        <w:t>&amp;</w:t>
      </w:r>
      <w:r>
        <w:rPr>
          <w:lang w:eastAsia="ko-KR"/>
        </w:rPr>
        <w:t xml:space="preserve"> Methodology</w:t>
      </w:r>
      <w:bookmarkEnd w:id="70"/>
    </w:p>
    <w:p w14:paraId="15F29A1B" w14:textId="1E1E8ECA" w:rsidR="005D1BE2" w:rsidRPr="0099388A" w:rsidRDefault="005D1BE2" w:rsidP="005D1BE2">
      <w:r>
        <w:t>Th</w:t>
      </w:r>
      <w:r w:rsidR="000F4A0E">
        <w:t xml:space="preserve">is chapter discusses the </w:t>
      </w:r>
      <w:r>
        <w:t>experimental design and research methods employed</w:t>
      </w:r>
      <w:r w:rsidR="000F4A0E">
        <w:t xml:space="preserve">, </w:t>
      </w:r>
      <w:r>
        <w:t xml:space="preserve">including an outline of the dataset used, coding languages used, algorithm configurations, and the sub-topics </w:t>
      </w:r>
      <w:r w:rsidR="003C0119">
        <w:t xml:space="preserve">explored in </w:t>
      </w:r>
      <w:r>
        <w:t>the experiments.</w:t>
      </w:r>
    </w:p>
    <w:p w14:paraId="216E5FAB" w14:textId="170EC72B" w:rsidR="0078379B" w:rsidRDefault="0078379B" w:rsidP="00823689">
      <w:pPr>
        <w:rPr>
          <w:lang w:eastAsia="ko-KR"/>
        </w:rPr>
      </w:pPr>
    </w:p>
    <w:p w14:paraId="17D48A0C" w14:textId="77777777" w:rsidR="00762DC5" w:rsidRPr="0078379B" w:rsidRDefault="00762DC5" w:rsidP="0078379B">
      <w:pPr>
        <w:rPr>
          <w:lang w:eastAsia="ko-KR"/>
        </w:rPr>
      </w:pPr>
    </w:p>
    <w:p w14:paraId="4BC74F9F" w14:textId="7ABBC011" w:rsidR="00CF6381" w:rsidRDefault="00CF6381" w:rsidP="00906312">
      <w:pPr>
        <w:pStyle w:val="Heading2"/>
        <w:rPr>
          <w:lang w:eastAsia="ko-KR"/>
        </w:rPr>
      </w:pPr>
      <w:bookmarkStart w:id="71" w:name="_Toc106240043"/>
      <w:r>
        <w:rPr>
          <w:lang w:eastAsia="ko-KR"/>
        </w:rPr>
        <w:t>Data Generation</w:t>
      </w:r>
      <w:bookmarkEnd w:id="71"/>
    </w:p>
    <w:p w14:paraId="42ACB4B1" w14:textId="49A6D4DE" w:rsidR="007B448F" w:rsidRDefault="00066506" w:rsidP="006B5698">
      <w:pPr>
        <w:pStyle w:val="content"/>
      </w:pPr>
      <w:r>
        <w:rPr>
          <w:lang w:eastAsia="ko-KR"/>
        </w:rPr>
        <w:t>Due to the simplicity of the data set</w:t>
      </w:r>
      <w:r w:rsidR="0016274B">
        <w:rPr>
          <w:lang w:eastAsia="ko-KR"/>
        </w:rPr>
        <w:t xml:space="preserve"> used</w:t>
      </w:r>
      <w:r>
        <w:rPr>
          <w:lang w:eastAsia="ko-KR"/>
        </w:rPr>
        <w:t xml:space="preserve">, </w:t>
      </w:r>
      <w:r w:rsidR="00AD23BC">
        <w:rPr>
          <w:lang w:eastAsia="ko-KR"/>
        </w:rPr>
        <w:t xml:space="preserve">a </w:t>
      </w:r>
      <w:r>
        <w:rPr>
          <w:lang w:eastAsia="ko-KR"/>
        </w:rPr>
        <w:t xml:space="preserve">list of </w:t>
      </w:r>
      <w:r w:rsidRPr="00066506">
        <w:rPr>
          <w:i/>
          <w:iCs/>
          <w:lang w:eastAsia="ko-KR"/>
        </w:rPr>
        <w:t>n</w:t>
      </w:r>
      <w:r>
        <w:t xml:space="preserve"> vectors, the data used for </w:t>
      </w:r>
      <w:r w:rsidRPr="00F80EFA">
        <w:t xml:space="preserve">Traveling Salesman </w:t>
      </w:r>
      <w:r>
        <w:t>tests</w:t>
      </w:r>
      <w:r w:rsidR="007A46F3">
        <w:t xml:space="preserve"> in this study was self-generated</w:t>
      </w:r>
      <w:r>
        <w:t xml:space="preserve">. </w:t>
      </w:r>
      <w:r w:rsidR="007B448F">
        <w:t>For the study, 4</w:t>
      </w:r>
      <w:r w:rsidR="00E5007C">
        <w:t xml:space="preserve"> datasets</w:t>
      </w:r>
      <w:r w:rsidR="007B448F">
        <w:t xml:space="preserve"> were generated having maps of 10, 20, 30, and 50 cities.</w:t>
      </w:r>
      <w:r w:rsidR="00E5007C">
        <w:t xml:space="preserve"> Each dataset </w:t>
      </w:r>
      <w:r w:rsidR="007A46F3">
        <w:t>consisted of</w:t>
      </w:r>
      <w:r w:rsidR="00E5007C">
        <w:t xml:space="preserve"> 100 maps </w:t>
      </w:r>
      <w:r w:rsidR="007A46F3">
        <w:t xml:space="preserve">containing </w:t>
      </w:r>
      <w:r w:rsidR="00E5007C">
        <w:t xml:space="preserve">its respective city </w:t>
      </w:r>
      <w:r w:rsidR="007A46F3">
        <w:t>amount</w:t>
      </w:r>
      <w:r w:rsidR="000E4E13">
        <w:t>. E</w:t>
      </w:r>
      <w:r w:rsidR="00E5007C">
        <w:t xml:space="preserve">ach city </w:t>
      </w:r>
      <w:r w:rsidR="000E4E13">
        <w:t>was</w:t>
      </w:r>
      <w:r w:rsidR="007A46F3">
        <w:t xml:space="preserve"> </w:t>
      </w:r>
      <w:r w:rsidR="00E5007C">
        <w:t xml:space="preserve">stored as a randomly </w:t>
      </w:r>
      <w:r w:rsidR="000E4E13">
        <w:t xml:space="preserve">assigned </w:t>
      </w:r>
      <w:r w:rsidR="00E5007C">
        <w:t>vector</w:t>
      </w:r>
      <w:r w:rsidR="000E4E13">
        <w:t>(</w:t>
      </w:r>
      <w:r w:rsidR="000E4E13" w:rsidRPr="00E5007C">
        <w:rPr>
          <w:i/>
          <w:iCs/>
        </w:rPr>
        <w:t>x,</w:t>
      </w:r>
      <w:r w:rsidR="000E4E13">
        <w:rPr>
          <w:i/>
          <w:iCs/>
        </w:rPr>
        <w:t xml:space="preserve"> </w:t>
      </w:r>
      <w:r w:rsidR="000E4E13" w:rsidRPr="00E5007C">
        <w:rPr>
          <w:i/>
          <w:iCs/>
        </w:rPr>
        <w:t>y</w:t>
      </w:r>
      <w:r w:rsidR="000E4E13">
        <w:t xml:space="preserve">) </w:t>
      </w:r>
      <w:r w:rsidR="00E5007C">
        <w:t xml:space="preserve"> that exists on a 500x500 map. </w:t>
      </w:r>
      <w:r w:rsidR="000F4A0E">
        <w:t>O</w:t>
      </w:r>
      <w:r w:rsidR="00E5007C">
        <w:t xml:space="preserve">nly the dataset having </w:t>
      </w:r>
      <w:r w:rsidR="0016274B">
        <w:t xml:space="preserve">a </w:t>
      </w:r>
      <w:r w:rsidR="00E5007C">
        <w:t xml:space="preserve">city </w:t>
      </w:r>
      <w:r w:rsidR="0016274B">
        <w:t>count</w:t>
      </w:r>
      <w:r w:rsidR="00E5007C">
        <w:t xml:space="preserve"> of 10</w:t>
      </w:r>
      <w:r w:rsidR="0016274B">
        <w:t xml:space="preserve"> was used for the preliminary rounds of analysis</w:t>
      </w:r>
      <w:r w:rsidR="00B957CC">
        <w:t xml:space="preserve"> while t</w:t>
      </w:r>
      <w:r w:rsidR="0016274B">
        <w:t>he final analysis was run against all datasets</w:t>
      </w:r>
      <w:r w:rsidR="00B957CC">
        <w:t xml:space="preserve">. </w:t>
      </w:r>
      <w:r w:rsidR="00B957CC" w:rsidRPr="000F4A0E">
        <w:t>Figure 1</w:t>
      </w:r>
      <w:r w:rsidR="00F93154">
        <w:t>3</w:t>
      </w:r>
      <w:r w:rsidR="00B957CC">
        <w:t xml:space="preserve"> demonstrates how an example </w:t>
      </w:r>
      <w:r w:rsidR="009F6C0B">
        <w:t>TSP</w:t>
      </w:r>
      <w:r w:rsidR="00B957CC">
        <w:t xml:space="preserve"> map having 10 cities </w:t>
      </w:r>
      <w:r w:rsidR="000E4E13">
        <w:t xml:space="preserve">looks in storage with the left column meaning the </w:t>
      </w:r>
      <w:r w:rsidR="000E4E13" w:rsidRPr="000E4E13">
        <w:rPr>
          <w:i/>
          <w:iCs/>
        </w:rPr>
        <w:t>x</w:t>
      </w:r>
      <w:r w:rsidR="000E4E13">
        <w:t xml:space="preserve"> coordinate, the right column meaning the </w:t>
      </w:r>
      <w:r w:rsidR="000E4E13" w:rsidRPr="000E4E13">
        <w:rPr>
          <w:i/>
          <w:iCs/>
        </w:rPr>
        <w:t>y</w:t>
      </w:r>
      <w:r w:rsidR="000E4E13">
        <w:t xml:space="preserve">, </w:t>
      </w:r>
      <w:r w:rsidR="003967A1">
        <w:t>for each</w:t>
      </w:r>
      <w:r w:rsidR="000E4E13">
        <w:t xml:space="preserve"> city location</w:t>
      </w:r>
      <w:r w:rsidR="003967A1">
        <w:t xml:space="preserve"> on the map</w:t>
      </w:r>
      <w:r w:rsidR="00B957CC">
        <w:t>.</w:t>
      </w:r>
    </w:p>
    <w:p w14:paraId="7C641828" w14:textId="77777777" w:rsidR="000F4A0E" w:rsidRDefault="00AC18AF" w:rsidP="000F4A0E">
      <w:pPr>
        <w:pStyle w:val="content"/>
        <w:keepNext/>
        <w:jc w:val="center"/>
      </w:pPr>
      <w:r w:rsidRPr="00AC18AF">
        <w:rPr>
          <w:noProof/>
        </w:rPr>
        <w:drawing>
          <wp:inline distT="0" distB="0" distL="0" distR="0" wp14:anchorId="24D9E915" wp14:editId="56CF8778">
            <wp:extent cx="676369" cy="1848108"/>
            <wp:effectExtent l="0" t="0" r="9525"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a:blip r:embed="rId31"/>
                    <a:stretch>
                      <a:fillRect/>
                    </a:stretch>
                  </pic:blipFill>
                  <pic:spPr>
                    <a:xfrm>
                      <a:off x="0" y="0"/>
                      <a:ext cx="676369" cy="1848108"/>
                    </a:xfrm>
                    <a:prstGeom prst="rect">
                      <a:avLst/>
                    </a:prstGeom>
                  </pic:spPr>
                </pic:pic>
              </a:graphicData>
            </a:graphic>
          </wp:inline>
        </w:drawing>
      </w:r>
    </w:p>
    <w:p w14:paraId="3338686E" w14:textId="67498200" w:rsidR="00AC18AF" w:rsidRPr="00B93B46" w:rsidRDefault="000F4A0E" w:rsidP="000F4A0E">
      <w:pPr>
        <w:pStyle w:val="Caption"/>
        <w:jc w:val="center"/>
        <w:rPr>
          <w:b w:val="0"/>
          <w:bCs/>
        </w:rPr>
      </w:pPr>
      <w:bookmarkStart w:id="72" w:name="_Toc106240089"/>
      <w:r w:rsidRPr="00B93B46">
        <w:rPr>
          <w:b w:val="0"/>
          <w:bCs/>
        </w:rPr>
        <w:t xml:space="preserve">Figure </w:t>
      </w:r>
      <w:r w:rsidRPr="00B93B46">
        <w:rPr>
          <w:b w:val="0"/>
          <w:bCs/>
        </w:rPr>
        <w:fldChar w:fldCharType="begin"/>
      </w:r>
      <w:r w:rsidRPr="00B93B46">
        <w:rPr>
          <w:b w:val="0"/>
          <w:bCs/>
        </w:rPr>
        <w:instrText xml:space="preserve"> SEQ Figure \* ARABIC </w:instrText>
      </w:r>
      <w:r w:rsidRPr="00B93B46">
        <w:rPr>
          <w:b w:val="0"/>
          <w:bCs/>
        </w:rPr>
        <w:fldChar w:fldCharType="separate"/>
      </w:r>
      <w:r w:rsidR="00362057">
        <w:rPr>
          <w:b w:val="0"/>
          <w:bCs/>
          <w:noProof/>
        </w:rPr>
        <w:t>13</w:t>
      </w:r>
      <w:r w:rsidRPr="00B93B46">
        <w:rPr>
          <w:b w:val="0"/>
          <w:bCs/>
        </w:rPr>
        <w:fldChar w:fldCharType="end"/>
      </w:r>
      <w:r w:rsidRPr="00B93B46">
        <w:rPr>
          <w:b w:val="0"/>
          <w:bCs/>
        </w:rPr>
        <w:t>: Example Dataset for a map of 10 cities</w:t>
      </w:r>
      <w:bookmarkEnd w:id="72"/>
    </w:p>
    <w:p w14:paraId="364FF2C9" w14:textId="77777777" w:rsidR="00AC18AF" w:rsidRPr="00AC18AF" w:rsidRDefault="00AC18AF" w:rsidP="00AC18AF">
      <w:pPr>
        <w:pStyle w:val="content"/>
      </w:pPr>
    </w:p>
    <w:p w14:paraId="1C329CE6" w14:textId="41E42983" w:rsidR="00AC18AF" w:rsidRPr="00AC18AF" w:rsidRDefault="00AC18AF" w:rsidP="00906312">
      <w:pPr>
        <w:pStyle w:val="Heading2"/>
      </w:pPr>
      <w:bookmarkStart w:id="73" w:name="_Toc106240044"/>
      <w:r>
        <w:t>Languages Used</w:t>
      </w:r>
      <w:bookmarkEnd w:id="73"/>
    </w:p>
    <w:p w14:paraId="3A5FEE2C" w14:textId="4563C04F" w:rsidR="00E5007C" w:rsidRDefault="00C65480" w:rsidP="006B5698">
      <w:pPr>
        <w:pStyle w:val="content"/>
        <w:rPr>
          <w:lang w:eastAsia="ko-KR"/>
        </w:rPr>
      </w:pPr>
      <w:r>
        <w:rPr>
          <w:lang w:eastAsia="ko-KR"/>
        </w:rPr>
        <w:t xml:space="preserve">For data generation, </w:t>
      </w:r>
      <w:r w:rsidR="00FF1449">
        <w:rPr>
          <w:lang w:eastAsia="ko-KR"/>
        </w:rPr>
        <w:t xml:space="preserve">the </w:t>
      </w:r>
      <w:r>
        <w:rPr>
          <w:lang w:eastAsia="ko-KR"/>
        </w:rPr>
        <w:t xml:space="preserve">Java-based language </w:t>
      </w:r>
      <w:r w:rsidR="00FF1449">
        <w:rPr>
          <w:lang w:eastAsia="ko-KR"/>
        </w:rPr>
        <w:t>‘</w:t>
      </w:r>
      <w:r w:rsidRPr="00FF1449">
        <w:rPr>
          <w:lang w:eastAsia="ko-KR"/>
        </w:rPr>
        <w:t>Processing</w:t>
      </w:r>
      <w:r w:rsidR="00FF1449">
        <w:rPr>
          <w:lang w:eastAsia="ko-KR"/>
        </w:rPr>
        <w:t>’</w:t>
      </w:r>
      <w:r w:rsidRPr="00FF1449">
        <w:rPr>
          <w:lang w:eastAsia="ko-KR"/>
        </w:rPr>
        <w:t xml:space="preserve"> (P3D)</w:t>
      </w:r>
      <w:r>
        <w:rPr>
          <w:lang w:eastAsia="ko-KR"/>
        </w:rPr>
        <w:t xml:space="preserve"> was used because </w:t>
      </w:r>
      <w:r w:rsidR="00A662BB">
        <w:rPr>
          <w:lang w:eastAsia="ko-KR"/>
        </w:rPr>
        <w:t xml:space="preserve">of </w:t>
      </w:r>
      <w:r>
        <w:rPr>
          <w:lang w:eastAsia="ko-KR"/>
        </w:rPr>
        <w:t>i</w:t>
      </w:r>
      <w:r w:rsidR="00A662BB">
        <w:rPr>
          <w:lang w:eastAsia="ko-KR"/>
        </w:rPr>
        <w:t>t</w:t>
      </w:r>
      <w:r>
        <w:rPr>
          <w:lang w:eastAsia="ko-KR"/>
        </w:rPr>
        <w:t>s simplistic</w:t>
      </w:r>
      <w:r w:rsidR="00A662BB">
        <w:rPr>
          <w:lang w:eastAsia="ko-KR"/>
        </w:rPr>
        <w:t xml:space="preserve"> and</w:t>
      </w:r>
      <w:r>
        <w:rPr>
          <w:lang w:eastAsia="ko-KR"/>
        </w:rPr>
        <w:t xml:space="preserve"> visual</w:t>
      </w:r>
      <w:r w:rsidR="00AD23BC">
        <w:rPr>
          <w:lang w:eastAsia="ko-KR"/>
        </w:rPr>
        <w:t>-</w:t>
      </w:r>
      <w:r>
        <w:rPr>
          <w:lang w:eastAsia="ko-KR"/>
        </w:rPr>
        <w:t>based language. Processing was also used to develop another small program to display a</w:t>
      </w:r>
      <w:r w:rsidR="00A662BB">
        <w:rPr>
          <w:lang w:eastAsia="ko-KR"/>
        </w:rPr>
        <w:t>ny</w:t>
      </w:r>
      <w:r>
        <w:rPr>
          <w:lang w:eastAsia="ko-KR"/>
        </w:rPr>
        <w:t xml:space="preserve"> </w:t>
      </w:r>
      <w:r w:rsidR="00A662BB">
        <w:rPr>
          <w:lang w:eastAsia="ko-KR"/>
        </w:rPr>
        <w:t xml:space="preserve">generated TSP </w:t>
      </w:r>
      <w:r>
        <w:rPr>
          <w:lang w:eastAsia="ko-KR"/>
        </w:rPr>
        <w:t>solution</w:t>
      </w:r>
      <w:r w:rsidR="00A662BB">
        <w:rPr>
          <w:lang w:eastAsia="ko-KR"/>
        </w:rPr>
        <w:t>s</w:t>
      </w:r>
      <w:r>
        <w:rPr>
          <w:lang w:eastAsia="ko-KR"/>
        </w:rPr>
        <w:t xml:space="preserve"> for visual </w:t>
      </w:r>
      <w:r w:rsidR="00B5029F">
        <w:rPr>
          <w:lang w:eastAsia="ko-KR"/>
        </w:rPr>
        <w:t>inspection</w:t>
      </w:r>
      <w:r>
        <w:rPr>
          <w:lang w:eastAsia="ko-KR"/>
        </w:rPr>
        <w:t>.</w:t>
      </w:r>
      <w:r w:rsidR="005E4003">
        <w:rPr>
          <w:lang w:eastAsia="ko-KR"/>
        </w:rPr>
        <w:t xml:space="preserve"> </w:t>
      </w:r>
      <w:r w:rsidR="005E4003" w:rsidRPr="00862501">
        <w:rPr>
          <w:lang w:eastAsia="ko-KR"/>
        </w:rPr>
        <w:t>Figure 1</w:t>
      </w:r>
      <w:r w:rsidR="004B4A04">
        <w:rPr>
          <w:lang w:eastAsia="ko-KR"/>
        </w:rPr>
        <w:t>4</w:t>
      </w:r>
      <w:r w:rsidR="005E4003">
        <w:rPr>
          <w:lang w:eastAsia="ko-KR"/>
        </w:rPr>
        <w:t xml:space="preserve"> shows </w:t>
      </w:r>
      <w:r w:rsidR="00A662BB">
        <w:rPr>
          <w:lang w:eastAsia="ko-KR"/>
        </w:rPr>
        <w:t xml:space="preserve">example </w:t>
      </w:r>
      <w:r w:rsidR="006D38E7">
        <w:rPr>
          <w:lang w:eastAsia="ko-KR"/>
        </w:rPr>
        <w:t>image</w:t>
      </w:r>
      <w:r w:rsidR="000F4A0E">
        <w:rPr>
          <w:lang w:eastAsia="ko-KR"/>
        </w:rPr>
        <w:t>s</w:t>
      </w:r>
      <w:r w:rsidR="006D38E7">
        <w:rPr>
          <w:lang w:eastAsia="ko-KR"/>
        </w:rPr>
        <w:t xml:space="preserve"> generated using Processing that display </w:t>
      </w:r>
      <w:r w:rsidR="005E4003">
        <w:rPr>
          <w:lang w:eastAsia="ko-KR"/>
        </w:rPr>
        <w:t>a solution</w:t>
      </w:r>
      <w:r w:rsidR="00D83522">
        <w:rPr>
          <w:lang w:eastAsia="ko-KR"/>
        </w:rPr>
        <w:t xml:space="preserve"> returned from an </w:t>
      </w:r>
      <w:r w:rsidR="00FF1449">
        <w:rPr>
          <w:lang w:eastAsia="ko-KR"/>
        </w:rPr>
        <w:t>o</w:t>
      </w:r>
      <w:r w:rsidR="00D83522">
        <w:rPr>
          <w:lang w:eastAsia="ko-KR"/>
        </w:rPr>
        <w:t xml:space="preserve">ptimization </w:t>
      </w:r>
      <w:r w:rsidR="00FF1449">
        <w:rPr>
          <w:lang w:eastAsia="ko-KR"/>
        </w:rPr>
        <w:t>a</w:t>
      </w:r>
      <w:r w:rsidR="00C37FB0">
        <w:rPr>
          <w:lang w:eastAsia="ko-KR"/>
        </w:rPr>
        <w:t>lgorithm</w:t>
      </w:r>
      <w:r w:rsidR="000E4E13">
        <w:rPr>
          <w:lang w:eastAsia="ko-KR"/>
        </w:rPr>
        <w:t xml:space="preserve"> as a connected graph on a map</w:t>
      </w:r>
      <w:r w:rsidR="005E4003">
        <w:rPr>
          <w:lang w:eastAsia="ko-KR"/>
        </w:rPr>
        <w:t xml:space="preserve">. </w:t>
      </w:r>
      <w:r w:rsidR="004250DC">
        <w:rPr>
          <w:lang w:eastAsia="ko-KR"/>
        </w:rPr>
        <w:t xml:space="preserve">The figure on </w:t>
      </w:r>
      <w:r w:rsidR="005E4003">
        <w:rPr>
          <w:lang w:eastAsia="ko-KR"/>
        </w:rPr>
        <w:t xml:space="preserve">the left displays </w:t>
      </w:r>
      <w:r w:rsidR="005E4003">
        <w:rPr>
          <w:lang w:eastAsia="ko-KR"/>
        </w:rPr>
        <w:lastRenderedPageBreak/>
        <w:t xml:space="preserve">a solution to a map of </w:t>
      </w:r>
      <w:r w:rsidR="00AD23BC">
        <w:rPr>
          <w:lang w:eastAsia="ko-KR"/>
        </w:rPr>
        <w:t xml:space="preserve">a </w:t>
      </w:r>
      <w:r w:rsidR="005E4003">
        <w:rPr>
          <w:lang w:eastAsia="ko-KR"/>
        </w:rPr>
        <w:t>city</w:t>
      </w:r>
      <w:r w:rsidR="00AD23BC">
        <w:rPr>
          <w:lang w:eastAsia="ko-KR"/>
        </w:rPr>
        <w:t>-</w:t>
      </w:r>
      <w:r w:rsidR="005E4003">
        <w:rPr>
          <w:lang w:eastAsia="ko-KR"/>
        </w:rPr>
        <w:t xml:space="preserve">size 10, and on the right is a map of </w:t>
      </w:r>
      <w:r w:rsidR="00AD23BC">
        <w:rPr>
          <w:lang w:eastAsia="ko-KR"/>
        </w:rPr>
        <w:t xml:space="preserve">a </w:t>
      </w:r>
      <w:r w:rsidR="005E4003">
        <w:rPr>
          <w:lang w:eastAsia="ko-KR"/>
        </w:rPr>
        <w:t>city</w:t>
      </w:r>
      <w:r w:rsidR="00AD23BC">
        <w:rPr>
          <w:lang w:eastAsia="ko-KR"/>
        </w:rPr>
        <w:t>-</w:t>
      </w:r>
      <w:r w:rsidR="005E4003">
        <w:rPr>
          <w:lang w:eastAsia="ko-KR"/>
        </w:rPr>
        <w:t xml:space="preserve">size 50. </w:t>
      </w:r>
      <w:r>
        <w:rPr>
          <w:lang w:eastAsia="ko-KR"/>
        </w:rPr>
        <w:t>Finally</w:t>
      </w:r>
      <w:r w:rsidR="00D83522">
        <w:rPr>
          <w:lang w:eastAsia="ko-KR"/>
        </w:rPr>
        <w:t>,</w:t>
      </w:r>
      <w:r>
        <w:rPr>
          <w:lang w:eastAsia="ko-KR"/>
        </w:rPr>
        <w:t xml:space="preserve"> a 3</w:t>
      </w:r>
      <w:r w:rsidRPr="00C65480">
        <w:rPr>
          <w:vertAlign w:val="superscript"/>
          <w:lang w:eastAsia="ko-KR"/>
        </w:rPr>
        <w:t>rd</w:t>
      </w:r>
      <w:r>
        <w:rPr>
          <w:lang w:eastAsia="ko-KR"/>
        </w:rPr>
        <w:t xml:space="preserve"> miniature program was developed in Processing </w:t>
      </w:r>
      <w:r w:rsidR="005E4003">
        <w:rPr>
          <w:lang w:eastAsia="ko-KR"/>
        </w:rPr>
        <w:t>for forma</w:t>
      </w:r>
      <w:r w:rsidR="00D11C59">
        <w:rPr>
          <w:lang w:eastAsia="ko-KR"/>
        </w:rPr>
        <w:t>t</w:t>
      </w:r>
      <w:r w:rsidR="005E4003">
        <w:rPr>
          <w:lang w:eastAsia="ko-KR"/>
        </w:rPr>
        <w:t xml:space="preserve">ting; </w:t>
      </w:r>
      <w:r>
        <w:rPr>
          <w:lang w:eastAsia="ko-KR"/>
        </w:rPr>
        <w:t xml:space="preserve">to clean up </w:t>
      </w:r>
      <w:r w:rsidR="006D38E7">
        <w:rPr>
          <w:lang w:eastAsia="ko-KR"/>
        </w:rPr>
        <w:t xml:space="preserve">all generated </w:t>
      </w:r>
      <w:r>
        <w:rPr>
          <w:lang w:eastAsia="ko-KR"/>
        </w:rPr>
        <w:t>result</w:t>
      </w:r>
      <w:r w:rsidR="006D38E7">
        <w:rPr>
          <w:lang w:eastAsia="ko-KR"/>
        </w:rPr>
        <w:t xml:space="preserve"> data</w:t>
      </w:r>
      <w:r>
        <w:rPr>
          <w:lang w:eastAsia="ko-KR"/>
        </w:rPr>
        <w:t xml:space="preserve"> returned from the </w:t>
      </w:r>
      <w:r w:rsidR="00A662BB">
        <w:rPr>
          <w:lang w:eastAsia="ko-KR"/>
        </w:rPr>
        <w:t>o</w:t>
      </w:r>
      <w:r>
        <w:rPr>
          <w:lang w:eastAsia="ko-KR"/>
        </w:rPr>
        <w:t xml:space="preserve">ptimization </w:t>
      </w:r>
      <w:r w:rsidR="00A662BB">
        <w:rPr>
          <w:lang w:eastAsia="ko-KR"/>
        </w:rPr>
        <w:t>a</w:t>
      </w:r>
      <w:r>
        <w:rPr>
          <w:lang w:eastAsia="ko-KR"/>
        </w:rPr>
        <w:t>lgorithms</w:t>
      </w:r>
      <w:r w:rsidR="006D38E7">
        <w:rPr>
          <w:lang w:eastAsia="ko-KR"/>
        </w:rPr>
        <w:t xml:space="preserve"> before data analysis</w:t>
      </w:r>
      <w:r w:rsidR="005E4003">
        <w:rPr>
          <w:lang w:eastAsia="ko-KR"/>
        </w:rPr>
        <w:t>.</w:t>
      </w:r>
    </w:p>
    <w:p w14:paraId="47D32FDA" w14:textId="77777777" w:rsidR="005E4003" w:rsidRDefault="005E4003" w:rsidP="005E4003">
      <w:pPr>
        <w:pStyle w:val="content"/>
        <w:keepNext/>
      </w:pPr>
      <w:r>
        <w:rPr>
          <w:noProof/>
        </w:rPr>
        <w:drawing>
          <wp:inline distT="0" distB="0" distL="0" distR="0" wp14:anchorId="44F6726E" wp14:editId="7180B697">
            <wp:extent cx="2573079" cy="2558666"/>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85082" cy="2570602"/>
                    </a:xfrm>
                    <a:prstGeom prst="rect">
                      <a:avLst/>
                    </a:prstGeom>
                    <a:noFill/>
                    <a:ln>
                      <a:noFill/>
                    </a:ln>
                  </pic:spPr>
                </pic:pic>
              </a:graphicData>
            </a:graphic>
          </wp:inline>
        </w:drawing>
      </w:r>
      <w:r w:rsidRPr="005E4003">
        <w:t xml:space="preserve"> </w:t>
      </w:r>
      <w:r>
        <w:rPr>
          <w:noProof/>
        </w:rPr>
        <w:drawing>
          <wp:inline distT="0" distB="0" distL="0" distR="0" wp14:anchorId="74163CAD" wp14:editId="0FD62C5A">
            <wp:extent cx="2572937" cy="2558526"/>
            <wp:effectExtent l="0" t="0" r="0" b="0"/>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87119" cy="2572629"/>
                    </a:xfrm>
                    <a:prstGeom prst="rect">
                      <a:avLst/>
                    </a:prstGeom>
                    <a:noFill/>
                    <a:ln>
                      <a:noFill/>
                    </a:ln>
                  </pic:spPr>
                </pic:pic>
              </a:graphicData>
            </a:graphic>
          </wp:inline>
        </w:drawing>
      </w:r>
    </w:p>
    <w:p w14:paraId="706BD34C" w14:textId="6AC1AA43" w:rsidR="005E4003" w:rsidRPr="00B93B46" w:rsidRDefault="005E4003" w:rsidP="005E4003">
      <w:pPr>
        <w:pStyle w:val="Caption"/>
        <w:jc w:val="center"/>
        <w:rPr>
          <w:b w:val="0"/>
          <w:bCs/>
        </w:rPr>
      </w:pPr>
      <w:bookmarkStart w:id="74" w:name="_Toc106240090"/>
      <w:r w:rsidRPr="00B93B46">
        <w:rPr>
          <w:b w:val="0"/>
          <w:bCs/>
        </w:rPr>
        <w:t xml:space="preserve">Figure </w:t>
      </w:r>
      <w:r w:rsidRPr="00B93B46">
        <w:rPr>
          <w:b w:val="0"/>
          <w:bCs/>
        </w:rPr>
        <w:fldChar w:fldCharType="begin"/>
      </w:r>
      <w:r w:rsidRPr="00B93B46">
        <w:rPr>
          <w:b w:val="0"/>
          <w:bCs/>
        </w:rPr>
        <w:instrText xml:space="preserve"> SEQ Figure \* ARABIC </w:instrText>
      </w:r>
      <w:r w:rsidRPr="00B93B46">
        <w:rPr>
          <w:b w:val="0"/>
          <w:bCs/>
        </w:rPr>
        <w:fldChar w:fldCharType="separate"/>
      </w:r>
      <w:r w:rsidR="00362057">
        <w:rPr>
          <w:b w:val="0"/>
          <w:bCs/>
          <w:noProof/>
        </w:rPr>
        <w:t>14</w:t>
      </w:r>
      <w:r w:rsidRPr="00B93B46">
        <w:rPr>
          <w:b w:val="0"/>
          <w:bCs/>
        </w:rPr>
        <w:fldChar w:fldCharType="end"/>
      </w:r>
      <w:r w:rsidRPr="00B93B46">
        <w:rPr>
          <w:b w:val="0"/>
          <w:bCs/>
        </w:rPr>
        <w:t>: Solution Display Program</w:t>
      </w:r>
      <w:r w:rsidR="00D83522" w:rsidRPr="00B93B46">
        <w:rPr>
          <w:b w:val="0"/>
          <w:bCs/>
        </w:rPr>
        <w:t xml:space="preserve"> (city count 10 and 50)</w:t>
      </w:r>
      <w:bookmarkEnd w:id="74"/>
    </w:p>
    <w:p w14:paraId="7FC38133" w14:textId="77777777" w:rsidR="00BF5654" w:rsidRPr="00BF5654" w:rsidRDefault="00BF5654" w:rsidP="00BF5654">
      <w:pPr>
        <w:pStyle w:val="content"/>
      </w:pPr>
    </w:p>
    <w:p w14:paraId="488DBCCA" w14:textId="65F645D7" w:rsidR="00887836" w:rsidRDefault="00C37FB0" w:rsidP="00887836">
      <w:pPr>
        <w:pStyle w:val="content"/>
      </w:pPr>
      <w:r>
        <w:rPr>
          <w:lang w:eastAsia="ko-KR"/>
        </w:rPr>
        <w:t xml:space="preserve">The second programming language used was Python which is a high-level but also </w:t>
      </w:r>
      <w:r w:rsidR="00AD23BC">
        <w:rPr>
          <w:lang w:eastAsia="ko-KR"/>
        </w:rPr>
        <w:t xml:space="preserve">a </w:t>
      </w:r>
      <w:r>
        <w:rPr>
          <w:lang w:eastAsia="ko-KR"/>
        </w:rPr>
        <w:t xml:space="preserve">general-purpose programming language that emphasizes code readability. All </w:t>
      </w:r>
      <w:r w:rsidR="006B3047">
        <w:rPr>
          <w:lang w:eastAsia="ko-KR"/>
        </w:rPr>
        <w:t>o</w:t>
      </w:r>
      <w:r>
        <w:rPr>
          <w:lang w:eastAsia="ko-KR"/>
        </w:rPr>
        <w:t xml:space="preserve">ptimization </w:t>
      </w:r>
      <w:r w:rsidR="006B3047">
        <w:rPr>
          <w:lang w:eastAsia="ko-KR"/>
        </w:rPr>
        <w:t>a</w:t>
      </w:r>
      <w:r>
        <w:rPr>
          <w:lang w:eastAsia="ko-KR"/>
        </w:rPr>
        <w:t>lgorithms used were developed using python.</w:t>
      </w:r>
      <w:r w:rsidR="00095281">
        <w:rPr>
          <w:lang w:eastAsia="ko-KR"/>
        </w:rPr>
        <w:t xml:space="preserve"> Specifically, the Anaconda Navigator’s Jupyter Notebook was used to develop these programs.</w:t>
      </w:r>
      <w:r w:rsidR="00975310">
        <w:t xml:space="preserve"> </w:t>
      </w:r>
      <w:r w:rsidR="00BF5654">
        <w:rPr>
          <w:lang w:eastAsia="ko-KR"/>
        </w:rPr>
        <w:t>Finally</w:t>
      </w:r>
      <w:r w:rsidR="00B5029F">
        <w:rPr>
          <w:lang w:eastAsia="ko-KR"/>
        </w:rPr>
        <w:t>,</w:t>
      </w:r>
      <w:r w:rsidR="00BF5654">
        <w:rPr>
          <w:lang w:eastAsia="ko-KR"/>
        </w:rPr>
        <w:t xml:space="preserve"> the analytical programming language R</w:t>
      </w:r>
      <w:r w:rsidR="00B5029F">
        <w:rPr>
          <w:lang w:eastAsia="ko-KR"/>
        </w:rPr>
        <w:t>, developed for statistical computing and graphics,</w:t>
      </w:r>
      <w:r w:rsidR="00BF5654">
        <w:rPr>
          <w:lang w:eastAsia="ko-KR"/>
        </w:rPr>
        <w:t xml:space="preserve"> was used for all data analysis </w:t>
      </w:r>
      <w:r w:rsidR="00B5029F">
        <w:rPr>
          <w:lang w:eastAsia="ko-KR"/>
        </w:rPr>
        <w:t>conducted in this study.</w:t>
      </w:r>
      <w:r w:rsidR="00B91342">
        <w:rPr>
          <w:lang w:eastAsia="ko-KR"/>
        </w:rPr>
        <w:t xml:space="preserve"> </w:t>
      </w:r>
      <w:r w:rsidR="004A7165">
        <w:rPr>
          <w:lang w:eastAsia="ko-KR"/>
        </w:rPr>
        <w:t xml:space="preserve">The language offers very </w:t>
      </w:r>
      <w:r w:rsidR="00975310">
        <w:rPr>
          <w:lang w:eastAsia="ko-KR"/>
        </w:rPr>
        <w:t>easy-</w:t>
      </w:r>
      <w:r w:rsidR="004A7165">
        <w:rPr>
          <w:lang w:eastAsia="ko-KR"/>
        </w:rPr>
        <w:t>use tools for data analysis and t</w:t>
      </w:r>
      <w:r w:rsidR="00557BB7">
        <w:rPr>
          <w:lang w:eastAsia="ko-KR"/>
        </w:rPr>
        <w:t>he colours automatically selected for the generated graphs are quite pleasant to the eye</w:t>
      </w:r>
      <w:r w:rsidR="00975310">
        <w:rPr>
          <w:b/>
          <w:sz w:val="22"/>
        </w:rPr>
        <w:t>.</w:t>
      </w:r>
      <w:r w:rsidR="00975310">
        <w:t xml:space="preserve"> </w:t>
      </w:r>
      <w:r w:rsidR="00887836">
        <w:rPr>
          <w:lang w:eastAsia="ko-KR"/>
        </w:rPr>
        <w:t>Communication between languages was done through lightweight text files</w:t>
      </w:r>
      <w:r w:rsidR="004A7165">
        <w:rPr>
          <w:lang w:eastAsia="ko-KR"/>
        </w:rPr>
        <w:t>.</w:t>
      </w:r>
    </w:p>
    <w:p w14:paraId="23FE01FA" w14:textId="77777777" w:rsidR="00C32A77" w:rsidRPr="00887836" w:rsidRDefault="00C32A77" w:rsidP="00887836">
      <w:pPr>
        <w:pStyle w:val="content"/>
        <w:rPr>
          <w:lang w:eastAsia="ko-KR"/>
        </w:rPr>
      </w:pPr>
    </w:p>
    <w:p w14:paraId="6F5BC92A" w14:textId="3B9DCE31" w:rsidR="000229FE" w:rsidRDefault="00CF6381" w:rsidP="000229FE">
      <w:pPr>
        <w:pStyle w:val="Heading2"/>
        <w:rPr>
          <w:lang w:eastAsia="ko-KR"/>
        </w:rPr>
      </w:pPr>
      <w:bookmarkStart w:id="75" w:name="_Toc106240045"/>
      <w:r>
        <w:rPr>
          <w:lang w:eastAsia="ko-KR"/>
        </w:rPr>
        <w:t xml:space="preserve">Algorithm </w:t>
      </w:r>
      <w:r w:rsidR="00906312">
        <w:rPr>
          <w:lang w:eastAsia="ko-KR"/>
        </w:rPr>
        <w:t xml:space="preserve">Implementation </w:t>
      </w:r>
      <w:r w:rsidR="005B0596">
        <w:rPr>
          <w:lang w:eastAsia="ko-KR"/>
        </w:rPr>
        <w:t>&amp;</w:t>
      </w:r>
      <w:r w:rsidR="00906312">
        <w:rPr>
          <w:lang w:eastAsia="ko-KR"/>
        </w:rPr>
        <w:t xml:space="preserve"> </w:t>
      </w:r>
      <w:r>
        <w:rPr>
          <w:lang w:eastAsia="ko-KR"/>
        </w:rPr>
        <w:t>Configuration</w:t>
      </w:r>
      <w:bookmarkEnd w:id="75"/>
    </w:p>
    <w:p w14:paraId="32A469B7" w14:textId="4164990E" w:rsidR="00723A4A" w:rsidRDefault="00D266B1" w:rsidP="00723A4A">
      <w:pPr>
        <w:rPr>
          <w:lang w:eastAsia="ko-KR"/>
        </w:rPr>
      </w:pPr>
      <w:r>
        <w:rPr>
          <w:lang w:eastAsia="ko-KR"/>
        </w:rPr>
        <w:t>In Section 2, r</w:t>
      </w:r>
      <w:r w:rsidR="00D11C59">
        <w:rPr>
          <w:lang w:eastAsia="ko-KR"/>
        </w:rPr>
        <w:t xml:space="preserve">esearch </w:t>
      </w:r>
      <w:r>
        <w:rPr>
          <w:lang w:eastAsia="ko-KR"/>
        </w:rPr>
        <w:t>o</w:t>
      </w:r>
      <w:r w:rsidR="00D11C59">
        <w:rPr>
          <w:lang w:eastAsia="ko-KR"/>
        </w:rPr>
        <w:t>bjective 1 w</w:t>
      </w:r>
      <w:r>
        <w:rPr>
          <w:lang w:eastAsia="ko-KR"/>
        </w:rPr>
        <w:t>as</w:t>
      </w:r>
      <w:r w:rsidR="00D11C59">
        <w:rPr>
          <w:lang w:eastAsia="ko-KR"/>
        </w:rPr>
        <w:t xml:space="preserve"> addressed </w:t>
      </w:r>
      <w:r>
        <w:rPr>
          <w:lang w:eastAsia="ko-KR"/>
        </w:rPr>
        <w:t>and objective 2 was touched on</w:t>
      </w:r>
      <w:r w:rsidR="00D11C59">
        <w:rPr>
          <w:lang w:eastAsia="ko-KR"/>
        </w:rPr>
        <w:t xml:space="preserve">. This section aims to answer </w:t>
      </w:r>
      <w:r w:rsidR="007808A5">
        <w:rPr>
          <w:lang w:eastAsia="ko-KR"/>
        </w:rPr>
        <w:t>R</w:t>
      </w:r>
      <w:r w:rsidR="00D11C59">
        <w:rPr>
          <w:lang w:eastAsia="ko-KR"/>
        </w:rPr>
        <w:t xml:space="preserve">esearch </w:t>
      </w:r>
      <w:r w:rsidR="007808A5">
        <w:rPr>
          <w:lang w:eastAsia="ko-KR"/>
        </w:rPr>
        <w:t>O</w:t>
      </w:r>
      <w:r w:rsidR="00D11C59">
        <w:rPr>
          <w:lang w:eastAsia="ko-KR"/>
        </w:rPr>
        <w:t>bjective 3: ‘</w:t>
      </w:r>
      <w:r w:rsidR="00D11C59" w:rsidRPr="00D11C59">
        <w:rPr>
          <w:i/>
          <w:iCs/>
        </w:rPr>
        <w:t>To define the parameters and methodologies that create the best performing representative, for each of the algorithm classes in this project domain, to be used in the final comparative analysis</w:t>
      </w:r>
      <w:r w:rsidR="00D11C59">
        <w:rPr>
          <w:i/>
          <w:iCs/>
        </w:rPr>
        <w:t>.</w:t>
      </w:r>
      <w:r w:rsidR="00D11C59">
        <w:rPr>
          <w:lang w:eastAsia="ko-KR"/>
        </w:rPr>
        <w:t>’ using the information drawn from Section 2</w:t>
      </w:r>
      <w:r w:rsidR="003B611F">
        <w:rPr>
          <w:lang w:eastAsia="ko-KR"/>
        </w:rPr>
        <w:t xml:space="preserve">. </w:t>
      </w:r>
      <w:r w:rsidR="0077317B">
        <w:rPr>
          <w:lang w:eastAsia="ko-KR"/>
        </w:rPr>
        <w:t>Any implementation queries found that needed further experimentation before this research objective could be completed is answered in Section 4.</w:t>
      </w:r>
      <w:r w:rsidR="00090889">
        <w:rPr>
          <w:lang w:eastAsia="ko-KR"/>
        </w:rPr>
        <w:t xml:space="preserve"> These </w:t>
      </w:r>
      <w:r w:rsidR="00090889">
        <w:rPr>
          <w:lang w:eastAsia="ko-KR"/>
        </w:rPr>
        <w:t>implementation querie</w:t>
      </w:r>
      <w:r w:rsidR="00090889">
        <w:rPr>
          <w:lang w:eastAsia="ko-KR"/>
        </w:rPr>
        <w:t xml:space="preserve">s can be understood as supplementary </w:t>
      </w:r>
      <w:r w:rsidR="00090889">
        <w:rPr>
          <w:lang w:eastAsia="ko-KR"/>
        </w:rPr>
        <w:lastRenderedPageBreak/>
        <w:t xml:space="preserve">research questions </w:t>
      </w:r>
      <w:r w:rsidR="008A6DDB">
        <w:rPr>
          <w:lang w:eastAsia="ko-KR"/>
        </w:rPr>
        <w:t xml:space="preserve">linked to </w:t>
      </w:r>
      <w:r w:rsidR="00D404D2">
        <w:rPr>
          <w:lang w:eastAsia="ko-KR"/>
        </w:rPr>
        <w:t>research</w:t>
      </w:r>
      <w:r w:rsidR="00090889">
        <w:rPr>
          <w:lang w:eastAsia="ko-KR"/>
        </w:rPr>
        <w:t xml:space="preserve"> objective 3, that arose </w:t>
      </w:r>
      <w:r w:rsidR="00512B30">
        <w:rPr>
          <w:lang w:eastAsia="ko-KR"/>
        </w:rPr>
        <w:t xml:space="preserve">as a result of </w:t>
      </w:r>
      <w:r w:rsidR="008A6DDB">
        <w:rPr>
          <w:lang w:eastAsia="ko-KR"/>
        </w:rPr>
        <w:t>tackling</w:t>
      </w:r>
      <w:r w:rsidR="00512B30">
        <w:rPr>
          <w:lang w:eastAsia="ko-KR"/>
        </w:rPr>
        <w:t xml:space="preserve"> the previous research objectives</w:t>
      </w:r>
      <w:r w:rsidR="00090889">
        <w:rPr>
          <w:lang w:eastAsia="ko-KR"/>
        </w:rPr>
        <w:t>.</w:t>
      </w:r>
    </w:p>
    <w:p w14:paraId="0BE5A3A0" w14:textId="77777777" w:rsidR="003450D6" w:rsidRPr="00723A4A" w:rsidRDefault="003450D6" w:rsidP="00723A4A">
      <w:pPr>
        <w:rPr>
          <w:lang w:eastAsia="ko-KR"/>
        </w:rPr>
      </w:pPr>
    </w:p>
    <w:p w14:paraId="749C5482" w14:textId="2191A932" w:rsidR="000229FE" w:rsidRDefault="000229FE" w:rsidP="00906312">
      <w:pPr>
        <w:pStyle w:val="Heading3"/>
        <w:rPr>
          <w:lang w:eastAsia="ko-KR"/>
        </w:rPr>
      </w:pPr>
      <w:bookmarkStart w:id="76" w:name="_Toc106240046"/>
      <w:r>
        <w:rPr>
          <w:lang w:eastAsia="ko-KR"/>
        </w:rPr>
        <w:t>Genetic Algorithm</w:t>
      </w:r>
      <w:r w:rsidR="00B50365">
        <w:rPr>
          <w:lang w:eastAsia="ko-KR"/>
        </w:rPr>
        <w:t xml:space="preserve"> Implementation Specifics</w:t>
      </w:r>
      <w:bookmarkEnd w:id="76"/>
    </w:p>
    <w:p w14:paraId="27CB67CB" w14:textId="50ED0DFC" w:rsidR="0086177B" w:rsidRDefault="00906312" w:rsidP="00906312">
      <w:pPr>
        <w:pStyle w:val="content"/>
        <w:rPr>
          <w:lang w:eastAsia="ko-KR"/>
        </w:rPr>
      </w:pPr>
      <w:r>
        <w:rPr>
          <w:lang w:eastAsia="ko-KR"/>
        </w:rPr>
        <w:t xml:space="preserve">The GA’s </w:t>
      </w:r>
      <w:r w:rsidR="008F2DE6">
        <w:rPr>
          <w:lang w:eastAsia="ko-KR"/>
        </w:rPr>
        <w:t xml:space="preserve">application </w:t>
      </w:r>
      <w:r>
        <w:rPr>
          <w:lang w:eastAsia="ko-KR"/>
        </w:rPr>
        <w:t>requir</w:t>
      </w:r>
      <w:r w:rsidR="008F2DE6">
        <w:rPr>
          <w:lang w:eastAsia="ko-KR"/>
        </w:rPr>
        <w:t>ement</w:t>
      </w:r>
      <w:r>
        <w:rPr>
          <w:lang w:eastAsia="ko-KR"/>
        </w:rPr>
        <w:t xml:space="preserve"> </w:t>
      </w:r>
      <w:r w:rsidR="008F2DE6">
        <w:rPr>
          <w:lang w:eastAsia="ko-KR"/>
        </w:rPr>
        <w:t xml:space="preserve">was </w:t>
      </w:r>
      <w:r>
        <w:rPr>
          <w:lang w:eastAsia="ko-KR"/>
        </w:rPr>
        <w:t>that the problem domain</w:t>
      </w:r>
      <w:r w:rsidR="008F2DE6">
        <w:rPr>
          <w:lang w:eastAsia="ko-KR"/>
        </w:rPr>
        <w:t xml:space="preserve"> </w:t>
      </w:r>
      <w:r w:rsidR="00AD23BC">
        <w:rPr>
          <w:lang w:eastAsia="ko-KR"/>
        </w:rPr>
        <w:t>is</w:t>
      </w:r>
      <w:r w:rsidR="008F2DE6">
        <w:rPr>
          <w:lang w:eastAsia="ko-KR"/>
        </w:rPr>
        <w:t xml:space="preserve"> present</w:t>
      </w:r>
      <w:r w:rsidR="008A2F04">
        <w:rPr>
          <w:lang w:eastAsia="ko-KR"/>
        </w:rPr>
        <w:t>able</w:t>
      </w:r>
      <w:r w:rsidR="008F2DE6">
        <w:rPr>
          <w:lang w:eastAsia="ko-KR"/>
        </w:rPr>
        <w:t xml:space="preserve"> as </w:t>
      </w:r>
      <w:r w:rsidR="00AD23BC">
        <w:rPr>
          <w:lang w:eastAsia="ko-KR"/>
        </w:rPr>
        <w:t xml:space="preserve">a </w:t>
      </w:r>
      <w:r w:rsidR="008F2DE6">
        <w:rPr>
          <w:lang w:eastAsia="ko-KR"/>
        </w:rPr>
        <w:t xml:space="preserve">list of chromosomes and an evaluation function. </w:t>
      </w:r>
      <w:r w:rsidR="0028350F">
        <w:rPr>
          <w:lang w:eastAsia="ko-KR"/>
        </w:rPr>
        <w:t xml:space="preserve">With </w:t>
      </w:r>
      <w:r w:rsidR="008F2DE6">
        <w:rPr>
          <w:lang w:eastAsia="ko-KR"/>
        </w:rPr>
        <w:t xml:space="preserve">regards </w:t>
      </w:r>
      <w:r w:rsidR="00AD23BC">
        <w:rPr>
          <w:lang w:eastAsia="ko-KR"/>
        </w:rPr>
        <w:t xml:space="preserve">to </w:t>
      </w:r>
      <w:r w:rsidR="008F2DE6">
        <w:rPr>
          <w:lang w:eastAsia="ko-KR"/>
        </w:rPr>
        <w:t>the</w:t>
      </w:r>
      <w:r w:rsidR="00B50365">
        <w:rPr>
          <w:lang w:eastAsia="ko-KR"/>
        </w:rPr>
        <w:t xml:space="preserve"> </w:t>
      </w:r>
      <w:r w:rsidR="009F6C0B">
        <w:rPr>
          <w:lang w:eastAsia="ko-KR"/>
        </w:rPr>
        <w:t>TSP</w:t>
      </w:r>
      <w:r w:rsidR="008F2DE6">
        <w:rPr>
          <w:lang w:eastAsia="ko-KR"/>
        </w:rPr>
        <w:t>, gene</w:t>
      </w:r>
      <w:r w:rsidR="0028350F">
        <w:rPr>
          <w:lang w:eastAsia="ko-KR"/>
        </w:rPr>
        <w:t>s</w:t>
      </w:r>
      <w:r w:rsidR="008F2DE6">
        <w:rPr>
          <w:lang w:eastAsia="ko-KR"/>
        </w:rPr>
        <w:t xml:space="preserve"> </w:t>
      </w:r>
      <w:r w:rsidR="0028350F">
        <w:rPr>
          <w:lang w:eastAsia="ko-KR"/>
        </w:rPr>
        <w:t xml:space="preserve">were </w:t>
      </w:r>
      <w:r w:rsidR="008F2DE6">
        <w:rPr>
          <w:lang w:eastAsia="ko-KR"/>
        </w:rPr>
        <w:t>symbolize</w:t>
      </w:r>
      <w:r w:rsidR="0028350F">
        <w:rPr>
          <w:lang w:eastAsia="ko-KR"/>
        </w:rPr>
        <w:t>d</w:t>
      </w:r>
      <w:r w:rsidR="008F2DE6">
        <w:rPr>
          <w:lang w:eastAsia="ko-KR"/>
        </w:rPr>
        <w:t xml:space="preserve"> </w:t>
      </w:r>
      <w:r w:rsidR="0028350F">
        <w:rPr>
          <w:lang w:eastAsia="ko-KR"/>
        </w:rPr>
        <w:t xml:space="preserve">as </w:t>
      </w:r>
      <w:r w:rsidR="008F2DE6">
        <w:rPr>
          <w:lang w:eastAsia="ko-KR"/>
        </w:rPr>
        <w:t>cit</w:t>
      </w:r>
      <w:r w:rsidR="0028350F">
        <w:rPr>
          <w:lang w:eastAsia="ko-KR"/>
        </w:rPr>
        <w:t>ies</w:t>
      </w:r>
      <w:r w:rsidR="00CF02DF">
        <w:rPr>
          <w:lang w:eastAsia="ko-KR"/>
        </w:rPr>
        <w:t xml:space="preserve">, </w:t>
      </w:r>
      <w:r w:rsidR="008F2DE6">
        <w:rPr>
          <w:lang w:eastAsia="ko-KR"/>
        </w:rPr>
        <w:t>a chromosome</w:t>
      </w:r>
      <w:r w:rsidR="0028350F">
        <w:rPr>
          <w:lang w:eastAsia="ko-KR"/>
        </w:rPr>
        <w:t xml:space="preserve"> (</w:t>
      </w:r>
      <w:r w:rsidR="008F2DE6">
        <w:rPr>
          <w:lang w:eastAsia="ko-KR"/>
        </w:rPr>
        <w:t>a sequence of genes</w:t>
      </w:r>
      <w:r w:rsidR="0028350F">
        <w:rPr>
          <w:lang w:eastAsia="ko-KR"/>
        </w:rPr>
        <w:t>) was</w:t>
      </w:r>
      <w:r w:rsidR="008F2DE6">
        <w:rPr>
          <w:lang w:eastAsia="ko-KR"/>
        </w:rPr>
        <w:t xml:space="preserve"> correspondingly symbolized a</w:t>
      </w:r>
      <w:r w:rsidR="0028350F">
        <w:rPr>
          <w:lang w:eastAsia="ko-KR"/>
        </w:rPr>
        <w:t>s a</w:t>
      </w:r>
      <w:r w:rsidR="008F2DE6">
        <w:rPr>
          <w:lang w:eastAsia="ko-KR"/>
        </w:rPr>
        <w:t xml:space="preserve"> sequence of cities</w:t>
      </w:r>
      <w:r w:rsidR="00CF02DF">
        <w:rPr>
          <w:lang w:eastAsia="ko-KR"/>
        </w:rPr>
        <w:t>, and c</w:t>
      </w:r>
      <w:r w:rsidR="00F531D3">
        <w:rPr>
          <w:lang w:eastAsia="ko-KR"/>
        </w:rPr>
        <w:t>ontinually, a population</w:t>
      </w:r>
      <w:r w:rsidR="00CF02DF">
        <w:rPr>
          <w:lang w:eastAsia="ko-KR"/>
        </w:rPr>
        <w:t xml:space="preserve"> is simply</w:t>
      </w:r>
      <w:r w:rsidR="00B70D50">
        <w:rPr>
          <w:lang w:eastAsia="ko-KR"/>
        </w:rPr>
        <w:t xml:space="preserve"> understood as</w:t>
      </w:r>
      <w:r w:rsidR="00F531D3">
        <w:rPr>
          <w:lang w:eastAsia="ko-KR"/>
        </w:rPr>
        <w:t xml:space="preserve"> </w:t>
      </w:r>
      <w:r w:rsidR="003967A1">
        <w:rPr>
          <w:lang w:eastAsia="ko-KR"/>
        </w:rPr>
        <w:t xml:space="preserve">a </w:t>
      </w:r>
      <w:r w:rsidR="00F531D3">
        <w:rPr>
          <w:lang w:eastAsia="ko-KR"/>
        </w:rPr>
        <w:t>group of chromosomes</w:t>
      </w:r>
      <w:r w:rsidR="0028350F">
        <w:rPr>
          <w:lang w:eastAsia="ko-KR"/>
        </w:rPr>
        <w:t xml:space="preserve">. </w:t>
      </w:r>
      <w:r w:rsidR="00CF02DF">
        <w:rPr>
          <w:lang w:eastAsia="ko-KR"/>
        </w:rPr>
        <w:t xml:space="preserve">These concepts are </w:t>
      </w:r>
      <w:r w:rsidR="0028350F">
        <w:rPr>
          <w:lang w:eastAsia="ko-KR"/>
        </w:rPr>
        <w:t xml:space="preserve">illustrated in </w:t>
      </w:r>
      <w:r w:rsidR="0086177B" w:rsidRPr="0018734E">
        <w:rPr>
          <w:lang w:eastAsia="ko-KR"/>
        </w:rPr>
        <w:t>Figure 1</w:t>
      </w:r>
      <w:r w:rsidR="0018734E" w:rsidRPr="0018734E">
        <w:rPr>
          <w:lang w:eastAsia="ko-KR"/>
        </w:rPr>
        <w:t>5</w:t>
      </w:r>
      <w:r w:rsidR="00F531D3">
        <w:rPr>
          <w:lang w:eastAsia="ko-KR"/>
        </w:rPr>
        <w:t>.</w:t>
      </w:r>
      <w:r w:rsidR="008A2F04">
        <w:rPr>
          <w:lang w:eastAsia="ko-KR"/>
        </w:rPr>
        <w:t xml:space="preserve"> </w:t>
      </w:r>
    </w:p>
    <w:p w14:paraId="313E57A9" w14:textId="77777777" w:rsidR="00553EBE" w:rsidRDefault="00553EBE" w:rsidP="00906312">
      <w:pPr>
        <w:pStyle w:val="content"/>
        <w:rPr>
          <w:lang w:eastAsia="ko-KR"/>
        </w:rPr>
      </w:pPr>
    </w:p>
    <w:p w14:paraId="087BD25D" w14:textId="77777777" w:rsidR="008A2F04" w:rsidRDefault="008A2F04" w:rsidP="008A2F04">
      <w:pPr>
        <w:pStyle w:val="content"/>
        <w:keepNext/>
        <w:jc w:val="center"/>
      </w:pPr>
      <w:r w:rsidRPr="00EA1933">
        <w:rPr>
          <w:noProof/>
        </w:rPr>
        <w:drawing>
          <wp:inline distT="0" distB="0" distL="0" distR="0" wp14:anchorId="6DF25063" wp14:editId="0402D949">
            <wp:extent cx="4379203" cy="2790496"/>
            <wp:effectExtent l="0" t="0" r="254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379203" cy="2790496"/>
                    </a:xfrm>
                    <a:prstGeom prst="rect">
                      <a:avLst/>
                    </a:prstGeom>
                  </pic:spPr>
                </pic:pic>
              </a:graphicData>
            </a:graphic>
          </wp:inline>
        </w:drawing>
      </w:r>
    </w:p>
    <w:p w14:paraId="2F1AB48A" w14:textId="3682FFBC" w:rsidR="008A2F04" w:rsidRPr="00553EBE" w:rsidRDefault="008A2F04" w:rsidP="008A2F04">
      <w:pPr>
        <w:pStyle w:val="Caption"/>
        <w:jc w:val="center"/>
        <w:rPr>
          <w:b w:val="0"/>
          <w:bCs/>
          <w:lang w:eastAsia="ko-KR"/>
        </w:rPr>
      </w:pPr>
      <w:bookmarkStart w:id="77" w:name="_Toc106240091"/>
      <w:r w:rsidRPr="00553EBE">
        <w:rPr>
          <w:b w:val="0"/>
          <w:bCs/>
        </w:rPr>
        <w:t xml:space="preserve">Figure </w:t>
      </w:r>
      <w:r w:rsidRPr="00553EBE">
        <w:rPr>
          <w:b w:val="0"/>
          <w:bCs/>
        </w:rPr>
        <w:fldChar w:fldCharType="begin"/>
      </w:r>
      <w:r w:rsidRPr="00553EBE">
        <w:rPr>
          <w:b w:val="0"/>
          <w:bCs/>
        </w:rPr>
        <w:instrText xml:space="preserve"> SEQ Figure \* ARABIC </w:instrText>
      </w:r>
      <w:r w:rsidRPr="00553EBE">
        <w:rPr>
          <w:b w:val="0"/>
          <w:bCs/>
        </w:rPr>
        <w:fldChar w:fldCharType="separate"/>
      </w:r>
      <w:r w:rsidR="00362057">
        <w:rPr>
          <w:b w:val="0"/>
          <w:bCs/>
          <w:noProof/>
        </w:rPr>
        <w:t>15</w:t>
      </w:r>
      <w:r w:rsidRPr="00553EBE">
        <w:rPr>
          <w:b w:val="0"/>
          <w:bCs/>
        </w:rPr>
        <w:fldChar w:fldCharType="end"/>
      </w:r>
      <w:r w:rsidRPr="00553EBE">
        <w:rPr>
          <w:b w:val="0"/>
          <w:bCs/>
        </w:rPr>
        <w:t xml:space="preserve">: </w:t>
      </w:r>
      <w:r w:rsidR="00B70D50" w:rsidRPr="00553EBE">
        <w:rPr>
          <w:b w:val="0"/>
          <w:bCs/>
        </w:rPr>
        <w:t>Population Composition for the Genetic Algorithm</w:t>
      </w:r>
      <w:bookmarkEnd w:id="77"/>
    </w:p>
    <w:p w14:paraId="1B7A9D60" w14:textId="77777777" w:rsidR="0086177B" w:rsidRDefault="0086177B" w:rsidP="0086177B">
      <w:pPr>
        <w:pStyle w:val="content"/>
        <w:rPr>
          <w:lang w:eastAsia="ko-KR"/>
        </w:rPr>
      </w:pPr>
    </w:p>
    <w:p w14:paraId="7E322E59" w14:textId="3A703392" w:rsidR="003B47AB" w:rsidRDefault="0086177B" w:rsidP="00906312">
      <w:pPr>
        <w:pStyle w:val="content"/>
      </w:pPr>
      <w:r>
        <w:rPr>
          <w:lang w:eastAsia="ko-KR"/>
        </w:rPr>
        <w:t xml:space="preserve">By enforcing the gene sequence to comply with the </w:t>
      </w:r>
      <w:r w:rsidR="009F6C0B">
        <w:rPr>
          <w:lang w:eastAsia="ko-KR"/>
        </w:rPr>
        <w:t>TSP</w:t>
      </w:r>
      <w:r>
        <w:rPr>
          <w:lang w:eastAsia="ko-KR"/>
        </w:rPr>
        <w:t xml:space="preserve"> condition 1 detailed </w:t>
      </w:r>
      <w:r w:rsidR="00AD23BC">
        <w:rPr>
          <w:lang w:eastAsia="ko-KR"/>
        </w:rPr>
        <w:t xml:space="preserve">in </w:t>
      </w:r>
      <w:r w:rsidRPr="00661D9B">
        <w:rPr>
          <w:lang w:eastAsia="ko-KR"/>
        </w:rPr>
        <w:t xml:space="preserve">Section 2.1 </w:t>
      </w:r>
      <w:r w:rsidR="0028350F">
        <w:rPr>
          <w:lang w:eastAsia="ko-KR"/>
        </w:rPr>
        <w:t>(</w:t>
      </w:r>
      <w:r>
        <w:rPr>
          <w:lang w:eastAsia="ko-KR"/>
        </w:rPr>
        <w:t>no repeated cities</w:t>
      </w:r>
      <w:r w:rsidR="0028350F">
        <w:rPr>
          <w:lang w:eastAsia="ko-KR"/>
        </w:rPr>
        <w:t>)</w:t>
      </w:r>
      <w:r>
        <w:rPr>
          <w:lang w:eastAsia="ko-KR"/>
        </w:rPr>
        <w:t xml:space="preserve"> each full chromosome </w:t>
      </w:r>
      <w:r w:rsidR="00AA2096">
        <w:rPr>
          <w:lang w:eastAsia="ko-KR"/>
        </w:rPr>
        <w:t>also becomes</w:t>
      </w:r>
      <w:r>
        <w:rPr>
          <w:lang w:eastAsia="ko-KR"/>
        </w:rPr>
        <w:t xml:space="preserve"> a complete solution to the </w:t>
      </w:r>
      <w:r w:rsidR="009F6C0B">
        <w:rPr>
          <w:lang w:eastAsia="ko-KR"/>
        </w:rPr>
        <w:t>TSP</w:t>
      </w:r>
      <w:r w:rsidR="00AA2096">
        <w:rPr>
          <w:lang w:eastAsia="ko-KR"/>
        </w:rPr>
        <w:t xml:space="preserve"> when the cities are visited in the sequence directed by the chromosome</w:t>
      </w:r>
      <w:r>
        <w:rPr>
          <w:lang w:eastAsia="ko-KR"/>
        </w:rPr>
        <w:t xml:space="preserve">. For the evaluation function, the </w:t>
      </w:r>
      <w:r w:rsidR="009F6C0B">
        <w:rPr>
          <w:lang w:eastAsia="ko-KR"/>
        </w:rPr>
        <w:t>TSP</w:t>
      </w:r>
      <w:r>
        <w:rPr>
          <w:lang w:eastAsia="ko-KR"/>
        </w:rPr>
        <w:t xml:space="preserve"> Objective Function in </w:t>
      </w:r>
      <w:r w:rsidRPr="002F5DA8">
        <w:rPr>
          <w:lang w:eastAsia="ko-KR"/>
        </w:rPr>
        <w:t>Equation 2</w:t>
      </w:r>
      <w:r>
        <w:rPr>
          <w:lang w:eastAsia="ko-KR"/>
        </w:rPr>
        <w:t xml:space="preserve"> was used.</w:t>
      </w:r>
      <w:r w:rsidR="002F5DA8" w:rsidRPr="0086177B">
        <w:rPr>
          <w:rStyle w:val="SubtleEmphasis"/>
          <w:i w:val="0"/>
          <w:iCs w:val="0"/>
          <w:color w:val="auto"/>
        </w:rPr>
        <w:t xml:space="preserve"> </w:t>
      </w:r>
    </w:p>
    <w:p w14:paraId="08065CAC" w14:textId="77777777" w:rsidR="00670CE2" w:rsidRDefault="00670CE2" w:rsidP="00906312">
      <w:pPr>
        <w:pStyle w:val="content"/>
        <w:rPr>
          <w:lang w:eastAsia="ko-KR"/>
        </w:rPr>
      </w:pPr>
    </w:p>
    <w:p w14:paraId="43878037" w14:textId="071EFBDC" w:rsidR="007A297D" w:rsidRDefault="00670CE2" w:rsidP="00906312">
      <w:pPr>
        <w:pStyle w:val="content"/>
        <w:rPr>
          <w:lang w:eastAsia="ko-KR"/>
        </w:rPr>
      </w:pPr>
      <w:r>
        <w:rPr>
          <w:lang w:eastAsia="ko-KR"/>
        </w:rPr>
        <w:t>I</w:t>
      </w:r>
      <w:r w:rsidR="003B47AB">
        <w:rPr>
          <w:lang w:eastAsia="ko-KR"/>
        </w:rPr>
        <w:t xml:space="preserve">n showing consideration to </w:t>
      </w:r>
      <w:r w:rsidR="009F6C0B">
        <w:rPr>
          <w:lang w:eastAsia="ko-KR"/>
        </w:rPr>
        <w:t>TSP</w:t>
      </w:r>
      <w:r w:rsidR="003B47AB">
        <w:rPr>
          <w:lang w:eastAsia="ko-KR"/>
        </w:rPr>
        <w:t xml:space="preserve"> condition 1</w:t>
      </w:r>
      <w:r>
        <w:rPr>
          <w:lang w:eastAsia="ko-KR"/>
        </w:rPr>
        <w:t xml:space="preserve"> (no repeats)</w:t>
      </w:r>
      <w:r w:rsidR="003B47AB">
        <w:rPr>
          <w:lang w:eastAsia="ko-KR"/>
        </w:rPr>
        <w:t xml:space="preserve">, the </w:t>
      </w:r>
      <w:r w:rsidR="00D109B4">
        <w:rPr>
          <w:lang w:eastAsia="ko-KR"/>
        </w:rPr>
        <w:t>method</w:t>
      </w:r>
      <w:r w:rsidR="003B47AB">
        <w:rPr>
          <w:lang w:eastAsia="ko-KR"/>
        </w:rPr>
        <w:t xml:space="preserve"> for breeding and mutation</w:t>
      </w:r>
      <w:r>
        <w:rPr>
          <w:lang w:eastAsia="ko-KR"/>
        </w:rPr>
        <w:t xml:space="preserve"> also</w:t>
      </w:r>
      <w:r w:rsidR="003B47AB">
        <w:rPr>
          <w:lang w:eastAsia="ko-KR"/>
        </w:rPr>
        <w:t xml:space="preserve"> had to be slightly adjusted. </w:t>
      </w:r>
      <w:r w:rsidR="00B32A68">
        <w:rPr>
          <w:lang w:eastAsia="ko-KR"/>
        </w:rPr>
        <w:t xml:space="preserve">For breeding two parent chromosomes, after a swap point was chosen, the first section of the parent’s genes </w:t>
      </w:r>
      <w:r w:rsidR="00391764">
        <w:rPr>
          <w:lang w:eastAsia="ko-KR"/>
        </w:rPr>
        <w:t>was</w:t>
      </w:r>
      <w:r w:rsidR="00B32A68">
        <w:rPr>
          <w:lang w:eastAsia="ko-KR"/>
        </w:rPr>
        <w:t xml:space="preserve"> copied over to the children. Then</w:t>
      </w:r>
      <w:r w:rsidR="00373ED3">
        <w:rPr>
          <w:lang w:eastAsia="ko-KR"/>
        </w:rPr>
        <w:t>,</w:t>
      </w:r>
      <w:r w:rsidR="00B32A68">
        <w:rPr>
          <w:lang w:eastAsia="ko-KR"/>
        </w:rPr>
        <w:t xml:space="preserve"> </w:t>
      </w:r>
      <w:r w:rsidR="00373ED3">
        <w:rPr>
          <w:lang w:eastAsia="ko-KR"/>
        </w:rPr>
        <w:t>following the alternate parent’s gene sequence</w:t>
      </w:r>
      <w:r w:rsidR="00B32A68">
        <w:rPr>
          <w:lang w:eastAsia="ko-KR"/>
        </w:rPr>
        <w:t>,</w:t>
      </w:r>
      <w:r w:rsidR="00373ED3">
        <w:rPr>
          <w:lang w:eastAsia="ko-KR"/>
        </w:rPr>
        <w:t xml:space="preserve"> genes are copied over to complete each child’s gene sequence only if they do not already exist within that </w:t>
      </w:r>
      <w:r w:rsidR="00373ED3">
        <w:rPr>
          <w:lang w:eastAsia="ko-KR"/>
        </w:rPr>
        <w:lastRenderedPageBreak/>
        <w:t>sequence</w:t>
      </w:r>
      <w:r w:rsidR="00B32A68">
        <w:rPr>
          <w:lang w:eastAsia="ko-KR"/>
        </w:rPr>
        <w:t xml:space="preserve">. This process is demonstrated in </w:t>
      </w:r>
      <w:r w:rsidR="00B32A68" w:rsidRPr="00AE405F">
        <w:rPr>
          <w:lang w:eastAsia="ko-KR"/>
        </w:rPr>
        <w:t>Figure 1</w:t>
      </w:r>
      <w:r w:rsidR="00ED0E21" w:rsidRPr="00AE405F">
        <w:rPr>
          <w:lang w:eastAsia="ko-KR"/>
        </w:rPr>
        <w:t>6</w:t>
      </w:r>
      <w:r w:rsidR="00B32A68">
        <w:rPr>
          <w:lang w:eastAsia="ko-KR"/>
        </w:rPr>
        <w:t>.</w:t>
      </w:r>
      <w:r w:rsidR="007A297D">
        <w:rPr>
          <w:lang w:eastAsia="ko-KR"/>
        </w:rPr>
        <w:t xml:space="preserve"> Mutation</w:t>
      </w:r>
      <w:r w:rsidR="00AD23BC">
        <w:rPr>
          <w:lang w:eastAsia="ko-KR"/>
        </w:rPr>
        <w:t>,</w:t>
      </w:r>
      <w:r w:rsidR="007A297D">
        <w:rPr>
          <w:lang w:eastAsia="ko-KR"/>
        </w:rPr>
        <w:t xml:space="preserve"> on the other hand, </w:t>
      </w:r>
      <w:r w:rsidR="00AD23BC">
        <w:rPr>
          <w:lang w:eastAsia="ko-KR"/>
        </w:rPr>
        <w:t>was</w:t>
      </w:r>
      <w:r w:rsidR="007A297D">
        <w:rPr>
          <w:lang w:eastAsia="ko-KR"/>
        </w:rPr>
        <w:t xml:space="preserve"> treated as swaps between two cities chosen randomly along the chromosome sequence occurring at a rate denoted by the mutation-rate variable</w:t>
      </w:r>
      <w:r w:rsidR="00391764">
        <w:rPr>
          <w:lang w:eastAsia="ko-KR"/>
        </w:rPr>
        <w:t xml:space="preserve"> as illustrated in </w:t>
      </w:r>
      <w:r w:rsidR="00391764" w:rsidRPr="0072090D">
        <w:rPr>
          <w:lang w:eastAsia="ko-KR"/>
        </w:rPr>
        <w:t>Figure 1</w:t>
      </w:r>
      <w:r w:rsidR="00AE405F" w:rsidRPr="0072090D">
        <w:rPr>
          <w:lang w:eastAsia="ko-KR"/>
        </w:rPr>
        <w:t>7</w:t>
      </w:r>
      <w:r w:rsidR="007A297D">
        <w:rPr>
          <w:lang w:eastAsia="ko-KR"/>
        </w:rPr>
        <w:t>.</w:t>
      </w:r>
      <w:r w:rsidR="009F390C">
        <w:rPr>
          <w:lang w:eastAsia="ko-KR"/>
        </w:rPr>
        <w:t xml:space="preserve"> In this way, the states of all members of the population remain constantly valid </w:t>
      </w:r>
      <w:r w:rsidR="003967A1">
        <w:rPr>
          <w:lang w:eastAsia="ko-KR"/>
        </w:rPr>
        <w:t xml:space="preserve">concerning </w:t>
      </w:r>
      <w:r w:rsidR="009F6C0B">
        <w:rPr>
          <w:lang w:eastAsia="ko-KR"/>
        </w:rPr>
        <w:t>TSP</w:t>
      </w:r>
      <w:r w:rsidR="009F390C">
        <w:rPr>
          <w:lang w:eastAsia="ko-KR"/>
        </w:rPr>
        <w:t xml:space="preserve"> solution requirements.</w:t>
      </w:r>
    </w:p>
    <w:p w14:paraId="2EB40F2E" w14:textId="77777777" w:rsidR="007A297D" w:rsidRDefault="007A297D" w:rsidP="00906312">
      <w:pPr>
        <w:pStyle w:val="content"/>
        <w:rPr>
          <w:lang w:eastAsia="ko-KR"/>
        </w:rPr>
      </w:pPr>
    </w:p>
    <w:p w14:paraId="02FF5B8F" w14:textId="77777777" w:rsidR="007A297D" w:rsidRDefault="00B32A68" w:rsidP="007A297D">
      <w:pPr>
        <w:pStyle w:val="content"/>
        <w:keepNext/>
        <w:jc w:val="center"/>
      </w:pPr>
      <w:r w:rsidRPr="00B5376A">
        <w:rPr>
          <w:noProof/>
        </w:rPr>
        <w:drawing>
          <wp:inline distT="0" distB="0" distL="0" distR="0" wp14:anchorId="578B1632" wp14:editId="1B270FE8">
            <wp:extent cx="5328285" cy="2617507"/>
            <wp:effectExtent l="0" t="0" r="571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35"/>
                    <a:stretch>
                      <a:fillRect/>
                    </a:stretch>
                  </pic:blipFill>
                  <pic:spPr>
                    <a:xfrm>
                      <a:off x="0" y="0"/>
                      <a:ext cx="5328285" cy="2617507"/>
                    </a:xfrm>
                    <a:prstGeom prst="rect">
                      <a:avLst/>
                    </a:prstGeom>
                  </pic:spPr>
                </pic:pic>
              </a:graphicData>
            </a:graphic>
          </wp:inline>
        </w:drawing>
      </w:r>
    </w:p>
    <w:p w14:paraId="29B89C6D" w14:textId="69CF8C40" w:rsidR="007A297D" w:rsidRPr="00697CD4" w:rsidRDefault="007A297D" w:rsidP="007A297D">
      <w:pPr>
        <w:pStyle w:val="Caption"/>
        <w:jc w:val="center"/>
        <w:rPr>
          <w:b w:val="0"/>
          <w:bCs/>
          <w:noProof/>
        </w:rPr>
      </w:pPr>
      <w:bookmarkStart w:id="78" w:name="_Toc106240092"/>
      <w:r w:rsidRPr="00697CD4">
        <w:rPr>
          <w:b w:val="0"/>
          <w:bCs/>
        </w:rPr>
        <w:t xml:space="preserve">Figure </w:t>
      </w:r>
      <w:r w:rsidRPr="00697CD4">
        <w:rPr>
          <w:b w:val="0"/>
          <w:bCs/>
        </w:rPr>
        <w:fldChar w:fldCharType="begin"/>
      </w:r>
      <w:r w:rsidRPr="00697CD4">
        <w:rPr>
          <w:b w:val="0"/>
          <w:bCs/>
        </w:rPr>
        <w:instrText xml:space="preserve"> SEQ Figure \* ARABIC </w:instrText>
      </w:r>
      <w:r w:rsidRPr="00697CD4">
        <w:rPr>
          <w:b w:val="0"/>
          <w:bCs/>
        </w:rPr>
        <w:fldChar w:fldCharType="separate"/>
      </w:r>
      <w:r w:rsidR="00362057">
        <w:rPr>
          <w:b w:val="0"/>
          <w:bCs/>
          <w:noProof/>
        </w:rPr>
        <w:t>16</w:t>
      </w:r>
      <w:r w:rsidRPr="00697CD4">
        <w:rPr>
          <w:b w:val="0"/>
          <w:bCs/>
        </w:rPr>
        <w:fldChar w:fldCharType="end"/>
      </w:r>
      <w:r w:rsidRPr="00697CD4">
        <w:rPr>
          <w:b w:val="0"/>
          <w:bCs/>
        </w:rPr>
        <w:t>: GA Breeding</w:t>
      </w:r>
      <w:r w:rsidRPr="00697CD4">
        <w:rPr>
          <w:b w:val="0"/>
          <w:bCs/>
          <w:noProof/>
        </w:rPr>
        <w:t xml:space="preserve"> for the </w:t>
      </w:r>
      <w:r w:rsidR="009F6C0B" w:rsidRPr="00697CD4">
        <w:rPr>
          <w:b w:val="0"/>
          <w:bCs/>
          <w:noProof/>
        </w:rPr>
        <w:t>TSP</w:t>
      </w:r>
      <w:bookmarkEnd w:id="78"/>
    </w:p>
    <w:p w14:paraId="49603FA5" w14:textId="77777777" w:rsidR="007A297D" w:rsidRPr="007A297D" w:rsidRDefault="007A297D" w:rsidP="007A297D">
      <w:pPr>
        <w:pStyle w:val="content"/>
      </w:pPr>
    </w:p>
    <w:p w14:paraId="25CC8554" w14:textId="77777777" w:rsidR="007A297D" w:rsidRDefault="007A297D" w:rsidP="007A297D">
      <w:pPr>
        <w:pStyle w:val="content"/>
        <w:keepNext/>
        <w:jc w:val="center"/>
      </w:pPr>
      <w:r w:rsidRPr="00441714">
        <w:rPr>
          <w:noProof/>
        </w:rPr>
        <w:drawing>
          <wp:inline distT="0" distB="0" distL="0" distR="0" wp14:anchorId="669C3080" wp14:editId="10FD9C16">
            <wp:extent cx="2857500" cy="1344339"/>
            <wp:effectExtent l="0" t="0" r="0" b="825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6"/>
                    <a:stretch>
                      <a:fillRect/>
                    </a:stretch>
                  </pic:blipFill>
                  <pic:spPr>
                    <a:xfrm>
                      <a:off x="0" y="0"/>
                      <a:ext cx="2857500" cy="1344339"/>
                    </a:xfrm>
                    <a:prstGeom prst="rect">
                      <a:avLst/>
                    </a:prstGeom>
                  </pic:spPr>
                </pic:pic>
              </a:graphicData>
            </a:graphic>
          </wp:inline>
        </w:drawing>
      </w:r>
    </w:p>
    <w:p w14:paraId="2D391286" w14:textId="5F61B10C" w:rsidR="007A297D" w:rsidRPr="00697CD4" w:rsidRDefault="007A297D" w:rsidP="007A297D">
      <w:pPr>
        <w:pStyle w:val="Caption"/>
        <w:jc w:val="center"/>
        <w:rPr>
          <w:b w:val="0"/>
          <w:bCs/>
        </w:rPr>
      </w:pPr>
      <w:bookmarkStart w:id="79" w:name="_Toc106240093"/>
      <w:r w:rsidRPr="00697CD4">
        <w:rPr>
          <w:b w:val="0"/>
          <w:bCs/>
        </w:rPr>
        <w:t xml:space="preserve">Figure </w:t>
      </w:r>
      <w:r w:rsidRPr="00697CD4">
        <w:rPr>
          <w:b w:val="0"/>
          <w:bCs/>
        </w:rPr>
        <w:fldChar w:fldCharType="begin"/>
      </w:r>
      <w:r w:rsidRPr="00697CD4">
        <w:rPr>
          <w:b w:val="0"/>
          <w:bCs/>
        </w:rPr>
        <w:instrText xml:space="preserve"> SEQ Figure \* ARABIC </w:instrText>
      </w:r>
      <w:r w:rsidRPr="00697CD4">
        <w:rPr>
          <w:b w:val="0"/>
          <w:bCs/>
        </w:rPr>
        <w:fldChar w:fldCharType="separate"/>
      </w:r>
      <w:r w:rsidR="00362057">
        <w:rPr>
          <w:b w:val="0"/>
          <w:bCs/>
          <w:noProof/>
        </w:rPr>
        <w:t>17</w:t>
      </w:r>
      <w:r w:rsidRPr="00697CD4">
        <w:rPr>
          <w:b w:val="0"/>
          <w:bCs/>
        </w:rPr>
        <w:fldChar w:fldCharType="end"/>
      </w:r>
      <w:r w:rsidRPr="00697CD4">
        <w:rPr>
          <w:b w:val="0"/>
          <w:bCs/>
        </w:rPr>
        <w:t xml:space="preserve">: GA Mutation for the </w:t>
      </w:r>
      <w:r w:rsidR="009F6C0B" w:rsidRPr="00697CD4">
        <w:rPr>
          <w:b w:val="0"/>
          <w:bCs/>
        </w:rPr>
        <w:t>TSP</w:t>
      </w:r>
      <w:bookmarkEnd w:id="79"/>
    </w:p>
    <w:p w14:paraId="15B19F45" w14:textId="77777777" w:rsidR="003B47AB" w:rsidRDefault="003B47AB" w:rsidP="00906312">
      <w:pPr>
        <w:pStyle w:val="content"/>
        <w:rPr>
          <w:lang w:eastAsia="ko-KR"/>
        </w:rPr>
      </w:pPr>
    </w:p>
    <w:p w14:paraId="5B9751E9" w14:textId="0264C94A" w:rsidR="000229FE" w:rsidRDefault="009F390C" w:rsidP="000229FE">
      <w:pPr>
        <w:pStyle w:val="content"/>
        <w:rPr>
          <w:lang w:eastAsia="ko-KR"/>
        </w:rPr>
      </w:pPr>
      <w:r>
        <w:rPr>
          <w:lang w:eastAsia="ko-KR"/>
        </w:rPr>
        <w:t>The</w:t>
      </w:r>
      <w:r w:rsidR="008E1C42">
        <w:rPr>
          <w:lang w:eastAsia="ko-KR"/>
        </w:rPr>
        <w:t xml:space="preserve"> mutation probability </w:t>
      </w:r>
      <w:r>
        <w:rPr>
          <w:lang w:eastAsia="ko-KR"/>
        </w:rPr>
        <w:t xml:space="preserve">for the GA </w:t>
      </w:r>
      <w:r w:rsidR="00CA4E1C">
        <w:rPr>
          <w:lang w:eastAsia="ko-KR"/>
        </w:rPr>
        <w:t>was set to 0.6%</w:t>
      </w:r>
      <w:r w:rsidR="008321A6">
        <w:rPr>
          <w:lang w:eastAsia="ko-KR"/>
        </w:rPr>
        <w:t xml:space="preserve"> as recommended by</w:t>
      </w:r>
      <w:r w:rsidR="008321A6" w:rsidRPr="008321A6">
        <w:t xml:space="preserve"> Mirjalili</w:t>
      </w:r>
      <w:r w:rsidR="008321A6">
        <w:rPr>
          <w:lang w:eastAsia="ko-KR"/>
        </w:rPr>
        <w:t xml:space="preserve"> </w:t>
      </w:r>
      <w:r w:rsidR="008321A6">
        <w:rPr>
          <w:lang w:eastAsia="ko-KR"/>
        </w:rPr>
        <w:fldChar w:fldCharType="begin"/>
      </w:r>
      <w:r w:rsidR="00760500">
        <w:rPr>
          <w:lang w:eastAsia="ko-KR"/>
        </w:rPr>
        <w:instrText xml:space="preserve"> ADDIN ZOTERO_ITEM CSL_CITATION {"citationID":"80Nqbcw1","properties":{"formattedCitation":"(Mirjalili, 2019a)","plainCitation":"(Mirjalili, 2019a)","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321A6">
        <w:rPr>
          <w:lang w:eastAsia="ko-KR"/>
        </w:rPr>
        <w:fldChar w:fldCharType="separate"/>
      </w:r>
      <w:r w:rsidR="008321A6" w:rsidRPr="008321A6">
        <w:t>(2019a)</w:t>
      </w:r>
      <w:r w:rsidR="008321A6">
        <w:rPr>
          <w:lang w:eastAsia="ko-KR"/>
        </w:rPr>
        <w:fldChar w:fldCharType="end"/>
      </w:r>
      <w:r w:rsidR="008E1C42">
        <w:rPr>
          <w:lang w:eastAsia="ko-KR"/>
        </w:rPr>
        <w:t xml:space="preserve">. </w:t>
      </w:r>
      <w:r w:rsidR="00FC348B">
        <w:rPr>
          <w:lang w:eastAsia="ko-KR"/>
        </w:rPr>
        <w:t xml:space="preserve">However, the </w:t>
      </w:r>
      <w:r w:rsidR="008E1C42">
        <w:rPr>
          <w:lang w:eastAsia="ko-KR"/>
        </w:rPr>
        <w:t xml:space="preserve">variations </w:t>
      </w:r>
      <w:r w:rsidR="00FC348B">
        <w:rPr>
          <w:lang w:eastAsia="ko-KR"/>
        </w:rPr>
        <w:t xml:space="preserve">in </w:t>
      </w:r>
      <w:r w:rsidR="003967A1">
        <w:rPr>
          <w:lang w:eastAsia="ko-KR"/>
        </w:rPr>
        <w:t xml:space="preserve">the </w:t>
      </w:r>
      <w:r w:rsidR="00FC348B">
        <w:rPr>
          <w:lang w:eastAsia="ko-KR"/>
        </w:rPr>
        <w:t xml:space="preserve">State-Of-The-Art </w:t>
      </w:r>
      <w:r w:rsidR="008E1C42">
        <w:rPr>
          <w:lang w:eastAsia="ko-KR"/>
        </w:rPr>
        <w:t xml:space="preserve">GA </w:t>
      </w:r>
      <w:r w:rsidR="00FC348B">
        <w:rPr>
          <w:lang w:eastAsia="ko-KR"/>
        </w:rPr>
        <w:t xml:space="preserve">design </w:t>
      </w:r>
      <w:r w:rsidR="008E1C42">
        <w:rPr>
          <w:lang w:eastAsia="ko-KR"/>
        </w:rPr>
        <w:t xml:space="preserve">highlighted in </w:t>
      </w:r>
      <w:r w:rsidR="00FC348B" w:rsidRPr="0072090D">
        <w:rPr>
          <w:lang w:eastAsia="ko-KR"/>
        </w:rPr>
        <w:t>Sections 2.</w:t>
      </w:r>
      <w:r w:rsidR="0072090D" w:rsidRPr="0072090D">
        <w:rPr>
          <w:lang w:eastAsia="ko-KR"/>
        </w:rPr>
        <w:t>3</w:t>
      </w:r>
      <w:r w:rsidR="00FC348B" w:rsidRPr="0072090D">
        <w:rPr>
          <w:lang w:eastAsia="ko-KR"/>
        </w:rPr>
        <w:t>.2-4</w:t>
      </w:r>
      <w:r w:rsidR="00FC348B">
        <w:rPr>
          <w:lang w:eastAsia="ko-KR"/>
        </w:rPr>
        <w:t xml:space="preserve"> </w:t>
      </w:r>
      <w:r w:rsidR="008E1C42">
        <w:rPr>
          <w:lang w:eastAsia="ko-KR"/>
        </w:rPr>
        <w:t xml:space="preserve">came with </w:t>
      </w:r>
      <w:r w:rsidR="004E1C66">
        <w:rPr>
          <w:lang w:eastAsia="ko-KR"/>
        </w:rPr>
        <w:t>some</w:t>
      </w:r>
      <w:r w:rsidR="00201FD2">
        <w:rPr>
          <w:lang w:eastAsia="ko-KR"/>
        </w:rPr>
        <w:t xml:space="preserve"> </w:t>
      </w:r>
      <w:r w:rsidR="004E1C66">
        <w:rPr>
          <w:lang w:eastAsia="ko-KR"/>
        </w:rPr>
        <w:t>implementation queries</w:t>
      </w:r>
      <w:r w:rsidR="00201FD2">
        <w:rPr>
          <w:lang w:eastAsia="ko-KR"/>
        </w:rPr>
        <w:t xml:space="preserve"> that needed to be investigated.</w:t>
      </w:r>
    </w:p>
    <w:p w14:paraId="1F7D9967" w14:textId="77777777" w:rsidR="00025EE5" w:rsidRDefault="00201FD2" w:rsidP="00025EE5">
      <w:pPr>
        <w:pStyle w:val="content"/>
        <w:numPr>
          <w:ilvl w:val="0"/>
          <w:numId w:val="34"/>
        </w:numPr>
        <w:rPr>
          <w:lang w:eastAsia="ko-KR"/>
        </w:rPr>
      </w:pPr>
      <w:r>
        <w:rPr>
          <w:lang w:eastAsia="ko-KR"/>
        </w:rPr>
        <w:t xml:space="preserve">Which </w:t>
      </w:r>
      <w:r w:rsidR="000970E6">
        <w:rPr>
          <w:lang w:eastAsia="ko-KR"/>
        </w:rPr>
        <w:t>f</w:t>
      </w:r>
      <w:r>
        <w:rPr>
          <w:lang w:eastAsia="ko-KR"/>
        </w:rPr>
        <w:t xml:space="preserve">itness </w:t>
      </w:r>
      <w:r w:rsidR="000970E6">
        <w:rPr>
          <w:lang w:eastAsia="ko-KR"/>
        </w:rPr>
        <w:t>f</w:t>
      </w:r>
      <w:r>
        <w:rPr>
          <w:lang w:eastAsia="ko-KR"/>
        </w:rPr>
        <w:t xml:space="preserve">unction </w:t>
      </w:r>
      <w:r w:rsidR="000970E6">
        <w:rPr>
          <w:lang w:eastAsia="ko-KR"/>
        </w:rPr>
        <w:t xml:space="preserve">variant for the GA </w:t>
      </w:r>
      <w:r>
        <w:rPr>
          <w:lang w:eastAsia="ko-KR"/>
        </w:rPr>
        <w:t>performs the best?</w:t>
      </w:r>
    </w:p>
    <w:p w14:paraId="3ACBED08" w14:textId="77777777" w:rsidR="004E1C66" w:rsidRDefault="00025EE5" w:rsidP="004E1C66">
      <w:pPr>
        <w:pStyle w:val="content"/>
        <w:numPr>
          <w:ilvl w:val="0"/>
          <w:numId w:val="34"/>
        </w:numPr>
        <w:rPr>
          <w:lang w:eastAsia="ko-KR"/>
        </w:rPr>
      </w:pPr>
      <w:r>
        <w:rPr>
          <w:lang w:eastAsia="ko-KR"/>
        </w:rPr>
        <w:t>If elitism is used, what elite percentage works best?</w:t>
      </w:r>
    </w:p>
    <w:p w14:paraId="2D5CAE3D" w14:textId="3DFCCA7A" w:rsidR="00201FD2" w:rsidRDefault="00711A09" w:rsidP="004E1C66">
      <w:pPr>
        <w:pStyle w:val="content"/>
        <w:numPr>
          <w:ilvl w:val="0"/>
          <w:numId w:val="34"/>
        </w:numPr>
        <w:rPr>
          <w:lang w:eastAsia="ko-KR"/>
        </w:rPr>
      </w:pPr>
      <w:r>
        <w:rPr>
          <w:lang w:eastAsia="ko-KR"/>
        </w:rPr>
        <w:lastRenderedPageBreak/>
        <w:t>Is there any gain that can be found from the use of enhancers over using just the base algorithm? (Base Version vs. Elitism vs. Steady-State)</w:t>
      </w:r>
    </w:p>
    <w:p w14:paraId="7570FB2E" w14:textId="5B59E248" w:rsidR="000041F3" w:rsidRDefault="000041F3" w:rsidP="000041F3">
      <w:pPr>
        <w:pStyle w:val="content"/>
        <w:rPr>
          <w:lang w:eastAsia="ko-KR"/>
        </w:rPr>
      </w:pPr>
    </w:p>
    <w:p w14:paraId="11605C87" w14:textId="1DF28695" w:rsidR="00201FD2" w:rsidRDefault="00201FD2" w:rsidP="00201FD2">
      <w:pPr>
        <w:pStyle w:val="content"/>
        <w:rPr>
          <w:lang w:eastAsia="ko-KR"/>
        </w:rPr>
      </w:pPr>
      <w:r>
        <w:rPr>
          <w:lang w:eastAsia="ko-KR"/>
        </w:rPr>
        <w:t xml:space="preserve">Along with this was </w:t>
      </w:r>
      <w:r w:rsidR="00235351">
        <w:rPr>
          <w:lang w:eastAsia="ko-KR"/>
        </w:rPr>
        <w:t>the</w:t>
      </w:r>
      <w:r>
        <w:rPr>
          <w:lang w:eastAsia="ko-KR"/>
        </w:rPr>
        <w:t xml:space="preserve"> small concern found with</w:t>
      </w:r>
      <w:r w:rsidR="003E1CB4">
        <w:rPr>
          <w:lang w:eastAsia="ko-KR"/>
        </w:rPr>
        <w:t xml:space="preserve"> </w:t>
      </w:r>
      <w:r w:rsidR="00FA2F28">
        <w:rPr>
          <w:lang w:eastAsia="ko-KR"/>
        </w:rPr>
        <w:t xml:space="preserve">the </w:t>
      </w:r>
      <w:r w:rsidR="003E1CB4">
        <w:rPr>
          <w:i/>
          <w:iCs/>
          <w:lang w:eastAsia="ko-KR"/>
        </w:rPr>
        <w:t>t</w:t>
      </w:r>
      <w:r w:rsidRPr="003E1CB4">
        <w:rPr>
          <w:i/>
          <w:iCs/>
          <w:lang w:eastAsia="ko-KR"/>
        </w:rPr>
        <w:t xml:space="preserve">ournament </w:t>
      </w:r>
      <w:r w:rsidR="003E1CB4">
        <w:rPr>
          <w:i/>
          <w:iCs/>
          <w:lang w:eastAsia="ko-KR"/>
        </w:rPr>
        <w:t>s</w:t>
      </w:r>
      <w:r w:rsidR="00B308FD" w:rsidRPr="003E1CB4">
        <w:rPr>
          <w:i/>
          <w:iCs/>
          <w:lang w:eastAsia="ko-KR"/>
        </w:rPr>
        <w:t>ampling</w:t>
      </w:r>
      <w:r w:rsidR="00F85CEA">
        <w:rPr>
          <w:lang w:eastAsia="ko-KR"/>
        </w:rPr>
        <w:t xml:space="preserve"> </w:t>
      </w:r>
      <w:r w:rsidR="003E1CB4">
        <w:rPr>
          <w:lang w:eastAsia="ko-KR"/>
        </w:rPr>
        <w:t xml:space="preserve">fitness function </w:t>
      </w:r>
      <w:r w:rsidR="00D109B4">
        <w:rPr>
          <w:lang w:eastAsia="ko-KR"/>
        </w:rPr>
        <w:t>approach</w:t>
      </w:r>
      <w:r w:rsidR="00235351">
        <w:rPr>
          <w:lang w:eastAsia="ko-KR"/>
        </w:rPr>
        <w:t xml:space="preserve"> highlighted in </w:t>
      </w:r>
      <w:r w:rsidR="00235351" w:rsidRPr="000041F3">
        <w:rPr>
          <w:lang w:eastAsia="ko-KR"/>
        </w:rPr>
        <w:t>Section 2.</w:t>
      </w:r>
      <w:r w:rsidR="000041F3" w:rsidRPr="000041F3">
        <w:rPr>
          <w:lang w:eastAsia="ko-KR"/>
        </w:rPr>
        <w:t>3</w:t>
      </w:r>
      <w:r w:rsidR="00235351" w:rsidRPr="000041F3">
        <w:rPr>
          <w:lang w:eastAsia="ko-KR"/>
        </w:rPr>
        <w:t>.2.4</w:t>
      </w:r>
      <w:r w:rsidR="000041F3">
        <w:rPr>
          <w:lang w:eastAsia="ko-KR"/>
        </w:rPr>
        <w:t>:</w:t>
      </w:r>
      <w:r w:rsidR="00235351">
        <w:rPr>
          <w:lang w:eastAsia="ko-KR"/>
        </w:rPr>
        <w:t xml:space="preserve"> its</w:t>
      </w:r>
      <w:r w:rsidR="00A977D7">
        <w:rPr>
          <w:lang w:eastAsia="ko-KR"/>
        </w:rPr>
        <w:t xml:space="preserve"> </w:t>
      </w:r>
      <w:r w:rsidR="00377201">
        <w:rPr>
          <w:lang w:eastAsia="ko-KR"/>
        </w:rPr>
        <w:t xml:space="preserve">selection pressure </w:t>
      </w:r>
      <w:r w:rsidR="00235351">
        <w:rPr>
          <w:lang w:eastAsia="ko-KR"/>
        </w:rPr>
        <w:t xml:space="preserve">was potentially too high. </w:t>
      </w:r>
      <w:r w:rsidR="000041F3">
        <w:rPr>
          <w:lang w:eastAsia="ko-KR"/>
        </w:rPr>
        <w:t>To attempt to solve this</w:t>
      </w:r>
      <w:r w:rsidR="00235351">
        <w:rPr>
          <w:lang w:eastAsia="ko-KR"/>
        </w:rPr>
        <w:t xml:space="preserve">, </w:t>
      </w:r>
      <w:r w:rsidR="000041F3">
        <w:rPr>
          <w:lang w:eastAsia="ko-KR"/>
        </w:rPr>
        <w:t xml:space="preserve">in this project </w:t>
      </w:r>
      <w:r w:rsidR="00235351">
        <w:rPr>
          <w:lang w:eastAsia="ko-KR"/>
        </w:rPr>
        <w:t xml:space="preserve">a </w:t>
      </w:r>
      <w:r w:rsidR="000041F3">
        <w:rPr>
          <w:lang w:eastAsia="ko-KR"/>
        </w:rPr>
        <w:t xml:space="preserve">new </w:t>
      </w:r>
      <w:r w:rsidR="00235351">
        <w:rPr>
          <w:lang w:eastAsia="ko-KR"/>
        </w:rPr>
        <w:t xml:space="preserve">approach was devised, borrowing inspiration from </w:t>
      </w:r>
      <w:r w:rsidR="003E1CB4">
        <w:rPr>
          <w:lang w:eastAsia="ko-KR"/>
        </w:rPr>
        <w:t>ACO’s</w:t>
      </w:r>
      <w:r w:rsidR="00235351">
        <w:rPr>
          <w:lang w:eastAsia="ko-KR"/>
        </w:rPr>
        <w:t xml:space="preserve"> </w:t>
      </w:r>
      <w:r w:rsidR="003E1CB4">
        <w:rPr>
          <w:i/>
          <w:iCs/>
          <w:lang w:eastAsia="ko-KR"/>
        </w:rPr>
        <w:t>a</w:t>
      </w:r>
      <w:r w:rsidR="00235351" w:rsidRPr="00FC348B">
        <w:rPr>
          <w:i/>
          <w:iCs/>
          <w:lang w:eastAsia="ko-KR"/>
        </w:rPr>
        <w:t xml:space="preserve">nt </w:t>
      </w:r>
      <w:r w:rsidR="003E1CB4">
        <w:rPr>
          <w:i/>
          <w:iCs/>
          <w:lang w:eastAsia="ko-KR"/>
        </w:rPr>
        <w:t>c</w:t>
      </w:r>
      <w:r w:rsidR="00235351" w:rsidRPr="00FC348B">
        <w:rPr>
          <w:i/>
          <w:iCs/>
          <w:lang w:eastAsia="ko-KR"/>
        </w:rPr>
        <w:t xml:space="preserve">olony </w:t>
      </w:r>
      <w:r w:rsidR="003E1CB4">
        <w:rPr>
          <w:i/>
          <w:iCs/>
          <w:lang w:eastAsia="ko-KR"/>
        </w:rPr>
        <w:t>s</w:t>
      </w:r>
      <w:r w:rsidR="00235351" w:rsidRPr="00FC348B">
        <w:rPr>
          <w:i/>
          <w:iCs/>
          <w:lang w:eastAsia="ko-KR"/>
        </w:rPr>
        <w:t>ystem</w:t>
      </w:r>
      <w:r w:rsidR="00235351">
        <w:rPr>
          <w:lang w:eastAsia="ko-KR"/>
        </w:rPr>
        <w:t xml:space="preserve"> explained in </w:t>
      </w:r>
      <w:r w:rsidR="00235351" w:rsidRPr="008921A6">
        <w:rPr>
          <w:lang w:eastAsia="ko-KR"/>
        </w:rPr>
        <w:t>Section 2.</w:t>
      </w:r>
      <w:r w:rsidR="008921A6" w:rsidRPr="008921A6">
        <w:rPr>
          <w:lang w:eastAsia="ko-KR"/>
        </w:rPr>
        <w:t>3</w:t>
      </w:r>
      <w:r w:rsidR="00235351" w:rsidRPr="008921A6">
        <w:rPr>
          <w:lang w:eastAsia="ko-KR"/>
        </w:rPr>
        <w:t>.11</w:t>
      </w:r>
      <w:r w:rsidR="00235351">
        <w:rPr>
          <w:lang w:eastAsia="ko-KR"/>
        </w:rPr>
        <w:t xml:space="preserve">, where a new </w:t>
      </w:r>
      <w:r w:rsidR="00054E9E" w:rsidRPr="00054E9E">
        <w:rPr>
          <w:i/>
          <w:iCs/>
          <w:lang w:eastAsia="ko-KR"/>
        </w:rPr>
        <w:t>delta</w:t>
      </w:r>
      <w:r w:rsidR="00054E9E">
        <w:rPr>
          <w:lang w:eastAsia="ko-KR"/>
        </w:rPr>
        <w:t xml:space="preserve"> </w:t>
      </w:r>
      <w:r w:rsidR="00235351">
        <w:rPr>
          <w:lang w:eastAsia="ko-KR"/>
        </w:rPr>
        <w:t xml:space="preserve">variable was introduced </w:t>
      </w:r>
      <m:oMath>
        <m:r>
          <w:rPr>
            <w:rFonts w:ascii="Cambria Math" w:hAnsi="Cambria Math"/>
            <w:lang w:eastAsia="ko-KR"/>
          </w:rPr>
          <m:t>δ</m:t>
        </m:r>
      </m:oMath>
      <w:r w:rsidR="00235351">
        <w:rPr>
          <w:lang w:eastAsia="ko-KR"/>
        </w:rPr>
        <w:t xml:space="preserve"> </w:t>
      </w:r>
      <w:r w:rsidR="00F85CEA">
        <w:rPr>
          <w:lang w:eastAsia="ko-KR"/>
        </w:rPr>
        <w:t xml:space="preserve">and </w:t>
      </w:r>
      <w:r w:rsidR="00235351">
        <w:rPr>
          <w:lang w:eastAsia="ko-KR"/>
        </w:rPr>
        <w:t xml:space="preserve">used to </w:t>
      </w:r>
      <w:r w:rsidR="00F85CEA">
        <w:rPr>
          <w:lang w:eastAsia="ko-KR"/>
        </w:rPr>
        <w:t xml:space="preserve">probabilistically decide whether the winner of a tournament is the member with the higher or lower score. For example, </w:t>
      </w:r>
      <m:oMath>
        <m:r>
          <w:rPr>
            <w:rFonts w:ascii="Cambria Math" w:hAnsi="Cambria Math"/>
            <w:lang w:eastAsia="ko-KR"/>
          </w:rPr>
          <m:t>δ=0.7</m:t>
        </m:r>
      </m:oMath>
      <w:r w:rsidR="00F85CEA">
        <w:rPr>
          <w:lang w:eastAsia="ko-KR"/>
        </w:rPr>
        <w:t xml:space="preserve"> means a 70% chance that the member with the higher score would be declared the winner of the tournament, while the member with the lower score has a 30% chance of winning. </w:t>
      </w:r>
      <w:r w:rsidR="00B15E3B">
        <w:rPr>
          <w:lang w:eastAsia="ko-KR"/>
        </w:rPr>
        <w:t xml:space="preserve">Reverting back to the original </w:t>
      </w:r>
      <w:r w:rsidR="00C34D8A">
        <w:rPr>
          <w:lang w:eastAsia="ko-KR"/>
        </w:rPr>
        <w:t>tournament sampling</w:t>
      </w:r>
      <w:r w:rsidR="00B15E3B">
        <w:rPr>
          <w:lang w:eastAsia="ko-KR"/>
        </w:rPr>
        <w:t xml:space="preserve"> mechanism can be done by setting the delta value </w:t>
      </w:r>
      <m:oMath>
        <m:r>
          <w:rPr>
            <w:rFonts w:ascii="Cambria Math" w:hAnsi="Cambria Math"/>
            <w:lang w:eastAsia="ko-KR"/>
          </w:rPr>
          <m:t>δ=1</m:t>
        </m:r>
      </m:oMath>
      <w:r w:rsidR="00054E9E">
        <w:rPr>
          <w:rFonts w:ascii="Cambria Math" w:hAnsi="Cambria Math"/>
          <w:lang w:eastAsia="ko-KR"/>
        </w:rPr>
        <w:t>.</w:t>
      </w:r>
      <w:r w:rsidR="00F85CEA">
        <w:rPr>
          <w:lang w:eastAsia="ko-KR"/>
        </w:rPr>
        <w:t xml:space="preserve"> The introduction of this variable lowered the</w:t>
      </w:r>
      <w:r w:rsidR="00377201">
        <w:rPr>
          <w:lang w:eastAsia="ko-KR"/>
        </w:rPr>
        <w:t xml:space="preserve"> selection pressure </w:t>
      </w:r>
      <w:r w:rsidR="00F85CEA">
        <w:rPr>
          <w:lang w:eastAsia="ko-KR"/>
        </w:rPr>
        <w:t xml:space="preserve">of </w:t>
      </w:r>
      <w:r w:rsidR="00C34D8A">
        <w:rPr>
          <w:lang w:eastAsia="ko-KR"/>
        </w:rPr>
        <w:t>tournament sampling</w:t>
      </w:r>
      <w:r w:rsidR="00F85CEA">
        <w:rPr>
          <w:lang w:eastAsia="ko-KR"/>
        </w:rPr>
        <w:t xml:space="preserve"> but also brought along the </w:t>
      </w:r>
      <w:r w:rsidR="00D404D2">
        <w:rPr>
          <w:lang w:eastAsia="ko-KR"/>
        </w:rPr>
        <w:t>implementation quer</w:t>
      </w:r>
      <w:r w:rsidR="00681109">
        <w:rPr>
          <w:lang w:eastAsia="ko-KR"/>
        </w:rPr>
        <w:t>y</w:t>
      </w:r>
      <w:r w:rsidR="00F85CEA">
        <w:rPr>
          <w:lang w:eastAsia="ko-KR"/>
        </w:rPr>
        <w:t>:</w:t>
      </w:r>
    </w:p>
    <w:p w14:paraId="1B9C4351" w14:textId="77F84FE8" w:rsidR="00AE3801" w:rsidRDefault="00F85CEA" w:rsidP="00AE3801">
      <w:pPr>
        <w:pStyle w:val="content"/>
        <w:numPr>
          <w:ilvl w:val="0"/>
          <w:numId w:val="29"/>
        </w:numPr>
        <w:rPr>
          <w:lang w:eastAsia="ko-KR"/>
        </w:rPr>
      </w:pPr>
      <w:r>
        <w:rPr>
          <w:lang w:eastAsia="ko-KR"/>
        </w:rPr>
        <w:t xml:space="preserve">What </w:t>
      </w:r>
      <w:r w:rsidR="00054E9E">
        <w:rPr>
          <w:lang w:eastAsia="ko-KR"/>
        </w:rPr>
        <w:t xml:space="preserve">delta </w:t>
      </w:r>
      <w:r>
        <w:rPr>
          <w:lang w:eastAsia="ko-KR"/>
        </w:rPr>
        <w:t xml:space="preserve">setting </w:t>
      </w:r>
      <w:r w:rsidR="00054E9E">
        <w:rPr>
          <w:lang w:eastAsia="ko-KR"/>
        </w:rPr>
        <w:t xml:space="preserve">is </w:t>
      </w:r>
      <w:r w:rsidR="003E1CB4">
        <w:rPr>
          <w:lang w:eastAsia="ko-KR"/>
        </w:rPr>
        <w:t xml:space="preserve">the </w:t>
      </w:r>
      <w:r w:rsidR="00054E9E">
        <w:rPr>
          <w:lang w:eastAsia="ko-KR"/>
        </w:rPr>
        <w:t xml:space="preserve">best for </w:t>
      </w:r>
      <w:r w:rsidR="00C34D8A">
        <w:rPr>
          <w:lang w:eastAsia="ko-KR"/>
        </w:rPr>
        <w:t>tournament sampling</w:t>
      </w:r>
      <w:r w:rsidR="00054E9E">
        <w:rPr>
          <w:lang w:eastAsia="ko-KR"/>
        </w:rPr>
        <w:t>?</w:t>
      </w:r>
    </w:p>
    <w:p w14:paraId="3C38F893" w14:textId="77777777" w:rsidR="00723A4A" w:rsidRDefault="00723A4A" w:rsidP="00723A4A">
      <w:pPr>
        <w:pStyle w:val="content"/>
        <w:rPr>
          <w:lang w:eastAsia="ko-KR"/>
        </w:rPr>
      </w:pPr>
    </w:p>
    <w:p w14:paraId="056B6E22" w14:textId="72A34FCD" w:rsidR="00201FD2" w:rsidRDefault="00AE3801" w:rsidP="000229FE">
      <w:pPr>
        <w:pStyle w:val="content"/>
        <w:rPr>
          <w:lang w:eastAsia="ko-KR"/>
        </w:rPr>
      </w:pPr>
      <w:r>
        <w:rPr>
          <w:lang w:eastAsia="ko-KR"/>
        </w:rPr>
        <w:t>Another consideration was brought up when examining the Steady-State</w:t>
      </w:r>
      <w:r w:rsidR="00B308FD">
        <w:rPr>
          <w:lang w:eastAsia="ko-KR"/>
        </w:rPr>
        <w:t xml:space="preserve"> </w:t>
      </w:r>
      <w:r w:rsidR="00F9091E">
        <w:rPr>
          <w:lang w:eastAsia="ko-KR"/>
        </w:rPr>
        <w:t xml:space="preserve">enhancer </w:t>
      </w:r>
      <w:r>
        <w:rPr>
          <w:lang w:eastAsia="ko-KR"/>
        </w:rPr>
        <w:t xml:space="preserve">and its seemingly </w:t>
      </w:r>
      <w:r w:rsidR="00FC348B">
        <w:rPr>
          <w:lang w:eastAsia="ko-KR"/>
        </w:rPr>
        <w:t>too-</w:t>
      </w:r>
      <w:r>
        <w:rPr>
          <w:lang w:eastAsia="ko-KR"/>
        </w:rPr>
        <w:t xml:space="preserve">greedy mechanism detailed in </w:t>
      </w:r>
      <w:r w:rsidRPr="0091713C">
        <w:rPr>
          <w:lang w:eastAsia="ko-KR"/>
        </w:rPr>
        <w:t>Section 2.</w:t>
      </w:r>
      <w:r w:rsidR="00090889" w:rsidRPr="0091713C">
        <w:rPr>
          <w:lang w:eastAsia="ko-KR"/>
        </w:rPr>
        <w:t>3</w:t>
      </w:r>
      <w:r w:rsidRPr="0091713C">
        <w:rPr>
          <w:lang w:eastAsia="ko-KR"/>
        </w:rPr>
        <w:t>.4.2</w:t>
      </w:r>
      <w:r>
        <w:rPr>
          <w:lang w:eastAsia="ko-KR"/>
        </w:rPr>
        <w:t xml:space="preserve">. </w:t>
      </w:r>
      <w:r w:rsidR="00503729">
        <w:rPr>
          <w:lang w:eastAsia="ko-KR"/>
        </w:rPr>
        <w:t>A</w:t>
      </w:r>
      <w:r w:rsidR="00790986">
        <w:rPr>
          <w:lang w:eastAsia="ko-KR"/>
        </w:rPr>
        <w:t>ttempt</w:t>
      </w:r>
      <w:r w:rsidR="00503729">
        <w:rPr>
          <w:lang w:eastAsia="ko-KR"/>
        </w:rPr>
        <w:t>ing</w:t>
      </w:r>
      <w:r w:rsidR="00790986">
        <w:rPr>
          <w:lang w:eastAsia="ko-KR"/>
        </w:rPr>
        <w:t xml:space="preserve"> a solution</w:t>
      </w:r>
      <w:r w:rsidR="00503729">
        <w:rPr>
          <w:lang w:eastAsia="ko-KR"/>
        </w:rPr>
        <w:t xml:space="preserve"> to this</w:t>
      </w:r>
      <w:r w:rsidR="008C30D6">
        <w:rPr>
          <w:lang w:eastAsia="ko-KR"/>
        </w:rPr>
        <w:t>,</w:t>
      </w:r>
      <w:r w:rsidR="00790986">
        <w:rPr>
          <w:lang w:eastAsia="ko-KR"/>
        </w:rPr>
        <w:t xml:space="preserve"> a</w:t>
      </w:r>
      <w:r w:rsidR="00503729">
        <w:rPr>
          <w:lang w:eastAsia="ko-KR"/>
        </w:rPr>
        <w:t xml:space="preserve"> new</w:t>
      </w:r>
      <w:r w:rsidR="00790986">
        <w:rPr>
          <w:lang w:eastAsia="ko-KR"/>
        </w:rPr>
        <w:t xml:space="preserve"> </w:t>
      </w:r>
      <w:r w:rsidR="00E8018D">
        <w:rPr>
          <w:lang w:eastAsia="ko-KR"/>
        </w:rPr>
        <w:t>approach</w:t>
      </w:r>
      <w:r w:rsidR="00790986">
        <w:rPr>
          <w:lang w:eastAsia="ko-KR"/>
        </w:rPr>
        <w:t xml:space="preserve"> wa</w:t>
      </w:r>
      <w:r w:rsidR="00E8018D">
        <w:rPr>
          <w:lang w:eastAsia="ko-KR"/>
        </w:rPr>
        <w:t xml:space="preserve">s constructed </w:t>
      </w:r>
      <w:r w:rsidR="00790986">
        <w:rPr>
          <w:lang w:eastAsia="ko-KR"/>
        </w:rPr>
        <w:t xml:space="preserve">to localize </w:t>
      </w:r>
      <w:r w:rsidR="00F9091E">
        <w:rPr>
          <w:lang w:eastAsia="ko-KR"/>
        </w:rPr>
        <w:t xml:space="preserve">its </w:t>
      </w:r>
      <w:r w:rsidR="00790986">
        <w:rPr>
          <w:lang w:eastAsia="ko-KR"/>
        </w:rPr>
        <w:t xml:space="preserve">effect while </w:t>
      </w:r>
      <w:r w:rsidR="008C30D6">
        <w:rPr>
          <w:lang w:eastAsia="ko-KR"/>
        </w:rPr>
        <w:t xml:space="preserve">at the same time striving to </w:t>
      </w:r>
      <w:r w:rsidR="00790986">
        <w:rPr>
          <w:lang w:eastAsia="ko-KR"/>
        </w:rPr>
        <w:t>preserv</w:t>
      </w:r>
      <w:r w:rsidR="008C30D6">
        <w:rPr>
          <w:lang w:eastAsia="ko-KR"/>
        </w:rPr>
        <w:t xml:space="preserve">e </w:t>
      </w:r>
      <w:r w:rsidR="00790986">
        <w:rPr>
          <w:lang w:eastAsia="ko-KR"/>
        </w:rPr>
        <w:t>its essence.</w:t>
      </w:r>
      <w:r w:rsidR="008C30D6">
        <w:rPr>
          <w:lang w:eastAsia="ko-KR"/>
        </w:rPr>
        <w:t xml:space="preserve"> This </w:t>
      </w:r>
      <w:r w:rsidR="005F7F33">
        <w:rPr>
          <w:lang w:eastAsia="ko-KR"/>
        </w:rPr>
        <w:t xml:space="preserve">new </w:t>
      </w:r>
      <w:r w:rsidR="00781D8B">
        <w:rPr>
          <w:i/>
          <w:iCs/>
          <w:lang w:eastAsia="ko-KR"/>
        </w:rPr>
        <w:t>l</w:t>
      </w:r>
      <w:r w:rsidR="008C30D6" w:rsidRPr="008C30D6">
        <w:rPr>
          <w:i/>
          <w:iCs/>
          <w:lang w:eastAsia="ko-KR"/>
        </w:rPr>
        <w:t xml:space="preserve">ocal </w:t>
      </w:r>
      <w:r w:rsidR="00781D8B">
        <w:rPr>
          <w:i/>
          <w:iCs/>
          <w:lang w:eastAsia="ko-KR"/>
        </w:rPr>
        <w:t>s</w:t>
      </w:r>
      <w:r w:rsidR="008C30D6" w:rsidRPr="008C30D6">
        <w:rPr>
          <w:i/>
          <w:iCs/>
          <w:lang w:eastAsia="ko-KR"/>
        </w:rPr>
        <w:t>teady-</w:t>
      </w:r>
      <w:r w:rsidR="00781D8B">
        <w:rPr>
          <w:i/>
          <w:iCs/>
          <w:lang w:eastAsia="ko-KR"/>
        </w:rPr>
        <w:t>s</w:t>
      </w:r>
      <w:r w:rsidR="008C30D6" w:rsidRPr="008C30D6">
        <w:rPr>
          <w:i/>
          <w:iCs/>
          <w:lang w:eastAsia="ko-KR"/>
        </w:rPr>
        <w:t>tate</w:t>
      </w:r>
      <w:r w:rsidR="00F20D4A">
        <w:rPr>
          <w:i/>
          <w:iCs/>
          <w:lang w:eastAsia="ko-KR"/>
        </w:rPr>
        <w:t xml:space="preserve"> </w:t>
      </w:r>
      <w:r w:rsidR="008C30D6">
        <w:rPr>
          <w:lang w:eastAsia="ko-KR"/>
        </w:rPr>
        <w:t>function</w:t>
      </w:r>
      <w:r w:rsidR="00F20D4A">
        <w:rPr>
          <w:lang w:eastAsia="ko-KR"/>
        </w:rPr>
        <w:t xml:space="preserve"> limit</w:t>
      </w:r>
      <w:r w:rsidR="00A27FF2">
        <w:rPr>
          <w:lang w:eastAsia="ko-KR"/>
        </w:rPr>
        <w:t>ed</w:t>
      </w:r>
      <w:r w:rsidR="00F20D4A">
        <w:rPr>
          <w:lang w:eastAsia="ko-KR"/>
        </w:rPr>
        <w:t xml:space="preserve"> the power of high-performing children found by allowing them only to replace their direct parents if better, rather than any other, possibly </w:t>
      </w:r>
      <w:r w:rsidR="00EC1750">
        <w:rPr>
          <w:lang w:eastAsia="ko-KR"/>
        </w:rPr>
        <w:t>weaker</w:t>
      </w:r>
      <w:r w:rsidR="00F20D4A">
        <w:rPr>
          <w:lang w:eastAsia="ko-KR"/>
        </w:rPr>
        <w:t xml:space="preserve">, members of the population. Of course, this also brought along the </w:t>
      </w:r>
      <w:r w:rsidR="00681109">
        <w:rPr>
          <w:lang w:eastAsia="ko-KR"/>
        </w:rPr>
        <w:t>implementation quer</w:t>
      </w:r>
      <w:r w:rsidR="00681109">
        <w:rPr>
          <w:lang w:eastAsia="ko-KR"/>
        </w:rPr>
        <w:t>y</w:t>
      </w:r>
      <w:r w:rsidR="00F20D4A">
        <w:rPr>
          <w:lang w:eastAsia="ko-KR"/>
        </w:rPr>
        <w:t>:</w:t>
      </w:r>
    </w:p>
    <w:p w14:paraId="4802B066" w14:textId="3947D42B" w:rsidR="00A27FF2" w:rsidRDefault="00F20D4A" w:rsidP="007455AD">
      <w:pPr>
        <w:pStyle w:val="content"/>
        <w:numPr>
          <w:ilvl w:val="0"/>
          <w:numId w:val="29"/>
        </w:numPr>
        <w:rPr>
          <w:lang w:eastAsia="ko-KR"/>
        </w:rPr>
      </w:pPr>
      <w:r>
        <w:rPr>
          <w:lang w:eastAsia="ko-KR"/>
        </w:rPr>
        <w:t xml:space="preserve">Does this new </w:t>
      </w:r>
      <w:r w:rsidR="00781D8B">
        <w:rPr>
          <w:lang w:eastAsia="ko-KR"/>
        </w:rPr>
        <w:t xml:space="preserve">local </w:t>
      </w:r>
      <w:r w:rsidR="00286DAD">
        <w:rPr>
          <w:lang w:eastAsia="ko-KR"/>
        </w:rPr>
        <w:t>steady-state</w:t>
      </w:r>
      <w:r>
        <w:rPr>
          <w:lang w:eastAsia="ko-KR"/>
        </w:rPr>
        <w:t xml:space="preserve"> function </w:t>
      </w:r>
      <w:r w:rsidR="007455AD">
        <w:rPr>
          <w:lang w:eastAsia="ko-KR"/>
        </w:rPr>
        <w:t xml:space="preserve">result in </w:t>
      </w:r>
      <w:r>
        <w:rPr>
          <w:lang w:eastAsia="ko-KR"/>
        </w:rPr>
        <w:t xml:space="preserve">any </w:t>
      </w:r>
      <w:r w:rsidR="007455AD">
        <w:rPr>
          <w:lang w:eastAsia="ko-KR"/>
        </w:rPr>
        <w:t xml:space="preserve">improvement </w:t>
      </w:r>
      <w:r>
        <w:rPr>
          <w:lang w:eastAsia="ko-KR"/>
        </w:rPr>
        <w:t xml:space="preserve">over the original </w:t>
      </w:r>
      <w:r w:rsidR="00286DAD">
        <w:rPr>
          <w:lang w:eastAsia="ko-KR"/>
        </w:rPr>
        <w:t>steady-state</w:t>
      </w:r>
      <w:r w:rsidR="00EE0E07">
        <w:rPr>
          <w:lang w:eastAsia="ko-KR"/>
        </w:rPr>
        <w:t xml:space="preserve"> function</w:t>
      </w:r>
      <w:r>
        <w:rPr>
          <w:lang w:eastAsia="ko-KR"/>
        </w:rPr>
        <w:t>?</w:t>
      </w:r>
    </w:p>
    <w:p w14:paraId="13A342BA" w14:textId="79438985" w:rsidR="007455AD" w:rsidRDefault="007455AD" w:rsidP="007455AD">
      <w:pPr>
        <w:pStyle w:val="content"/>
        <w:rPr>
          <w:lang w:eastAsia="ko-KR"/>
        </w:rPr>
      </w:pPr>
    </w:p>
    <w:p w14:paraId="3A12761D" w14:textId="77777777" w:rsidR="007455AD" w:rsidRDefault="007455AD" w:rsidP="007455AD">
      <w:pPr>
        <w:pStyle w:val="content"/>
        <w:rPr>
          <w:lang w:eastAsia="ko-KR"/>
        </w:rPr>
      </w:pPr>
    </w:p>
    <w:p w14:paraId="1A4C4753" w14:textId="43EE27DA" w:rsidR="0032249C" w:rsidRDefault="0032249C" w:rsidP="0032249C">
      <w:pPr>
        <w:pStyle w:val="Heading3"/>
        <w:rPr>
          <w:lang w:eastAsia="ko-KR"/>
        </w:rPr>
      </w:pPr>
      <w:bookmarkStart w:id="80" w:name="_Toc106240047"/>
      <w:r>
        <w:rPr>
          <w:lang w:eastAsia="ko-KR"/>
        </w:rPr>
        <w:t>Particle Swarm Optimization</w:t>
      </w:r>
      <w:r w:rsidR="00E83640">
        <w:rPr>
          <w:lang w:eastAsia="ko-KR"/>
        </w:rPr>
        <w:t xml:space="preserve"> Implementation Specifics</w:t>
      </w:r>
      <w:bookmarkEnd w:id="80"/>
    </w:p>
    <w:p w14:paraId="7B58FA77" w14:textId="0FD0C583" w:rsidR="0032249C" w:rsidRDefault="00B308FD" w:rsidP="0032249C">
      <w:pPr>
        <w:pStyle w:val="content"/>
      </w:pPr>
      <w:r>
        <w:rPr>
          <w:lang w:eastAsia="ko-KR"/>
        </w:rPr>
        <w:t xml:space="preserve">The studies </w:t>
      </w:r>
      <w:r w:rsidR="007455AD">
        <w:rPr>
          <w:lang w:eastAsia="ko-KR"/>
        </w:rPr>
        <w:t>performed</w:t>
      </w:r>
      <w:r>
        <w:rPr>
          <w:lang w:eastAsia="ko-KR"/>
        </w:rPr>
        <w:t xml:space="preserve"> by</w:t>
      </w:r>
      <w:r w:rsidRPr="00B308FD">
        <w:t xml:space="preserve"> Yousefikhoshbakht</w:t>
      </w:r>
      <w:r>
        <w:t xml:space="preserve"> (2021) and </w:t>
      </w:r>
      <w:r w:rsidRPr="00B308FD">
        <w:t xml:space="preserve">Wang </w:t>
      </w:r>
      <w:r w:rsidRPr="006D63A0">
        <w:rPr>
          <w:i/>
          <w:iCs/>
        </w:rPr>
        <w:t>et al.</w:t>
      </w:r>
      <w:r>
        <w:t xml:space="preserve"> </w:t>
      </w:r>
      <w:r>
        <w:rPr>
          <w:lang w:eastAsia="ko-KR"/>
        </w:rPr>
        <w:t>(2003) detailed</w:t>
      </w:r>
      <w:r w:rsidR="00FB5C13">
        <w:rPr>
          <w:lang w:eastAsia="ko-KR"/>
        </w:rPr>
        <w:t xml:space="preserve"> an intriguing method</w:t>
      </w:r>
      <w:r>
        <w:rPr>
          <w:lang w:eastAsia="ko-KR"/>
        </w:rPr>
        <w:t xml:space="preserve"> </w:t>
      </w:r>
      <w:r w:rsidR="00FB5C13">
        <w:rPr>
          <w:lang w:eastAsia="ko-KR"/>
        </w:rPr>
        <w:t xml:space="preserve">for adapting the </w:t>
      </w:r>
      <w:r>
        <w:rPr>
          <w:lang w:eastAsia="ko-KR"/>
        </w:rPr>
        <w:t>PSO to the</w:t>
      </w:r>
      <w:r w:rsidR="00B14D52">
        <w:rPr>
          <w:lang w:eastAsia="ko-KR"/>
        </w:rPr>
        <w:t xml:space="preserve"> TSP</w:t>
      </w:r>
      <w:r w:rsidR="00FB5C13">
        <w:rPr>
          <w:lang w:eastAsia="ko-KR"/>
        </w:rPr>
        <w:t xml:space="preserve">, detailed </w:t>
      </w:r>
      <w:r>
        <w:rPr>
          <w:lang w:eastAsia="ko-KR"/>
        </w:rPr>
        <w:t xml:space="preserve">in </w:t>
      </w:r>
      <w:r w:rsidRPr="00236BFB">
        <w:rPr>
          <w:lang w:eastAsia="ko-KR"/>
        </w:rPr>
        <w:t>Section</w:t>
      </w:r>
      <w:r w:rsidR="002472D1">
        <w:rPr>
          <w:lang w:eastAsia="ko-KR"/>
        </w:rPr>
        <w:t>s</w:t>
      </w:r>
      <w:r w:rsidRPr="00236BFB">
        <w:rPr>
          <w:lang w:eastAsia="ko-KR"/>
        </w:rPr>
        <w:t xml:space="preserve"> 2.</w:t>
      </w:r>
      <w:r w:rsidR="00236BFB">
        <w:rPr>
          <w:lang w:eastAsia="ko-KR"/>
        </w:rPr>
        <w:t>3</w:t>
      </w:r>
      <w:r w:rsidRPr="00236BFB">
        <w:rPr>
          <w:lang w:eastAsia="ko-KR"/>
        </w:rPr>
        <w:t>.6</w:t>
      </w:r>
      <w:r w:rsidR="00A5385A">
        <w:rPr>
          <w:lang w:eastAsia="ko-KR"/>
        </w:rPr>
        <w:t xml:space="preserve"> and 7</w:t>
      </w:r>
      <w:r>
        <w:rPr>
          <w:lang w:eastAsia="ko-KR"/>
        </w:rPr>
        <w:t>.</w:t>
      </w:r>
      <w:r w:rsidR="00FB5C13">
        <w:rPr>
          <w:lang w:eastAsia="ko-KR"/>
        </w:rPr>
        <w:t xml:space="preserve"> Out of interest, their method of implementation was followed in this study. However, </w:t>
      </w:r>
      <w:r w:rsidR="00A96186">
        <w:rPr>
          <w:lang w:eastAsia="ko-KR"/>
        </w:rPr>
        <w:t xml:space="preserve">it was found that their proposed model was missing particle </w:t>
      </w:r>
      <w:r w:rsidR="00A96186" w:rsidRPr="00A96186">
        <w:rPr>
          <w:i/>
          <w:iCs/>
          <w:lang w:eastAsia="ko-KR"/>
        </w:rPr>
        <w:t>inertia</w:t>
      </w:r>
      <w:r w:rsidR="00A96186">
        <w:t xml:space="preserve"> which </w:t>
      </w:r>
      <w:r w:rsidR="00681724">
        <w:t xml:space="preserve">seemed a crucial </w:t>
      </w:r>
      <w:r w:rsidR="00463A63">
        <w:t>er</w:t>
      </w:r>
      <w:r w:rsidR="00FA2F28">
        <w:t>ro</w:t>
      </w:r>
      <w:r w:rsidR="00463A63">
        <w:t>r</w:t>
      </w:r>
      <w:r w:rsidR="00681724">
        <w:t xml:space="preserve"> when considering other sources. </w:t>
      </w:r>
      <w:r w:rsidR="00A27FF2">
        <w:t>Therefore,</w:t>
      </w:r>
    </w:p>
    <w:p w14:paraId="05369731" w14:textId="300A7FDF" w:rsidR="00681724" w:rsidRDefault="00681724" w:rsidP="00681724">
      <w:pPr>
        <w:pStyle w:val="content"/>
        <w:numPr>
          <w:ilvl w:val="0"/>
          <w:numId w:val="29"/>
        </w:numPr>
      </w:pPr>
      <w:r>
        <w:lastRenderedPageBreak/>
        <w:t>Could their model be improved by re-introducing particle inertia?</w:t>
      </w:r>
    </w:p>
    <w:p w14:paraId="1DD85831" w14:textId="0FBC22E6" w:rsidR="006857BA" w:rsidRDefault="006857BA" w:rsidP="006857BA">
      <w:pPr>
        <w:pStyle w:val="content"/>
      </w:pPr>
    </w:p>
    <w:p w14:paraId="3F9395E4" w14:textId="59172F75" w:rsidR="006857BA" w:rsidRDefault="006857BA" w:rsidP="006857BA">
      <w:pPr>
        <w:pStyle w:val="content"/>
        <w:rPr>
          <w:lang w:eastAsia="ko-KR"/>
        </w:rPr>
      </w:pPr>
      <w:r w:rsidRPr="00B308FD">
        <w:t>Yousefikhoshbakht</w:t>
      </w:r>
      <w:r>
        <w:t xml:space="preserve"> (2021) introduced </w:t>
      </w:r>
      <w:r w:rsidR="00FB795D">
        <w:t xml:space="preserve">some new variables, detailed in </w:t>
      </w:r>
      <w:r w:rsidR="00FB795D" w:rsidRPr="00A40C8F">
        <w:t>Section 2.</w:t>
      </w:r>
      <w:r w:rsidR="00A40C8F" w:rsidRPr="00A40C8F">
        <w:t>3</w:t>
      </w:r>
      <w:r w:rsidR="00FB795D" w:rsidRPr="00A40C8F">
        <w:t>.7</w:t>
      </w:r>
      <w:r w:rsidR="00FB795D">
        <w:t xml:space="preserve">, to use to configure his </w:t>
      </w:r>
      <w:r w:rsidR="00CF7F9F" w:rsidRPr="00CF7F9F">
        <w:rPr>
          <w:i/>
          <w:iCs/>
        </w:rPr>
        <w:t>modified particle swarm optimization</w:t>
      </w:r>
      <w:r w:rsidR="00FB795D">
        <w:t xml:space="preserve"> model improved from the one proposed by </w:t>
      </w:r>
      <w:r w:rsidR="00FB795D" w:rsidRPr="00B308FD">
        <w:t xml:space="preserve">Wang </w:t>
      </w:r>
      <w:r w:rsidR="00FB795D" w:rsidRPr="006D63A0">
        <w:rPr>
          <w:i/>
          <w:iCs/>
        </w:rPr>
        <w:t>et al.</w:t>
      </w:r>
      <w:r w:rsidR="00FB795D">
        <w:t xml:space="preserve"> </w:t>
      </w:r>
      <w:r w:rsidR="00FB795D">
        <w:rPr>
          <w:lang w:eastAsia="ko-KR"/>
        </w:rPr>
        <w:t xml:space="preserve">(2003). He carried out </w:t>
      </w:r>
      <w:r w:rsidR="00D202F8">
        <w:rPr>
          <w:lang w:eastAsia="ko-KR"/>
        </w:rPr>
        <w:t xml:space="preserve">a </w:t>
      </w:r>
      <w:r w:rsidR="00FB795D">
        <w:rPr>
          <w:lang w:eastAsia="ko-KR"/>
        </w:rPr>
        <w:t xml:space="preserve">test on 15 </w:t>
      </w:r>
      <w:r w:rsidR="003B611F">
        <w:rPr>
          <w:lang w:eastAsia="ko-KR"/>
        </w:rPr>
        <w:t xml:space="preserve">possible </w:t>
      </w:r>
      <w:r w:rsidR="00FB795D">
        <w:rPr>
          <w:lang w:eastAsia="ko-KR"/>
        </w:rPr>
        <w:t xml:space="preserve">combinations to determine an optimal configuration.  </w:t>
      </w:r>
    </w:p>
    <w:p w14:paraId="1C3F7B87" w14:textId="7F4FE0E6" w:rsidR="003B611F" w:rsidRDefault="003B611F" w:rsidP="003B611F">
      <w:pPr>
        <w:pStyle w:val="content"/>
        <w:numPr>
          <w:ilvl w:val="0"/>
          <w:numId w:val="29"/>
        </w:numPr>
      </w:pPr>
      <w:r>
        <w:t xml:space="preserve">But what configuration suits </w:t>
      </w:r>
      <w:r w:rsidR="007455AD">
        <w:t>the Traveling Salesman Problem</w:t>
      </w:r>
      <w:r>
        <w:t>?</w:t>
      </w:r>
    </w:p>
    <w:p w14:paraId="2F3D602B" w14:textId="624AC76C" w:rsidR="00705DC7" w:rsidRPr="00FB795D" w:rsidRDefault="00705DC7" w:rsidP="003B611F">
      <w:pPr>
        <w:pStyle w:val="content"/>
        <w:numPr>
          <w:ilvl w:val="0"/>
          <w:numId w:val="29"/>
        </w:numPr>
      </w:pPr>
      <w:r>
        <w:t>Does th</w:t>
      </w:r>
      <w:r w:rsidR="00CF7F9F">
        <w:t>is</w:t>
      </w:r>
      <w:r>
        <w:t xml:space="preserve"> </w:t>
      </w:r>
      <w:r w:rsidR="00CF7F9F">
        <w:t>modified version</w:t>
      </w:r>
      <w:r>
        <w:t xml:space="preserve"> suit this project more than the </w:t>
      </w:r>
      <w:r w:rsidR="00CF7F9F">
        <w:t>original</w:t>
      </w:r>
      <w:r>
        <w:t>?</w:t>
      </w:r>
    </w:p>
    <w:p w14:paraId="4CCCA3EF" w14:textId="77777777" w:rsidR="00E74950" w:rsidRDefault="00E74950" w:rsidP="00F20D4A">
      <w:pPr>
        <w:pStyle w:val="content"/>
        <w:rPr>
          <w:lang w:eastAsia="ko-KR"/>
        </w:rPr>
      </w:pPr>
    </w:p>
    <w:p w14:paraId="5149F3D7" w14:textId="79DCE796" w:rsidR="00906312" w:rsidRDefault="00906312" w:rsidP="00906312">
      <w:pPr>
        <w:pStyle w:val="Heading3"/>
        <w:rPr>
          <w:lang w:eastAsia="ko-KR"/>
        </w:rPr>
      </w:pPr>
      <w:bookmarkStart w:id="81" w:name="_Toc106240048"/>
      <w:r>
        <w:rPr>
          <w:lang w:eastAsia="ko-KR"/>
        </w:rPr>
        <w:t>Ant Colony Optimization</w:t>
      </w:r>
      <w:r w:rsidR="00E83640">
        <w:rPr>
          <w:lang w:eastAsia="ko-KR"/>
        </w:rPr>
        <w:t xml:space="preserve"> Implementation Specifics</w:t>
      </w:r>
      <w:bookmarkEnd w:id="81"/>
    </w:p>
    <w:p w14:paraId="76412E8D" w14:textId="01FA5C9E" w:rsidR="00126D14" w:rsidRDefault="005F7F33" w:rsidP="00F20D4A">
      <w:pPr>
        <w:pStyle w:val="content"/>
        <w:rPr>
          <w:lang w:eastAsia="ko-KR"/>
        </w:rPr>
      </w:pPr>
      <w:r>
        <w:rPr>
          <w:lang w:eastAsia="ko-KR"/>
        </w:rPr>
        <w:t xml:space="preserve">The first </w:t>
      </w:r>
      <w:r w:rsidR="00E92EB5">
        <w:rPr>
          <w:lang w:eastAsia="ko-KR"/>
        </w:rPr>
        <w:t xml:space="preserve">things </w:t>
      </w:r>
      <w:r>
        <w:rPr>
          <w:lang w:eastAsia="ko-KR"/>
        </w:rPr>
        <w:t>implemented</w:t>
      </w:r>
      <w:r w:rsidR="00E92EB5">
        <w:rPr>
          <w:lang w:eastAsia="ko-KR"/>
        </w:rPr>
        <w:t xml:space="preserve"> </w:t>
      </w:r>
      <w:r>
        <w:rPr>
          <w:lang w:eastAsia="ko-KR"/>
        </w:rPr>
        <w:t>in</w:t>
      </w:r>
      <w:r w:rsidR="00E92EB5">
        <w:rPr>
          <w:lang w:eastAsia="ko-KR"/>
        </w:rPr>
        <w:t xml:space="preserve"> </w:t>
      </w:r>
      <w:r>
        <w:rPr>
          <w:lang w:eastAsia="ko-KR"/>
        </w:rPr>
        <w:t>the ACO</w:t>
      </w:r>
      <w:r w:rsidR="00E92EB5">
        <w:rPr>
          <w:lang w:eastAsia="ko-KR"/>
        </w:rPr>
        <w:t xml:space="preserve"> </w:t>
      </w:r>
      <w:r w:rsidR="00D109B4">
        <w:rPr>
          <w:lang w:eastAsia="ko-KR"/>
        </w:rPr>
        <w:t>mechanism</w:t>
      </w:r>
      <w:r w:rsidR="00E92EB5">
        <w:rPr>
          <w:lang w:eastAsia="ko-KR"/>
        </w:rPr>
        <w:t xml:space="preserve"> were two matrices used to store the pheromone and city distance data. Because the </w:t>
      </w:r>
      <w:r w:rsidR="009F6C0B">
        <w:rPr>
          <w:lang w:eastAsia="ko-KR"/>
        </w:rPr>
        <w:t>TSP</w:t>
      </w:r>
      <w:r w:rsidR="00E92EB5">
        <w:rPr>
          <w:lang w:eastAsia="ko-KR"/>
        </w:rPr>
        <w:t xml:space="preserve"> used in this study was an undirected graph of city vertices allowing edge connections between any two cities, these matrices used were symmetric along the diagonal, having both </w:t>
      </w:r>
      <w:r w:rsidR="001F27B5">
        <w:rPr>
          <w:lang w:eastAsia="ko-KR"/>
        </w:rPr>
        <w:t xml:space="preserve">the row and column able to represent the ‘from’ and ‘to’ cities for any edge and the data for </w:t>
      </w:r>
      <w:r w:rsidR="00126D14">
        <w:rPr>
          <w:lang w:eastAsia="ko-KR"/>
        </w:rPr>
        <w:t>each</w:t>
      </w:r>
      <w:r w:rsidR="001F27B5">
        <w:rPr>
          <w:lang w:eastAsia="ko-KR"/>
        </w:rPr>
        <w:t xml:space="preserve"> edge stored in </w:t>
      </w:r>
      <w:r w:rsidR="00126D14">
        <w:rPr>
          <w:lang w:eastAsia="ko-KR"/>
        </w:rPr>
        <w:t>its</w:t>
      </w:r>
      <w:r w:rsidR="001F27B5">
        <w:rPr>
          <w:lang w:eastAsia="ko-KR"/>
        </w:rPr>
        <w:t xml:space="preserve"> corresponding matrix cell. </w:t>
      </w:r>
      <w:r w:rsidR="001F27B5" w:rsidRPr="007455AD">
        <w:rPr>
          <w:lang w:eastAsia="ko-KR"/>
        </w:rPr>
        <w:t xml:space="preserve">Figure </w:t>
      </w:r>
      <w:r w:rsidR="007455AD" w:rsidRPr="007455AD">
        <w:rPr>
          <w:lang w:eastAsia="ko-KR"/>
        </w:rPr>
        <w:t>18</w:t>
      </w:r>
      <w:r w:rsidR="001F27B5">
        <w:rPr>
          <w:lang w:eastAsia="ko-KR"/>
        </w:rPr>
        <w:t xml:space="preserve"> is an example of this.</w:t>
      </w:r>
      <w:r w:rsidR="00C35C52">
        <w:rPr>
          <w:lang w:eastAsia="ko-KR"/>
        </w:rPr>
        <w:t xml:space="preserve"> </w:t>
      </w:r>
    </w:p>
    <w:p w14:paraId="7CBFD171" w14:textId="77777777" w:rsidR="00526B44" w:rsidRDefault="00526B44" w:rsidP="00F20D4A">
      <w:pPr>
        <w:pStyle w:val="content"/>
        <w:rPr>
          <w:lang w:eastAsia="ko-KR"/>
        </w:rPr>
      </w:pPr>
    </w:p>
    <w:p w14:paraId="68DEFEC8" w14:textId="5DC10EF7" w:rsidR="007455AD" w:rsidRDefault="007455AD" w:rsidP="007455AD">
      <w:pPr>
        <w:pStyle w:val="content"/>
        <w:jc w:val="center"/>
        <w:rPr>
          <w:lang w:eastAsia="ko-KR"/>
        </w:rPr>
      </w:pPr>
      <w:r w:rsidRPr="00DB2DDD">
        <w:rPr>
          <w:noProof/>
          <w:lang w:val="en-IE"/>
        </w:rPr>
        <w:drawing>
          <wp:inline distT="0" distB="0" distL="0" distR="0" wp14:anchorId="6792DC1C" wp14:editId="081311F1">
            <wp:extent cx="3755914" cy="3267075"/>
            <wp:effectExtent l="0" t="0" r="0" b="0"/>
            <wp:docPr id="23" name="Picture 2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37"/>
                    <a:stretch>
                      <a:fillRect/>
                    </a:stretch>
                  </pic:blipFill>
                  <pic:spPr>
                    <a:xfrm>
                      <a:off x="0" y="0"/>
                      <a:ext cx="3757562" cy="3268509"/>
                    </a:xfrm>
                    <a:prstGeom prst="rect">
                      <a:avLst/>
                    </a:prstGeom>
                  </pic:spPr>
                </pic:pic>
              </a:graphicData>
            </a:graphic>
          </wp:inline>
        </w:drawing>
      </w:r>
    </w:p>
    <w:p w14:paraId="4DE13B30" w14:textId="301E2D9B" w:rsidR="007455AD" w:rsidRPr="00842A5C" w:rsidRDefault="007455AD" w:rsidP="007455AD">
      <w:pPr>
        <w:pStyle w:val="Caption"/>
        <w:jc w:val="center"/>
        <w:rPr>
          <w:b w:val="0"/>
          <w:bCs/>
        </w:rPr>
      </w:pPr>
      <w:bookmarkStart w:id="82" w:name="_Toc106240094"/>
      <w:r w:rsidRPr="00842A5C">
        <w:rPr>
          <w:b w:val="0"/>
          <w:bCs/>
        </w:rPr>
        <w:t xml:space="preserve">Figure </w:t>
      </w:r>
      <w:r w:rsidRPr="00842A5C">
        <w:rPr>
          <w:b w:val="0"/>
          <w:bCs/>
        </w:rPr>
        <w:fldChar w:fldCharType="begin"/>
      </w:r>
      <w:r w:rsidRPr="00842A5C">
        <w:rPr>
          <w:b w:val="0"/>
          <w:bCs/>
        </w:rPr>
        <w:instrText xml:space="preserve"> SEQ Figure \* ARABIC </w:instrText>
      </w:r>
      <w:r w:rsidRPr="00842A5C">
        <w:rPr>
          <w:b w:val="0"/>
          <w:bCs/>
        </w:rPr>
        <w:fldChar w:fldCharType="separate"/>
      </w:r>
      <w:r w:rsidR="00362057">
        <w:rPr>
          <w:b w:val="0"/>
          <w:bCs/>
          <w:noProof/>
        </w:rPr>
        <w:t>18</w:t>
      </w:r>
      <w:r w:rsidRPr="00842A5C">
        <w:rPr>
          <w:b w:val="0"/>
          <w:bCs/>
        </w:rPr>
        <w:fldChar w:fldCharType="end"/>
      </w:r>
      <w:r w:rsidRPr="00842A5C">
        <w:rPr>
          <w:b w:val="0"/>
          <w:bCs/>
        </w:rPr>
        <w:t>: ACO example Distance Matrix for a city count of 5</w:t>
      </w:r>
      <w:bookmarkEnd w:id="82"/>
    </w:p>
    <w:p w14:paraId="4E282966" w14:textId="54A875EE" w:rsidR="00126D14" w:rsidRDefault="00126D14" w:rsidP="007455AD">
      <w:pPr>
        <w:pStyle w:val="content"/>
        <w:jc w:val="center"/>
        <w:rPr>
          <w:lang w:eastAsia="ko-KR"/>
        </w:rPr>
      </w:pPr>
    </w:p>
    <w:p w14:paraId="014868A6" w14:textId="5945B621" w:rsidR="00F20D4A" w:rsidRDefault="0016023A" w:rsidP="00F20D4A">
      <w:pPr>
        <w:pStyle w:val="content"/>
        <w:rPr>
          <w:lang w:eastAsia="ko-KR"/>
        </w:rPr>
      </w:pPr>
      <w:r>
        <w:lastRenderedPageBreak/>
        <w:t>T</w:t>
      </w:r>
      <w:r w:rsidR="0032249C">
        <w:t xml:space="preserve">he structure of the algorithm developed closely followed the descriptions posed in </w:t>
      </w:r>
      <w:r w:rsidR="0032249C" w:rsidRPr="007455AD">
        <w:t>Sections 2.</w:t>
      </w:r>
      <w:r w:rsidR="007455AD">
        <w:t>3</w:t>
      </w:r>
      <w:r w:rsidR="0032249C" w:rsidRPr="007455AD">
        <w:t>.8-11</w:t>
      </w:r>
      <w:r w:rsidR="0032249C">
        <w:t xml:space="preserve">. </w:t>
      </w:r>
      <w:r w:rsidR="00C35C52">
        <w:rPr>
          <w:lang w:eastAsia="ko-KR"/>
        </w:rPr>
        <w:t xml:space="preserve">To avoid </w:t>
      </w:r>
      <w:r w:rsidR="004D525B">
        <w:rPr>
          <w:lang w:eastAsia="ko-KR"/>
        </w:rPr>
        <w:t>the divide by zero error, it should</w:t>
      </w:r>
      <w:r w:rsidR="00287153">
        <w:rPr>
          <w:lang w:eastAsia="ko-KR"/>
        </w:rPr>
        <w:t xml:space="preserve"> also</w:t>
      </w:r>
      <w:r w:rsidR="004D525B">
        <w:rPr>
          <w:lang w:eastAsia="ko-KR"/>
        </w:rPr>
        <w:t xml:space="preserve"> be noted that the pheromone </w:t>
      </w:r>
      <w:r w:rsidR="00A70108">
        <w:rPr>
          <w:lang w:eastAsia="ko-KR"/>
        </w:rPr>
        <w:t>matrix</w:t>
      </w:r>
      <w:r w:rsidR="004D525B">
        <w:rPr>
          <w:lang w:eastAsia="ko-KR"/>
        </w:rPr>
        <w:t xml:space="preserve"> should be initialized to</w:t>
      </w:r>
      <w:r w:rsidR="00A70108">
        <w:rPr>
          <w:lang w:eastAsia="ko-KR"/>
        </w:rPr>
        <w:t xml:space="preserve"> store</w:t>
      </w:r>
      <w:r w:rsidR="004D525B">
        <w:rPr>
          <w:lang w:eastAsia="ko-KR"/>
        </w:rPr>
        <w:t xml:space="preserve"> trivially small, non-zero value</w:t>
      </w:r>
      <w:r w:rsidR="00A70108">
        <w:rPr>
          <w:lang w:eastAsia="ko-KR"/>
        </w:rPr>
        <w:t>s</w:t>
      </w:r>
      <w:r w:rsidR="004D525B">
        <w:rPr>
          <w:lang w:eastAsia="ko-KR"/>
        </w:rPr>
        <w:t>.</w:t>
      </w:r>
    </w:p>
    <w:p w14:paraId="4F085AA4" w14:textId="77777777" w:rsidR="0032249C" w:rsidRDefault="0032249C" w:rsidP="0032249C">
      <w:pPr>
        <w:pStyle w:val="content"/>
      </w:pPr>
    </w:p>
    <w:p w14:paraId="4F327948" w14:textId="07BC0534" w:rsidR="0032249C" w:rsidRDefault="0032249C" w:rsidP="0032249C">
      <w:pPr>
        <w:pStyle w:val="content"/>
      </w:pPr>
      <w:r>
        <w:t xml:space="preserve">Following </w:t>
      </w:r>
      <w:r w:rsidR="00287153">
        <w:t xml:space="preserve">common practice </w:t>
      </w:r>
      <w:r w:rsidR="00287153">
        <w:fldChar w:fldCharType="begin"/>
      </w:r>
      <w:r w:rsidR="00287153">
        <w:instrText xml:space="preserve"> ADDIN ZOTERO_ITEM CSL_CITATION {"citationID":"aZ1wBbOr","properties":{"formattedCitation":"(Gambardella &amp; Dorigo, 1996; St\\uc0\\u252{}tzle &amp; Hoos, 2000)","plainCitation":"(Gambardella &amp; Dorigo, 1996; Stützle &amp; Hoos, 2000)","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287153">
        <w:fldChar w:fldCharType="separate"/>
      </w:r>
      <w:r w:rsidR="00287153" w:rsidRPr="00287153">
        <w:rPr>
          <w:szCs w:val="24"/>
        </w:rPr>
        <w:t>(Gambardella &amp; Dorigo, 1996; Stützle &amp; Hoos, 2000)</w:t>
      </w:r>
      <w:r w:rsidR="00287153">
        <w:fldChar w:fldCharType="end"/>
      </w:r>
      <w:r w:rsidR="00407F09">
        <w:t xml:space="preserve">, the alpha and beta weights used in </w:t>
      </w:r>
      <w:r w:rsidR="006E608D">
        <w:t>the ACO for this project</w:t>
      </w:r>
      <w:r w:rsidR="00407F09">
        <w:t xml:space="preserve"> w</w:t>
      </w:r>
      <w:r w:rsidR="00D202F8">
        <w:t>ere</w:t>
      </w:r>
      <w:r w:rsidR="00407F09">
        <w:t xml:space="preserve"> </w:t>
      </w:r>
      <m:oMath>
        <m:r>
          <w:rPr>
            <w:rFonts w:ascii="Cambria Math" w:hAnsi="Cambria Math"/>
          </w:rPr>
          <m:t>α=1</m:t>
        </m:r>
      </m:oMath>
      <w:r>
        <w:t xml:space="preserve"> </w:t>
      </w:r>
      <w:r w:rsidR="00407F09">
        <w:t xml:space="preserve">and </w:t>
      </w:r>
      <m:oMath>
        <m:r>
          <w:rPr>
            <w:rFonts w:ascii="Cambria Math" w:hAnsi="Cambria Math"/>
          </w:rPr>
          <m:t>β=2</m:t>
        </m:r>
      </m:oMath>
      <w:r w:rsidR="00B8329E">
        <w:t xml:space="preserve">, and the evaporation rate was set to </w:t>
      </w:r>
      <m:oMath>
        <m:r>
          <w:rPr>
            <w:rFonts w:ascii="Cambria Math" w:hAnsi="Cambria Math"/>
          </w:rPr>
          <m:t>ρ=0.9</m:t>
        </m:r>
      </m:oMath>
      <w:r w:rsidR="00407F09">
        <w:t>.</w:t>
      </w:r>
      <w:r w:rsidR="00407F09" w:rsidRPr="0032249C">
        <w:rPr>
          <w:szCs w:val="24"/>
        </w:rPr>
        <w:t xml:space="preserve"> </w:t>
      </w:r>
      <w:r w:rsidR="00025EE5">
        <w:rPr>
          <w:szCs w:val="24"/>
        </w:rPr>
        <w:t xml:space="preserve">Moreover, </w:t>
      </w:r>
      <w:r w:rsidRPr="0032249C">
        <w:rPr>
          <w:szCs w:val="24"/>
        </w:rPr>
        <w:t>Stützle &amp; Hoos</w:t>
      </w:r>
      <w:r>
        <w:t xml:space="preserve"> </w:t>
      </w:r>
      <w:r>
        <w:fldChar w:fldCharType="begin"/>
      </w:r>
      <w:r w:rsidR="009909E4">
        <w:instrText xml:space="preserve"> ADDIN ZOTERO_ITEM CSL_CITATION {"citationID":"wSxmrSC4","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fldChar w:fldCharType="separate"/>
      </w:r>
      <w:r w:rsidRPr="0032249C">
        <w:rPr>
          <w:szCs w:val="24"/>
        </w:rPr>
        <w:t>(2000)</w:t>
      </w:r>
      <w:r>
        <w:fldChar w:fldCharType="end"/>
      </w:r>
      <w:r w:rsidR="002C59D4">
        <w:t xml:space="preserve"> and</w:t>
      </w:r>
      <w:r w:rsidR="002C59D4" w:rsidRPr="002C59D4">
        <w:rPr>
          <w:szCs w:val="24"/>
        </w:rPr>
        <w:t xml:space="preserve"> </w:t>
      </w:r>
      <w:r w:rsidR="002C59D4" w:rsidRPr="00287153">
        <w:rPr>
          <w:szCs w:val="24"/>
        </w:rPr>
        <w:t>Gambardella &amp; Dorigo</w:t>
      </w:r>
      <w:r w:rsidR="002C59D4">
        <w:rPr>
          <w:szCs w:val="24"/>
        </w:rPr>
        <w:t xml:space="preserve"> (1996)</w:t>
      </w:r>
      <w:r w:rsidR="00025EE5">
        <w:rPr>
          <w:szCs w:val="24"/>
        </w:rPr>
        <w:t xml:space="preserve"> also expounded on the method used for </w:t>
      </w:r>
      <w:r w:rsidR="002C59D4">
        <w:t xml:space="preserve">calculating th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2C59D4"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2C59D4">
        <w:rPr>
          <w:lang w:val="en-IE"/>
        </w:rPr>
        <w:t xml:space="preserve"> variables </w:t>
      </w:r>
      <w:r w:rsidR="00025EE5">
        <w:t xml:space="preserve">in </w:t>
      </w:r>
      <w:r w:rsidR="00B8329E">
        <w:t xml:space="preserve">the </w:t>
      </w:r>
      <w:r w:rsidR="00B8329E" w:rsidRPr="00B8329E">
        <w:rPr>
          <w:i/>
          <w:iCs/>
        </w:rPr>
        <w:t>Max-Min Ant System</w:t>
      </w:r>
      <w:r w:rsidR="0027242B">
        <w:rPr>
          <w:i/>
          <w:iCs/>
        </w:rPr>
        <w:t xml:space="preserve"> </w:t>
      </w:r>
      <w:r w:rsidR="00B8329E">
        <w:t xml:space="preserve">and </w:t>
      </w:r>
      <w:r w:rsidR="00B8329E" w:rsidRPr="00B8329E">
        <w:rPr>
          <w:i/>
          <w:iCs/>
        </w:rPr>
        <w:t>Ant Colony System</w:t>
      </w:r>
      <w:r w:rsidR="00025EE5">
        <w:t xml:space="preserve"> algorithms.</w:t>
      </w:r>
      <w:r w:rsidR="00B8329E">
        <w:t xml:space="preserve"> </w:t>
      </w:r>
      <w:r w:rsidR="002C59D4" w:rsidRPr="00025EE5">
        <w:t xml:space="preserve">Equations </w:t>
      </w:r>
      <w:r w:rsidR="002F3C2F" w:rsidRPr="00025EE5">
        <w:t>1</w:t>
      </w:r>
      <w:r w:rsidR="00D202F8" w:rsidRPr="00025EE5">
        <w:t>8</w:t>
      </w:r>
      <w:r w:rsidR="002F3C2F" w:rsidRPr="00025EE5">
        <w:t xml:space="preserve"> </w:t>
      </w:r>
      <w:r w:rsidR="002C59D4" w:rsidRPr="00025EE5">
        <w:t xml:space="preserve">and </w:t>
      </w:r>
      <w:r w:rsidR="002F3C2F" w:rsidRPr="00025EE5">
        <w:t>1</w:t>
      </w:r>
      <w:r w:rsidR="00D202F8" w:rsidRPr="00025EE5">
        <w:t>9</w:t>
      </w:r>
      <w:r w:rsidR="002F3C2F">
        <w:t xml:space="preserve"> </w:t>
      </w:r>
      <w:r w:rsidR="002332DF">
        <w:t>adopting</w:t>
      </w:r>
      <w:r w:rsidR="003B72FE">
        <w:t xml:space="preserve"> the </w:t>
      </w:r>
      <w:r w:rsidR="003B72FE">
        <w:rPr>
          <w:i/>
          <w:iCs/>
        </w:rPr>
        <w:t>global</w:t>
      </w:r>
      <w:r w:rsidR="003B72FE">
        <w:t xml:space="preserve"> best ant solution </w:t>
      </w:r>
      <m:oMath>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p</m:t>
                </m:r>
              </m:sub>
            </m:sSub>
          </m:e>
          <m:sup>
            <m:r>
              <w:rPr>
                <w:rFonts w:ascii="Cambria Math" w:hAnsi="Cambria Math"/>
              </w:rPr>
              <m:t>gbest</m:t>
            </m:r>
          </m:sup>
        </m:sSup>
      </m:oMath>
      <w:r w:rsidR="003B72FE">
        <w:t xml:space="preserve"> rather than the </w:t>
      </w:r>
      <w:r w:rsidR="003B72FE" w:rsidRPr="00126D14">
        <w:rPr>
          <w:i/>
          <w:iCs/>
        </w:rPr>
        <w:t>iteration’s</w:t>
      </w:r>
      <w:r w:rsidR="003B72FE">
        <w:t xml:space="preserve"> best </w:t>
      </w:r>
      <m:oMath>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p</m:t>
                </m:r>
              </m:sub>
            </m:sSub>
          </m:e>
          <m:sup>
            <m:r>
              <w:rPr>
                <w:rFonts w:ascii="Cambria Math" w:hAnsi="Cambria Math"/>
              </w:rPr>
              <m:t>ibest</m:t>
            </m:r>
          </m:sup>
        </m:sSup>
      </m:oMath>
      <w:r w:rsidR="002C59D4">
        <w:t xml:space="preserve"> w</w:t>
      </w:r>
      <w:r w:rsidR="002332DF">
        <w:t>ere</w:t>
      </w:r>
      <w:r w:rsidR="002C59D4">
        <w:t xml:space="preserve"> used</w:t>
      </w:r>
      <w:r w:rsidR="00D202F8">
        <w:t>.</w:t>
      </w:r>
    </w:p>
    <w:p w14:paraId="796D40F2" w14:textId="5675BB82" w:rsidR="002C59D4" w:rsidRDefault="002C59D4" w:rsidP="0032249C">
      <w:pPr>
        <w:pStyle w:val="content"/>
      </w:pPr>
    </w:p>
    <w:p w14:paraId="13F66D08" w14:textId="77777777" w:rsidR="003B72FE" w:rsidRDefault="00FE54F9" w:rsidP="003B72FE">
      <w:pPr>
        <w:pStyle w:val="Caption"/>
        <w:rPr>
          <w:b w:val="0"/>
          <w:sz w:val="32"/>
          <w:szCs w:val="24"/>
        </w:rPr>
      </w:pPr>
      <m:oMathPara>
        <m:oMath>
          <m:sSub>
            <m:sSubPr>
              <m:ctrlPr>
                <w:rPr>
                  <w:rFonts w:ascii="Cambria Math" w:hAnsi="Cambria Math"/>
                  <w:b w:val="0"/>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max</m:t>
              </m:r>
            </m:sub>
          </m:sSub>
          <m:r>
            <m:rPr>
              <m:sty m:val="bi"/>
            </m:rPr>
            <w:rPr>
              <w:rFonts w:ascii="Cambria Math" w:hAnsi="Cambria Math"/>
              <w:sz w:val="32"/>
              <w:szCs w:val="24"/>
            </w:rPr>
            <m:t>=</m:t>
          </m:r>
          <m:f>
            <m:fPr>
              <m:ctrlPr>
                <w:rPr>
                  <w:rFonts w:ascii="Cambria Math" w:hAnsi="Cambria Math"/>
                  <w:b w:val="0"/>
                  <w:i/>
                  <w:sz w:val="32"/>
                  <w:szCs w:val="24"/>
                </w:rPr>
              </m:ctrlPr>
            </m:fPr>
            <m:num>
              <m:r>
                <m:rPr>
                  <m:sty m:val="bi"/>
                </m:rPr>
                <w:rPr>
                  <w:rFonts w:ascii="Cambria Math" w:hAnsi="Cambria Math"/>
                  <w:sz w:val="32"/>
                  <w:szCs w:val="24"/>
                </w:rPr>
                <m:t>1</m:t>
              </m:r>
            </m:num>
            <m:den>
              <m:r>
                <m:rPr>
                  <m:sty m:val="bi"/>
                </m:rPr>
                <w:rPr>
                  <w:rFonts w:ascii="Cambria Math" w:hAnsi="Cambria Math"/>
                  <w:sz w:val="32"/>
                  <w:szCs w:val="24"/>
                </w:rPr>
                <m:t>ρ</m:t>
              </m:r>
            </m:den>
          </m:f>
          <m:r>
            <m:rPr>
              <m:sty m:val="bi"/>
            </m:rPr>
            <w:rPr>
              <w:rFonts w:ascii="Cambria Math" w:hAnsi="Cambria Math"/>
              <w:sz w:val="32"/>
              <w:szCs w:val="24"/>
            </w:rPr>
            <m:t xml:space="preserve"> * </m:t>
          </m:r>
          <m:f>
            <m:fPr>
              <m:ctrlPr>
                <w:rPr>
                  <w:rFonts w:ascii="Cambria Math" w:hAnsi="Cambria Math"/>
                  <w:b w:val="0"/>
                  <w:i/>
                  <w:sz w:val="32"/>
                  <w:szCs w:val="24"/>
                </w:rPr>
              </m:ctrlPr>
            </m:fPr>
            <m:num>
              <m:r>
                <m:rPr>
                  <m:sty m:val="bi"/>
                </m:rPr>
                <w:rPr>
                  <w:rFonts w:ascii="Cambria Math" w:hAnsi="Cambria Math"/>
                  <w:sz w:val="32"/>
                  <w:szCs w:val="24"/>
                </w:rPr>
                <m:t>1</m:t>
              </m:r>
            </m:num>
            <m:den>
              <m:r>
                <m:rPr>
                  <m:sty m:val="bi"/>
                </m:rPr>
                <w:rPr>
                  <w:rFonts w:ascii="Cambria Math" w:hAnsi="Cambria Math"/>
                  <w:sz w:val="32"/>
                  <w:szCs w:val="24"/>
                </w:rPr>
                <m:t>f'(</m:t>
              </m:r>
              <m:sSup>
                <m:sSupPr>
                  <m:ctrlPr>
                    <w:rPr>
                      <w:rFonts w:ascii="Cambria Math" w:hAnsi="Cambria Math"/>
                      <w:b w:val="0"/>
                      <w:i/>
                      <w:sz w:val="32"/>
                      <w:szCs w:val="24"/>
                    </w:rPr>
                  </m:ctrlPr>
                </m:sSupPr>
                <m:e>
                  <m:sSub>
                    <m:sSubPr>
                      <m:ctrlPr>
                        <w:rPr>
                          <w:rFonts w:ascii="Cambria Math" w:hAnsi="Cambria Math"/>
                          <w:b w:val="0"/>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e>
                <m:sup>
                  <m:r>
                    <m:rPr>
                      <m:sty m:val="bi"/>
                    </m:rPr>
                    <w:rPr>
                      <w:rFonts w:ascii="Cambria Math" w:hAnsi="Cambria Math"/>
                      <w:sz w:val="32"/>
                      <w:szCs w:val="24"/>
                    </w:rPr>
                    <m:t>gbest</m:t>
                  </m:r>
                </m:sup>
              </m:sSup>
              <m:r>
                <m:rPr>
                  <m:sty m:val="bi"/>
                </m:rPr>
                <w:rPr>
                  <w:rFonts w:ascii="Cambria Math" w:hAnsi="Cambria Math"/>
                  <w:sz w:val="32"/>
                  <w:szCs w:val="24"/>
                </w:rPr>
                <m:t>)</m:t>
              </m:r>
            </m:den>
          </m:f>
        </m:oMath>
      </m:oMathPara>
    </w:p>
    <w:p w14:paraId="240E8C8E" w14:textId="540F6AAC" w:rsidR="00FD38C8" w:rsidRPr="0064443F" w:rsidRDefault="003B72FE" w:rsidP="004616CA">
      <w:pPr>
        <w:pStyle w:val="Caption"/>
        <w:jc w:val="center"/>
        <w:rPr>
          <w:b w:val="0"/>
          <w:bCs/>
        </w:rPr>
      </w:pPr>
      <w:bookmarkStart w:id="83" w:name="_Toc106240160"/>
      <w:r w:rsidRPr="0064443F">
        <w:rPr>
          <w:b w:val="0"/>
          <w:bCs/>
        </w:rPr>
        <w:t xml:space="preserve">Equation </w:t>
      </w:r>
      <w:r w:rsidRPr="0064443F">
        <w:rPr>
          <w:b w:val="0"/>
          <w:bCs/>
        </w:rPr>
        <w:fldChar w:fldCharType="begin"/>
      </w:r>
      <w:r w:rsidRPr="0064443F">
        <w:rPr>
          <w:b w:val="0"/>
          <w:bCs/>
        </w:rPr>
        <w:instrText xml:space="preserve"> SEQ Equation \* ARABIC </w:instrText>
      </w:r>
      <w:r w:rsidRPr="0064443F">
        <w:rPr>
          <w:b w:val="0"/>
          <w:bCs/>
        </w:rPr>
        <w:fldChar w:fldCharType="separate"/>
      </w:r>
      <w:r w:rsidR="00362057">
        <w:rPr>
          <w:b w:val="0"/>
          <w:bCs/>
          <w:noProof/>
        </w:rPr>
        <w:t>18</w:t>
      </w:r>
      <w:r w:rsidRPr="0064443F">
        <w:rPr>
          <w:b w:val="0"/>
          <w:bCs/>
        </w:rPr>
        <w:fldChar w:fldCharType="end"/>
      </w:r>
      <w:r w:rsidRPr="0064443F">
        <w:rPr>
          <w:b w:val="0"/>
          <w:bCs/>
        </w:rPr>
        <w:t>: T-max Calculation</w:t>
      </w:r>
      <w:bookmarkEnd w:id="83"/>
    </w:p>
    <w:p w14:paraId="1F787FBA" w14:textId="77777777" w:rsidR="004616CA" w:rsidRPr="004616CA" w:rsidRDefault="004616CA" w:rsidP="004616CA">
      <w:pPr>
        <w:pStyle w:val="content"/>
      </w:pPr>
    </w:p>
    <w:p w14:paraId="530A5065" w14:textId="0D4B7D32" w:rsidR="002F3C2F" w:rsidRDefault="00FE54F9" w:rsidP="002F3C2F">
      <w:pPr>
        <w:pStyle w:val="Caption"/>
        <w:rPr>
          <w:b w:val="0"/>
          <w:sz w:val="32"/>
          <w:szCs w:val="24"/>
        </w:rPr>
      </w:pPr>
      <m:oMathPara>
        <m:oMath>
          <m:sSub>
            <m:sSubPr>
              <m:ctrlPr>
                <w:rPr>
                  <w:rFonts w:ascii="Cambria Math" w:hAnsi="Cambria Math"/>
                  <w:b w:val="0"/>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min</m:t>
              </m:r>
            </m:sub>
          </m:sSub>
          <m:r>
            <m:rPr>
              <m:sty m:val="bi"/>
            </m:rPr>
            <w:rPr>
              <w:rFonts w:ascii="Cambria Math" w:hAnsi="Cambria Math"/>
              <w:sz w:val="32"/>
              <w:szCs w:val="24"/>
            </w:rPr>
            <m:t>=</m:t>
          </m:r>
          <m:f>
            <m:fPr>
              <m:ctrlPr>
                <w:rPr>
                  <w:rFonts w:ascii="Cambria Math" w:hAnsi="Cambria Math"/>
                  <w:b w:val="0"/>
                  <w:i/>
                  <w:sz w:val="32"/>
                  <w:szCs w:val="24"/>
                </w:rPr>
              </m:ctrlPr>
            </m:fPr>
            <m:num>
              <m:sSub>
                <m:sSubPr>
                  <m:ctrlPr>
                    <w:rPr>
                      <w:rFonts w:ascii="Cambria Math" w:hAnsi="Cambria Math"/>
                      <w:b w:val="0"/>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max</m:t>
                  </m:r>
                </m:sub>
              </m:sSub>
              <m:r>
                <m:rPr>
                  <m:sty m:val="bi"/>
                </m:rPr>
                <w:rPr>
                  <w:rFonts w:ascii="Cambria Math" w:hAnsi="Cambria Math"/>
                  <w:sz w:val="32"/>
                  <w:szCs w:val="24"/>
                </w:rPr>
                <m:t>*1-</m:t>
              </m:r>
              <m:d>
                <m:dPr>
                  <m:ctrlPr>
                    <w:rPr>
                      <w:rFonts w:ascii="Cambria Math" w:hAnsi="Cambria Math"/>
                      <w:i/>
                      <w:sz w:val="32"/>
                      <w:szCs w:val="24"/>
                    </w:rPr>
                  </m:ctrlPr>
                </m:dPr>
                <m:e>
                  <m:rad>
                    <m:radPr>
                      <m:ctrlPr>
                        <w:rPr>
                          <w:rFonts w:ascii="Cambria Math" w:hAnsi="Cambria Math"/>
                          <w:i/>
                          <w:sz w:val="32"/>
                          <w:szCs w:val="24"/>
                        </w:rPr>
                      </m:ctrlPr>
                    </m:radPr>
                    <m:deg>
                      <m:r>
                        <m:rPr>
                          <m:sty m:val="bi"/>
                        </m:rPr>
                        <w:rPr>
                          <w:rFonts w:ascii="Cambria Math" w:hAnsi="Cambria Math"/>
                          <w:sz w:val="32"/>
                          <w:szCs w:val="24"/>
                        </w:rPr>
                        <m:t>n</m:t>
                      </m:r>
                    </m:deg>
                    <m:e>
                      <m:r>
                        <m:rPr>
                          <m:sty m:val="bi"/>
                        </m:rPr>
                        <w:rPr>
                          <w:rFonts w:ascii="Cambria Math" w:hAnsi="Cambria Math"/>
                          <w:sz w:val="32"/>
                          <w:szCs w:val="24"/>
                        </w:rPr>
                        <m:t>Pbest</m:t>
                      </m:r>
                    </m:e>
                  </m:rad>
                </m:e>
              </m:d>
            </m:num>
            <m:den>
              <m:d>
                <m:dPr>
                  <m:ctrlPr>
                    <w:rPr>
                      <w:rFonts w:ascii="Cambria Math" w:hAnsi="Cambria Math"/>
                      <w:b w:val="0"/>
                      <w:i/>
                      <w:sz w:val="32"/>
                      <w:szCs w:val="24"/>
                    </w:rPr>
                  </m:ctrlPr>
                </m:dPr>
                <m:e>
                  <m:f>
                    <m:fPr>
                      <m:ctrlPr>
                        <w:rPr>
                          <w:rFonts w:ascii="Cambria Math" w:hAnsi="Cambria Math"/>
                          <w:b w:val="0"/>
                          <w:i/>
                          <w:sz w:val="32"/>
                          <w:szCs w:val="24"/>
                        </w:rPr>
                      </m:ctrlPr>
                    </m:fPr>
                    <m:num>
                      <m:r>
                        <m:rPr>
                          <m:sty m:val="bi"/>
                        </m:rPr>
                        <w:rPr>
                          <w:rFonts w:ascii="Cambria Math" w:hAnsi="Cambria Math"/>
                          <w:sz w:val="32"/>
                          <w:szCs w:val="24"/>
                        </w:rPr>
                        <m:t>n</m:t>
                      </m:r>
                    </m:num>
                    <m:den>
                      <m:r>
                        <m:rPr>
                          <m:sty m:val="bi"/>
                        </m:rPr>
                        <w:rPr>
                          <w:rFonts w:ascii="Cambria Math" w:hAnsi="Cambria Math"/>
                          <w:sz w:val="32"/>
                          <w:szCs w:val="24"/>
                        </w:rPr>
                        <m:t>2</m:t>
                      </m:r>
                    </m:den>
                  </m:f>
                  <m:r>
                    <m:rPr>
                      <m:sty m:val="bi"/>
                    </m:rPr>
                    <w:rPr>
                      <w:rFonts w:ascii="Cambria Math" w:hAnsi="Cambria Math"/>
                      <w:sz w:val="32"/>
                      <w:szCs w:val="24"/>
                    </w:rPr>
                    <m:t>-1</m:t>
                  </m:r>
                </m:e>
              </m:d>
              <m:r>
                <m:rPr>
                  <m:sty m:val="bi"/>
                </m:rPr>
                <w:rPr>
                  <w:rFonts w:ascii="Cambria Math" w:hAnsi="Cambria Math"/>
                  <w:sz w:val="32"/>
                  <w:szCs w:val="24"/>
                </w:rPr>
                <m:t xml:space="preserve">* </m:t>
              </m:r>
              <m:rad>
                <m:radPr>
                  <m:ctrlPr>
                    <w:rPr>
                      <w:rFonts w:ascii="Cambria Math" w:hAnsi="Cambria Math"/>
                      <w:i/>
                      <w:sz w:val="32"/>
                      <w:szCs w:val="24"/>
                    </w:rPr>
                  </m:ctrlPr>
                </m:radPr>
                <m:deg>
                  <m:r>
                    <m:rPr>
                      <m:sty m:val="bi"/>
                    </m:rPr>
                    <w:rPr>
                      <w:rFonts w:ascii="Cambria Math" w:hAnsi="Cambria Math"/>
                      <w:sz w:val="32"/>
                      <w:szCs w:val="24"/>
                    </w:rPr>
                    <m:t>n</m:t>
                  </m:r>
                </m:deg>
                <m:e>
                  <m:r>
                    <m:rPr>
                      <m:sty m:val="bi"/>
                    </m:rPr>
                    <w:rPr>
                      <w:rFonts w:ascii="Cambria Math" w:hAnsi="Cambria Math"/>
                      <w:sz w:val="32"/>
                      <w:szCs w:val="24"/>
                    </w:rPr>
                    <m:t>Pbest</m:t>
                  </m:r>
                </m:e>
              </m:rad>
            </m:den>
          </m:f>
        </m:oMath>
      </m:oMathPara>
    </w:p>
    <w:p w14:paraId="44E38370" w14:textId="594F5222" w:rsidR="002F3C2F" w:rsidRPr="0064443F" w:rsidRDefault="002F3C2F" w:rsidP="002F3C2F">
      <w:pPr>
        <w:pStyle w:val="Caption"/>
        <w:jc w:val="center"/>
        <w:rPr>
          <w:b w:val="0"/>
          <w:bCs/>
          <w:sz w:val="32"/>
          <w:szCs w:val="24"/>
        </w:rPr>
      </w:pPr>
      <w:bookmarkStart w:id="84" w:name="_Toc106240161"/>
      <w:r w:rsidRPr="0064443F">
        <w:rPr>
          <w:b w:val="0"/>
          <w:bCs/>
        </w:rPr>
        <w:t xml:space="preserve">Equation </w:t>
      </w:r>
      <w:r w:rsidRPr="0064443F">
        <w:rPr>
          <w:b w:val="0"/>
          <w:bCs/>
        </w:rPr>
        <w:fldChar w:fldCharType="begin"/>
      </w:r>
      <w:r w:rsidRPr="0064443F">
        <w:rPr>
          <w:b w:val="0"/>
          <w:bCs/>
        </w:rPr>
        <w:instrText xml:space="preserve"> SEQ Equation \* ARABIC </w:instrText>
      </w:r>
      <w:r w:rsidRPr="0064443F">
        <w:rPr>
          <w:b w:val="0"/>
          <w:bCs/>
        </w:rPr>
        <w:fldChar w:fldCharType="separate"/>
      </w:r>
      <w:r w:rsidR="00362057">
        <w:rPr>
          <w:b w:val="0"/>
          <w:bCs/>
          <w:noProof/>
        </w:rPr>
        <w:t>19</w:t>
      </w:r>
      <w:r w:rsidRPr="0064443F">
        <w:rPr>
          <w:b w:val="0"/>
          <w:bCs/>
        </w:rPr>
        <w:fldChar w:fldCharType="end"/>
      </w:r>
      <w:r w:rsidRPr="0064443F">
        <w:rPr>
          <w:b w:val="0"/>
          <w:bCs/>
        </w:rPr>
        <w:t>: T-min Calculation</w:t>
      </w:r>
      <w:bookmarkEnd w:id="84"/>
    </w:p>
    <w:p w14:paraId="4350E0FD" w14:textId="4DBB2269" w:rsidR="002F3C2F" w:rsidRDefault="002F3C2F" w:rsidP="002F3C2F">
      <w:pPr>
        <w:pStyle w:val="content"/>
      </w:pPr>
    </w:p>
    <w:p w14:paraId="1F23E951" w14:textId="3FE02324" w:rsidR="002F3C2F" w:rsidRDefault="002F3C2F" w:rsidP="002F3C2F">
      <w:pPr>
        <w:pStyle w:val="content"/>
      </w:pPr>
      <w:r>
        <w:t xml:space="preserve">For </w:t>
      </w:r>
      <w:r w:rsidRPr="00025EE5">
        <w:t>Equation 1</w:t>
      </w:r>
      <w:r w:rsidR="00D202F8" w:rsidRPr="00025EE5">
        <w:t>9</w:t>
      </w:r>
      <w:r>
        <w:t xml:space="preserve">, </w:t>
      </w:r>
      <w:r w:rsidR="004C78C1">
        <w:rPr>
          <w:i/>
          <w:iCs/>
        </w:rPr>
        <w:t>n</w:t>
      </w:r>
      <w:r w:rsidR="004C78C1">
        <w:t xml:space="preserve"> </w:t>
      </w:r>
      <w:r w:rsidR="002332DF">
        <w:t xml:space="preserve">represents the number of </w:t>
      </w:r>
      <w:r w:rsidR="004C78C1">
        <w:t>components used to create a</w:t>
      </w:r>
      <w:r w:rsidR="002332DF">
        <w:t xml:space="preserve"> complete</w:t>
      </w:r>
      <w:r w:rsidR="004C78C1">
        <w:t xml:space="preserve"> </w:t>
      </w:r>
      <w:r w:rsidR="009F6C0B">
        <w:t>TSP</w:t>
      </w:r>
      <w:r w:rsidR="002332DF">
        <w:t xml:space="preserve"> </w:t>
      </w:r>
      <w:r w:rsidR="004C78C1">
        <w:t xml:space="preserve">solution, </w:t>
      </w:r>
      <w:r w:rsidR="002332DF">
        <w:t xml:space="preserve">i.e., </w:t>
      </w:r>
      <w:r w:rsidR="004C78C1">
        <w:t xml:space="preserve">the number of cities </w:t>
      </w:r>
      <w:r w:rsidR="00D202F8">
        <w:t xml:space="preserve">on </w:t>
      </w:r>
      <w:r w:rsidR="004C78C1">
        <w:t xml:space="preserve">a complete route or map. </w:t>
      </w:r>
      <w:r w:rsidR="004C78C1" w:rsidRPr="0032249C">
        <w:rPr>
          <w:szCs w:val="24"/>
        </w:rPr>
        <w:t>Stützle &amp; Hoos</w:t>
      </w:r>
      <w:r w:rsidR="004C78C1">
        <w:t xml:space="preserve"> </w:t>
      </w:r>
      <w:r w:rsidR="004C78C1">
        <w:fldChar w:fldCharType="begin"/>
      </w:r>
      <w:r w:rsidR="009909E4">
        <w:instrText xml:space="preserve"> ADDIN ZOTERO_ITEM CSL_CITATION {"citationID":"pGEKTQzz","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4C78C1">
        <w:fldChar w:fldCharType="separate"/>
      </w:r>
      <w:r w:rsidR="004C78C1" w:rsidRPr="0032249C">
        <w:rPr>
          <w:szCs w:val="24"/>
        </w:rPr>
        <w:t>(2000)</w:t>
      </w:r>
      <w:r w:rsidR="004C78C1">
        <w:fldChar w:fldCharType="end"/>
      </w:r>
      <w:r w:rsidR="004C78C1">
        <w:t xml:space="preserve"> detailed an experiment</w:t>
      </w:r>
      <w:r w:rsidR="00884598">
        <w:t>ation</w:t>
      </w:r>
      <w:r w:rsidR="004C78C1">
        <w:t xml:space="preserve"> process through which the appropriate configuration for the </w:t>
      </w:r>
      <w:r w:rsidR="004C78C1">
        <w:rPr>
          <w:i/>
          <w:iCs/>
        </w:rPr>
        <w:t>Pbest</w:t>
      </w:r>
      <w:r w:rsidR="004C78C1">
        <w:t xml:space="preserve"> variable </w:t>
      </w:r>
      <w:r w:rsidR="00884598">
        <w:t xml:space="preserve">used in this equation </w:t>
      </w:r>
      <w:r w:rsidR="004C78C1">
        <w:t xml:space="preserve">could </w:t>
      </w:r>
      <w:r w:rsidR="00D202F8">
        <w:t xml:space="preserve">be </w:t>
      </w:r>
      <w:r w:rsidR="004C78C1">
        <w:t>found.</w:t>
      </w:r>
      <w:r w:rsidR="003450D6">
        <w:t xml:space="preserve"> </w:t>
      </w:r>
      <w:r w:rsidR="00862E5C">
        <w:t>However,</w:t>
      </w:r>
    </w:p>
    <w:p w14:paraId="4B468BBC" w14:textId="05C2E8E6" w:rsidR="003450D6" w:rsidRDefault="003450D6" w:rsidP="003450D6">
      <w:pPr>
        <w:pStyle w:val="content"/>
        <w:numPr>
          <w:ilvl w:val="0"/>
          <w:numId w:val="29"/>
        </w:numPr>
      </w:pPr>
      <w:r>
        <w:t xml:space="preserve">What </w:t>
      </w:r>
      <w:r>
        <w:rPr>
          <w:i/>
          <w:iCs/>
        </w:rPr>
        <w:t>Pbest</w:t>
      </w:r>
      <w:r>
        <w:t xml:space="preserve"> value is the most appropriate for th</w:t>
      </w:r>
      <w:r w:rsidR="00255CDC">
        <w:t>e</w:t>
      </w:r>
      <w:r>
        <w:t xml:space="preserve"> </w:t>
      </w:r>
      <w:r w:rsidR="00255CDC" w:rsidRPr="00255CDC">
        <w:t>ACO</w:t>
      </w:r>
      <w:r w:rsidR="00255CDC">
        <w:t xml:space="preserve"> variants</w:t>
      </w:r>
      <w:r>
        <w:t>?</w:t>
      </w:r>
    </w:p>
    <w:p w14:paraId="5CC7DAD4" w14:textId="7A22EEE6" w:rsidR="004C78C1" w:rsidRDefault="004C78C1" w:rsidP="002F3C2F">
      <w:pPr>
        <w:pStyle w:val="content"/>
      </w:pPr>
    </w:p>
    <w:p w14:paraId="5C652FC5" w14:textId="77777777" w:rsidR="004616CA" w:rsidRDefault="004C78C1" w:rsidP="0032249C">
      <w:pPr>
        <w:pStyle w:val="content"/>
        <w:rPr>
          <w:lang w:val="en-IE"/>
        </w:rPr>
      </w:pPr>
      <w:r>
        <w:t xml:space="preserve">Initialization of the pheromone tables for the 3 </w:t>
      </w:r>
      <w:r w:rsidR="00884598">
        <w:t>ACO</w:t>
      </w:r>
      <w:r>
        <w:t xml:space="preserve"> variants</w:t>
      </w:r>
      <w:r w:rsidR="0027242B">
        <w:t xml:space="preserve">, each operated differently. For the </w:t>
      </w:r>
      <w:r w:rsidR="0027242B" w:rsidRPr="00884598">
        <w:rPr>
          <w:i/>
          <w:iCs/>
        </w:rPr>
        <w:t>A</w:t>
      </w:r>
      <w:r w:rsidR="00884598" w:rsidRPr="00884598">
        <w:rPr>
          <w:i/>
          <w:iCs/>
        </w:rPr>
        <w:t xml:space="preserve">nt </w:t>
      </w:r>
      <w:r w:rsidR="0027242B" w:rsidRPr="00884598">
        <w:rPr>
          <w:i/>
          <w:iCs/>
        </w:rPr>
        <w:t>S</w:t>
      </w:r>
      <w:r w:rsidR="00884598" w:rsidRPr="00884598">
        <w:rPr>
          <w:i/>
          <w:iCs/>
        </w:rPr>
        <w:t>ystem</w:t>
      </w:r>
      <w:r w:rsidR="0027242B">
        <w:t xml:space="preserve">, simply initializing the table to trivial, non-zero values worked. However, for the </w:t>
      </w:r>
      <w:r w:rsidR="00884598" w:rsidRPr="00884598">
        <w:rPr>
          <w:i/>
          <w:iCs/>
        </w:rPr>
        <w:t>M</w:t>
      </w:r>
      <w:r w:rsidR="00885D8A" w:rsidRPr="00884598">
        <w:rPr>
          <w:i/>
          <w:iCs/>
        </w:rPr>
        <w:t>ax-</w:t>
      </w:r>
      <w:r w:rsidR="00884598" w:rsidRPr="00884598">
        <w:rPr>
          <w:i/>
          <w:iCs/>
        </w:rPr>
        <w:t>M</w:t>
      </w:r>
      <w:r w:rsidR="00885D8A" w:rsidRPr="00884598">
        <w:rPr>
          <w:i/>
          <w:iCs/>
        </w:rPr>
        <w:t xml:space="preserve">in </w:t>
      </w:r>
      <w:r w:rsidR="00884598" w:rsidRPr="00884598">
        <w:rPr>
          <w:i/>
          <w:iCs/>
        </w:rPr>
        <w:t>A</w:t>
      </w:r>
      <w:r w:rsidR="00885D8A" w:rsidRPr="00884598">
        <w:rPr>
          <w:i/>
          <w:iCs/>
        </w:rPr>
        <w:t xml:space="preserve">nt </w:t>
      </w:r>
      <w:r w:rsidR="00884598" w:rsidRPr="00884598">
        <w:rPr>
          <w:i/>
          <w:iCs/>
        </w:rPr>
        <w:t>S</w:t>
      </w:r>
      <w:r w:rsidR="00885D8A" w:rsidRPr="00884598">
        <w:rPr>
          <w:i/>
          <w:iCs/>
        </w:rPr>
        <w:t>ystem</w:t>
      </w:r>
      <w:r w:rsidR="0027242B">
        <w:t xml:space="preserve">, </w:t>
      </w:r>
      <w:r w:rsidR="004616CA">
        <w:t xml:space="preserve">a </w:t>
      </w:r>
      <w:r w:rsidR="0027242B">
        <w:t xml:space="preserve">specialized pheromone initialization was done </w:t>
      </w:r>
      <w:r w:rsidR="0027242B" w:rsidRPr="00884598">
        <w:rPr>
          <w:u w:val="single"/>
        </w:rPr>
        <w:lastRenderedPageBreak/>
        <w:t>after</w:t>
      </w:r>
      <w:r w:rsidR="0027242B">
        <w:t xml:space="preserve"> iteration 1 was complete, as pheromone levels for each edge w</w:t>
      </w:r>
      <w:r w:rsidR="00D202F8">
        <w:t>ere</w:t>
      </w:r>
      <w:r w:rsidR="0027242B">
        <w:t xml:space="preserve"> initialized to the calculate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594923">
        <w:rPr>
          <w:lang w:val="en-IE"/>
        </w:rPr>
        <w:t xml:space="preserve"> value</w:t>
      </w:r>
      <w:r w:rsidR="00884598">
        <w:rPr>
          <w:lang w:val="en-IE"/>
        </w:rPr>
        <w:t xml:space="preserve"> gained from iteration 1</w:t>
      </w:r>
      <w:r w:rsidR="004616CA">
        <w:rPr>
          <w:lang w:val="en-IE"/>
        </w:rPr>
        <w:t xml:space="preserve"> </w:t>
      </w:r>
      <w:r w:rsidR="004616CA">
        <w:rPr>
          <w:lang w:val="en-IE"/>
        </w:rPr>
        <w:fldChar w:fldCharType="begin"/>
      </w:r>
      <w:r w:rsidR="004616CA">
        <w:rPr>
          <w:lang w:val="en-IE"/>
        </w:rPr>
        <w:instrText xml:space="preserve"> ADDIN ZOTERO_ITEM CSL_CITATION {"citationID":"UVEASZRd","properties":{"formattedCitation":"(St\\uc0\\u252{}tzle &amp; Hoos, 2000)","plainCitation":"(Stützle &amp; Hoos, 2000)","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4616CA">
        <w:rPr>
          <w:lang w:val="en-IE"/>
        </w:rPr>
        <w:fldChar w:fldCharType="separate"/>
      </w:r>
      <w:r w:rsidR="004616CA" w:rsidRPr="004616CA">
        <w:rPr>
          <w:szCs w:val="24"/>
        </w:rPr>
        <w:t>(Stützle &amp; Hoos, 2000)</w:t>
      </w:r>
      <w:r w:rsidR="004616CA">
        <w:rPr>
          <w:lang w:val="en-IE"/>
        </w:rPr>
        <w:fldChar w:fldCharType="end"/>
      </w:r>
      <w:r w:rsidR="0027242B">
        <w:rPr>
          <w:lang w:val="en-IE"/>
        </w:rPr>
        <w:t>.</w:t>
      </w:r>
      <w:r w:rsidR="00594923">
        <w:rPr>
          <w:lang w:val="en-IE"/>
        </w:rPr>
        <w:t xml:space="preserve"> </w:t>
      </w:r>
    </w:p>
    <w:p w14:paraId="165213D7" w14:textId="77777777" w:rsidR="004616CA" w:rsidRDefault="004616CA" w:rsidP="0032249C">
      <w:pPr>
        <w:pStyle w:val="content"/>
        <w:rPr>
          <w:lang w:val="en-IE"/>
        </w:rPr>
      </w:pPr>
    </w:p>
    <w:p w14:paraId="445AC678" w14:textId="6C2BC6E4" w:rsidR="003450D6" w:rsidRDefault="00594923" w:rsidP="0032249C">
      <w:pPr>
        <w:pStyle w:val="content"/>
      </w:pPr>
      <w:r>
        <w:rPr>
          <w:lang w:val="en-IE"/>
        </w:rPr>
        <w:t>Similar</w:t>
      </w:r>
      <w:r w:rsidR="004616CA">
        <w:rPr>
          <w:lang w:val="en-IE"/>
        </w:rPr>
        <w:t xml:space="preserve"> to the </w:t>
      </w:r>
      <w:r w:rsidR="004616CA" w:rsidRPr="004616CA">
        <w:rPr>
          <w:i/>
          <w:iCs/>
          <w:lang w:val="en-IE"/>
        </w:rPr>
        <w:t>Max-Min</w:t>
      </w:r>
      <w:r>
        <w:rPr>
          <w:lang w:val="en-IE"/>
        </w:rPr>
        <w:t xml:space="preserve">, the specialized </w:t>
      </w:r>
      <w:r w:rsidR="00884598" w:rsidRPr="00884598">
        <w:rPr>
          <w:i/>
          <w:iCs/>
          <w:lang w:val="en-IE"/>
        </w:rPr>
        <w:t>A</w:t>
      </w:r>
      <w:r w:rsidR="00EC21D5" w:rsidRPr="00884598">
        <w:rPr>
          <w:i/>
          <w:iCs/>
          <w:lang w:val="en-IE"/>
        </w:rPr>
        <w:t xml:space="preserve">nt </w:t>
      </w:r>
      <w:r w:rsidR="00884598" w:rsidRPr="00884598">
        <w:rPr>
          <w:i/>
          <w:iCs/>
          <w:lang w:val="en-IE"/>
        </w:rPr>
        <w:t>C</w:t>
      </w:r>
      <w:r w:rsidR="00EC21D5" w:rsidRPr="00884598">
        <w:rPr>
          <w:i/>
          <w:iCs/>
          <w:lang w:val="en-IE"/>
        </w:rPr>
        <w:t xml:space="preserve">olony </w:t>
      </w:r>
      <w:r w:rsidR="00884598" w:rsidRPr="00884598">
        <w:rPr>
          <w:i/>
          <w:iCs/>
          <w:lang w:val="en-IE"/>
        </w:rPr>
        <w:t>S</w:t>
      </w:r>
      <w:r w:rsidR="00EC21D5" w:rsidRPr="00884598">
        <w:rPr>
          <w:i/>
          <w:iCs/>
          <w:lang w:val="en-IE"/>
        </w:rPr>
        <w:t>ystem</w:t>
      </w:r>
      <w:r>
        <w:rPr>
          <w:lang w:val="en-IE"/>
        </w:rPr>
        <w:t xml:space="preserve"> pheromone update was </w:t>
      </w:r>
      <w:r w:rsidR="009C7972">
        <w:rPr>
          <w:lang w:val="en-IE"/>
        </w:rPr>
        <w:t xml:space="preserve">calculated </w:t>
      </w:r>
      <w:r w:rsidR="009C7972" w:rsidRPr="00884598">
        <w:rPr>
          <w:u w:val="single"/>
          <w:lang w:val="en-IE"/>
        </w:rPr>
        <w:t>after</w:t>
      </w:r>
      <w:r w:rsidR="009C7972">
        <w:rPr>
          <w:lang w:val="en-IE"/>
        </w:rPr>
        <w:t xml:space="preserve"> iteration 1 was complete, where the </w:t>
      </w:r>
      <w:r w:rsidR="009C7972">
        <w:t>pheromone levels for each edge w</w:t>
      </w:r>
      <w:r w:rsidR="00D202F8">
        <w:t>ere</w:t>
      </w:r>
      <w:r w:rsidR="009C7972">
        <w:t xml:space="preserve"> initialized </w:t>
      </w:r>
      <w:r w:rsidR="007506A5">
        <w:t>to</w:t>
      </w:r>
      <w:r w:rsidR="00654D79">
        <w:t xml:space="preserve"> </w:t>
      </w:r>
      <w:r w:rsidR="009C7972">
        <w:t>the ants’ local pheromone update strength</w:t>
      </w:r>
      <w:r w:rsidR="007506A5">
        <w:t xml:space="preserve"> </w:t>
      </w:r>
      <w:r w:rsidR="007506A5">
        <w:t xml:space="preserve">calculated for </w:t>
      </w:r>
      <w:r w:rsidR="007506A5">
        <w:t>the first iteration</w:t>
      </w:r>
      <w:r w:rsidR="009C7972">
        <w:t xml:space="preserve"> </w:t>
      </w:r>
      <m:oMath>
        <m:sSup>
          <m:sSupPr>
            <m:ctrlPr>
              <w:rPr>
                <w:rFonts w:ascii="Cambria Math" w:hAnsi="Cambria Math"/>
                <w:i/>
              </w:rPr>
            </m:ctrlPr>
          </m:sSupPr>
          <m:e>
            <m:d>
              <m:dPr>
                <m:ctrlPr>
                  <w:rPr>
                    <w:rFonts w:ascii="Cambria Math" w:hAnsi="Cambria Math"/>
                    <w:i/>
                  </w:rPr>
                </m:ctrlPr>
              </m:dPr>
              <m:e>
                <m:r>
                  <w:rPr>
                    <w:rFonts w:ascii="Cambria Math" w:hAnsi="Cambria Math"/>
                  </w:rPr>
                  <m:t>n* f</m:t>
                </m:r>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p</m:t>
                            </m:r>
                          </m:sub>
                        </m:sSub>
                      </m:e>
                      <m:sup>
                        <m:r>
                          <w:rPr>
                            <w:rFonts w:ascii="Cambria Math" w:hAnsi="Cambria Math"/>
                          </w:rPr>
                          <m:t>gbest</m:t>
                        </m:r>
                      </m:sup>
                    </m:sSup>
                  </m:e>
                </m:d>
              </m:e>
            </m:d>
          </m:e>
          <m:sup>
            <m:r>
              <w:rPr>
                <w:rFonts w:ascii="Cambria Math" w:hAnsi="Cambria Math"/>
              </w:rPr>
              <m:t>-1</m:t>
            </m:r>
          </m:sup>
        </m:sSup>
      </m:oMath>
      <w:r w:rsidR="009909E4">
        <w:t xml:space="preserve"> </w:t>
      </w:r>
      <w:r w:rsidR="009909E4">
        <w:fldChar w:fldCharType="begin"/>
      </w:r>
      <w:r w:rsidR="009909E4">
        <w:instrText xml:space="preserve"> ADDIN ZOTERO_ITEM CSL_CITATION {"citationID":"Ut8fR8qw","properties":{"formattedCitation":"(Gambardella &amp; Dorigo, 1996)","plainCitation":"(Gambardella &amp; Dorigo, 1996)","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9909E4">
        <w:fldChar w:fldCharType="separate"/>
      </w:r>
      <w:r w:rsidR="009909E4" w:rsidRPr="009909E4">
        <w:t>(Gambardella &amp; Dorigo, 1996)</w:t>
      </w:r>
      <w:r w:rsidR="009909E4">
        <w:fldChar w:fldCharType="end"/>
      </w:r>
      <w:r w:rsidR="009C7972">
        <w:t>.</w:t>
      </w:r>
      <w:r w:rsidR="0070589F">
        <w:t xml:space="preserve"> </w:t>
      </w:r>
      <w:r w:rsidR="007506A5">
        <w:t xml:space="preserve">In keeping with the direction of </w:t>
      </w:r>
      <w:r w:rsidR="007506A5" w:rsidRPr="009909E4">
        <w:t>Gambardella &amp; Dorigo</w:t>
      </w:r>
      <w:r w:rsidR="007506A5">
        <w:t xml:space="preserve"> (1998), note here that the</w:t>
      </w:r>
      <w:r w:rsidR="00654D79">
        <w:t xml:space="preserve"> </w:t>
      </w:r>
      <w:r w:rsidR="009F6C0B">
        <w:t>TSP</w:t>
      </w:r>
      <w:r w:rsidR="0070589F">
        <w:t xml:space="preserve"> </w:t>
      </w:r>
      <w:r w:rsidR="0070589F" w:rsidRPr="0075039C">
        <w:t>Equation 1</w:t>
      </w:r>
      <w:r w:rsidR="0070589F">
        <w:rPr>
          <w:b/>
          <w:bCs/>
        </w:rPr>
        <w:t xml:space="preserve"> </w:t>
      </w:r>
      <w:r w:rsidR="0070589F" w:rsidRPr="0070589F">
        <w:t>for</w:t>
      </w:r>
      <w:r w:rsidR="0070589F">
        <w:rPr>
          <w:b/>
          <w:bCs/>
        </w:rPr>
        <w:t xml:space="preserve"> </w:t>
      </w:r>
      <w:r w:rsidR="0070589F" w:rsidRPr="0070589F">
        <w:t>cal</w:t>
      </w:r>
      <w:r w:rsidR="0070589F">
        <w:t xml:space="preserve">culating the tour </w:t>
      </w:r>
      <w:r w:rsidR="0070589F" w:rsidRPr="0027154E">
        <w:rPr>
          <w:u w:val="single"/>
        </w:rPr>
        <w:t>length</w:t>
      </w:r>
      <w:r w:rsidR="0070589F">
        <w:t xml:space="preserve"> is used rather than </w:t>
      </w:r>
      <w:r w:rsidR="0070589F" w:rsidRPr="0075039C">
        <w:t>Equation 2</w:t>
      </w:r>
      <w:r w:rsidR="0070589F">
        <w:t xml:space="preserve"> for the </w:t>
      </w:r>
      <w:r w:rsidR="00654D79">
        <w:t xml:space="preserve">tour </w:t>
      </w:r>
      <w:r w:rsidR="0070589F" w:rsidRPr="0027154E">
        <w:rPr>
          <w:u w:val="single"/>
        </w:rPr>
        <w:t>score</w:t>
      </w:r>
      <w:r w:rsidR="0070589F">
        <w:t>.</w:t>
      </w:r>
      <w:r w:rsidR="003450D6">
        <w:t xml:space="preserve"> </w:t>
      </w:r>
      <w:r w:rsidR="00C955F0">
        <w:t xml:space="preserve">All of </w:t>
      </w:r>
      <w:r w:rsidR="00654D79">
        <w:t xml:space="preserve">this left only the </w:t>
      </w:r>
      <w:r w:rsidR="003450D6">
        <w:t xml:space="preserve">final </w:t>
      </w:r>
      <w:r w:rsidR="00AF7DFD">
        <w:t xml:space="preserve">question: </w:t>
      </w:r>
    </w:p>
    <w:p w14:paraId="42586B03" w14:textId="78190988" w:rsidR="00AF7DFD" w:rsidRPr="009C7972" w:rsidRDefault="00AF7DFD" w:rsidP="003450D6">
      <w:pPr>
        <w:pStyle w:val="content"/>
        <w:numPr>
          <w:ilvl w:val="0"/>
          <w:numId w:val="29"/>
        </w:numPr>
      </w:pPr>
      <w:r>
        <w:t xml:space="preserve">Which of </w:t>
      </w:r>
      <w:r w:rsidR="007506A5">
        <w:t>the</w:t>
      </w:r>
      <w:r>
        <w:t xml:space="preserve"> </w:t>
      </w:r>
      <w:r w:rsidR="007506A5">
        <w:t xml:space="preserve">three </w:t>
      </w:r>
      <w:r>
        <w:t>ACO variants performs the best?</w:t>
      </w:r>
    </w:p>
    <w:p w14:paraId="14AAE294" w14:textId="36244FA5" w:rsidR="00F70C3B" w:rsidRDefault="00F70C3B" w:rsidP="00B2145F">
      <w:pPr>
        <w:pStyle w:val="content"/>
        <w:rPr>
          <w:lang w:eastAsia="ko-KR"/>
        </w:rPr>
      </w:pPr>
    </w:p>
    <w:p w14:paraId="2A104582" w14:textId="77777777" w:rsidR="00F70C3B" w:rsidRPr="00B2145F" w:rsidRDefault="00F70C3B" w:rsidP="00B2145F">
      <w:pPr>
        <w:pStyle w:val="content"/>
        <w:rPr>
          <w:lang w:eastAsia="ko-KR"/>
        </w:rPr>
      </w:pPr>
    </w:p>
    <w:p w14:paraId="0E99F542" w14:textId="1B7FDFE8" w:rsidR="001A5539" w:rsidRDefault="00AD23BC" w:rsidP="00AD23BC">
      <w:pPr>
        <w:pStyle w:val="Heading3"/>
        <w:rPr>
          <w:lang w:eastAsia="ko-KR"/>
        </w:rPr>
      </w:pPr>
      <w:bookmarkStart w:id="85" w:name="_Toc106240049"/>
      <w:r>
        <w:rPr>
          <w:lang w:eastAsia="ko-KR"/>
        </w:rPr>
        <w:t xml:space="preserve">Overview of </w:t>
      </w:r>
      <w:r w:rsidR="009B4719">
        <w:rPr>
          <w:lang w:eastAsia="ko-KR"/>
        </w:rPr>
        <w:t xml:space="preserve">Implementation Queries for </w:t>
      </w:r>
      <w:r w:rsidR="00017454">
        <w:rPr>
          <w:lang w:eastAsia="ko-KR"/>
        </w:rPr>
        <w:t xml:space="preserve">Research </w:t>
      </w:r>
      <w:r w:rsidR="009B4719">
        <w:rPr>
          <w:lang w:eastAsia="ko-KR"/>
        </w:rPr>
        <w:t>Objective 3</w:t>
      </w:r>
      <w:r>
        <w:rPr>
          <w:lang w:eastAsia="ko-KR"/>
        </w:rPr>
        <w:t>:</w:t>
      </w:r>
      <w:bookmarkEnd w:id="85"/>
    </w:p>
    <w:p w14:paraId="72938DBD" w14:textId="20D47F2B" w:rsidR="00AD23BC" w:rsidRDefault="00AD23BC" w:rsidP="00B2145F">
      <w:pPr>
        <w:pStyle w:val="content"/>
        <w:rPr>
          <w:lang w:eastAsia="ko-KR"/>
        </w:rPr>
      </w:pPr>
      <w:r>
        <w:rPr>
          <w:lang w:eastAsia="ko-KR"/>
        </w:rPr>
        <w:t>GA –</w:t>
      </w:r>
    </w:p>
    <w:p w14:paraId="4017BAF4" w14:textId="353A73E4" w:rsidR="003034B8" w:rsidRDefault="003034B8" w:rsidP="00FD5DA8">
      <w:pPr>
        <w:pStyle w:val="content"/>
        <w:numPr>
          <w:ilvl w:val="0"/>
          <w:numId w:val="36"/>
        </w:numPr>
        <w:rPr>
          <w:lang w:eastAsia="ko-KR"/>
        </w:rPr>
      </w:pPr>
      <w:r>
        <w:rPr>
          <w:lang w:eastAsia="ko-KR"/>
        </w:rPr>
        <w:t xml:space="preserve">What </w:t>
      </w:r>
      <w:r w:rsidR="007420F6">
        <w:rPr>
          <w:lang w:eastAsia="ko-KR"/>
        </w:rPr>
        <w:t xml:space="preserve">is the best </w:t>
      </w:r>
      <w:r>
        <w:rPr>
          <w:lang w:eastAsia="ko-KR"/>
        </w:rPr>
        <w:t xml:space="preserve">delta setting for </w:t>
      </w:r>
      <w:r w:rsidR="00C34D8A">
        <w:rPr>
          <w:lang w:eastAsia="ko-KR"/>
        </w:rPr>
        <w:t>tournament sampling</w:t>
      </w:r>
      <w:r>
        <w:rPr>
          <w:lang w:eastAsia="ko-KR"/>
        </w:rPr>
        <w:t>?</w:t>
      </w:r>
    </w:p>
    <w:p w14:paraId="01583A61" w14:textId="5463C69F" w:rsidR="00AD23BC" w:rsidRDefault="00AD23BC" w:rsidP="00FD5DA8">
      <w:pPr>
        <w:pStyle w:val="content"/>
        <w:numPr>
          <w:ilvl w:val="0"/>
          <w:numId w:val="36"/>
        </w:numPr>
        <w:rPr>
          <w:lang w:eastAsia="ko-KR"/>
        </w:rPr>
      </w:pPr>
      <w:r>
        <w:rPr>
          <w:lang w:eastAsia="ko-KR"/>
        </w:rPr>
        <w:t xml:space="preserve">Which </w:t>
      </w:r>
      <w:r w:rsidR="007420F6">
        <w:rPr>
          <w:lang w:eastAsia="ko-KR"/>
        </w:rPr>
        <w:t>f</w:t>
      </w:r>
      <w:r>
        <w:rPr>
          <w:lang w:eastAsia="ko-KR"/>
        </w:rPr>
        <w:t xml:space="preserve">itness </w:t>
      </w:r>
      <w:r w:rsidR="007420F6">
        <w:rPr>
          <w:lang w:eastAsia="ko-KR"/>
        </w:rPr>
        <w:t>f</w:t>
      </w:r>
      <w:r>
        <w:rPr>
          <w:lang w:eastAsia="ko-KR"/>
        </w:rPr>
        <w:t>unction performs the best?</w:t>
      </w:r>
    </w:p>
    <w:p w14:paraId="35793216" w14:textId="6547DC73" w:rsidR="00AD23BC" w:rsidRDefault="00AD23BC" w:rsidP="00FD5DA8">
      <w:pPr>
        <w:pStyle w:val="content"/>
        <w:numPr>
          <w:ilvl w:val="0"/>
          <w:numId w:val="36"/>
        </w:numPr>
        <w:rPr>
          <w:lang w:eastAsia="ko-KR"/>
        </w:rPr>
      </w:pPr>
      <w:r>
        <w:rPr>
          <w:lang w:eastAsia="ko-KR"/>
        </w:rPr>
        <w:t xml:space="preserve">If </w:t>
      </w:r>
      <w:r w:rsidR="007420F6">
        <w:rPr>
          <w:lang w:eastAsia="ko-KR"/>
        </w:rPr>
        <w:t>e</w:t>
      </w:r>
      <w:r>
        <w:rPr>
          <w:lang w:eastAsia="ko-KR"/>
        </w:rPr>
        <w:t>litis</w:t>
      </w:r>
      <w:r w:rsidR="007420F6">
        <w:rPr>
          <w:lang w:eastAsia="ko-KR"/>
        </w:rPr>
        <w:t>m</w:t>
      </w:r>
      <w:r>
        <w:rPr>
          <w:lang w:eastAsia="ko-KR"/>
        </w:rPr>
        <w:t xml:space="preserve"> is used, what </w:t>
      </w:r>
      <w:r w:rsidR="007420F6">
        <w:rPr>
          <w:lang w:eastAsia="ko-KR"/>
        </w:rPr>
        <w:t>e</w:t>
      </w:r>
      <w:r>
        <w:rPr>
          <w:lang w:eastAsia="ko-KR"/>
        </w:rPr>
        <w:t xml:space="preserve">lite </w:t>
      </w:r>
      <w:r w:rsidR="007420F6">
        <w:rPr>
          <w:lang w:eastAsia="ko-KR"/>
        </w:rPr>
        <w:t>p</w:t>
      </w:r>
      <w:r>
        <w:rPr>
          <w:lang w:eastAsia="ko-KR"/>
        </w:rPr>
        <w:t>ercentage works best?</w:t>
      </w:r>
    </w:p>
    <w:p w14:paraId="05834AD1" w14:textId="3A94B9FF" w:rsidR="00AD23BC" w:rsidRDefault="00AD23BC" w:rsidP="00FD5DA8">
      <w:pPr>
        <w:pStyle w:val="content"/>
        <w:numPr>
          <w:ilvl w:val="0"/>
          <w:numId w:val="36"/>
        </w:numPr>
        <w:rPr>
          <w:lang w:eastAsia="ko-KR"/>
        </w:rPr>
      </w:pPr>
      <w:r>
        <w:rPr>
          <w:lang w:eastAsia="ko-KR"/>
        </w:rPr>
        <w:t>Is there any gain that can be found from the use of enhancers over using just the base algorithm? (Base</w:t>
      </w:r>
      <w:r w:rsidR="007420F6">
        <w:rPr>
          <w:lang w:eastAsia="ko-KR"/>
        </w:rPr>
        <w:t xml:space="preserve"> Version</w:t>
      </w:r>
      <w:r>
        <w:rPr>
          <w:lang w:eastAsia="ko-KR"/>
        </w:rPr>
        <w:t xml:space="preserve"> vs</w:t>
      </w:r>
      <w:r w:rsidR="007420F6">
        <w:rPr>
          <w:lang w:eastAsia="ko-KR"/>
        </w:rPr>
        <w:t>.</w:t>
      </w:r>
      <w:r>
        <w:rPr>
          <w:lang w:eastAsia="ko-KR"/>
        </w:rPr>
        <w:t xml:space="preserve"> Elitism vs</w:t>
      </w:r>
      <w:r w:rsidR="007420F6">
        <w:rPr>
          <w:lang w:eastAsia="ko-KR"/>
        </w:rPr>
        <w:t>.</w:t>
      </w:r>
      <w:r>
        <w:rPr>
          <w:lang w:eastAsia="ko-KR"/>
        </w:rPr>
        <w:t xml:space="preserve"> Steady-State)</w:t>
      </w:r>
    </w:p>
    <w:p w14:paraId="5E72F8F8" w14:textId="6CDB9584" w:rsidR="00AD23BC" w:rsidRPr="00AD23BC" w:rsidRDefault="00AD23BC" w:rsidP="00FD5DA8">
      <w:pPr>
        <w:pStyle w:val="content"/>
        <w:numPr>
          <w:ilvl w:val="0"/>
          <w:numId w:val="36"/>
        </w:numPr>
        <w:rPr>
          <w:lang w:eastAsia="ko-KR"/>
        </w:rPr>
      </w:pPr>
      <w:r>
        <w:rPr>
          <w:lang w:eastAsia="ko-KR"/>
        </w:rPr>
        <w:t xml:space="preserve">Does the new </w:t>
      </w:r>
      <w:r w:rsidR="008F1E2D" w:rsidRPr="008F1E2D">
        <w:rPr>
          <w:i/>
          <w:iCs/>
          <w:lang w:eastAsia="ko-KR"/>
        </w:rPr>
        <w:t xml:space="preserve">local </w:t>
      </w:r>
      <w:r w:rsidR="00286DAD" w:rsidRPr="008F1E2D">
        <w:rPr>
          <w:i/>
          <w:iCs/>
          <w:lang w:eastAsia="ko-KR"/>
        </w:rPr>
        <w:t>steady-state</w:t>
      </w:r>
      <w:r>
        <w:rPr>
          <w:lang w:eastAsia="ko-KR"/>
        </w:rPr>
        <w:t xml:space="preserve"> function bring any merit over the original?</w:t>
      </w:r>
    </w:p>
    <w:p w14:paraId="41530F40" w14:textId="3C1A87FA" w:rsidR="00D202F8" w:rsidRDefault="00AD23BC" w:rsidP="00D202F8">
      <w:pPr>
        <w:pStyle w:val="content"/>
        <w:rPr>
          <w:lang w:eastAsia="ko-KR"/>
        </w:rPr>
      </w:pPr>
      <w:r w:rsidRPr="00AD23BC">
        <w:rPr>
          <w:lang w:eastAsia="ko-KR"/>
        </w:rPr>
        <w:t xml:space="preserve">PSO </w:t>
      </w:r>
      <w:r w:rsidR="00C37BD7">
        <w:rPr>
          <w:lang w:eastAsia="ko-KR"/>
        </w:rPr>
        <w:t>–</w:t>
      </w:r>
    </w:p>
    <w:p w14:paraId="5DE3320F" w14:textId="3326DF02" w:rsidR="00D202F8" w:rsidRDefault="00D202F8" w:rsidP="00FD5DA8">
      <w:pPr>
        <w:pStyle w:val="content"/>
        <w:numPr>
          <w:ilvl w:val="0"/>
          <w:numId w:val="36"/>
        </w:numPr>
      </w:pPr>
      <w:r>
        <w:t xml:space="preserve">Could </w:t>
      </w:r>
      <w:r w:rsidR="003034B8">
        <w:t>the PSO</w:t>
      </w:r>
      <w:r>
        <w:t xml:space="preserve"> model be improved by re-introducing particle inertia?</w:t>
      </w:r>
    </w:p>
    <w:p w14:paraId="7004495B" w14:textId="125CF0B0" w:rsidR="00D202F8" w:rsidRDefault="00D202F8" w:rsidP="00FD5DA8">
      <w:pPr>
        <w:pStyle w:val="content"/>
        <w:numPr>
          <w:ilvl w:val="0"/>
          <w:numId w:val="36"/>
        </w:numPr>
      </w:pPr>
      <w:r>
        <w:t xml:space="preserve">What configuration for the </w:t>
      </w:r>
      <w:r w:rsidR="00255CDC" w:rsidRPr="00255CDC">
        <w:rPr>
          <w:i/>
          <w:iCs/>
        </w:rPr>
        <w:t>modified particle swarm optimization</w:t>
      </w:r>
      <w:r>
        <w:t xml:space="preserve"> suit this study?</w:t>
      </w:r>
    </w:p>
    <w:p w14:paraId="4BA396F6" w14:textId="1E1C3C5C" w:rsidR="00D202F8" w:rsidRDefault="00D202F8" w:rsidP="00FD5DA8">
      <w:pPr>
        <w:pStyle w:val="content"/>
        <w:numPr>
          <w:ilvl w:val="0"/>
          <w:numId w:val="36"/>
        </w:numPr>
      </w:pPr>
      <w:r>
        <w:t xml:space="preserve">Does the </w:t>
      </w:r>
      <w:r w:rsidR="00255CDC">
        <w:t>modified version</w:t>
      </w:r>
      <w:r>
        <w:t xml:space="preserve"> suit this project more than the </w:t>
      </w:r>
      <w:r w:rsidR="00255CDC">
        <w:t>original</w:t>
      </w:r>
      <w:r>
        <w:t>?</w:t>
      </w:r>
    </w:p>
    <w:p w14:paraId="39A317BC" w14:textId="60DF5ECE" w:rsidR="00D202F8" w:rsidRDefault="00D202F8" w:rsidP="00D202F8">
      <w:pPr>
        <w:pStyle w:val="content"/>
        <w:rPr>
          <w:lang w:eastAsia="ko-KR"/>
        </w:rPr>
      </w:pPr>
      <w:r>
        <w:rPr>
          <w:lang w:eastAsia="ko-KR"/>
        </w:rPr>
        <w:t>ACO –</w:t>
      </w:r>
    </w:p>
    <w:p w14:paraId="5B0DC09C" w14:textId="6DC91D5A" w:rsidR="00D202F8" w:rsidRDefault="00D202F8" w:rsidP="00FD5DA8">
      <w:pPr>
        <w:pStyle w:val="content"/>
        <w:numPr>
          <w:ilvl w:val="0"/>
          <w:numId w:val="36"/>
        </w:numPr>
      </w:pPr>
      <w:r>
        <w:t xml:space="preserve">What </w:t>
      </w:r>
      <w:r>
        <w:rPr>
          <w:i/>
          <w:iCs/>
        </w:rPr>
        <w:t>Pbest</w:t>
      </w:r>
      <w:r>
        <w:t xml:space="preserve"> value is the most appropriate for th</w:t>
      </w:r>
      <w:r w:rsidR="003034B8">
        <w:t xml:space="preserve">e </w:t>
      </w:r>
      <w:r w:rsidR="003A3B4A">
        <w:t>Ant Colony</w:t>
      </w:r>
      <w:r w:rsidR="00215979">
        <w:t xml:space="preserve"> variants</w:t>
      </w:r>
      <w:r>
        <w:t>?</w:t>
      </w:r>
    </w:p>
    <w:p w14:paraId="578E0A5C" w14:textId="5A3F4386" w:rsidR="00D202F8" w:rsidRDefault="00D202F8" w:rsidP="00FD5DA8">
      <w:pPr>
        <w:pStyle w:val="content"/>
        <w:numPr>
          <w:ilvl w:val="0"/>
          <w:numId w:val="36"/>
        </w:numPr>
      </w:pPr>
      <w:r>
        <w:t xml:space="preserve">Which of the </w:t>
      </w:r>
      <w:r w:rsidR="003A3B4A">
        <w:t>Ant Colony</w:t>
      </w:r>
      <w:r>
        <w:t xml:space="preserve"> variants performs the best?</w:t>
      </w:r>
    </w:p>
    <w:p w14:paraId="25873025" w14:textId="62A55317" w:rsidR="00F70C3B" w:rsidRDefault="00F70C3B" w:rsidP="00BE6234">
      <w:pPr>
        <w:pStyle w:val="content"/>
      </w:pPr>
    </w:p>
    <w:p w14:paraId="7B718313" w14:textId="4CBE7B6B" w:rsidR="00526B44" w:rsidRDefault="00526B44" w:rsidP="00BE6234">
      <w:pPr>
        <w:pStyle w:val="content"/>
      </w:pPr>
    </w:p>
    <w:p w14:paraId="42919A1A" w14:textId="6F405ADD" w:rsidR="00526B44" w:rsidRDefault="00526B44" w:rsidP="00BE6234">
      <w:pPr>
        <w:pStyle w:val="content"/>
      </w:pPr>
    </w:p>
    <w:p w14:paraId="12EAB79D" w14:textId="77777777" w:rsidR="00526B44" w:rsidRDefault="00526B44" w:rsidP="00BE6234">
      <w:pPr>
        <w:pStyle w:val="content"/>
      </w:pPr>
    </w:p>
    <w:p w14:paraId="529691B7" w14:textId="4F55165D" w:rsidR="00D11C59" w:rsidRDefault="00D11C59" w:rsidP="00D11C59">
      <w:pPr>
        <w:pStyle w:val="Heading3"/>
      </w:pPr>
      <w:bookmarkStart w:id="86" w:name="_Toc106240050"/>
      <w:r>
        <w:lastRenderedPageBreak/>
        <w:t>Hybridization Methodology</w:t>
      </w:r>
      <w:bookmarkEnd w:id="86"/>
    </w:p>
    <w:p w14:paraId="2B345EA3" w14:textId="5556FB18" w:rsidR="00D11C59" w:rsidRDefault="00D11C59" w:rsidP="00D11C59">
      <w:pPr>
        <w:rPr>
          <w:lang w:eastAsia="ko-KR"/>
        </w:rPr>
      </w:pPr>
      <w:r>
        <w:rPr>
          <w:lang w:eastAsia="ko-KR"/>
        </w:rPr>
        <w:t>Tackling the 4</w:t>
      </w:r>
      <w:r w:rsidRPr="00D11C59">
        <w:rPr>
          <w:vertAlign w:val="superscript"/>
          <w:lang w:eastAsia="ko-KR"/>
        </w:rPr>
        <w:t>th</w:t>
      </w:r>
      <w:r>
        <w:rPr>
          <w:lang w:eastAsia="ko-KR"/>
        </w:rPr>
        <w:t xml:space="preserve"> research objective</w:t>
      </w:r>
      <w:r w:rsidR="00D577E2">
        <w:rPr>
          <w:lang w:eastAsia="ko-KR"/>
        </w:rPr>
        <w:t>: ‘</w:t>
      </w:r>
      <w:r w:rsidR="00D577E2" w:rsidRPr="006F333C">
        <w:rPr>
          <w:i/>
          <w:iCs/>
        </w:rPr>
        <w:t>To construct hybrid models based on the methodologies used in the base representatives</w:t>
      </w:r>
      <w:r w:rsidR="00D577E2">
        <w:t xml:space="preserve">’, </w:t>
      </w:r>
      <w:r>
        <w:rPr>
          <w:lang w:eastAsia="ko-KR"/>
        </w:rPr>
        <w:t>required that</w:t>
      </w:r>
      <w:r>
        <w:rPr>
          <w:lang w:eastAsia="ko-KR"/>
        </w:rPr>
        <w:t xml:space="preserve"> hybrid algorithms be devised using the base algorithms developed. Hybrid models have been built for mixing the ACO and GA models </w:t>
      </w:r>
      <w:r>
        <w:rPr>
          <w:lang w:eastAsia="ko-KR"/>
        </w:rPr>
        <w:fldChar w:fldCharType="begin"/>
      </w:r>
      <w:r>
        <w:rPr>
          <w:lang w:eastAsia="ko-KR"/>
        </w:rPr>
        <w:instrText xml:space="preserve"> ADDIN ZOTERO_ITEM CSL_CITATION {"citationID":"oygcVDmA","properties":{"formattedCitation":"(Luan et al., 2019; Yang &amp; Yoo, 2018)","plainCitation":"(Luan et al., 2019; Yang &amp; Yoo, 2018)","noteIndex":0},"citationItems":[{"id":239,"uris":["http://zotero.org/users/7139034/items/L4MIXMUU"],"itemData":{"id":239,"type":"article-journal","abstract":"Nowadays, with the development of information technology and economic globalization, supplier selection problem gets more and more attraction. The recent literature shows huge interest in hybrid artificial intelligence (AI)-based models for solving supplier selection problem. In this paper, to solve a multi-criteria supplier selection problem, based on genetic algorithm (GA) and ant colony optimization (ACO), hybrid algorithm of GA and ACO is developed. It combines merits of GA with great global converging rate and ACO with parallelism and effective feedback. A numerical experiment was conducted to optimize parameters and to analyze and compare the performance of the original and hybrid algorithms. Results demonstrate the quality and efficiency improvement of new integrated algorithm, verifying its feasibility and effectiveness. It is an innovative pilot research to leverage hybrid AI-based algorithm of GA and ACO to settle the supplier selection problem, which not only makes a clear methodological contribution for optimization algorithm research, but also can be served as a decision tool and provide management reference for companies.","container-title":"Mathematics and Computers in Simulation","DOI":"10.1016/j.matcom.2018.08.011","ISSN":"03784754","journalAbbreviation":"Mathematics and Computers in Simulation","language":"en","page":"294-309","source":"DOI.org (Crossref)","title":"A novel method to solve supplier selection problem: Hybrid algorithm of genetic algorithm and ant colony optimization","title-short":"A novel method to solve supplier selection problem","volume":"156","author":[{"family":"Luan","given":"Jing"},{"family":"Yao","given":"Zhong"},{"family":"Zhao","given":"Futao"},{"family":"Song","given":"Xin"}],"issued":{"date-parts":[["2019",2]]}}},{"id":331,"uris":["http://zotero.org/users/7139034/items/WI3PW5G6"],"itemData":{"id":331,"type":"article-journal","abstract":"The use of unmanned aerial vehicles (UAVs) has been considered to be an efficient platform for monitoring critical infrastructures spanning over geographical areas. UAVs have also demonstrated exceptional feasibility when collecting data due to the wide wireless sensor networks in which they operate. Based on environmental information such as prohibited airspace, geo-locational conditions, flight risk, and sensor deployment statistics, we developed an optimal flight path planning mechanism by using multiobjective bio-inspired algorithms. In this paper, we first acquire data sensing points from the entire sensor field, in which UAV communicates with sensors to obtain sensor data, then we determine the best flight path between neighboring acquisition points. Using the proposed joint genetic algorithm and ant colony optimization from possible UAV flight paths, an optimal one is selected in accordance with sensing, energy, time, and risk utilities. The simulation results show that our method can obtain dynamic environmental adaptivity and high utility in various practical situations.","container-title":"IEEE Access","DOI":"10.1109/ACCESS.2018.2812896","ISSN":"2169-3536","note":"event: IEEE Access","page":"13671-13684","source":"IEEE Xplore","title":"Optimal UAV Path Planning: Sensing Data Acquisition Over IoT Sensor Networks Using Multi-Objective Bio-Inspired Algorithms","title-short":"Optimal UAV Path Planning","volume":"6","author":[{"family":"Yang","given":"Qin"},{"family":"Yoo","given":"Sang-Jo"}],"issued":{"date-parts":[["2018"]]}}}],"schema":"https://github.com/citation-style-language/schema/raw/master/csl-citation.json"} </w:instrText>
      </w:r>
      <w:r>
        <w:rPr>
          <w:lang w:eastAsia="ko-KR"/>
        </w:rPr>
        <w:fldChar w:fldCharType="separate"/>
      </w:r>
      <w:r w:rsidRPr="002373A3">
        <w:t>(Luan et al., 2019; Yang &amp; Yoo, 2018)</w:t>
      </w:r>
      <w:r>
        <w:rPr>
          <w:lang w:eastAsia="ko-KR"/>
        </w:rPr>
        <w:fldChar w:fldCharType="end"/>
      </w:r>
      <w:r>
        <w:rPr>
          <w:lang w:eastAsia="ko-KR"/>
        </w:rPr>
        <w:t xml:space="preserve">, mixing the PSO and GA models </w:t>
      </w:r>
      <w:r>
        <w:rPr>
          <w:lang w:eastAsia="ko-KR"/>
        </w:rPr>
        <w:fldChar w:fldCharType="begin"/>
      </w:r>
      <w:r>
        <w:rPr>
          <w:lang w:eastAsia="ko-KR"/>
        </w:rPr>
        <w:instrText xml:space="preserve"> ADDIN ZOTERO_ITEM CSL_CITATION {"citationID":"KCVjL1nf","properties":{"formattedCitation":"(Moradi &amp; Abedini, 2012; Omidinasab &amp; Goodarzimehr, 2019; Thangaraj et al., 2011)","plainCitation":"(Moradi &amp; Abedini, 2012; Omidinasab &amp; Goodarzimehr, 2019; Thangaraj et al., 2011)","noteIndex":0},"citationItems":[{"id":358,"uris":["http://zotero.org/users/7139034/items/HQVN67TW"],"itemData":{"id":358,"type":"article-journal","abstract":"Distributed generation (DG) sources are becoming more prominent in distribution systems due to the incremental demands for electrical energy. Locations and capacities of DG sources have profoundly impacted on the system losses in a distribution network. In this paper, a novel combined genetic algorithm (GA)/particle swarm optimization (PSO) is presented for optimal location and sizing of DG on distribution systems. The objective is to minimize network power losses, better voltage regulation and improve the voltage stability within the frame-work of system operation and security constraints in radial distribution systems. A detailed performance analysis is carried out on 33 and 69 bus systems to demonstrate the effectiveness of the proposed methodology.","container-title":"International Journal of Electrical Power &amp; Energy Systems","DOI":"10.1016/j.ijepes.2011.08.023","ISSN":"0142-0615","issue":"1","journalAbbreviation":"International Journal of Electrical Power &amp; Energy Systems","language":"en","page":"66-74","source":"ScienceDirect","title":"A combination of genetic algorithm and particle swarm optimization for optimal DG location and sizing in distribution systems","volume":"34","author":[{"family":"Moradi","given":"M. H."},{"family":"Abedini","given":"M."}],"issued":{"date-parts":[["2012",1,1]]}}},{"id":237,"uris":["http://zotero.org/users/7139034/items/5Z7ZZLXC"],"itemData":{"id":237,"type":"article-journal","abstract":"A new hybrid algorithm of Particle Swarm Optimization and Genetic Algorithm (PSOGA) is presented to get the optimum design of truss structures with discrete design variables. The objective function chosen in this paper is the total weight of the truss structure, which depends on upper and lower bounds in the form of stress and displacement limits. The Particle Swarm Optimization basically modeled the social behavior of birds on the basis of the fact that Individual birds exchange information about their position, velocity, fitness, and on the basis that the behavior of the flock is then influenced to increase the probability of migration to other regions with high fitness. One of the problems of PSO is that it is easily trapped at the local point due to its non-uniform movement. The present study uses the mutation, random selection, and reproduction to reach the best genetic algorithm with the operators of natural genetics. Therefore, only identical chromosomes or particles can be converged. In other words, PSO and GA algorithm goes from one point in the search space to another point, interacting with each other. In this way, this helps them to find the optimum design by means of deterministic and probabilistic rules. The present study merged the two algorithms together in order to design several benchmark truss structures, and then the results of the new algorithm compared to those of other evolutionary optimization methods.","container-title":"Journal of Applied and Computational Mechanics","DOI":"10.22055/jacm.2019.28992.1531","issue":"Online First","journalAbbreviation":"J. Appl. Comput. Mech.","language":"en","source":"DOI.org (CSL JSON)","title":"A Hybrid Particle Swarm Optimization and Genetic Algorithm for Truss Structures with Discrete Variables","URL":"https://doi.org/10.22055/jacm.2019.28992.1531","author":[{"family":"Omidinasab","given":"Fereydoon"},{"family":"Goodarzimehr","given":"Vahid"}],"accessed":{"date-parts":[["2021",10,29]]},"issued":{"date-parts":[["2019",5]]}}},{"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Pr>
          <w:lang w:eastAsia="ko-KR"/>
        </w:rPr>
        <w:fldChar w:fldCharType="separate"/>
      </w:r>
      <w:r w:rsidRPr="002373A3">
        <w:t>(Moradi &amp; Abedini, 2012; Omidinasab &amp; Goodarzimehr, 2019; Thangaraj et al., 2011)</w:t>
      </w:r>
      <w:r>
        <w:rPr>
          <w:lang w:eastAsia="ko-KR"/>
        </w:rPr>
        <w:fldChar w:fldCharType="end"/>
      </w:r>
      <w:r>
        <w:rPr>
          <w:lang w:eastAsia="ko-KR"/>
        </w:rPr>
        <w:t xml:space="preserve">, and mixing the ACO and PSO models </w:t>
      </w:r>
      <w:r>
        <w:rPr>
          <w:lang w:eastAsia="ko-KR"/>
        </w:rPr>
        <w:fldChar w:fldCharType="begin"/>
      </w:r>
      <w:r>
        <w:rPr>
          <w:lang w:eastAsia="ko-KR"/>
        </w:rPr>
        <w:instrText xml:space="preserve"> ADDIN ZOTERO_ITEM CSL_CITATION {"citationID":"dI0EFJm7","properties":{"formattedCitation":"(Khourdifi &amp; Bahaj, 2019; Mandloi &amp; Bhatia, 2016; Shelokar et al., 2007)","plainCitation":"(Khourdifi &amp; Bahaj, 2019; Mandloi &amp; Bhatia, 2016; Shelokar et al., 2007)","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id":395,"uris":["http://zotero.org/users/7139034/items/3DH3LZU6"],"itemData":{"id":395,"type":"article-journal","abstract":"With rapid increase in demand for higher data rates, multiple-input multiple-output (MIMO) wireless communication systems are getting increased research attention because of their high capacity achieving capability. However, the practical implementation of MIMO systems rely on the computational complexity incurred in detection of the transmitted information symbols. The minimum bit error rate performance (BER) can be achieved by using maximum likelihood (ML) search based detection, but it is computationally impractical when number of transmit antennas increases. In this paper, we present a low-complexity hybrid algorithm (HA) to solve the symbol vector detection problem in large-MIMO systems. The proposed algorithm is inspired from the two well known bio-inspired optimization algorithms namely, particle swarm optimization (PSO) algorithm and ant colony optimization (ACO) algorithm. In the proposed algorithm, we devise a new probabilistic search approach which combines the distance based search of ants in ACO algorithm and the velocity based search of particles in PSO algorithm. The motivation behind using the hybrid of ACO and PSO is to avoid premature convergence to a local solution and to improve the convergence rate. Simulation results show that the proposed algorithm outperforms the popular minimum mean squared error (MMSE) algorithm and the existing ACO algorithms in terms of BER performance while achieve a near ML performance which makes the algorithm suitable for reliable detection in large-MIMO systems. Furthermore, a faster convergence to achieve a target BER is observed which results in reduction in computational efforts.","container-title":"Expert Systems with Applications","DOI":"10.1016/j.eswa.2015.12.008","ISSN":"0957-4174","journalAbbreviation":"Expert Systems with Applications","language":"en","page":"66-74","source":"ScienceDirect","title":"A low-complexity hybrid algorithm based on particle swarm and ant colony optimization for large-MIMO detection","volume":"50","author":[{"family":"Mandloi","given":"Manish"},{"family":"Bhatia","given":"Vimal"}],"issued":{"date-parts":[["2016",5,15]]}}},{"id":335,"uris":["http://zotero.org/users/7139034/items/WS9V2NQT"],"itemData":{"id":335,"type":"article-journal","abstract":"This paper proposes PSACO (particle swarm ant colony optimization) algorithm for highly non-convex optimization problems. Both particle swarm optimization (PSO) and ant colony optimization (ACO) are co-operative, population-based global search swarm intelligence metaheuristics. PSO is inspired by social behavior of bird ﬂocking or ﬁsh schooling, while ACO imitates foraging behavior of real life ants. In this study, we explore a simple pheromone-guided mechanism to improve the performance of PSO method for optimization of multimodal continuous functions. The proposed PSACO algorithm is tested on several benchmark functions from the usual literature. Numerical results comparisons with diﬀerent metaheuristics demonstrate the eﬀectiveness and eﬃciency of the proposed PSACO method.","container-title":"Applied Mathematics and Computation","DOI":"10.1016/j.amc.2006.09.098","ISSN":"00963003","issue":"1","journalAbbreviation":"Applied Mathematics and Computation","language":"en","page":"129-142","source":"DOI.org (Crossref)","title":"Particle swarm and ant colony algorithms hybridized for improved continuous optimization","volume":"188","author":[{"family":"Shelokar","given":"P.S."},{"family":"Siarry","given":"Patrick"},{"family":"Jayaraman","given":"V.K."},{"family":"Kulkarni","given":"B.D."}],"issued":{"date-parts":[["2007",5]]}}}],"schema":"https://github.com/citation-style-language/schema/raw/master/csl-citation.json"} </w:instrText>
      </w:r>
      <w:r>
        <w:rPr>
          <w:lang w:eastAsia="ko-KR"/>
        </w:rPr>
        <w:fldChar w:fldCharType="separate"/>
      </w:r>
      <w:r w:rsidRPr="002373A3">
        <w:t>(Khourdifi &amp; Bahaj, 2019; Mandloi &amp; Bhatia, 2016; Shelokar et al., 2007)</w:t>
      </w:r>
      <w:r>
        <w:rPr>
          <w:lang w:eastAsia="ko-KR"/>
        </w:rPr>
        <w:fldChar w:fldCharType="end"/>
      </w:r>
      <w:r>
        <w:rPr>
          <w:lang w:eastAsia="ko-KR"/>
        </w:rPr>
        <w:t xml:space="preserve">. It was even found that 34% of all studies done using a PSO hybrid between the years 2001-2010, used the PSO and GA hybrid </w:t>
      </w:r>
      <w:r>
        <w:rPr>
          <w:lang w:eastAsia="ko-KR"/>
        </w:rPr>
        <w:fldChar w:fldCharType="begin"/>
      </w:r>
      <w:r>
        <w:rPr>
          <w:lang w:eastAsia="ko-KR"/>
        </w:rPr>
        <w:instrText xml:space="preserve"> ADDIN ZOTERO_ITEM CSL_CITATION {"citationID":"vrOEqmWb","properties":{"formattedCitation":"(Thangaraj et al., 2011)","plainCitation":"(Thangaraj et al., 2011)","noteIndex":0},"citationItems":[{"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Pr>
          <w:lang w:eastAsia="ko-KR"/>
        </w:rPr>
        <w:fldChar w:fldCharType="separate"/>
      </w:r>
      <w:r w:rsidRPr="002373A3">
        <w:t>(Thangaraj et al., 2011)</w:t>
      </w:r>
      <w:r>
        <w:rPr>
          <w:lang w:eastAsia="ko-KR"/>
        </w:rPr>
        <w:fldChar w:fldCharType="end"/>
      </w:r>
      <w:r>
        <w:rPr>
          <w:lang w:eastAsia="ko-KR"/>
        </w:rPr>
        <w:t xml:space="preserve">. It was observed that in the studies cited here, only Luan </w:t>
      </w:r>
      <w:r w:rsidRPr="00E02008">
        <w:rPr>
          <w:i/>
          <w:iCs/>
          <w:lang w:eastAsia="ko-KR"/>
        </w:rPr>
        <w:t>et al.</w:t>
      </w:r>
      <w:r>
        <w:rPr>
          <w:lang w:eastAsia="ko-KR"/>
        </w:rPr>
        <w:t xml:space="preserve"> (2019) give some sort of justification for their choice of hybridization strategy by using a speed-time curve to track the point within the iterations of the program where the best performance benefit can be brought by switching the algorithm methodology.</w:t>
      </w:r>
    </w:p>
    <w:p w14:paraId="131F51DC" w14:textId="77777777" w:rsidR="00D11C59" w:rsidRDefault="00D11C59" w:rsidP="00D11C59">
      <w:pPr>
        <w:rPr>
          <w:lang w:eastAsia="ko-KR"/>
        </w:rPr>
      </w:pPr>
    </w:p>
    <w:p w14:paraId="339412B4" w14:textId="10883C3E" w:rsidR="00D11C59" w:rsidRDefault="00D11C59" w:rsidP="00D11C59">
      <w:pPr>
        <w:rPr>
          <w:lang w:eastAsia="ko-KR"/>
        </w:rPr>
      </w:pPr>
      <w:r>
        <w:rPr>
          <w:lang w:eastAsia="ko-KR"/>
        </w:rPr>
        <w:t xml:space="preserve">This dissertation was inspired by the study performed by </w:t>
      </w:r>
      <w:r w:rsidRPr="001A5539">
        <w:t xml:space="preserve">Huang </w:t>
      </w:r>
      <w:r w:rsidRPr="00E02008">
        <w:rPr>
          <w:i/>
          <w:iCs/>
        </w:rPr>
        <w:t>et al.</w:t>
      </w:r>
      <w:r>
        <w:t xml:space="preserve"> </w:t>
      </w:r>
      <w:r>
        <w:rPr>
          <w:lang w:eastAsia="ko-KR"/>
        </w:rPr>
        <w:fldChar w:fldCharType="begin"/>
      </w:r>
      <w:r>
        <w:rPr>
          <w:lang w:eastAsia="ko-KR"/>
        </w:rPr>
        <w:instrText xml:space="preserve"> ADDIN ZOTERO_ITEM CSL_CITATION {"citationID":"x2jiuUQe","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Pr>
          <w:lang w:eastAsia="ko-KR"/>
        </w:rPr>
        <w:fldChar w:fldCharType="separate"/>
      </w:r>
      <w:r w:rsidRPr="001A5539">
        <w:t>(2013)</w:t>
      </w:r>
      <w:r>
        <w:rPr>
          <w:lang w:eastAsia="ko-KR"/>
        </w:rPr>
        <w:fldChar w:fldCharType="end"/>
      </w:r>
      <w:r>
        <w:rPr>
          <w:lang w:eastAsia="ko-KR"/>
        </w:rPr>
        <w:t xml:space="preserve">, where it was discovered that sequential hybridization (running the algorithms one after the other) produced better results than parallel hybridization (running algorithms side by side) when mixing the </w:t>
      </w:r>
      <w:r w:rsidRPr="00145C23">
        <w:rPr>
          <w:lang w:eastAsia="ko-KR"/>
        </w:rPr>
        <w:t>ACO</w:t>
      </w:r>
      <w:r>
        <w:rPr>
          <w:lang w:eastAsia="ko-KR"/>
        </w:rPr>
        <w:t xml:space="preserve"> and PSO algorithms on a continuous scale. Due to this found success, the sequential hybridization method employed by </w:t>
      </w:r>
      <w:r w:rsidRPr="001A5539">
        <w:t xml:space="preserve">Huang </w:t>
      </w:r>
      <w:r w:rsidRPr="00E02008">
        <w:rPr>
          <w:i/>
          <w:iCs/>
        </w:rPr>
        <w:t>et al.</w:t>
      </w:r>
      <w:r>
        <w:t xml:space="preserve"> </w:t>
      </w:r>
      <w:r>
        <w:rPr>
          <w:lang w:eastAsia="ko-KR"/>
        </w:rPr>
        <w:fldChar w:fldCharType="begin"/>
      </w:r>
      <w:r>
        <w:rPr>
          <w:lang w:eastAsia="ko-KR"/>
        </w:rPr>
        <w:instrText xml:space="preserve"> ADDIN ZOTERO_ITEM CSL_CITATION {"citationID":"p86xOs4C","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Pr>
          <w:lang w:eastAsia="ko-KR"/>
        </w:rPr>
        <w:fldChar w:fldCharType="separate"/>
      </w:r>
      <w:r w:rsidRPr="001A5539">
        <w:t>(2013)</w:t>
      </w:r>
      <w:r>
        <w:rPr>
          <w:lang w:eastAsia="ko-KR"/>
        </w:rPr>
        <w:fldChar w:fldCharType="end"/>
      </w:r>
      <w:r>
        <w:rPr>
          <w:lang w:eastAsia="ko-KR"/>
        </w:rPr>
        <w:t xml:space="preserve"> was again applied to build the hybrid models used in this project. </w:t>
      </w:r>
      <w:r w:rsidR="00D577E2">
        <w:rPr>
          <w:lang w:eastAsia="ko-KR"/>
        </w:rPr>
        <w:t>For each iteration of the hybrid algorithm, the program first operated through one of the base methodologies, using the data collected. The program then ran using the second algorithm methodology before returning the final data collected for that iteration. Each algorithm constructed was named according to the sequential order in which their methodologies were run (e.g. ACO/GA means ACO first, then GA for each iteration).</w:t>
      </w:r>
      <w:r w:rsidR="00AC13CC">
        <w:rPr>
          <w:lang w:eastAsia="ko-KR"/>
        </w:rPr>
        <w:t xml:space="preserve"> Demonstrated in Figure </w:t>
      </w:r>
      <w:r w:rsidR="00B64A93">
        <w:rPr>
          <w:lang w:eastAsia="ko-KR"/>
        </w:rPr>
        <w:t>19</w:t>
      </w:r>
      <w:r w:rsidR="00AC13CC">
        <w:rPr>
          <w:lang w:eastAsia="ko-KR"/>
        </w:rPr>
        <w:t xml:space="preserve"> is an example strategy for constructing the PSO/GA hybrid model.</w:t>
      </w:r>
      <w:r w:rsidR="00D577E2">
        <w:rPr>
          <w:lang w:eastAsia="ko-KR"/>
        </w:rPr>
        <w:t xml:space="preserve"> </w:t>
      </w:r>
      <w:r>
        <w:rPr>
          <w:lang w:eastAsia="ko-KR"/>
        </w:rPr>
        <w:t xml:space="preserve">Unlike </w:t>
      </w:r>
      <w:r w:rsidR="00D577E2">
        <w:rPr>
          <w:lang w:eastAsia="ko-KR"/>
        </w:rPr>
        <w:t xml:space="preserve">the study done by </w:t>
      </w:r>
      <w:r w:rsidR="00D577E2" w:rsidRPr="001A5539">
        <w:t xml:space="preserve">Huang </w:t>
      </w:r>
      <w:r w:rsidR="00D577E2" w:rsidRPr="00E02008">
        <w:rPr>
          <w:i/>
          <w:iCs/>
        </w:rPr>
        <w:t>et al.</w:t>
      </w:r>
      <w:r w:rsidR="00D577E2">
        <w:t xml:space="preserve"> </w:t>
      </w:r>
      <w:r w:rsidR="00D577E2">
        <w:rPr>
          <w:lang w:eastAsia="ko-KR"/>
        </w:rPr>
        <w:fldChar w:fldCharType="begin"/>
      </w:r>
      <w:r w:rsidR="004616CA">
        <w:rPr>
          <w:lang w:eastAsia="ko-KR"/>
        </w:rPr>
        <w:instrText xml:space="preserve"> ADDIN ZOTERO_ITEM CSL_CITATION {"citationID":"xwoAoFid","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sidR="00D577E2">
        <w:rPr>
          <w:lang w:eastAsia="ko-KR"/>
        </w:rPr>
        <w:fldChar w:fldCharType="separate"/>
      </w:r>
      <w:r w:rsidR="00D577E2" w:rsidRPr="001A5539">
        <w:t>(2013)</w:t>
      </w:r>
      <w:r w:rsidR="00D577E2">
        <w:rPr>
          <w:lang w:eastAsia="ko-KR"/>
        </w:rPr>
        <w:fldChar w:fldCharType="end"/>
      </w:r>
      <w:r>
        <w:rPr>
          <w:lang w:eastAsia="ko-KR"/>
        </w:rPr>
        <w:t>, however, th</w:t>
      </w:r>
      <w:r w:rsidR="00AC13CC">
        <w:rPr>
          <w:lang w:eastAsia="ko-KR"/>
        </w:rPr>
        <w:t>e</w:t>
      </w:r>
      <w:r>
        <w:rPr>
          <w:lang w:eastAsia="ko-KR"/>
        </w:rPr>
        <w:t xml:space="preserve"> </w:t>
      </w:r>
      <w:r w:rsidR="00D577E2">
        <w:rPr>
          <w:lang w:eastAsia="ko-KR"/>
        </w:rPr>
        <w:t xml:space="preserve">hybridization </w:t>
      </w:r>
      <w:r>
        <w:rPr>
          <w:lang w:eastAsia="ko-KR"/>
        </w:rPr>
        <w:t xml:space="preserve">methodology </w:t>
      </w:r>
      <w:r w:rsidR="00AC13CC">
        <w:rPr>
          <w:lang w:eastAsia="ko-KR"/>
        </w:rPr>
        <w:t xml:space="preserve">used in this project </w:t>
      </w:r>
      <w:r>
        <w:rPr>
          <w:lang w:eastAsia="ko-KR"/>
        </w:rPr>
        <w:t xml:space="preserve">was applied to the discrete versions of the algorithms </w:t>
      </w:r>
      <w:r w:rsidR="00BA2308">
        <w:rPr>
          <w:lang w:eastAsia="ko-KR"/>
        </w:rPr>
        <w:t>as well as the</w:t>
      </w:r>
      <w:r>
        <w:rPr>
          <w:lang w:eastAsia="ko-KR"/>
        </w:rPr>
        <w:t xml:space="preserve"> yet untested PSO/GA and ACO/GA sequential hybrid </w:t>
      </w:r>
      <w:r w:rsidR="007F6E78">
        <w:rPr>
          <w:lang w:eastAsia="ko-KR"/>
        </w:rPr>
        <w:t>models</w:t>
      </w:r>
      <w:r>
        <w:rPr>
          <w:lang w:eastAsia="ko-KR"/>
        </w:rPr>
        <w:t xml:space="preserve">. </w:t>
      </w:r>
    </w:p>
    <w:p w14:paraId="50F1A185" w14:textId="77777777" w:rsidR="00AC13CC" w:rsidRDefault="00AC13CC" w:rsidP="00D11C59">
      <w:pPr>
        <w:rPr>
          <w:lang w:eastAsia="ko-KR"/>
        </w:rPr>
      </w:pPr>
    </w:p>
    <w:p w14:paraId="06F4F8D8" w14:textId="77777777" w:rsidR="00201626" w:rsidRDefault="00AC13CC" w:rsidP="00201626">
      <w:pPr>
        <w:pStyle w:val="Caption"/>
        <w:keepNext/>
        <w:jc w:val="center"/>
      </w:pPr>
      <w:r w:rsidRPr="00AC13CC">
        <w:rPr>
          <w:lang w:eastAsia="ko-KR"/>
        </w:rPr>
        <w:lastRenderedPageBreak/>
        <w:drawing>
          <wp:inline distT="0" distB="0" distL="0" distR="0" wp14:anchorId="4DFFC984" wp14:editId="0DD38811">
            <wp:extent cx="4512624" cy="3978873"/>
            <wp:effectExtent l="0" t="0" r="2540" b="317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8"/>
                    <a:stretch>
                      <a:fillRect/>
                    </a:stretch>
                  </pic:blipFill>
                  <pic:spPr>
                    <a:xfrm>
                      <a:off x="0" y="0"/>
                      <a:ext cx="4522063" cy="3987195"/>
                    </a:xfrm>
                    <a:prstGeom prst="rect">
                      <a:avLst/>
                    </a:prstGeom>
                  </pic:spPr>
                </pic:pic>
              </a:graphicData>
            </a:graphic>
          </wp:inline>
        </w:drawing>
      </w:r>
    </w:p>
    <w:p w14:paraId="7EFB24FF" w14:textId="5B88000A" w:rsidR="00201626" w:rsidRPr="00201626" w:rsidRDefault="00201626" w:rsidP="00201626">
      <w:pPr>
        <w:pStyle w:val="Caption"/>
        <w:jc w:val="center"/>
        <w:rPr>
          <w:b w:val="0"/>
          <w:bCs/>
        </w:rPr>
      </w:pPr>
      <w:bookmarkStart w:id="87" w:name="_Toc106240095"/>
      <w:r w:rsidRPr="00201626">
        <w:rPr>
          <w:b w:val="0"/>
          <w:bCs/>
        </w:rPr>
        <w:t xml:space="preserve">Figure </w:t>
      </w:r>
      <w:r w:rsidRPr="00201626">
        <w:rPr>
          <w:b w:val="0"/>
          <w:bCs/>
        </w:rPr>
        <w:fldChar w:fldCharType="begin"/>
      </w:r>
      <w:r w:rsidRPr="00201626">
        <w:rPr>
          <w:b w:val="0"/>
          <w:bCs/>
        </w:rPr>
        <w:instrText xml:space="preserve"> SEQ Figure \* ARABIC </w:instrText>
      </w:r>
      <w:r w:rsidRPr="00201626">
        <w:rPr>
          <w:b w:val="0"/>
          <w:bCs/>
        </w:rPr>
        <w:fldChar w:fldCharType="separate"/>
      </w:r>
      <w:r w:rsidR="00362057">
        <w:rPr>
          <w:b w:val="0"/>
          <w:bCs/>
          <w:noProof/>
        </w:rPr>
        <w:t>19</w:t>
      </w:r>
      <w:r w:rsidRPr="00201626">
        <w:rPr>
          <w:b w:val="0"/>
          <w:bCs/>
        </w:rPr>
        <w:fldChar w:fldCharType="end"/>
      </w:r>
      <w:r w:rsidRPr="00201626">
        <w:rPr>
          <w:b w:val="0"/>
          <w:bCs/>
        </w:rPr>
        <w:t>:  Sequential Hybridization Strategy for the Particle Swarm and Genetic Algorithm</w:t>
      </w:r>
      <w:bookmarkEnd w:id="87"/>
    </w:p>
    <w:p w14:paraId="714F1700" w14:textId="4EF42324" w:rsidR="00D11C59" w:rsidRPr="00B6066B" w:rsidRDefault="00AC13CC" w:rsidP="00201626">
      <w:pPr>
        <w:pStyle w:val="Caption"/>
        <w:keepNext/>
        <w:jc w:val="center"/>
        <w:rPr>
          <w:b w:val="0"/>
          <w:bCs/>
        </w:rPr>
      </w:pPr>
      <w:r w:rsidRPr="00AC13CC">
        <w:t xml:space="preserve"> </w:t>
      </w:r>
    </w:p>
    <w:p w14:paraId="1F4E0C9C" w14:textId="77777777" w:rsidR="00D11C59" w:rsidRDefault="00D11C59" w:rsidP="00BE6234">
      <w:pPr>
        <w:pStyle w:val="content"/>
      </w:pPr>
    </w:p>
    <w:p w14:paraId="7DE6C41F" w14:textId="15EFCF7F" w:rsidR="00BE6234" w:rsidRPr="009C7972" w:rsidRDefault="00BE6234" w:rsidP="00BE6234">
      <w:pPr>
        <w:pStyle w:val="Heading3"/>
      </w:pPr>
      <w:bookmarkStart w:id="88" w:name="_Toc106240051"/>
      <w:r>
        <w:t>Benchmark</w:t>
      </w:r>
      <w:bookmarkEnd w:id="88"/>
    </w:p>
    <w:p w14:paraId="4849B495" w14:textId="669BA05D" w:rsidR="000819F8" w:rsidRDefault="00BE6234" w:rsidP="00B2145F">
      <w:pPr>
        <w:pStyle w:val="content"/>
        <w:rPr>
          <w:lang w:eastAsia="ko-KR"/>
        </w:rPr>
      </w:pPr>
      <w:r w:rsidRPr="00BE6234">
        <w:rPr>
          <w:lang w:eastAsia="ko-KR"/>
        </w:rPr>
        <w:t>As</w:t>
      </w:r>
      <w:r>
        <w:rPr>
          <w:lang w:eastAsia="ko-KR"/>
        </w:rPr>
        <w:t xml:space="preserve"> a comparative baseline </w:t>
      </w:r>
      <w:r w:rsidR="008114BE">
        <w:rPr>
          <w:lang w:eastAsia="ko-KR"/>
        </w:rPr>
        <w:t xml:space="preserve">against which </w:t>
      </w:r>
      <w:r>
        <w:rPr>
          <w:lang w:eastAsia="ko-KR"/>
        </w:rPr>
        <w:t xml:space="preserve">to critique the performance of these algorithms, a benchmark </w:t>
      </w:r>
      <w:r w:rsidRPr="00BE6234">
        <w:rPr>
          <w:i/>
          <w:iCs/>
          <w:lang w:eastAsia="ko-KR"/>
        </w:rPr>
        <w:t>greedy optimization algorithm</w:t>
      </w:r>
      <w:r>
        <w:rPr>
          <w:lang w:eastAsia="ko-KR"/>
        </w:rPr>
        <w:t xml:space="preserve"> was developed. Its mechanism was quite trivial in that it first started at a random city position on the map and, for each solution construction phase, simply went to the closest city it could find</w:t>
      </w:r>
      <w:r w:rsidR="00557B68">
        <w:rPr>
          <w:lang w:eastAsia="ko-KR"/>
        </w:rPr>
        <w:t xml:space="preserve"> that was not already visited</w:t>
      </w:r>
      <w:r>
        <w:rPr>
          <w:lang w:eastAsia="ko-KR"/>
        </w:rPr>
        <w:t xml:space="preserve">. </w:t>
      </w:r>
      <w:r w:rsidR="00557B68">
        <w:rPr>
          <w:lang w:eastAsia="ko-KR"/>
        </w:rPr>
        <w:t>After a</w:t>
      </w:r>
      <w:r>
        <w:rPr>
          <w:lang w:eastAsia="ko-KR"/>
        </w:rPr>
        <w:t xml:space="preserve"> complete traversal of the TSP map, the algorithm returns the sequence of cities it encountered on </w:t>
      </w:r>
      <w:r w:rsidR="00557B68">
        <w:rPr>
          <w:lang w:eastAsia="ko-KR"/>
        </w:rPr>
        <w:t>its journey</w:t>
      </w:r>
      <w:r>
        <w:rPr>
          <w:lang w:eastAsia="ko-KR"/>
        </w:rPr>
        <w:t>.</w:t>
      </w:r>
      <w:r w:rsidR="00557B68">
        <w:rPr>
          <w:lang w:eastAsia="ko-KR"/>
        </w:rPr>
        <w:t xml:space="preserve"> Because no iteration or improvement occurred in its mechanism its </w:t>
      </w:r>
      <w:r w:rsidR="00C93232">
        <w:rPr>
          <w:lang w:eastAsia="ko-KR"/>
        </w:rPr>
        <w:t>performance</w:t>
      </w:r>
      <w:r w:rsidR="00557B68">
        <w:rPr>
          <w:lang w:eastAsia="ko-KR"/>
        </w:rPr>
        <w:t xml:space="preserve"> was quite literally a stagnant baseline.</w:t>
      </w:r>
    </w:p>
    <w:p w14:paraId="6A89CF36" w14:textId="77777777" w:rsidR="006F333C" w:rsidRDefault="006F333C" w:rsidP="00B2145F">
      <w:pPr>
        <w:pStyle w:val="content"/>
        <w:rPr>
          <w:lang w:eastAsia="ko-KR"/>
        </w:rPr>
      </w:pPr>
    </w:p>
    <w:p w14:paraId="594F6987" w14:textId="68A98E58" w:rsidR="006A0CB6" w:rsidRDefault="000B4B67" w:rsidP="006A0CB6">
      <w:pPr>
        <w:pStyle w:val="Heading3"/>
        <w:rPr>
          <w:lang w:eastAsia="ko-KR"/>
        </w:rPr>
      </w:pPr>
      <w:bookmarkStart w:id="89" w:name="_Toc106240052"/>
      <w:r>
        <w:rPr>
          <w:lang w:eastAsia="ko-KR"/>
        </w:rPr>
        <w:t>Chosen Statistical Test</w:t>
      </w:r>
      <w:bookmarkEnd w:id="89"/>
    </w:p>
    <w:p w14:paraId="44A91E4F" w14:textId="6464F2C7" w:rsidR="006A0CB6" w:rsidRDefault="006A0CB6" w:rsidP="00B01269">
      <w:r>
        <w:rPr>
          <w:lang w:eastAsia="ko-KR"/>
        </w:rPr>
        <w:t xml:space="preserve">Though generally normally distributed, due to the stochastic nature of the algorithms used as well as variance in the layout of the randomly generated maps, analysis of the AUC data drawn from early experiments done in this project drew some outliers. </w:t>
      </w:r>
      <w:r w:rsidRPr="0075039C">
        <w:rPr>
          <w:lang w:eastAsia="ko-KR"/>
        </w:rPr>
        <w:t xml:space="preserve">Figure </w:t>
      </w:r>
      <w:r w:rsidR="0062377B">
        <w:rPr>
          <w:lang w:eastAsia="ko-KR"/>
        </w:rPr>
        <w:lastRenderedPageBreak/>
        <w:t>20</w:t>
      </w:r>
      <w:r>
        <w:rPr>
          <w:lang w:eastAsia="ko-KR"/>
        </w:rPr>
        <w:t xml:space="preserve"> displays the AUC data drawn from a test done to compare the fitness functions of the GA. The top image displays a scatter plot showing outliers found in all algorithms, and the 3 images below are histograms displaying the approximately normal distribution of the AUC data. Nonetheless, these outliers were still valid results </w:t>
      </w:r>
      <w:r w:rsidR="00144592">
        <w:rPr>
          <w:lang w:eastAsia="ko-KR"/>
        </w:rPr>
        <w:t xml:space="preserve">obtained </w:t>
      </w:r>
      <w:r>
        <w:rPr>
          <w:lang w:eastAsia="ko-KR"/>
        </w:rPr>
        <w:t>from the algorithms rather than simple un-representing mistakes, so removing them was not an option from a statistical point of view</w:t>
      </w:r>
      <w:r w:rsidR="00037E97">
        <w:rPr>
          <w:lang w:eastAsia="ko-KR"/>
        </w:rPr>
        <w:t>. Due to their presence, t</w:t>
      </w:r>
      <w:r w:rsidR="00037E97">
        <w:rPr>
          <w:lang w:eastAsia="ko-KR"/>
        </w:rPr>
        <w:t xml:space="preserve">he </w:t>
      </w:r>
      <w:r w:rsidR="00037E97">
        <w:t>Mann-Whitney U</w:t>
      </w:r>
      <w:r w:rsidR="00037E97">
        <w:rPr>
          <w:lang w:eastAsia="ko-KR"/>
        </w:rPr>
        <w:t xml:space="preserve"> test was chosen over the widely used t-test </w:t>
      </w:r>
      <w:r w:rsidR="00037E97">
        <w:rPr>
          <w:lang w:eastAsia="ko-KR"/>
        </w:rPr>
        <w:t>and ANOVA test</w:t>
      </w:r>
      <w:r w:rsidR="00F005B3">
        <w:rPr>
          <w:lang w:eastAsia="ko-KR"/>
        </w:rPr>
        <w:t>, completing Research Objective 2: ‘</w:t>
      </w:r>
      <w:r w:rsidR="00F005B3" w:rsidRPr="00F005B3">
        <w:rPr>
          <w:i/>
          <w:iCs/>
        </w:rPr>
        <w:t>To establish and justify an appropriate statistical test to be used for comparative analysis</w:t>
      </w:r>
      <w:r w:rsidR="00F005B3">
        <w:rPr>
          <w:lang w:eastAsia="ko-KR"/>
        </w:rPr>
        <w:t>’.</w:t>
      </w:r>
      <w:r w:rsidR="00037E97">
        <w:rPr>
          <w:lang w:eastAsia="ko-KR"/>
        </w:rPr>
        <w:t xml:space="preserve"> For all analyses done, the statistical threshold of 0.05 was </w:t>
      </w:r>
      <w:r w:rsidR="00B323D6">
        <w:rPr>
          <w:lang w:eastAsia="ko-KR"/>
        </w:rPr>
        <w:t xml:space="preserve">also </w:t>
      </w:r>
      <w:r w:rsidR="00037E97">
        <w:rPr>
          <w:lang w:eastAsia="ko-KR"/>
        </w:rPr>
        <w:t>chosen because it is the most common threshold used in statistical analysis.</w:t>
      </w:r>
    </w:p>
    <w:p w14:paraId="26FC89BA" w14:textId="77777777" w:rsidR="006A0CB6" w:rsidRDefault="006A0CB6" w:rsidP="006A0CB6">
      <w:pPr>
        <w:pStyle w:val="content"/>
        <w:rPr>
          <w:lang w:eastAsia="ko-KR"/>
        </w:rPr>
      </w:pPr>
    </w:p>
    <w:p w14:paraId="413C73EB" w14:textId="77777777" w:rsidR="006A0CB6" w:rsidRDefault="006A0CB6" w:rsidP="006A0CB6">
      <w:pPr>
        <w:pStyle w:val="NormalWeb"/>
        <w:keepNext/>
        <w:shd w:val="clear" w:color="auto" w:fill="FFFFFF"/>
        <w:spacing w:before="0" w:beforeAutospacing="0" w:after="0" w:afterAutospacing="0"/>
        <w:jc w:val="center"/>
        <w:textAlignment w:val="baseline"/>
      </w:pPr>
      <w:r>
        <w:rPr>
          <w:noProof/>
        </w:rPr>
        <w:drawing>
          <wp:inline distT="0" distB="0" distL="0" distR="0" wp14:anchorId="733DF9C2" wp14:editId="2BA38150">
            <wp:extent cx="5328285" cy="2858770"/>
            <wp:effectExtent l="0" t="0" r="5715" b="0"/>
            <wp:docPr id="24" name="Picture 24"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review"/>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8285" cy="2858770"/>
                    </a:xfrm>
                    <a:prstGeom prst="rect">
                      <a:avLst/>
                    </a:prstGeom>
                    <a:noFill/>
                    <a:ln>
                      <a:noFill/>
                    </a:ln>
                  </pic:spPr>
                </pic:pic>
              </a:graphicData>
            </a:graphic>
          </wp:inline>
        </w:drawing>
      </w:r>
      <w:r>
        <w:rPr>
          <w:noProof/>
          <w:szCs w:val="20"/>
          <w:lang w:val="en-GB"/>
        </w:rPr>
        <w:drawing>
          <wp:inline distT="0" distB="0" distL="0" distR="0" wp14:anchorId="3AA49B07" wp14:editId="57DC2186">
            <wp:extent cx="1778249" cy="1409700"/>
            <wp:effectExtent l="0" t="0" r="0"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84495" cy="1414651"/>
                    </a:xfrm>
                    <a:prstGeom prst="rect">
                      <a:avLst/>
                    </a:prstGeom>
                    <a:noFill/>
                    <a:ln>
                      <a:noFill/>
                    </a:ln>
                  </pic:spPr>
                </pic:pic>
              </a:graphicData>
            </a:graphic>
          </wp:inline>
        </w:drawing>
      </w:r>
      <w:r>
        <w:rPr>
          <w:noProof/>
          <w:szCs w:val="20"/>
          <w:lang w:val="en-GB"/>
        </w:rPr>
        <w:drawing>
          <wp:inline distT="0" distB="0" distL="0" distR="0" wp14:anchorId="32FF048C" wp14:editId="7C5E33CA">
            <wp:extent cx="1750219" cy="1400175"/>
            <wp:effectExtent l="0" t="0" r="2540" b="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57839" cy="1406271"/>
                    </a:xfrm>
                    <a:prstGeom prst="rect">
                      <a:avLst/>
                    </a:prstGeom>
                    <a:noFill/>
                    <a:ln>
                      <a:noFill/>
                    </a:ln>
                  </pic:spPr>
                </pic:pic>
              </a:graphicData>
            </a:graphic>
          </wp:inline>
        </w:drawing>
      </w:r>
      <w:r>
        <w:rPr>
          <w:noProof/>
          <w:szCs w:val="20"/>
          <w:lang w:val="en-GB"/>
        </w:rPr>
        <w:drawing>
          <wp:inline distT="0" distB="0" distL="0" distR="0" wp14:anchorId="44F5D0C8" wp14:editId="25576100">
            <wp:extent cx="1733550" cy="1384152"/>
            <wp:effectExtent l="0" t="0" r="0" b="6985"/>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45596" cy="1393770"/>
                    </a:xfrm>
                    <a:prstGeom prst="rect">
                      <a:avLst/>
                    </a:prstGeom>
                    <a:noFill/>
                    <a:ln>
                      <a:noFill/>
                    </a:ln>
                  </pic:spPr>
                </pic:pic>
              </a:graphicData>
            </a:graphic>
          </wp:inline>
        </w:drawing>
      </w:r>
    </w:p>
    <w:p w14:paraId="4737E5EC" w14:textId="7700E9F2" w:rsidR="006A0CB6" w:rsidRPr="00592F1F" w:rsidRDefault="006A0CB6" w:rsidP="006A0CB6">
      <w:pPr>
        <w:pStyle w:val="Caption"/>
        <w:jc w:val="center"/>
        <w:rPr>
          <w:rFonts w:ascii="Calibri" w:hAnsi="Calibri" w:cs="Calibri"/>
          <w:b w:val="0"/>
          <w:bCs/>
          <w:color w:val="201F1E"/>
          <w:szCs w:val="22"/>
          <w:lang w:val="en-IE" w:eastAsia="ko-KR"/>
        </w:rPr>
      </w:pPr>
      <w:bookmarkStart w:id="90" w:name="_Toc106240096"/>
      <w:r w:rsidRPr="00592F1F">
        <w:rPr>
          <w:b w:val="0"/>
          <w:bCs/>
        </w:rPr>
        <w:t xml:space="preserve">Figure </w:t>
      </w:r>
      <w:r w:rsidRPr="00592F1F">
        <w:rPr>
          <w:b w:val="0"/>
          <w:bCs/>
        </w:rPr>
        <w:fldChar w:fldCharType="begin"/>
      </w:r>
      <w:r w:rsidRPr="00592F1F">
        <w:rPr>
          <w:b w:val="0"/>
          <w:bCs/>
        </w:rPr>
        <w:instrText xml:space="preserve"> SEQ Figure \* ARABIC </w:instrText>
      </w:r>
      <w:r w:rsidRPr="00592F1F">
        <w:rPr>
          <w:b w:val="0"/>
          <w:bCs/>
        </w:rPr>
        <w:fldChar w:fldCharType="separate"/>
      </w:r>
      <w:r w:rsidR="00362057">
        <w:rPr>
          <w:b w:val="0"/>
          <w:bCs/>
          <w:noProof/>
        </w:rPr>
        <w:t>20</w:t>
      </w:r>
      <w:r w:rsidRPr="00592F1F">
        <w:rPr>
          <w:b w:val="0"/>
          <w:bCs/>
        </w:rPr>
        <w:fldChar w:fldCharType="end"/>
      </w:r>
      <w:r w:rsidRPr="00592F1F">
        <w:rPr>
          <w:b w:val="0"/>
          <w:bCs/>
        </w:rPr>
        <w:t>: Algorithm Results Showing Outliers</w:t>
      </w:r>
      <w:bookmarkEnd w:id="90"/>
    </w:p>
    <w:p w14:paraId="467C699F" w14:textId="77777777" w:rsidR="006A0CB6" w:rsidRDefault="006A0CB6" w:rsidP="006A0CB6">
      <w:pPr>
        <w:pStyle w:val="NormalWeb"/>
        <w:shd w:val="clear" w:color="auto" w:fill="FFFFFF"/>
        <w:spacing w:before="0" w:beforeAutospacing="0" w:after="0" w:afterAutospacing="0"/>
        <w:textAlignment w:val="baseline"/>
        <w:rPr>
          <w:rFonts w:ascii="inherit" w:hAnsi="inherit" w:cs="Calibri"/>
          <w:color w:val="000000"/>
          <w:bdr w:val="none" w:sz="0" w:space="0" w:color="auto" w:frame="1"/>
        </w:rPr>
      </w:pPr>
      <w:r>
        <w:rPr>
          <w:rFonts w:ascii="inherit" w:hAnsi="inherit" w:cs="Calibri"/>
          <w:color w:val="000000"/>
          <w:bdr w:val="none" w:sz="0" w:space="0" w:color="auto" w:frame="1"/>
        </w:rPr>
        <w:t> </w:t>
      </w:r>
    </w:p>
    <w:p w14:paraId="40228ACC" w14:textId="77777777" w:rsidR="00F70C3B" w:rsidRPr="00B2145F" w:rsidRDefault="00F70C3B" w:rsidP="00B2145F">
      <w:pPr>
        <w:pStyle w:val="content"/>
        <w:rPr>
          <w:lang w:eastAsia="ko-KR"/>
        </w:rPr>
      </w:pPr>
    </w:p>
    <w:p w14:paraId="1D8594FA" w14:textId="0C0CB0A0" w:rsidR="00823689" w:rsidRDefault="00823689" w:rsidP="00940E64">
      <w:pPr>
        <w:pStyle w:val="Heading1"/>
        <w:rPr>
          <w:lang w:eastAsia="ko-KR"/>
        </w:rPr>
      </w:pPr>
      <w:bookmarkStart w:id="91" w:name="_Toc106240053"/>
      <w:r w:rsidRPr="008F4E00">
        <w:rPr>
          <w:lang w:eastAsia="ko-KR"/>
        </w:rPr>
        <w:lastRenderedPageBreak/>
        <w:t xml:space="preserve">Results, </w:t>
      </w:r>
      <w:r w:rsidR="005B0596">
        <w:rPr>
          <w:lang w:eastAsia="ko-KR"/>
        </w:rPr>
        <w:t>E</w:t>
      </w:r>
      <w:r w:rsidRPr="008F4E00">
        <w:rPr>
          <w:lang w:eastAsia="ko-KR"/>
        </w:rPr>
        <w:t xml:space="preserve">valuation </w:t>
      </w:r>
      <w:r w:rsidR="005B0596">
        <w:rPr>
          <w:lang w:eastAsia="ko-KR"/>
        </w:rPr>
        <w:t>&amp;</w:t>
      </w:r>
      <w:r w:rsidRPr="008F4E00">
        <w:rPr>
          <w:lang w:eastAsia="ko-KR"/>
        </w:rPr>
        <w:t xml:space="preserve"> </w:t>
      </w:r>
      <w:r w:rsidR="005B0596">
        <w:rPr>
          <w:lang w:eastAsia="ko-KR"/>
        </w:rPr>
        <w:t>D</w:t>
      </w:r>
      <w:r w:rsidRPr="008F4E00">
        <w:rPr>
          <w:lang w:eastAsia="ko-KR"/>
        </w:rPr>
        <w:t>iscussion</w:t>
      </w:r>
      <w:bookmarkEnd w:id="91"/>
    </w:p>
    <w:p w14:paraId="41275D4D" w14:textId="4D090411" w:rsidR="00470A27" w:rsidRDefault="00470A27" w:rsidP="006D533C">
      <w:pPr>
        <w:rPr>
          <w:lang w:eastAsia="ko-KR"/>
        </w:rPr>
      </w:pPr>
      <w:r>
        <w:rPr>
          <w:lang w:eastAsia="ko-KR"/>
        </w:rPr>
        <w:t>4 experiments were performed in this study</w:t>
      </w:r>
      <w:r w:rsidR="00F06EDB">
        <w:rPr>
          <w:lang w:eastAsia="ko-KR"/>
        </w:rPr>
        <w:t xml:space="preserve">. The first 3 were </w:t>
      </w:r>
      <w:r>
        <w:rPr>
          <w:lang w:eastAsia="ko-KR"/>
        </w:rPr>
        <w:t xml:space="preserve">preliminary experiments aiming to determine the best </w:t>
      </w:r>
      <w:r w:rsidR="00F06EDB">
        <w:rPr>
          <w:lang w:eastAsia="ko-KR"/>
        </w:rPr>
        <w:t>configuration</w:t>
      </w:r>
      <w:r>
        <w:rPr>
          <w:lang w:eastAsia="ko-KR"/>
        </w:rPr>
        <w:t xml:space="preserve"> for each algorithm</w:t>
      </w:r>
      <w:r w:rsidR="00F06EDB">
        <w:rPr>
          <w:lang w:eastAsia="ko-KR"/>
        </w:rPr>
        <w:t xml:space="preserve"> to use as a representative algorithm model</w:t>
      </w:r>
      <w:r>
        <w:rPr>
          <w:lang w:eastAsia="ko-KR"/>
        </w:rPr>
        <w:t>, and the final</w:t>
      </w:r>
      <w:r w:rsidR="00F06EDB">
        <w:rPr>
          <w:lang w:eastAsia="ko-KR"/>
        </w:rPr>
        <w:t xml:space="preserve"> experiment addresses the main objective of this project: the</w:t>
      </w:r>
      <w:r>
        <w:rPr>
          <w:lang w:eastAsia="ko-KR"/>
        </w:rPr>
        <w:t xml:space="preserve"> </w:t>
      </w:r>
      <w:r w:rsidR="00F06EDB">
        <w:rPr>
          <w:lang w:eastAsia="ko-KR"/>
        </w:rPr>
        <w:t>H</w:t>
      </w:r>
      <w:r>
        <w:rPr>
          <w:lang w:eastAsia="ko-KR"/>
        </w:rPr>
        <w:t xml:space="preserve">ybrid vs </w:t>
      </w:r>
      <w:r w:rsidR="00F06EDB">
        <w:rPr>
          <w:lang w:eastAsia="ko-KR"/>
        </w:rPr>
        <w:t>B</w:t>
      </w:r>
      <w:r>
        <w:rPr>
          <w:lang w:eastAsia="ko-KR"/>
        </w:rPr>
        <w:t>ase</w:t>
      </w:r>
      <w:r w:rsidR="00F06EDB">
        <w:rPr>
          <w:lang w:eastAsia="ko-KR"/>
        </w:rPr>
        <w:t xml:space="preserve"> comparative analysis</w:t>
      </w:r>
      <w:r>
        <w:rPr>
          <w:lang w:eastAsia="ko-KR"/>
        </w:rPr>
        <w:t xml:space="preserve">. </w:t>
      </w:r>
      <w:r w:rsidR="00906312">
        <w:rPr>
          <w:lang w:eastAsia="ko-KR"/>
        </w:rPr>
        <w:t xml:space="preserve">For all experiments done, unless specified otherwise, it can be assumed that </w:t>
      </w:r>
      <w:r w:rsidR="00805A28">
        <w:rPr>
          <w:lang w:eastAsia="ko-KR"/>
        </w:rPr>
        <w:t xml:space="preserve">the TSP maps used contain only 10 cities, </w:t>
      </w:r>
      <w:r w:rsidR="00906312">
        <w:rPr>
          <w:lang w:eastAsia="ko-KR"/>
        </w:rPr>
        <w:t xml:space="preserve">the population size used </w:t>
      </w:r>
      <w:r w:rsidR="00CF7F92">
        <w:rPr>
          <w:lang w:eastAsia="ko-KR"/>
        </w:rPr>
        <w:t xml:space="preserve">was </w:t>
      </w:r>
      <w:r w:rsidR="00906312">
        <w:rPr>
          <w:lang w:eastAsia="ko-KR"/>
        </w:rPr>
        <w:t xml:space="preserve">50 and the maximum number of iterations allowed </w:t>
      </w:r>
      <w:r w:rsidR="00CF7F92">
        <w:rPr>
          <w:lang w:eastAsia="ko-KR"/>
        </w:rPr>
        <w:t>was</w:t>
      </w:r>
      <w:r w:rsidR="00906312">
        <w:rPr>
          <w:lang w:eastAsia="ko-KR"/>
        </w:rPr>
        <w:t xml:space="preserve"> 100. </w:t>
      </w:r>
    </w:p>
    <w:p w14:paraId="1AF100AB" w14:textId="77777777" w:rsidR="00176162" w:rsidRDefault="00176162" w:rsidP="006D533C">
      <w:pPr>
        <w:rPr>
          <w:lang w:eastAsia="ko-KR"/>
        </w:rPr>
      </w:pPr>
    </w:p>
    <w:p w14:paraId="34B62387" w14:textId="0B418CDB" w:rsidR="00470A27" w:rsidRDefault="00470A27" w:rsidP="00470A27">
      <w:pPr>
        <w:pStyle w:val="Heading2"/>
        <w:rPr>
          <w:lang w:eastAsia="ko-KR"/>
        </w:rPr>
      </w:pPr>
      <w:bookmarkStart w:id="92" w:name="_Toc106240054"/>
      <w:r>
        <w:rPr>
          <w:lang w:eastAsia="ko-KR"/>
        </w:rPr>
        <w:t xml:space="preserve">Experiment 1: </w:t>
      </w:r>
      <w:r w:rsidR="00805A28">
        <w:rPr>
          <w:lang w:eastAsia="ko-KR"/>
        </w:rPr>
        <w:t>Genetic Algorithm</w:t>
      </w:r>
      <w:bookmarkEnd w:id="92"/>
    </w:p>
    <w:p w14:paraId="05EE6BFC" w14:textId="48A0BCA0" w:rsidR="006B3534" w:rsidRDefault="00470A27" w:rsidP="00673643">
      <w:pPr>
        <w:pStyle w:val="content"/>
        <w:rPr>
          <w:lang w:eastAsia="ko-KR"/>
        </w:rPr>
      </w:pPr>
      <w:r>
        <w:rPr>
          <w:lang w:eastAsia="ko-KR"/>
        </w:rPr>
        <w:t xml:space="preserve">Condensing the </w:t>
      </w:r>
      <w:r w:rsidR="001238FF">
        <w:rPr>
          <w:lang w:eastAsia="ko-KR"/>
        </w:rPr>
        <w:t xml:space="preserve">GA </w:t>
      </w:r>
      <w:r w:rsidR="00071FE6">
        <w:rPr>
          <w:lang w:eastAsia="ko-KR"/>
        </w:rPr>
        <w:t>implementation</w:t>
      </w:r>
      <w:r w:rsidR="001238FF">
        <w:rPr>
          <w:lang w:eastAsia="ko-KR"/>
        </w:rPr>
        <w:t xml:space="preserve"> </w:t>
      </w:r>
      <w:r w:rsidR="00570AFE">
        <w:rPr>
          <w:lang w:eastAsia="ko-KR"/>
        </w:rPr>
        <w:t>queries</w:t>
      </w:r>
      <w:r w:rsidR="001238FF">
        <w:rPr>
          <w:lang w:eastAsia="ko-KR"/>
        </w:rPr>
        <w:t xml:space="preserve"> drawn from this study posed in </w:t>
      </w:r>
      <w:r w:rsidR="001238FF" w:rsidRPr="001571BF">
        <w:rPr>
          <w:lang w:eastAsia="ko-KR"/>
        </w:rPr>
        <w:t>Section 3.3</w:t>
      </w:r>
      <w:r w:rsidR="001238FF">
        <w:rPr>
          <w:lang w:eastAsia="ko-KR"/>
        </w:rPr>
        <w:t>,</w:t>
      </w:r>
      <w:r w:rsidR="006B3534">
        <w:rPr>
          <w:lang w:eastAsia="ko-KR"/>
        </w:rPr>
        <w:t xml:space="preserve"> 2 </w:t>
      </w:r>
      <w:r w:rsidR="003A62B7">
        <w:rPr>
          <w:lang w:eastAsia="ko-KR"/>
        </w:rPr>
        <w:t>overarching</w:t>
      </w:r>
      <w:r w:rsidR="006B3534">
        <w:rPr>
          <w:lang w:eastAsia="ko-KR"/>
        </w:rPr>
        <w:t xml:space="preserve"> concerns were drawn</w:t>
      </w:r>
      <w:r w:rsidR="003A62B7">
        <w:rPr>
          <w:lang w:eastAsia="ko-KR"/>
        </w:rPr>
        <w:t>:</w:t>
      </w:r>
      <w:r w:rsidR="006B3534">
        <w:rPr>
          <w:lang w:eastAsia="ko-KR"/>
        </w:rPr>
        <w:t xml:space="preserve"> </w:t>
      </w:r>
      <w:r w:rsidR="00A20796">
        <w:rPr>
          <w:lang w:eastAsia="ko-KR"/>
        </w:rPr>
        <w:t xml:space="preserve">which fitness function </w:t>
      </w:r>
      <w:r w:rsidR="00805A28">
        <w:rPr>
          <w:lang w:eastAsia="ko-KR"/>
        </w:rPr>
        <w:t>and</w:t>
      </w:r>
      <w:r w:rsidR="006B3534">
        <w:rPr>
          <w:lang w:eastAsia="ko-KR"/>
        </w:rPr>
        <w:t xml:space="preserve"> </w:t>
      </w:r>
      <w:r w:rsidR="00A20796">
        <w:rPr>
          <w:lang w:eastAsia="ko-KR"/>
        </w:rPr>
        <w:t>which enhancer</w:t>
      </w:r>
      <w:r w:rsidR="00805A28">
        <w:rPr>
          <w:lang w:eastAsia="ko-KR"/>
        </w:rPr>
        <w:t>?</w:t>
      </w:r>
      <w:r w:rsidR="00A030A8">
        <w:rPr>
          <w:lang w:eastAsia="ko-KR"/>
        </w:rPr>
        <w:t xml:space="preserve"> This splits the experiment into two parts:</w:t>
      </w:r>
    </w:p>
    <w:p w14:paraId="6727CD23" w14:textId="77777777" w:rsidR="00A030A8" w:rsidRDefault="00A030A8" w:rsidP="00673643">
      <w:pPr>
        <w:pStyle w:val="content"/>
        <w:rPr>
          <w:lang w:eastAsia="ko-KR"/>
        </w:rPr>
      </w:pPr>
    </w:p>
    <w:p w14:paraId="7A1BE56A" w14:textId="3C2E5F87" w:rsidR="006B3534" w:rsidRDefault="00A030A8" w:rsidP="00A030A8">
      <w:pPr>
        <w:pStyle w:val="Heading3"/>
        <w:rPr>
          <w:lang w:eastAsia="ko-KR"/>
        </w:rPr>
      </w:pPr>
      <w:bookmarkStart w:id="93" w:name="_Toc106240055"/>
      <w:r>
        <w:rPr>
          <w:lang w:eastAsia="ko-KR"/>
        </w:rPr>
        <w:t xml:space="preserve">Part 1 – </w:t>
      </w:r>
      <w:r w:rsidR="00A20796">
        <w:rPr>
          <w:lang w:eastAsia="ko-KR"/>
        </w:rPr>
        <w:t xml:space="preserve">Which </w:t>
      </w:r>
      <w:r w:rsidR="00805A28">
        <w:rPr>
          <w:lang w:eastAsia="ko-KR"/>
        </w:rPr>
        <w:t>F</w:t>
      </w:r>
      <w:r>
        <w:rPr>
          <w:lang w:eastAsia="ko-KR"/>
        </w:rPr>
        <w:t xml:space="preserve">itness </w:t>
      </w:r>
      <w:r w:rsidR="00805A28">
        <w:rPr>
          <w:lang w:eastAsia="ko-KR"/>
        </w:rPr>
        <w:t>F</w:t>
      </w:r>
      <w:r>
        <w:rPr>
          <w:lang w:eastAsia="ko-KR"/>
        </w:rPr>
        <w:t>unction</w:t>
      </w:r>
      <w:r w:rsidR="00805A28">
        <w:rPr>
          <w:lang w:eastAsia="ko-KR"/>
        </w:rPr>
        <w:t xml:space="preserve"> to use?</w:t>
      </w:r>
      <w:bookmarkEnd w:id="93"/>
    </w:p>
    <w:p w14:paraId="5E4CEEFB" w14:textId="43CAA077" w:rsidR="00673643" w:rsidRDefault="00602481" w:rsidP="00597BAF">
      <w:pPr>
        <w:pStyle w:val="content"/>
      </w:pPr>
      <w:r>
        <w:rPr>
          <w:lang w:eastAsia="ko-KR"/>
        </w:rPr>
        <w:t xml:space="preserve">As a first step, the effect of the introduced delta variable </w:t>
      </w:r>
      <w:r w:rsidR="00D202F8">
        <w:rPr>
          <w:lang w:eastAsia="ko-KR"/>
        </w:rPr>
        <w:t>on</w:t>
      </w:r>
      <w:r>
        <w:rPr>
          <w:lang w:eastAsia="ko-KR"/>
        </w:rPr>
        <w:t xml:space="preserve"> the </w:t>
      </w:r>
      <w:r w:rsidR="00FF1C3F" w:rsidRPr="00FF1C3F">
        <w:rPr>
          <w:i/>
          <w:iCs/>
          <w:lang w:eastAsia="ko-KR"/>
        </w:rPr>
        <w:t>t</w:t>
      </w:r>
      <w:r w:rsidRPr="00FF1C3F">
        <w:rPr>
          <w:i/>
          <w:iCs/>
          <w:lang w:eastAsia="ko-KR"/>
        </w:rPr>
        <w:t xml:space="preserve">ournament </w:t>
      </w:r>
      <w:r w:rsidR="00FF1C3F" w:rsidRPr="00FF1C3F">
        <w:rPr>
          <w:i/>
          <w:iCs/>
          <w:lang w:eastAsia="ko-KR"/>
        </w:rPr>
        <w:t>s</w:t>
      </w:r>
      <w:r w:rsidR="00150C85" w:rsidRPr="00FF1C3F">
        <w:rPr>
          <w:i/>
          <w:iCs/>
          <w:lang w:eastAsia="ko-KR"/>
        </w:rPr>
        <w:t>ampling</w:t>
      </w:r>
      <w:r>
        <w:rPr>
          <w:lang w:eastAsia="ko-KR"/>
        </w:rPr>
        <w:t xml:space="preserve"> technique was examined and it was found that the </w:t>
      </w:r>
      <w:r w:rsidR="003A62B7">
        <w:rPr>
          <w:lang w:eastAsia="ko-KR"/>
        </w:rPr>
        <w:t xml:space="preserve">algorithm model using the </w:t>
      </w:r>
      <w:r>
        <w:rPr>
          <w:lang w:eastAsia="ko-KR"/>
        </w:rPr>
        <w:t xml:space="preserve">original </w:t>
      </w:r>
      <w:r w:rsidR="00C34D8A">
        <w:rPr>
          <w:lang w:eastAsia="ko-KR"/>
        </w:rPr>
        <w:t>tournament sampling</w:t>
      </w:r>
      <w:r w:rsidR="00F50136">
        <w:rPr>
          <w:lang w:eastAsia="ko-KR"/>
        </w:rPr>
        <w:t xml:space="preserve"> (</w:t>
      </w:r>
      <m:oMath>
        <m:r>
          <w:rPr>
            <w:rFonts w:ascii="Cambria Math" w:hAnsi="Cambria Math"/>
            <w:lang w:eastAsia="ko-KR"/>
          </w:rPr>
          <m:t>δ=1</m:t>
        </m:r>
      </m:oMath>
      <w:r w:rsidR="00F50136">
        <w:rPr>
          <w:lang w:eastAsia="ko-KR"/>
        </w:rPr>
        <w:t>)</w:t>
      </w:r>
      <w:r>
        <w:rPr>
          <w:lang w:eastAsia="ko-KR"/>
        </w:rPr>
        <w:t xml:space="preserve"> performed the best</w:t>
      </w:r>
      <w:r w:rsidR="00813B9D">
        <w:rPr>
          <w:lang w:eastAsia="ko-KR"/>
        </w:rPr>
        <w:t xml:space="preserve"> with the</w:t>
      </w:r>
      <w:r w:rsidR="003A62B7">
        <w:rPr>
          <w:lang w:eastAsia="ko-KR"/>
        </w:rPr>
        <w:t xml:space="preserve"> highest average AUC </w:t>
      </w:r>
      <w:r w:rsidR="00813B9D">
        <w:rPr>
          <w:lang w:eastAsia="ko-KR"/>
        </w:rPr>
        <w:t>of the group</w:t>
      </w:r>
      <w:r w:rsidR="00FF1C3F">
        <w:rPr>
          <w:lang w:eastAsia="ko-KR"/>
        </w:rPr>
        <w:t>,</w:t>
      </w:r>
      <w:r w:rsidR="00813B9D">
        <w:rPr>
          <w:lang w:eastAsia="ko-KR"/>
        </w:rPr>
        <w:t xml:space="preserve"> </w:t>
      </w:r>
      <w:r w:rsidR="003A62B7">
        <w:rPr>
          <w:lang w:eastAsia="ko-KR"/>
        </w:rPr>
        <w:t xml:space="preserve">as shown in </w:t>
      </w:r>
      <w:r w:rsidR="003A62B7" w:rsidRPr="00277614">
        <w:rPr>
          <w:lang w:eastAsia="ko-KR"/>
        </w:rPr>
        <w:t>Table 1.</w:t>
      </w:r>
      <w:r w:rsidR="00DB3504" w:rsidRPr="00277614">
        <w:rPr>
          <w:lang w:eastAsia="ko-KR"/>
        </w:rPr>
        <w:t xml:space="preserve"> Figure</w:t>
      </w:r>
      <w:r w:rsidR="00813B9D" w:rsidRPr="00277614">
        <w:rPr>
          <w:lang w:eastAsia="ko-KR"/>
        </w:rPr>
        <w:t xml:space="preserve"> </w:t>
      </w:r>
      <w:r w:rsidR="00DB3504" w:rsidRPr="00277614">
        <w:rPr>
          <w:lang w:eastAsia="ko-KR"/>
        </w:rPr>
        <w:t>2</w:t>
      </w:r>
      <w:r w:rsidR="0037455E">
        <w:rPr>
          <w:lang w:eastAsia="ko-KR"/>
        </w:rPr>
        <w:t>1</w:t>
      </w:r>
      <w:r w:rsidR="00DB3504">
        <w:rPr>
          <w:lang w:eastAsia="ko-KR"/>
        </w:rPr>
        <w:t xml:space="preserve"> display</w:t>
      </w:r>
      <w:r w:rsidR="00176162">
        <w:rPr>
          <w:lang w:eastAsia="ko-KR"/>
        </w:rPr>
        <w:t>s</w:t>
      </w:r>
      <w:r w:rsidR="00DB3504">
        <w:rPr>
          <w:lang w:eastAsia="ko-KR"/>
        </w:rPr>
        <w:t xml:space="preserve"> a </w:t>
      </w:r>
      <w:r w:rsidR="00813B9D">
        <w:rPr>
          <w:lang w:eastAsia="ko-KR"/>
        </w:rPr>
        <w:t xml:space="preserve">line </w:t>
      </w:r>
      <w:r w:rsidR="00DB3504">
        <w:rPr>
          <w:lang w:eastAsia="ko-KR"/>
        </w:rPr>
        <w:t>plot of the average global best score per iteration</w:t>
      </w:r>
      <w:r w:rsidR="00813B9D">
        <w:rPr>
          <w:lang w:eastAsia="ko-KR"/>
        </w:rPr>
        <w:t>,</w:t>
      </w:r>
      <w:r w:rsidR="00DB3504">
        <w:rPr>
          <w:lang w:eastAsia="ko-KR"/>
        </w:rPr>
        <w:t xml:space="preserve"> </w:t>
      </w:r>
      <w:r w:rsidR="00813B9D">
        <w:rPr>
          <w:lang w:eastAsia="ko-KR"/>
        </w:rPr>
        <w:t>also confirming this observation</w:t>
      </w:r>
      <w:r w:rsidR="00673643">
        <w:rPr>
          <w:lang w:eastAsia="ko-KR"/>
        </w:rPr>
        <w:t>.</w:t>
      </w:r>
      <w:r w:rsidR="00673643" w:rsidRPr="00673643">
        <w:t xml:space="preserve"> </w:t>
      </w:r>
      <w:r w:rsidR="00673643">
        <w:t>Examining the AUC</w:t>
      </w:r>
      <w:r w:rsidR="0072674D">
        <w:t xml:space="preserve"> using </w:t>
      </w:r>
      <w:r w:rsidR="007C0B46">
        <w:t>a</w:t>
      </w:r>
      <w:r w:rsidR="0072674D">
        <w:t xml:space="preserve"> box plot</w:t>
      </w:r>
      <w:r w:rsidR="00FC0035">
        <w:rPr>
          <w:rStyle w:val="FootnoteReference"/>
        </w:rPr>
        <w:footnoteReference w:id="5"/>
      </w:r>
      <w:r w:rsidR="00D202F8">
        <w:t xml:space="preserve"> shown in </w:t>
      </w:r>
      <w:r w:rsidR="00176162" w:rsidRPr="00277614">
        <w:t>Figure 2</w:t>
      </w:r>
      <w:r w:rsidR="0037455E">
        <w:t>2</w:t>
      </w:r>
      <w:r w:rsidR="007C0B46">
        <w:t xml:space="preserve"> </w:t>
      </w:r>
      <w:r w:rsidR="0072674D">
        <w:t>records</w:t>
      </w:r>
      <w:r w:rsidR="007C0B46">
        <w:t xml:space="preserve"> a normal distribution for </w:t>
      </w:r>
      <w:r w:rsidR="00813B9D">
        <w:t xml:space="preserve">all </w:t>
      </w:r>
      <w:r w:rsidR="00701A8F">
        <w:t>learning rate (</w:t>
      </w:r>
      <w:r w:rsidR="00150C85">
        <w:t>AUC</w:t>
      </w:r>
      <w:r w:rsidR="00701A8F">
        <w:t>)</w:t>
      </w:r>
      <w:r w:rsidR="00150C85">
        <w:t xml:space="preserve"> </w:t>
      </w:r>
      <w:r w:rsidR="007C0B46">
        <w:t>data</w:t>
      </w:r>
      <w:r w:rsidR="008B5D63">
        <w:t xml:space="preserve">, distinguishable by </w:t>
      </w:r>
      <w:r w:rsidR="00057075">
        <w:t>their approximat</w:t>
      </w:r>
      <w:r w:rsidR="003967A1">
        <w:t>e</w:t>
      </w:r>
      <w:r w:rsidR="003A62B7">
        <w:t>ly</w:t>
      </w:r>
      <w:r w:rsidR="00057075">
        <w:t xml:space="preserve"> even spaced</w:t>
      </w:r>
      <w:r w:rsidR="008B5D63">
        <w:t xml:space="preserve"> box</w:t>
      </w:r>
      <w:r w:rsidR="00057075">
        <w:t xml:space="preserve"> and whiskers relative to their mean line, and it also </w:t>
      </w:r>
      <w:r w:rsidR="007C0B46">
        <w:t xml:space="preserve">confirms the win of the original </w:t>
      </w:r>
      <w:r w:rsidR="00C34D8A">
        <w:t>tournament sampling</w:t>
      </w:r>
      <w:r w:rsidR="007C0B46">
        <w:t>.</w:t>
      </w:r>
      <w:r w:rsidR="00150C85">
        <w:t xml:space="preserve"> </w:t>
      </w:r>
      <w:r w:rsidR="00F50136">
        <w:t xml:space="preserve">Only comparisons of the original </w:t>
      </w:r>
      <w:r w:rsidR="00C34D8A">
        <w:t>tournament sampling</w:t>
      </w:r>
      <w:r w:rsidR="00F50136">
        <w:t xml:space="preserve"> against the </w:t>
      </w:r>
      <w:r w:rsidR="00C34D8A">
        <w:t>tournament sampling</w:t>
      </w:r>
      <w:r w:rsidR="00F50136">
        <w:t xml:space="preserve"> with </w:t>
      </w:r>
      <m:oMath>
        <m:r>
          <w:rPr>
            <w:rFonts w:ascii="Cambria Math" w:hAnsi="Cambria Math"/>
            <w:lang w:eastAsia="ko-KR"/>
          </w:rPr>
          <m:t>δ=0.7</m:t>
        </m:r>
      </m:oMath>
      <w:r w:rsidR="00F50136">
        <w:rPr>
          <w:lang w:eastAsia="ko-KR"/>
        </w:rPr>
        <w:t xml:space="preserve"> </w:t>
      </w:r>
      <w:r w:rsidR="00F50136">
        <w:t xml:space="preserve">beat the </w:t>
      </w:r>
      <w:r w:rsidR="00EE52E5">
        <w:t>Mann-Whitney U</w:t>
      </w:r>
      <w:r w:rsidR="00F50136">
        <w:t xml:space="preserve"> test with a p-value of 0.014. </w:t>
      </w:r>
      <w:r w:rsidR="003A62B7">
        <w:t>Models with d</w:t>
      </w:r>
      <w:r w:rsidR="00F50136">
        <w:t xml:space="preserve">elta </w:t>
      </w:r>
      <w:r w:rsidR="003A62B7">
        <w:t xml:space="preserve">values of </w:t>
      </w:r>
      <w:r w:rsidR="00F50136">
        <w:t xml:space="preserve">1, 0.9 and 0.8 </w:t>
      </w:r>
      <w:r w:rsidR="00813B9D">
        <w:t xml:space="preserve">returned too-similar </w:t>
      </w:r>
      <w:r w:rsidR="00F50136">
        <w:t xml:space="preserve">AUC </w:t>
      </w:r>
      <w:r w:rsidR="00813B9D">
        <w:t xml:space="preserve">values </w:t>
      </w:r>
      <w:r w:rsidR="00F50136">
        <w:t>for there</w:t>
      </w:r>
      <w:r w:rsidR="006B7EA5">
        <w:t xml:space="preserve"> </w:t>
      </w:r>
      <w:r w:rsidR="00F50136">
        <w:t>to be declared a statistical winner.</w:t>
      </w:r>
      <w:r w:rsidR="00176162">
        <w:t xml:space="preserve"> </w:t>
      </w:r>
      <w:r w:rsidR="003A62B7">
        <w:t xml:space="preserve">These </w:t>
      </w:r>
      <w:r w:rsidR="00813B9D">
        <w:t xml:space="preserve">combined </w:t>
      </w:r>
      <w:r w:rsidR="003A62B7">
        <w:t>results suggested</w:t>
      </w:r>
      <w:r w:rsidR="00176162">
        <w:t xml:space="preserve"> that not much gain could be drawn from the in</w:t>
      </w:r>
      <w:r w:rsidR="00B02735">
        <w:t>t</w:t>
      </w:r>
      <w:r w:rsidR="00176162">
        <w:t>roduction of the delta variable.</w:t>
      </w:r>
    </w:p>
    <w:p w14:paraId="13D5FC00" w14:textId="77777777" w:rsidR="00A20796" w:rsidRDefault="00A20796" w:rsidP="00A20796">
      <w:pPr>
        <w:rPr>
          <w:lang w:eastAsia="ko-KR"/>
        </w:rPr>
      </w:pPr>
    </w:p>
    <w:p w14:paraId="133135AA" w14:textId="37098337" w:rsidR="00A20796" w:rsidRPr="009F5D59" w:rsidRDefault="00A20796" w:rsidP="00A20796">
      <w:pPr>
        <w:pStyle w:val="Caption"/>
        <w:keepNext/>
        <w:rPr>
          <w:b w:val="0"/>
          <w:bCs/>
        </w:rPr>
      </w:pPr>
      <w:bookmarkStart w:id="94" w:name="_Toc106240132"/>
      <w:r w:rsidRPr="009F5D59">
        <w:rPr>
          <w:b w:val="0"/>
          <w:bCs/>
        </w:rPr>
        <w:lastRenderedPageBreak/>
        <w:t xml:space="preserve">Table </w:t>
      </w:r>
      <w:r w:rsidRPr="009F5D59">
        <w:rPr>
          <w:b w:val="0"/>
          <w:bCs/>
        </w:rPr>
        <w:fldChar w:fldCharType="begin"/>
      </w:r>
      <w:r w:rsidRPr="009F5D59">
        <w:rPr>
          <w:b w:val="0"/>
          <w:bCs/>
        </w:rPr>
        <w:instrText xml:space="preserve"> SEQ Table \* ARABIC </w:instrText>
      </w:r>
      <w:r w:rsidRPr="009F5D59">
        <w:rPr>
          <w:b w:val="0"/>
          <w:bCs/>
        </w:rPr>
        <w:fldChar w:fldCharType="separate"/>
      </w:r>
      <w:r w:rsidR="00362057">
        <w:rPr>
          <w:b w:val="0"/>
          <w:bCs/>
          <w:noProof/>
        </w:rPr>
        <w:t>1</w:t>
      </w:r>
      <w:r w:rsidRPr="009F5D59">
        <w:rPr>
          <w:b w:val="0"/>
          <w:bCs/>
        </w:rPr>
        <w:fldChar w:fldCharType="end"/>
      </w:r>
      <w:r w:rsidRPr="009F5D59">
        <w:rPr>
          <w:b w:val="0"/>
          <w:bCs/>
        </w:rPr>
        <w:t>: Tournament Sampling delta AUC</w:t>
      </w:r>
      <w:bookmarkEnd w:id="94"/>
    </w:p>
    <w:p w14:paraId="61E46DEF" w14:textId="540501F6" w:rsidR="00A20796" w:rsidRDefault="00A20796" w:rsidP="00A20796">
      <w:pPr>
        <w:pStyle w:val="content"/>
      </w:pPr>
      <w:r w:rsidRPr="004F6FD1">
        <w:rPr>
          <w:noProof/>
        </w:rPr>
        <w:drawing>
          <wp:inline distT="0" distB="0" distL="0" distR="0" wp14:anchorId="135A45FD" wp14:editId="093BBE6D">
            <wp:extent cx="4906060" cy="628738"/>
            <wp:effectExtent l="0" t="0" r="0" b="0"/>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pic:cNvPicPr/>
                  </pic:nvPicPr>
                  <pic:blipFill>
                    <a:blip r:embed="rId43"/>
                    <a:stretch>
                      <a:fillRect/>
                    </a:stretch>
                  </pic:blipFill>
                  <pic:spPr>
                    <a:xfrm>
                      <a:off x="0" y="0"/>
                      <a:ext cx="4906060" cy="628738"/>
                    </a:xfrm>
                    <a:prstGeom prst="rect">
                      <a:avLst/>
                    </a:prstGeom>
                  </pic:spPr>
                </pic:pic>
              </a:graphicData>
            </a:graphic>
          </wp:inline>
        </w:drawing>
      </w:r>
    </w:p>
    <w:p w14:paraId="76322042" w14:textId="77777777" w:rsidR="009550A5" w:rsidRPr="00470A27" w:rsidRDefault="009550A5" w:rsidP="009550A5">
      <w:pPr>
        <w:rPr>
          <w:lang w:eastAsia="ko-KR"/>
        </w:rPr>
      </w:pPr>
    </w:p>
    <w:p w14:paraId="7C0C8C0B" w14:textId="77777777" w:rsidR="009550A5" w:rsidRDefault="009550A5" w:rsidP="009550A5">
      <w:pPr>
        <w:keepNext/>
        <w:jc w:val="center"/>
      </w:pPr>
      <w:r>
        <w:rPr>
          <w:noProof/>
        </w:rPr>
        <w:drawing>
          <wp:inline distT="0" distB="0" distL="0" distR="0" wp14:anchorId="4A7DD833" wp14:editId="0768F4D0">
            <wp:extent cx="4433978" cy="2641078"/>
            <wp:effectExtent l="0" t="0" r="5715"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4433978" cy="2641078"/>
                    </a:xfrm>
                    <a:prstGeom prst="rect">
                      <a:avLst/>
                    </a:prstGeom>
                    <a:noFill/>
                    <a:ln>
                      <a:noFill/>
                    </a:ln>
                  </pic:spPr>
                </pic:pic>
              </a:graphicData>
            </a:graphic>
          </wp:inline>
        </w:drawing>
      </w:r>
    </w:p>
    <w:p w14:paraId="08657CCF" w14:textId="5E770BD8" w:rsidR="009550A5" w:rsidRDefault="009550A5" w:rsidP="009550A5">
      <w:pPr>
        <w:pStyle w:val="Caption"/>
        <w:jc w:val="center"/>
      </w:pPr>
      <w:bookmarkStart w:id="95" w:name="_Toc106240097"/>
      <w:r w:rsidRPr="00942CDC">
        <w:rPr>
          <w:b w:val="0"/>
          <w:bCs/>
        </w:rPr>
        <w:t xml:space="preserve">Figure </w:t>
      </w:r>
      <w:r w:rsidRPr="00942CDC">
        <w:rPr>
          <w:b w:val="0"/>
          <w:bCs/>
        </w:rPr>
        <w:fldChar w:fldCharType="begin"/>
      </w:r>
      <w:r w:rsidRPr="00942CDC">
        <w:rPr>
          <w:b w:val="0"/>
          <w:bCs/>
        </w:rPr>
        <w:instrText xml:space="preserve"> SEQ Figure \* ARABIC </w:instrText>
      </w:r>
      <w:r w:rsidRPr="00942CDC">
        <w:rPr>
          <w:b w:val="0"/>
          <w:bCs/>
        </w:rPr>
        <w:fldChar w:fldCharType="separate"/>
      </w:r>
      <w:r w:rsidR="00362057">
        <w:rPr>
          <w:b w:val="0"/>
          <w:bCs/>
          <w:noProof/>
        </w:rPr>
        <w:t>21</w:t>
      </w:r>
      <w:r w:rsidRPr="00942CDC">
        <w:rPr>
          <w:b w:val="0"/>
          <w:bCs/>
        </w:rPr>
        <w:fldChar w:fldCharType="end"/>
      </w:r>
      <w:r w:rsidRPr="00942CDC">
        <w:rPr>
          <w:b w:val="0"/>
          <w:bCs/>
        </w:rPr>
        <w:t>: Line plot</w:t>
      </w:r>
      <w:r w:rsidRPr="00277614">
        <w:rPr>
          <w:b w:val="0"/>
          <w:bCs/>
        </w:rPr>
        <w:t xml:space="preserve"> showing model score by iteration count for varying values of the tournament sampling no</w:t>
      </w:r>
      <w:r>
        <w:rPr>
          <w:b w:val="0"/>
          <w:bCs/>
        </w:rPr>
        <w:t>i</w:t>
      </w:r>
      <w:r w:rsidRPr="00277614">
        <w:rPr>
          <w:b w:val="0"/>
          <w:bCs/>
        </w:rPr>
        <w:t xml:space="preserve">se </w:t>
      </w:r>
      <w:r w:rsidRPr="00515D0E">
        <w:rPr>
          <w:b w:val="0"/>
          <w:bCs/>
        </w:rPr>
        <w:t xml:space="preserve">parameter </w:t>
      </w:r>
      <m:oMath>
        <m:r>
          <w:rPr>
            <w:rFonts w:ascii="Cambria Math" w:hAnsi="Cambria Math"/>
            <w:lang w:eastAsia="ko-KR"/>
          </w:rPr>
          <m:t>δ</m:t>
        </m:r>
      </m:oMath>
      <w:r w:rsidRPr="00515D0E">
        <w:rPr>
          <w:b w:val="0"/>
          <w:bCs/>
        </w:rPr>
        <w:t xml:space="preserve">. A </w:t>
      </w:r>
      <m:oMath>
        <m:r>
          <w:rPr>
            <w:rFonts w:ascii="Cambria Math" w:hAnsi="Cambria Math"/>
            <w:lang w:eastAsia="ko-KR"/>
          </w:rPr>
          <m:t>δ</m:t>
        </m:r>
      </m:oMath>
      <w:r w:rsidRPr="00515D0E">
        <w:rPr>
          <w:b w:val="0"/>
          <w:bCs/>
          <w:lang w:eastAsia="ko-KR"/>
        </w:rPr>
        <w:t xml:space="preserve"> value</w:t>
      </w:r>
      <w:r w:rsidRPr="00277614">
        <w:rPr>
          <w:b w:val="0"/>
          <w:bCs/>
          <w:lang w:eastAsia="ko-KR"/>
        </w:rPr>
        <w:t xml:space="preserve"> of 1, indicating noise-free tournament sampling consistently outperforms the alternatives</w:t>
      </w:r>
      <w:bookmarkEnd w:id="95"/>
      <w:r w:rsidRPr="00277614">
        <w:rPr>
          <w:b w:val="0"/>
          <w:bCs/>
        </w:rPr>
        <w:t xml:space="preserve"> </w:t>
      </w:r>
    </w:p>
    <w:p w14:paraId="3871B996" w14:textId="77777777" w:rsidR="009550A5" w:rsidRDefault="009550A5" w:rsidP="009550A5">
      <w:pPr>
        <w:pStyle w:val="content"/>
      </w:pPr>
    </w:p>
    <w:p w14:paraId="7DE985A8" w14:textId="77777777" w:rsidR="009550A5" w:rsidRPr="00FA761B" w:rsidRDefault="009550A5" w:rsidP="009550A5">
      <w:pPr>
        <w:pStyle w:val="content"/>
      </w:pPr>
    </w:p>
    <w:p w14:paraId="02B979E4" w14:textId="77777777" w:rsidR="009550A5" w:rsidRDefault="009550A5" w:rsidP="009550A5">
      <w:pPr>
        <w:keepNext/>
        <w:jc w:val="center"/>
      </w:pPr>
      <w:r>
        <w:rPr>
          <w:noProof/>
        </w:rPr>
        <w:lastRenderedPageBreak/>
        <w:drawing>
          <wp:inline distT="0" distB="0" distL="0" distR="0" wp14:anchorId="075C7EC9" wp14:editId="60848F1A">
            <wp:extent cx="5010150" cy="2984273"/>
            <wp:effectExtent l="0" t="0" r="0" b="6985"/>
            <wp:docPr id="32" name="Picture 3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box and whisker char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10150" cy="2984273"/>
                    </a:xfrm>
                    <a:prstGeom prst="rect">
                      <a:avLst/>
                    </a:prstGeom>
                    <a:noFill/>
                    <a:ln>
                      <a:noFill/>
                    </a:ln>
                  </pic:spPr>
                </pic:pic>
              </a:graphicData>
            </a:graphic>
          </wp:inline>
        </w:drawing>
      </w:r>
    </w:p>
    <w:p w14:paraId="2085DD0C" w14:textId="6F6E7285" w:rsidR="009550A5" w:rsidRPr="00581A9E" w:rsidRDefault="009550A5" w:rsidP="009550A5">
      <w:pPr>
        <w:pStyle w:val="Caption"/>
        <w:jc w:val="center"/>
        <w:rPr>
          <w:b w:val="0"/>
          <w:bCs/>
        </w:rPr>
      </w:pPr>
      <w:bookmarkStart w:id="96" w:name="_Toc106240098"/>
      <w:r w:rsidRPr="00581A9E">
        <w:rPr>
          <w:b w:val="0"/>
          <w:bCs/>
        </w:rPr>
        <w:t xml:space="preserve">Figure </w:t>
      </w:r>
      <w:r w:rsidRPr="00581A9E">
        <w:rPr>
          <w:b w:val="0"/>
          <w:bCs/>
        </w:rPr>
        <w:fldChar w:fldCharType="begin"/>
      </w:r>
      <w:r w:rsidRPr="00581A9E">
        <w:rPr>
          <w:b w:val="0"/>
          <w:bCs/>
        </w:rPr>
        <w:instrText xml:space="preserve"> SEQ Figure \* ARABIC </w:instrText>
      </w:r>
      <w:r w:rsidRPr="00581A9E">
        <w:rPr>
          <w:b w:val="0"/>
          <w:bCs/>
        </w:rPr>
        <w:fldChar w:fldCharType="separate"/>
      </w:r>
      <w:r w:rsidR="00362057">
        <w:rPr>
          <w:b w:val="0"/>
          <w:bCs/>
          <w:noProof/>
        </w:rPr>
        <w:t>22</w:t>
      </w:r>
      <w:r w:rsidRPr="00581A9E">
        <w:rPr>
          <w:b w:val="0"/>
          <w:bCs/>
        </w:rPr>
        <w:fldChar w:fldCharType="end"/>
      </w:r>
      <w:r w:rsidRPr="00581A9E">
        <w:rPr>
          <w:b w:val="0"/>
          <w:bCs/>
        </w:rPr>
        <w:t xml:space="preserve">: </w:t>
      </w:r>
      <w:r w:rsidR="00E44203">
        <w:rPr>
          <w:b w:val="0"/>
          <w:bCs/>
        </w:rPr>
        <w:t>Box</w:t>
      </w:r>
      <w:r w:rsidR="00C01573" w:rsidRPr="00581A9E">
        <w:rPr>
          <w:b w:val="0"/>
          <w:bCs/>
        </w:rPr>
        <w:t xml:space="preserve"> plot showing model score for varying values of the tournament sampling noise parameter </w:t>
      </w:r>
      <m:oMath>
        <m:r>
          <w:rPr>
            <w:rFonts w:ascii="Cambria Math" w:hAnsi="Cambria Math"/>
            <w:lang w:eastAsia="ko-KR"/>
          </w:rPr>
          <m:t>δ</m:t>
        </m:r>
      </m:oMath>
      <w:r w:rsidR="00C01573" w:rsidRPr="00581A9E">
        <w:rPr>
          <w:b w:val="0"/>
          <w:bCs/>
        </w:rPr>
        <w:t>.</w:t>
      </w:r>
      <w:bookmarkEnd w:id="96"/>
    </w:p>
    <w:p w14:paraId="5F291434" w14:textId="45F906ED" w:rsidR="00A20796" w:rsidRDefault="00A20796" w:rsidP="00A20796">
      <w:pPr>
        <w:pStyle w:val="content"/>
      </w:pPr>
    </w:p>
    <w:p w14:paraId="7D8B8B7C" w14:textId="77777777" w:rsidR="00A20796" w:rsidRDefault="00A20796" w:rsidP="00A20796">
      <w:pPr>
        <w:pStyle w:val="content"/>
      </w:pPr>
    </w:p>
    <w:p w14:paraId="2FDFEDF4" w14:textId="2FE1D76C" w:rsidR="00597BAF" w:rsidRDefault="00597BAF" w:rsidP="00597BAF">
      <w:pPr>
        <w:pStyle w:val="content"/>
      </w:pPr>
    </w:p>
    <w:p w14:paraId="3C2E5BB1" w14:textId="04E3F8D5" w:rsidR="00C27BD7" w:rsidRDefault="002D15D6" w:rsidP="00C27BD7">
      <w:pPr>
        <w:pStyle w:val="content"/>
      </w:pPr>
      <w:r>
        <w:t>After that</w:t>
      </w:r>
      <w:r w:rsidR="00C27BD7">
        <w:t xml:space="preserve">, </w:t>
      </w:r>
      <w:r>
        <w:t>a</w:t>
      </w:r>
      <w:r w:rsidR="00C27BD7">
        <w:t xml:space="preserve"> comparison could be made to distinguish the best performing fitness function for the GA (</w:t>
      </w:r>
      <w:r w:rsidR="00C27BD7" w:rsidRPr="00FF1C3F">
        <w:rPr>
          <w:i/>
          <w:iCs/>
        </w:rPr>
        <w:t>Stochastic Universal Sampling</w:t>
      </w:r>
      <w:r w:rsidR="00C27BD7">
        <w:t xml:space="preserve">, </w:t>
      </w:r>
      <w:r w:rsidR="00C27BD7" w:rsidRPr="00FF1C3F">
        <w:rPr>
          <w:i/>
          <w:iCs/>
        </w:rPr>
        <w:t>Rank</w:t>
      </w:r>
      <w:r w:rsidR="00FF1C3F" w:rsidRPr="00FF1C3F">
        <w:rPr>
          <w:i/>
          <w:iCs/>
        </w:rPr>
        <w:t>-</w:t>
      </w:r>
      <w:r w:rsidR="00C27BD7" w:rsidRPr="00FF1C3F">
        <w:rPr>
          <w:i/>
          <w:iCs/>
        </w:rPr>
        <w:t>Based Sampling</w:t>
      </w:r>
      <w:r w:rsidR="00C27BD7">
        <w:t xml:space="preserve"> or the original </w:t>
      </w:r>
      <w:r w:rsidR="00C27BD7" w:rsidRPr="00FF1C3F">
        <w:rPr>
          <w:i/>
          <w:iCs/>
        </w:rPr>
        <w:t>Tournament Sampling</w:t>
      </w:r>
      <w:r w:rsidR="00C27BD7">
        <w:t>). A plot of their best scoring solutions found shows the close rivalry between the</w:t>
      </w:r>
      <w:r>
        <w:t xml:space="preserve"> </w:t>
      </w:r>
      <w:r w:rsidR="00C34D8A">
        <w:t>rank</w:t>
      </w:r>
      <w:r w:rsidR="00FF1C3F">
        <w:t>-</w:t>
      </w:r>
      <w:r w:rsidR="00C34D8A">
        <w:t>based sampling</w:t>
      </w:r>
      <w:r>
        <w:t xml:space="preserve"> and </w:t>
      </w:r>
      <w:r w:rsidR="00C34D8A">
        <w:t>tournament sampling</w:t>
      </w:r>
      <w:r w:rsidR="00C27BD7">
        <w:t xml:space="preserve"> as shown in </w:t>
      </w:r>
      <w:r w:rsidR="00C27BD7" w:rsidRPr="000D6848">
        <w:t>Figures 2</w:t>
      </w:r>
      <w:r w:rsidR="00CA369E">
        <w:t>3</w:t>
      </w:r>
      <w:r w:rsidR="00C27BD7" w:rsidRPr="000D6848">
        <w:t xml:space="preserve"> and 2</w:t>
      </w:r>
      <w:r w:rsidR="00CA369E">
        <w:t>4</w:t>
      </w:r>
      <w:r w:rsidR="00C27BD7">
        <w:t xml:space="preserve">. </w:t>
      </w:r>
      <w:r>
        <w:t>In fact</w:t>
      </w:r>
      <w:r w:rsidR="003967A1">
        <w:t>,</w:t>
      </w:r>
      <w:r>
        <w:t xml:space="preserve"> both of those algorithms offer the same average AUC as shown in </w:t>
      </w:r>
      <w:r w:rsidRPr="00270745">
        <w:t>Table 2</w:t>
      </w:r>
      <w:r w:rsidR="003967A1">
        <w:t>, though</w:t>
      </w:r>
      <w:r>
        <w:t xml:space="preserve"> the </w:t>
      </w:r>
      <w:r w:rsidR="00C34D8A">
        <w:t>rank</w:t>
      </w:r>
      <w:r w:rsidR="00FF1C3F">
        <w:t>-</w:t>
      </w:r>
      <w:r w:rsidR="00C34D8A">
        <w:t>based sampling</w:t>
      </w:r>
      <w:r>
        <w:t xml:space="preserve"> ha</w:t>
      </w:r>
      <w:r w:rsidR="006E68A4">
        <w:t>d</w:t>
      </w:r>
      <w:r>
        <w:t xml:space="preserve"> a slightly lower standard deviation</w:t>
      </w:r>
      <w:r w:rsidR="00C27BD7">
        <w:t>.</w:t>
      </w:r>
      <w:r w:rsidR="006E68A4">
        <w:t xml:space="preserve"> Analysis of the results declared it essentially a tie between these two algorithms and either model was a valid representative choice. Due to its significantly faster runtime speed, </w:t>
      </w:r>
      <w:r w:rsidR="00C34D8A" w:rsidRPr="00FF1C3F">
        <w:rPr>
          <w:i/>
          <w:iCs/>
        </w:rPr>
        <w:t>tournament sampling</w:t>
      </w:r>
      <w:r w:rsidR="00C27BD7">
        <w:t xml:space="preserve"> was chosen as the optimum sampling technique for th</w:t>
      </w:r>
      <w:r w:rsidR="005A4E03">
        <w:t>e GA in this</w:t>
      </w:r>
      <w:r w:rsidR="00C27BD7">
        <w:t xml:space="preserve"> project.</w:t>
      </w:r>
    </w:p>
    <w:p w14:paraId="33B2EB7D" w14:textId="77777777" w:rsidR="00C27BD7" w:rsidRDefault="00C27BD7" w:rsidP="00C27BD7">
      <w:pPr>
        <w:pStyle w:val="content"/>
      </w:pPr>
    </w:p>
    <w:p w14:paraId="7200EE2D" w14:textId="68BD1121" w:rsidR="00C27BD7" w:rsidRPr="00581A9E" w:rsidRDefault="00C27BD7" w:rsidP="00C27BD7">
      <w:pPr>
        <w:pStyle w:val="Caption"/>
        <w:keepNext/>
        <w:rPr>
          <w:rFonts w:eastAsiaTheme="minorEastAsia"/>
          <w:b w:val="0"/>
          <w:bCs/>
          <w:lang w:eastAsia="ko-KR"/>
        </w:rPr>
      </w:pPr>
      <w:bookmarkStart w:id="97" w:name="_Toc106240133"/>
      <w:r w:rsidRPr="00581A9E">
        <w:rPr>
          <w:b w:val="0"/>
          <w:bCs/>
        </w:rPr>
        <w:t xml:space="preserve">Table </w:t>
      </w:r>
      <w:r w:rsidRPr="00581A9E">
        <w:rPr>
          <w:b w:val="0"/>
          <w:bCs/>
        </w:rPr>
        <w:fldChar w:fldCharType="begin"/>
      </w:r>
      <w:r w:rsidRPr="00581A9E">
        <w:rPr>
          <w:b w:val="0"/>
          <w:bCs/>
        </w:rPr>
        <w:instrText xml:space="preserve"> SEQ Table \* ARABIC </w:instrText>
      </w:r>
      <w:r w:rsidRPr="00581A9E">
        <w:rPr>
          <w:b w:val="0"/>
          <w:bCs/>
        </w:rPr>
        <w:fldChar w:fldCharType="separate"/>
      </w:r>
      <w:r w:rsidR="00362057">
        <w:rPr>
          <w:b w:val="0"/>
          <w:bCs/>
          <w:noProof/>
        </w:rPr>
        <w:t>2</w:t>
      </w:r>
      <w:r w:rsidRPr="00581A9E">
        <w:rPr>
          <w:b w:val="0"/>
          <w:bCs/>
        </w:rPr>
        <w:fldChar w:fldCharType="end"/>
      </w:r>
      <w:r w:rsidRPr="00581A9E">
        <w:rPr>
          <w:b w:val="0"/>
          <w:bCs/>
        </w:rPr>
        <w:t>: Fitness Function</w:t>
      </w:r>
      <w:r w:rsidR="00BF1F97" w:rsidRPr="00581A9E">
        <w:rPr>
          <w:b w:val="0"/>
          <w:bCs/>
        </w:rPr>
        <w:t xml:space="preserve"> AUC</w:t>
      </w:r>
      <w:bookmarkEnd w:id="97"/>
    </w:p>
    <w:p w14:paraId="28BE3766" w14:textId="77777777" w:rsidR="00C27BD7" w:rsidRDefault="00C27BD7" w:rsidP="00C27BD7">
      <w:pPr>
        <w:pStyle w:val="content"/>
      </w:pPr>
      <w:r w:rsidRPr="004F6FD1">
        <w:rPr>
          <w:noProof/>
        </w:rPr>
        <w:drawing>
          <wp:inline distT="0" distB="0" distL="0" distR="0" wp14:anchorId="014A4598" wp14:editId="195C89C0">
            <wp:extent cx="3172268" cy="600159"/>
            <wp:effectExtent l="0" t="0" r="0" b="9525"/>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pic:nvPicPr>
                  <pic:blipFill>
                    <a:blip r:embed="rId46"/>
                    <a:stretch>
                      <a:fillRect/>
                    </a:stretch>
                  </pic:blipFill>
                  <pic:spPr>
                    <a:xfrm>
                      <a:off x="0" y="0"/>
                      <a:ext cx="3172268" cy="600159"/>
                    </a:xfrm>
                    <a:prstGeom prst="rect">
                      <a:avLst/>
                    </a:prstGeom>
                  </pic:spPr>
                </pic:pic>
              </a:graphicData>
            </a:graphic>
          </wp:inline>
        </w:drawing>
      </w:r>
    </w:p>
    <w:p w14:paraId="3E8DE5BA" w14:textId="435DDF7F" w:rsidR="0022655D" w:rsidRDefault="0022655D" w:rsidP="0022655D">
      <w:pPr>
        <w:pStyle w:val="content"/>
      </w:pPr>
    </w:p>
    <w:p w14:paraId="0353F683" w14:textId="77777777" w:rsidR="00FA761B" w:rsidRDefault="00FA761B" w:rsidP="0022655D">
      <w:pPr>
        <w:pStyle w:val="content"/>
      </w:pPr>
    </w:p>
    <w:p w14:paraId="1AF87682" w14:textId="77777777" w:rsidR="00D202F8" w:rsidRDefault="00803C9C" w:rsidP="00D202F8">
      <w:pPr>
        <w:pStyle w:val="content"/>
        <w:keepNext/>
        <w:jc w:val="center"/>
      </w:pPr>
      <w:r>
        <w:rPr>
          <w:noProof/>
        </w:rPr>
        <w:drawing>
          <wp:inline distT="0" distB="0" distL="0" distR="0" wp14:anchorId="479E0F7E" wp14:editId="37964051">
            <wp:extent cx="5267325" cy="3137422"/>
            <wp:effectExtent l="0" t="0" r="0" b="635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47"/>
                    <a:stretch>
                      <a:fillRect/>
                    </a:stretch>
                  </pic:blipFill>
                  <pic:spPr>
                    <a:xfrm>
                      <a:off x="0" y="0"/>
                      <a:ext cx="5329838" cy="3174657"/>
                    </a:xfrm>
                    <a:prstGeom prst="rect">
                      <a:avLst/>
                    </a:prstGeom>
                  </pic:spPr>
                </pic:pic>
              </a:graphicData>
            </a:graphic>
          </wp:inline>
        </w:drawing>
      </w:r>
    </w:p>
    <w:p w14:paraId="48E726DA" w14:textId="762CBF21" w:rsidR="00D202F8" w:rsidRPr="00581A9E" w:rsidRDefault="00D202F8" w:rsidP="00D202F8">
      <w:pPr>
        <w:pStyle w:val="Caption"/>
        <w:jc w:val="center"/>
        <w:rPr>
          <w:b w:val="0"/>
          <w:bCs/>
        </w:rPr>
      </w:pPr>
      <w:bookmarkStart w:id="98" w:name="_Toc106240099"/>
      <w:r w:rsidRPr="00581A9E">
        <w:rPr>
          <w:b w:val="0"/>
          <w:bCs/>
        </w:rPr>
        <w:t xml:space="preserve">Figure </w:t>
      </w:r>
      <w:r w:rsidRPr="00581A9E">
        <w:rPr>
          <w:b w:val="0"/>
          <w:bCs/>
        </w:rPr>
        <w:fldChar w:fldCharType="begin"/>
      </w:r>
      <w:r w:rsidRPr="00581A9E">
        <w:rPr>
          <w:b w:val="0"/>
          <w:bCs/>
        </w:rPr>
        <w:instrText xml:space="preserve"> SEQ Figure \* ARABIC </w:instrText>
      </w:r>
      <w:r w:rsidRPr="00581A9E">
        <w:rPr>
          <w:b w:val="0"/>
          <w:bCs/>
        </w:rPr>
        <w:fldChar w:fldCharType="separate"/>
      </w:r>
      <w:r w:rsidR="00362057">
        <w:rPr>
          <w:b w:val="0"/>
          <w:bCs/>
          <w:noProof/>
        </w:rPr>
        <w:t>23</w:t>
      </w:r>
      <w:r w:rsidRPr="00581A9E">
        <w:rPr>
          <w:b w:val="0"/>
          <w:bCs/>
        </w:rPr>
        <w:fldChar w:fldCharType="end"/>
      </w:r>
      <w:r w:rsidRPr="00581A9E">
        <w:rPr>
          <w:b w:val="0"/>
          <w:bCs/>
        </w:rPr>
        <w:t xml:space="preserve">: </w:t>
      </w:r>
      <w:r w:rsidR="00C557DA" w:rsidRPr="00581A9E">
        <w:rPr>
          <w:b w:val="0"/>
          <w:bCs/>
        </w:rPr>
        <w:t xml:space="preserve">Line plot showing model score by iteration count for </w:t>
      </w:r>
      <w:r w:rsidR="00C557DA" w:rsidRPr="00581A9E">
        <w:rPr>
          <w:b w:val="0"/>
          <w:bCs/>
        </w:rPr>
        <w:t>the Genetic Algorithm fitness functions</w:t>
      </w:r>
      <w:r w:rsidR="00C557DA" w:rsidRPr="00581A9E">
        <w:rPr>
          <w:b w:val="0"/>
          <w:bCs/>
        </w:rPr>
        <w:t>.</w:t>
      </w:r>
      <w:bookmarkEnd w:id="98"/>
    </w:p>
    <w:p w14:paraId="716C65B6" w14:textId="6686DEBE" w:rsidR="00FA761B" w:rsidRDefault="00FA761B" w:rsidP="00FA761B">
      <w:pPr>
        <w:pStyle w:val="content"/>
      </w:pPr>
    </w:p>
    <w:p w14:paraId="5F1C00F4" w14:textId="77777777" w:rsidR="00FA761B" w:rsidRPr="00FA761B" w:rsidRDefault="00FA761B" w:rsidP="00FA761B">
      <w:pPr>
        <w:pStyle w:val="content"/>
      </w:pPr>
    </w:p>
    <w:p w14:paraId="6FFB5F9F" w14:textId="0B2EBC3F" w:rsidR="001F417F" w:rsidRDefault="00E56EF1" w:rsidP="001F417F">
      <w:pPr>
        <w:pStyle w:val="content"/>
        <w:keepNext/>
        <w:jc w:val="center"/>
      </w:pPr>
      <w:r>
        <w:rPr>
          <w:noProof/>
        </w:rPr>
        <w:drawing>
          <wp:inline distT="0" distB="0" distL="0" distR="0" wp14:anchorId="27EA825E" wp14:editId="55BF5F75">
            <wp:extent cx="4813313" cy="2867025"/>
            <wp:effectExtent l="0" t="0" r="6350" b="0"/>
            <wp:docPr id="39" name="Picture 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box and whisker chart&#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843885" cy="2885235"/>
                    </a:xfrm>
                    <a:prstGeom prst="rect">
                      <a:avLst/>
                    </a:prstGeom>
                  </pic:spPr>
                </pic:pic>
              </a:graphicData>
            </a:graphic>
          </wp:inline>
        </w:drawing>
      </w:r>
    </w:p>
    <w:p w14:paraId="665660EB" w14:textId="787CF895" w:rsidR="00581A9E" w:rsidRPr="00581A9E" w:rsidRDefault="001F417F" w:rsidP="00581A9E">
      <w:pPr>
        <w:pStyle w:val="Caption"/>
        <w:jc w:val="center"/>
        <w:rPr>
          <w:b w:val="0"/>
          <w:bCs/>
        </w:rPr>
      </w:pPr>
      <w:bookmarkStart w:id="99" w:name="_Toc106240100"/>
      <w:r w:rsidRPr="00581A9E">
        <w:rPr>
          <w:b w:val="0"/>
          <w:bCs/>
        </w:rPr>
        <w:t xml:space="preserve">Figure </w:t>
      </w:r>
      <w:r w:rsidRPr="00581A9E">
        <w:rPr>
          <w:b w:val="0"/>
          <w:bCs/>
        </w:rPr>
        <w:fldChar w:fldCharType="begin"/>
      </w:r>
      <w:r w:rsidRPr="00581A9E">
        <w:rPr>
          <w:b w:val="0"/>
          <w:bCs/>
        </w:rPr>
        <w:instrText xml:space="preserve"> SEQ Figure \* ARABIC </w:instrText>
      </w:r>
      <w:r w:rsidRPr="00581A9E">
        <w:rPr>
          <w:b w:val="0"/>
          <w:bCs/>
        </w:rPr>
        <w:fldChar w:fldCharType="separate"/>
      </w:r>
      <w:r w:rsidR="00362057">
        <w:rPr>
          <w:b w:val="0"/>
          <w:bCs/>
          <w:noProof/>
        </w:rPr>
        <w:t>24</w:t>
      </w:r>
      <w:r w:rsidRPr="00581A9E">
        <w:rPr>
          <w:b w:val="0"/>
          <w:bCs/>
        </w:rPr>
        <w:fldChar w:fldCharType="end"/>
      </w:r>
      <w:r w:rsidRPr="00581A9E">
        <w:rPr>
          <w:b w:val="0"/>
          <w:bCs/>
        </w:rPr>
        <w:t xml:space="preserve">: </w:t>
      </w:r>
      <w:r w:rsidR="00581A9E">
        <w:rPr>
          <w:b w:val="0"/>
          <w:bCs/>
        </w:rPr>
        <w:t xml:space="preserve">Box </w:t>
      </w:r>
      <w:r w:rsidR="00581A9E" w:rsidRPr="00581A9E">
        <w:rPr>
          <w:b w:val="0"/>
          <w:bCs/>
        </w:rPr>
        <w:t xml:space="preserve">plot showing model score </w:t>
      </w:r>
      <w:r w:rsidR="00E44203">
        <w:rPr>
          <w:b w:val="0"/>
          <w:bCs/>
        </w:rPr>
        <w:t>per</w:t>
      </w:r>
      <w:r w:rsidR="00581A9E" w:rsidRPr="00581A9E">
        <w:rPr>
          <w:b w:val="0"/>
          <w:bCs/>
        </w:rPr>
        <w:t xml:space="preserve"> </w:t>
      </w:r>
      <w:r w:rsidR="00E44203">
        <w:rPr>
          <w:b w:val="0"/>
          <w:bCs/>
        </w:rPr>
        <w:t>g</w:t>
      </w:r>
      <w:r w:rsidR="00581A9E" w:rsidRPr="00581A9E">
        <w:rPr>
          <w:b w:val="0"/>
          <w:bCs/>
        </w:rPr>
        <w:t xml:space="preserve">enetic </w:t>
      </w:r>
      <w:r w:rsidR="00E44203">
        <w:rPr>
          <w:b w:val="0"/>
          <w:bCs/>
        </w:rPr>
        <w:t>a</w:t>
      </w:r>
      <w:r w:rsidR="00581A9E" w:rsidRPr="00581A9E">
        <w:rPr>
          <w:b w:val="0"/>
          <w:bCs/>
        </w:rPr>
        <w:t>lgorithm fitness function</w:t>
      </w:r>
      <w:r w:rsidR="00945488">
        <w:rPr>
          <w:b w:val="0"/>
          <w:bCs/>
        </w:rPr>
        <w:t>s</w:t>
      </w:r>
      <w:r w:rsidR="00581A9E" w:rsidRPr="00581A9E">
        <w:rPr>
          <w:b w:val="0"/>
          <w:bCs/>
        </w:rPr>
        <w:t>.</w:t>
      </w:r>
      <w:bookmarkEnd w:id="99"/>
    </w:p>
    <w:p w14:paraId="7734D61C" w14:textId="1AD1146E" w:rsidR="00FA761B" w:rsidRPr="00581A9E" w:rsidRDefault="00FA761B" w:rsidP="00FA761B">
      <w:pPr>
        <w:pStyle w:val="Caption"/>
        <w:jc w:val="center"/>
        <w:rPr>
          <w:b w:val="0"/>
          <w:bCs/>
        </w:rPr>
      </w:pPr>
    </w:p>
    <w:p w14:paraId="39D79DF8" w14:textId="1FD4054B" w:rsidR="000D6848" w:rsidRDefault="000D6848" w:rsidP="000D6848">
      <w:pPr>
        <w:pStyle w:val="content"/>
      </w:pPr>
    </w:p>
    <w:p w14:paraId="23DBCBB0" w14:textId="4221F6AE" w:rsidR="000D6848" w:rsidRDefault="000D6848" w:rsidP="000D6848">
      <w:pPr>
        <w:pStyle w:val="content"/>
      </w:pPr>
    </w:p>
    <w:p w14:paraId="2C013F96" w14:textId="77777777" w:rsidR="000D6848" w:rsidRPr="000D6848" w:rsidRDefault="000D6848" w:rsidP="000D6848">
      <w:pPr>
        <w:pStyle w:val="content"/>
      </w:pPr>
    </w:p>
    <w:p w14:paraId="39E948E7" w14:textId="47263EA5" w:rsidR="000D6848" w:rsidRDefault="000D6848" w:rsidP="000D6848">
      <w:r>
        <w:t>Th</w:t>
      </w:r>
      <w:r>
        <w:t>ese results</w:t>
      </w:r>
      <w:r>
        <w:t xml:space="preserve"> agree with the findings of </w:t>
      </w:r>
      <w:r w:rsidRPr="003B1C98">
        <w:t>Razali &amp; Geraghty</w:t>
      </w:r>
      <w:r>
        <w:t xml:space="preserve"> </w:t>
      </w:r>
      <w:r>
        <w:fldChar w:fldCharType="begin"/>
      </w:r>
      <w:r>
        <w:instrText xml:space="preserve"> ADDIN ZOTERO_ITEM CSL_CITATION {"citationID":"h9Im7OtC","properties":{"formattedCitation":"(Razali &amp; Geraghty, 2011)","plainCitation":"(Razali &amp; Geraghty, 2011)","dontUpdate":true,"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fldChar w:fldCharType="separate"/>
      </w:r>
      <w:r w:rsidRPr="003B1C98">
        <w:t>(2011)</w:t>
      </w:r>
      <w:r>
        <w:fldChar w:fldCharType="end"/>
      </w:r>
      <w:r>
        <w:t xml:space="preserve"> who</w:t>
      </w:r>
      <w:r>
        <w:t xml:space="preserve"> also found tournament sampling to be the best performing methodology at smaller problem sizes. H</w:t>
      </w:r>
      <w:r>
        <w:t xml:space="preserve">owever, </w:t>
      </w:r>
      <w:r>
        <w:t xml:space="preserve">they </w:t>
      </w:r>
      <w:r>
        <w:t>also observed that</w:t>
      </w:r>
      <w:r>
        <w:t>,</w:t>
      </w:r>
      <w:r>
        <w:t xml:space="preserve"> as problem difficulty levels increased, tournament sampling became more prone to premature convergence and would eventually be overtaken by the other fitness function variants. The argument raised was that the selection pressure of the tournament sampling technique was too high when compared to the other fitness functions. With this in mind, similar to what was noted with particle inertia, it was originally concluded that perhaps the introduction of the delta variable to lower the selection pressure of tournament sampling was not as unfruitful as the results of these experiments have shown. Its gain may have been in trading performance rates (AUC) for alleviating this tendency for premature convergence, eventually bringing back a return on investments as problem sizes increase. However, the results of a supplementary experiment done to test this conclusion by observing the effect of the delta percentages against the larger map sizes of 50 cities, shown in the line graph of </w:t>
      </w:r>
      <w:r w:rsidRPr="00E44203">
        <w:t xml:space="preserve">Figure </w:t>
      </w:r>
      <w:r w:rsidR="00E44203" w:rsidRPr="00E44203">
        <w:t>2</w:t>
      </w:r>
      <w:r w:rsidR="00CA369E">
        <w:t>5</w:t>
      </w:r>
      <w:r>
        <w:t xml:space="preserve">, revealed that this was not the case even as the number of maximum iterations was doubled to 200. The original tournament sampling method remained the best performing methodology by an increasing margin, disproving any efficacy theorised from the introduction of the delta variable. </w:t>
      </w:r>
    </w:p>
    <w:p w14:paraId="459EA347" w14:textId="77777777" w:rsidR="000D6848" w:rsidRDefault="000D6848" w:rsidP="000D6848"/>
    <w:p w14:paraId="71EAC111" w14:textId="658429EE" w:rsidR="000D6848" w:rsidRDefault="000D6848" w:rsidP="000D6848">
      <w:pPr>
        <w:pStyle w:val="content"/>
      </w:pPr>
      <w:r>
        <w:t xml:space="preserve">Additionally, when attempting to recreate the observations of </w:t>
      </w:r>
      <w:r w:rsidRPr="003B1C98">
        <w:t>Razali &amp; Geraghty</w:t>
      </w:r>
      <w:r>
        <w:t xml:space="preserve"> </w:t>
      </w:r>
      <w:r>
        <w:fldChar w:fldCharType="begin"/>
      </w:r>
      <w:r>
        <w:instrText xml:space="preserve"> ADDIN ZOTERO_ITEM CSL_CITATION {"citationID":"mXZx7IAE","properties":{"formattedCitation":"(Razali &amp; Geraghty, 2011)","plainCitation":"(Razali &amp; Geraghty, 2011)","dontUpdate":true,"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fldChar w:fldCharType="separate"/>
      </w:r>
      <w:r w:rsidRPr="003B1C98">
        <w:t>(2011)</w:t>
      </w:r>
      <w:r>
        <w:fldChar w:fldCharType="end"/>
      </w:r>
      <w:r>
        <w:t xml:space="preserve"> through another supplementary experiment, the results drawn, detailed in </w:t>
      </w:r>
      <w:r w:rsidRPr="0001188A">
        <w:t xml:space="preserve">Figure </w:t>
      </w:r>
      <w:r w:rsidR="0001188A" w:rsidRPr="0001188A">
        <w:t>2</w:t>
      </w:r>
      <w:r w:rsidR="00CA369E">
        <w:t>6</w:t>
      </w:r>
      <w:r w:rsidRPr="00A75D85">
        <w:t>,</w:t>
      </w:r>
      <w:r>
        <w:rPr>
          <w:b/>
          <w:bCs/>
        </w:rPr>
        <w:t xml:space="preserve"> </w:t>
      </w:r>
      <w:r w:rsidRPr="00C95DAD">
        <w:t>still</w:t>
      </w:r>
      <w:r>
        <w:rPr>
          <w:b/>
          <w:bCs/>
        </w:rPr>
        <w:t xml:space="preserve"> </w:t>
      </w:r>
      <w:r>
        <w:t>find tournament sampling remaining as the best performing method as the allowed number of iterations increased. These discoveries run contrary to their observations and suggest that the selection pressure associated with the tournament sampling technique is satisfactory. Further research, comparing the detailed composition of their model against the one used in this project, would have to be done to resolve this discrepancy.</w:t>
      </w:r>
    </w:p>
    <w:p w14:paraId="55FDA70E" w14:textId="77777777" w:rsidR="000D6848" w:rsidRDefault="000D6848" w:rsidP="000D6848"/>
    <w:p w14:paraId="65E04673" w14:textId="77777777" w:rsidR="00942CDC" w:rsidRDefault="000D6848" w:rsidP="00942CDC">
      <w:pPr>
        <w:pStyle w:val="Caption"/>
        <w:keepNext/>
        <w:jc w:val="center"/>
      </w:pPr>
      <w:r w:rsidRPr="00312B47">
        <w:rPr>
          <w:b w:val="0"/>
          <w:noProof/>
          <w:sz w:val="26"/>
          <w:szCs w:val="26"/>
        </w:rPr>
        <w:lastRenderedPageBreak/>
        <w:drawing>
          <wp:inline distT="0" distB="0" distL="0" distR="0" wp14:anchorId="4F5A74EA" wp14:editId="5C440D59">
            <wp:extent cx="5343896" cy="2962674"/>
            <wp:effectExtent l="0" t="0" r="0" b="9525"/>
            <wp:docPr id="74" name="Picture 7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 line chart&#10;&#10;Description automatically generated"/>
                    <pic:cNvPicPr/>
                  </pic:nvPicPr>
                  <pic:blipFill>
                    <a:blip r:embed="rId49"/>
                    <a:stretch>
                      <a:fillRect/>
                    </a:stretch>
                  </pic:blipFill>
                  <pic:spPr>
                    <a:xfrm>
                      <a:off x="0" y="0"/>
                      <a:ext cx="5343896" cy="2962674"/>
                    </a:xfrm>
                    <a:prstGeom prst="rect">
                      <a:avLst/>
                    </a:prstGeom>
                  </pic:spPr>
                </pic:pic>
              </a:graphicData>
            </a:graphic>
          </wp:inline>
        </w:drawing>
      </w:r>
    </w:p>
    <w:p w14:paraId="67FB87F6" w14:textId="2B11D06F" w:rsidR="00942CDC" w:rsidRPr="00942CDC" w:rsidRDefault="00942CDC" w:rsidP="00942CDC">
      <w:pPr>
        <w:pStyle w:val="Caption"/>
        <w:jc w:val="center"/>
        <w:rPr>
          <w:b w:val="0"/>
          <w:bCs/>
        </w:rPr>
      </w:pPr>
      <w:bookmarkStart w:id="100" w:name="_Toc106240101"/>
      <w:r w:rsidRPr="00942CDC">
        <w:rPr>
          <w:b w:val="0"/>
          <w:bCs/>
        </w:rPr>
        <w:t xml:space="preserve">Figure </w:t>
      </w:r>
      <w:r w:rsidRPr="00942CDC">
        <w:rPr>
          <w:b w:val="0"/>
          <w:bCs/>
        </w:rPr>
        <w:fldChar w:fldCharType="begin"/>
      </w:r>
      <w:r w:rsidRPr="00942CDC">
        <w:rPr>
          <w:b w:val="0"/>
          <w:bCs/>
        </w:rPr>
        <w:instrText xml:space="preserve"> SEQ Figure \* ARABIC </w:instrText>
      </w:r>
      <w:r w:rsidRPr="00942CDC">
        <w:rPr>
          <w:b w:val="0"/>
          <w:bCs/>
        </w:rPr>
        <w:fldChar w:fldCharType="separate"/>
      </w:r>
      <w:r w:rsidR="00362057">
        <w:rPr>
          <w:b w:val="0"/>
          <w:bCs/>
          <w:noProof/>
        </w:rPr>
        <w:t>25</w:t>
      </w:r>
      <w:r w:rsidRPr="00942CDC">
        <w:rPr>
          <w:b w:val="0"/>
          <w:bCs/>
        </w:rPr>
        <w:fldChar w:fldCharType="end"/>
      </w:r>
      <w:r w:rsidRPr="00942CDC">
        <w:rPr>
          <w:b w:val="0"/>
          <w:bCs/>
        </w:rPr>
        <w:t>: Line plot showing model score per iteration for varying values of the tournament sampling noise parameter δ, for an enlarged experiment of 200 iterations for map sizes of 50 cities</w:t>
      </w:r>
      <w:bookmarkEnd w:id="100"/>
    </w:p>
    <w:p w14:paraId="712A9C5B" w14:textId="7D7A22D8" w:rsidR="000D6848" w:rsidRPr="00412C9E" w:rsidRDefault="00270745" w:rsidP="00942CDC">
      <w:pPr>
        <w:pStyle w:val="Caption"/>
        <w:keepNext/>
        <w:jc w:val="center"/>
      </w:pPr>
      <w:r w:rsidRPr="00270745">
        <w:t xml:space="preserve"> </w:t>
      </w:r>
    </w:p>
    <w:p w14:paraId="0ABD4932" w14:textId="77777777" w:rsidR="000D6848" w:rsidRDefault="000D6848" w:rsidP="000D6848">
      <w:pPr>
        <w:pStyle w:val="content"/>
      </w:pPr>
    </w:p>
    <w:p w14:paraId="782317C8" w14:textId="77777777" w:rsidR="00942CDC" w:rsidRDefault="000D6848" w:rsidP="00942CDC">
      <w:pPr>
        <w:pStyle w:val="content"/>
        <w:keepNext/>
        <w:jc w:val="center"/>
      </w:pPr>
      <w:r w:rsidRPr="00895ABE">
        <w:rPr>
          <w:noProof/>
        </w:rPr>
        <w:drawing>
          <wp:inline distT="0" distB="0" distL="0" distR="0" wp14:anchorId="39C0EF17" wp14:editId="39A12471">
            <wp:extent cx="4483395" cy="2478358"/>
            <wp:effectExtent l="0" t="0" r="0" b="0"/>
            <wp:docPr id="76" name="Picture 7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 line char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83395" cy="2478358"/>
                    </a:xfrm>
                    <a:prstGeom prst="rect">
                      <a:avLst/>
                    </a:prstGeom>
                  </pic:spPr>
                </pic:pic>
              </a:graphicData>
            </a:graphic>
          </wp:inline>
        </w:drawing>
      </w:r>
    </w:p>
    <w:p w14:paraId="755452CE" w14:textId="5394D56F" w:rsidR="00942CDC" w:rsidRPr="00942CDC" w:rsidRDefault="00942CDC" w:rsidP="00942CDC">
      <w:pPr>
        <w:pStyle w:val="Caption"/>
        <w:jc w:val="center"/>
        <w:rPr>
          <w:b w:val="0"/>
          <w:bCs/>
        </w:rPr>
      </w:pPr>
      <w:bookmarkStart w:id="101" w:name="_Toc106240102"/>
      <w:r w:rsidRPr="00942CDC">
        <w:rPr>
          <w:b w:val="0"/>
          <w:bCs/>
        </w:rPr>
        <w:t xml:space="preserve">Figure </w:t>
      </w:r>
      <w:r w:rsidRPr="00942CDC">
        <w:rPr>
          <w:b w:val="0"/>
          <w:bCs/>
        </w:rPr>
        <w:fldChar w:fldCharType="begin"/>
      </w:r>
      <w:r w:rsidRPr="00942CDC">
        <w:rPr>
          <w:b w:val="0"/>
          <w:bCs/>
        </w:rPr>
        <w:instrText xml:space="preserve"> SEQ Figure \* ARABIC </w:instrText>
      </w:r>
      <w:r w:rsidRPr="00942CDC">
        <w:rPr>
          <w:b w:val="0"/>
          <w:bCs/>
        </w:rPr>
        <w:fldChar w:fldCharType="separate"/>
      </w:r>
      <w:r w:rsidR="00362057">
        <w:rPr>
          <w:b w:val="0"/>
          <w:bCs/>
          <w:noProof/>
        </w:rPr>
        <w:t>26</w:t>
      </w:r>
      <w:r w:rsidRPr="00942CDC">
        <w:rPr>
          <w:b w:val="0"/>
          <w:bCs/>
        </w:rPr>
        <w:fldChar w:fldCharType="end"/>
      </w:r>
      <w:r w:rsidRPr="00942CDC">
        <w:rPr>
          <w:b w:val="0"/>
          <w:bCs/>
        </w:rPr>
        <w:t>: Line plot showing model score per iteration for genetic algorithm fitness function, for an enlarged experiment of 800 iterations for map sizes of 50 cities</w:t>
      </w:r>
      <w:bookmarkEnd w:id="101"/>
    </w:p>
    <w:p w14:paraId="4DDB9645" w14:textId="3E059B49" w:rsidR="00971CA1" w:rsidRPr="00971CA1" w:rsidRDefault="00971CA1" w:rsidP="00942CDC">
      <w:pPr>
        <w:pStyle w:val="content"/>
        <w:jc w:val="center"/>
        <w:rPr>
          <w:b/>
          <w:bCs/>
        </w:rPr>
      </w:pPr>
      <w:r w:rsidRPr="00971CA1">
        <w:rPr>
          <w:b/>
          <w:bCs/>
        </w:rPr>
        <w:t xml:space="preserve"> </w:t>
      </w:r>
    </w:p>
    <w:p w14:paraId="3B6C9344" w14:textId="7C20B412" w:rsidR="000D6848" w:rsidRDefault="000D6848" w:rsidP="00971CA1">
      <w:pPr>
        <w:pStyle w:val="content"/>
        <w:keepNext/>
        <w:jc w:val="center"/>
      </w:pPr>
    </w:p>
    <w:p w14:paraId="67B99C0B" w14:textId="77777777" w:rsidR="00FA761B" w:rsidRDefault="00FA761B" w:rsidP="006B3534">
      <w:pPr>
        <w:pStyle w:val="content"/>
      </w:pPr>
    </w:p>
    <w:p w14:paraId="4480F52F" w14:textId="02E6B0C9" w:rsidR="00401024" w:rsidRDefault="00401024" w:rsidP="00401024">
      <w:pPr>
        <w:pStyle w:val="Heading3"/>
      </w:pPr>
      <w:bookmarkStart w:id="102" w:name="_Toc106240056"/>
      <w:r>
        <w:lastRenderedPageBreak/>
        <w:t>Part 2</w:t>
      </w:r>
      <w:r w:rsidR="00EA70CE">
        <w:t xml:space="preserve"> –</w:t>
      </w:r>
      <w:r>
        <w:t xml:space="preserve"> </w:t>
      </w:r>
      <w:r w:rsidR="00EE52E5">
        <w:t>Which</w:t>
      </w:r>
      <w:r w:rsidR="002E0B6A">
        <w:t xml:space="preserve"> </w:t>
      </w:r>
      <w:r>
        <w:t>Enhancer</w:t>
      </w:r>
      <w:r w:rsidR="000C3472">
        <w:t xml:space="preserve"> to use?</w:t>
      </w:r>
      <w:bookmarkEnd w:id="102"/>
    </w:p>
    <w:p w14:paraId="131DB6DA" w14:textId="5BF744D5" w:rsidR="00C245EC" w:rsidRDefault="002E0B6A" w:rsidP="00C245EC">
      <w:pPr>
        <w:pStyle w:val="content"/>
      </w:pPr>
      <w:r>
        <w:t xml:space="preserve">Both the </w:t>
      </w:r>
      <w:r w:rsidRPr="002E0B6A">
        <w:rPr>
          <w:i/>
          <w:iCs/>
        </w:rPr>
        <w:t>Elitism</w:t>
      </w:r>
      <w:r>
        <w:t xml:space="preserve"> and </w:t>
      </w:r>
      <w:r w:rsidRPr="002E0B6A">
        <w:rPr>
          <w:i/>
          <w:iCs/>
        </w:rPr>
        <w:t>Steady-State</w:t>
      </w:r>
      <w:r>
        <w:t xml:space="preserve"> enhancers needed </w:t>
      </w:r>
      <w:r w:rsidR="00CA715B">
        <w:t xml:space="preserve">some </w:t>
      </w:r>
      <w:r>
        <w:t>experimentation.</w:t>
      </w:r>
      <w:r>
        <w:rPr>
          <w:i/>
          <w:iCs/>
        </w:rPr>
        <w:t xml:space="preserve"> </w:t>
      </w:r>
      <w:r w:rsidR="006D4C82" w:rsidRPr="002E0B6A">
        <w:t>Elitism</w:t>
      </w:r>
      <w:r w:rsidR="006D4C82">
        <w:t xml:space="preserve"> required an elite percentage specified before use, so as a first step, an optimum setting for this needed to be found</w:t>
      </w:r>
      <w:r w:rsidR="00E56EF1">
        <w:t xml:space="preserve">. </w:t>
      </w:r>
      <w:r w:rsidR="001B7AC7">
        <w:t xml:space="preserve">Tracking the AUC using the box plot in </w:t>
      </w:r>
      <w:r w:rsidR="001B7AC7" w:rsidRPr="00C245EC">
        <w:t>Figure 2</w:t>
      </w:r>
      <w:r w:rsidR="00CA369E">
        <w:t>8</w:t>
      </w:r>
      <w:r w:rsidR="001B7AC7">
        <w:t xml:space="preserve"> showed normal distributions for all of the top</w:t>
      </w:r>
      <w:r w:rsidR="003967A1">
        <w:t>-</w:t>
      </w:r>
      <w:r w:rsidR="001B7AC7">
        <w:t>performing datasets and the</w:t>
      </w:r>
      <w:r w:rsidR="00E56EF1">
        <w:t xml:space="preserve"> mapping of average scores </w:t>
      </w:r>
      <w:r w:rsidR="00704496">
        <w:t xml:space="preserve">in </w:t>
      </w:r>
      <w:r w:rsidR="00704496" w:rsidRPr="00C245EC">
        <w:t>Figure 2</w:t>
      </w:r>
      <w:r w:rsidR="00CA369E">
        <w:t>7</w:t>
      </w:r>
      <w:r w:rsidR="00704496">
        <w:t xml:space="preserve"> </w:t>
      </w:r>
      <w:r w:rsidR="001B7AC7">
        <w:t>found</w:t>
      </w:r>
      <w:r w:rsidR="00C245EC">
        <w:t xml:space="preserve"> that</w:t>
      </w:r>
      <w:r w:rsidR="001B7AC7">
        <w:t xml:space="preserve">, despite the </w:t>
      </w:r>
      <w:r w:rsidR="00E56EF1">
        <w:t>close competition</w:t>
      </w:r>
      <w:r w:rsidR="001B7AC7">
        <w:t>,</w:t>
      </w:r>
      <w:r w:rsidR="00E56EF1">
        <w:t xml:space="preserve"> an elite percentage of 10% </w:t>
      </w:r>
      <w:r w:rsidR="001B7AC7">
        <w:t xml:space="preserve">was </w:t>
      </w:r>
      <w:r w:rsidR="00E56EF1">
        <w:t>the best</w:t>
      </w:r>
      <w:r w:rsidR="001B7AC7">
        <w:t xml:space="preserve">. This was confirmed when observing the AUC statistics in </w:t>
      </w:r>
      <w:r w:rsidR="001B7AC7" w:rsidRPr="004346BA">
        <w:t>Table 3</w:t>
      </w:r>
      <w:r w:rsidR="00ED3633">
        <w:t xml:space="preserve">. </w:t>
      </w:r>
      <w:r w:rsidR="00EE52E5">
        <w:t>Statistical</w:t>
      </w:r>
      <w:r w:rsidR="00ED3633">
        <w:t xml:space="preserve"> analysis using the </w:t>
      </w:r>
      <w:r w:rsidR="00EE52E5">
        <w:t>Mann-Whitney U</w:t>
      </w:r>
      <w:r w:rsidR="00ED3633">
        <w:t xml:space="preserve"> test was inconclusive about a winner</w:t>
      </w:r>
      <w:r w:rsidR="003E0BCC">
        <w:t xml:space="preserve"> for this experiment</w:t>
      </w:r>
      <w:r w:rsidR="00ED3633">
        <w:t>.</w:t>
      </w:r>
      <w:r w:rsidR="003E0BCC">
        <w:t xml:space="preserve"> Neverthele</w:t>
      </w:r>
      <w:r w:rsidR="003967A1">
        <w:t>s</w:t>
      </w:r>
      <w:r w:rsidR="003E0BCC">
        <w:t>s, the elitist model using an elite size of 10% was chosen as the winner.</w:t>
      </w:r>
    </w:p>
    <w:p w14:paraId="39423B93" w14:textId="77777777" w:rsidR="00EB5409" w:rsidRPr="003E0BCC" w:rsidRDefault="00EB5409" w:rsidP="00C245EC">
      <w:pPr>
        <w:pStyle w:val="content"/>
      </w:pPr>
    </w:p>
    <w:p w14:paraId="72A3A004" w14:textId="603F7B72" w:rsidR="00C245EC" w:rsidRPr="00EB5409" w:rsidRDefault="00C245EC" w:rsidP="00C245EC">
      <w:pPr>
        <w:pStyle w:val="Caption"/>
        <w:keepNext/>
        <w:rPr>
          <w:b w:val="0"/>
          <w:bCs/>
        </w:rPr>
      </w:pPr>
      <w:bookmarkStart w:id="103" w:name="_Toc106240134"/>
      <w:r w:rsidRPr="00EB5409">
        <w:rPr>
          <w:b w:val="0"/>
          <w:bCs/>
        </w:rPr>
        <w:t xml:space="preserve">Table </w:t>
      </w:r>
      <w:r w:rsidRPr="00EB5409">
        <w:rPr>
          <w:b w:val="0"/>
          <w:bCs/>
        </w:rPr>
        <w:fldChar w:fldCharType="begin"/>
      </w:r>
      <w:r w:rsidRPr="00EB5409">
        <w:rPr>
          <w:b w:val="0"/>
          <w:bCs/>
        </w:rPr>
        <w:instrText xml:space="preserve"> SEQ Table \* ARABIC </w:instrText>
      </w:r>
      <w:r w:rsidRPr="00EB5409">
        <w:rPr>
          <w:b w:val="0"/>
          <w:bCs/>
        </w:rPr>
        <w:fldChar w:fldCharType="separate"/>
      </w:r>
      <w:r w:rsidR="00362057">
        <w:rPr>
          <w:b w:val="0"/>
          <w:bCs/>
          <w:noProof/>
        </w:rPr>
        <w:t>3</w:t>
      </w:r>
      <w:r w:rsidRPr="00EB5409">
        <w:rPr>
          <w:b w:val="0"/>
          <w:bCs/>
        </w:rPr>
        <w:fldChar w:fldCharType="end"/>
      </w:r>
      <w:r w:rsidRPr="00EB5409">
        <w:rPr>
          <w:b w:val="0"/>
          <w:bCs/>
        </w:rPr>
        <w:t>: Elitism AUC</w:t>
      </w:r>
      <w:bookmarkEnd w:id="103"/>
    </w:p>
    <w:p w14:paraId="2A90327E" w14:textId="22CC9F31" w:rsidR="00C245EC" w:rsidRDefault="00C245EC" w:rsidP="00C245EC">
      <w:pPr>
        <w:pStyle w:val="content"/>
      </w:pPr>
      <w:r w:rsidRPr="004F6FD1">
        <w:rPr>
          <w:noProof/>
        </w:rPr>
        <w:drawing>
          <wp:inline distT="0" distB="0" distL="0" distR="0" wp14:anchorId="45C9EA94" wp14:editId="6E39178A">
            <wp:extent cx="4972744" cy="562053"/>
            <wp:effectExtent l="0" t="0" r="0" b="9525"/>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51"/>
                    <a:stretch>
                      <a:fillRect/>
                    </a:stretch>
                  </pic:blipFill>
                  <pic:spPr>
                    <a:xfrm>
                      <a:off x="0" y="0"/>
                      <a:ext cx="4972744" cy="562053"/>
                    </a:xfrm>
                    <a:prstGeom prst="rect">
                      <a:avLst/>
                    </a:prstGeom>
                  </pic:spPr>
                </pic:pic>
              </a:graphicData>
            </a:graphic>
          </wp:inline>
        </w:drawing>
      </w:r>
    </w:p>
    <w:p w14:paraId="1F03D10D" w14:textId="11615901" w:rsidR="00EB5409" w:rsidRDefault="00EB5409" w:rsidP="00C245EC">
      <w:pPr>
        <w:pStyle w:val="content"/>
      </w:pPr>
    </w:p>
    <w:p w14:paraId="5EA0331C" w14:textId="3F18F95C" w:rsidR="006A0BDF" w:rsidRDefault="006A0BDF" w:rsidP="00C245EC">
      <w:pPr>
        <w:pStyle w:val="content"/>
      </w:pPr>
    </w:p>
    <w:p w14:paraId="3C230142" w14:textId="77777777" w:rsidR="006A0BDF" w:rsidRDefault="006A0BDF" w:rsidP="00C245EC">
      <w:pPr>
        <w:pStyle w:val="content"/>
      </w:pPr>
    </w:p>
    <w:p w14:paraId="78EDC743" w14:textId="77777777" w:rsidR="00C245EC" w:rsidRDefault="00C245EC" w:rsidP="00C245EC">
      <w:pPr>
        <w:pStyle w:val="content"/>
        <w:keepNext/>
      </w:pPr>
      <w:r>
        <w:rPr>
          <w:noProof/>
        </w:rPr>
        <w:drawing>
          <wp:inline distT="0" distB="0" distL="0" distR="0" wp14:anchorId="3DE0A052" wp14:editId="6D734A85">
            <wp:extent cx="5334000" cy="3177136"/>
            <wp:effectExtent l="0" t="0" r="0" b="4445"/>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pic:nvPicPr>
                  <pic:blipFill>
                    <a:blip r:embed="rId52"/>
                    <a:stretch>
                      <a:fillRect/>
                    </a:stretch>
                  </pic:blipFill>
                  <pic:spPr>
                    <a:xfrm>
                      <a:off x="0" y="0"/>
                      <a:ext cx="5384259" cy="3207072"/>
                    </a:xfrm>
                    <a:prstGeom prst="rect">
                      <a:avLst/>
                    </a:prstGeom>
                  </pic:spPr>
                </pic:pic>
              </a:graphicData>
            </a:graphic>
          </wp:inline>
        </w:drawing>
      </w:r>
    </w:p>
    <w:p w14:paraId="6C549104" w14:textId="3BE77D44" w:rsidR="00945488" w:rsidRDefault="00C245EC" w:rsidP="00C245EC">
      <w:pPr>
        <w:pStyle w:val="Caption"/>
        <w:jc w:val="center"/>
        <w:rPr>
          <w:noProof/>
        </w:rPr>
      </w:pPr>
      <w:bookmarkStart w:id="104" w:name="_Toc106240103"/>
      <w:r>
        <w:t xml:space="preserve">Figure </w:t>
      </w:r>
      <w:r>
        <w:fldChar w:fldCharType="begin"/>
      </w:r>
      <w:r>
        <w:instrText xml:space="preserve"> SEQ Figure \* ARABIC </w:instrText>
      </w:r>
      <w:r>
        <w:fldChar w:fldCharType="separate"/>
      </w:r>
      <w:r w:rsidR="00362057">
        <w:rPr>
          <w:noProof/>
        </w:rPr>
        <w:t>27</w:t>
      </w:r>
      <w:r>
        <w:fldChar w:fldCharType="end"/>
      </w:r>
      <w:r>
        <w:t xml:space="preserve">: </w:t>
      </w:r>
      <w:r w:rsidRPr="00942CDC">
        <w:rPr>
          <w:b w:val="0"/>
          <w:bCs/>
        </w:rPr>
        <w:t xml:space="preserve">Line plot showing model score per iteration for varying </w:t>
      </w:r>
      <w:r w:rsidR="008511C7">
        <w:rPr>
          <w:b w:val="0"/>
          <w:bCs/>
        </w:rPr>
        <w:t>elite percentages</w:t>
      </w:r>
      <w:bookmarkEnd w:id="104"/>
    </w:p>
    <w:p w14:paraId="56E03880" w14:textId="4DA5CA74" w:rsidR="00C245EC" w:rsidRDefault="00C245EC" w:rsidP="00C245EC">
      <w:pPr>
        <w:pStyle w:val="Caption"/>
        <w:jc w:val="center"/>
      </w:pPr>
      <w:r>
        <w:rPr>
          <w:noProof/>
        </w:rPr>
        <w:lastRenderedPageBreak/>
        <w:drawing>
          <wp:inline distT="0" distB="0" distL="0" distR="0" wp14:anchorId="7AFEBD42" wp14:editId="19AF9161">
            <wp:extent cx="5095875" cy="3035297"/>
            <wp:effectExtent l="0" t="0" r="0" b="0"/>
            <wp:docPr id="41" name="Picture 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ox and whisker chart&#10;&#10;Description automatically generated"/>
                    <pic:cNvPicPr/>
                  </pic:nvPicPr>
                  <pic:blipFill>
                    <a:blip r:embed="rId53"/>
                    <a:stretch>
                      <a:fillRect/>
                    </a:stretch>
                  </pic:blipFill>
                  <pic:spPr>
                    <a:xfrm>
                      <a:off x="0" y="0"/>
                      <a:ext cx="5116148" cy="3047373"/>
                    </a:xfrm>
                    <a:prstGeom prst="rect">
                      <a:avLst/>
                    </a:prstGeom>
                  </pic:spPr>
                </pic:pic>
              </a:graphicData>
            </a:graphic>
          </wp:inline>
        </w:drawing>
      </w:r>
    </w:p>
    <w:p w14:paraId="72E45D6A" w14:textId="52C06659" w:rsidR="00C245EC" w:rsidRDefault="00C245EC" w:rsidP="00C245EC">
      <w:pPr>
        <w:pStyle w:val="Caption"/>
        <w:jc w:val="center"/>
      </w:pPr>
      <w:bookmarkStart w:id="105" w:name="_Toc106240104"/>
      <w:r w:rsidRPr="000E1770">
        <w:rPr>
          <w:b w:val="0"/>
          <w:bCs/>
        </w:rPr>
        <w:t xml:space="preserve">Figure </w:t>
      </w:r>
      <w:r w:rsidRPr="000E1770">
        <w:rPr>
          <w:b w:val="0"/>
          <w:bCs/>
        </w:rPr>
        <w:fldChar w:fldCharType="begin"/>
      </w:r>
      <w:r w:rsidRPr="000E1770">
        <w:rPr>
          <w:b w:val="0"/>
          <w:bCs/>
        </w:rPr>
        <w:instrText xml:space="preserve"> SEQ Figure \* ARABIC </w:instrText>
      </w:r>
      <w:r w:rsidRPr="000E1770">
        <w:rPr>
          <w:b w:val="0"/>
          <w:bCs/>
        </w:rPr>
        <w:fldChar w:fldCharType="separate"/>
      </w:r>
      <w:r w:rsidR="00362057">
        <w:rPr>
          <w:b w:val="0"/>
          <w:bCs/>
          <w:noProof/>
        </w:rPr>
        <w:t>28</w:t>
      </w:r>
      <w:r w:rsidRPr="000E1770">
        <w:rPr>
          <w:b w:val="0"/>
          <w:bCs/>
        </w:rPr>
        <w:fldChar w:fldCharType="end"/>
      </w:r>
      <w:r w:rsidRPr="000E1770">
        <w:rPr>
          <w:b w:val="0"/>
          <w:bCs/>
        </w:rPr>
        <w:t>:</w:t>
      </w:r>
      <w:r>
        <w:t xml:space="preserve"> </w:t>
      </w:r>
      <w:r w:rsidR="000E1770">
        <w:rPr>
          <w:b w:val="0"/>
          <w:bCs/>
        </w:rPr>
        <w:t>Box</w:t>
      </w:r>
      <w:r w:rsidR="000E1770" w:rsidRPr="00942CDC">
        <w:rPr>
          <w:b w:val="0"/>
          <w:bCs/>
        </w:rPr>
        <w:t xml:space="preserve"> plot showing model score per </w:t>
      </w:r>
      <w:r w:rsidR="000E1770">
        <w:rPr>
          <w:b w:val="0"/>
          <w:bCs/>
        </w:rPr>
        <w:t>elite percentage</w:t>
      </w:r>
      <w:bookmarkEnd w:id="105"/>
    </w:p>
    <w:p w14:paraId="368A7BD1" w14:textId="20D5D144" w:rsidR="00076DCB" w:rsidRDefault="00076DCB" w:rsidP="00076DCB">
      <w:pPr>
        <w:pStyle w:val="content"/>
      </w:pPr>
    </w:p>
    <w:p w14:paraId="0E81CE1B" w14:textId="24CC9DAE" w:rsidR="00C27BD7" w:rsidRDefault="00C27BD7" w:rsidP="00076DCB">
      <w:pPr>
        <w:pStyle w:val="content"/>
      </w:pPr>
    </w:p>
    <w:p w14:paraId="01337C34" w14:textId="29E2335E" w:rsidR="002F4EAB" w:rsidRDefault="00C27BD7" w:rsidP="00C27BD7">
      <w:pPr>
        <w:pStyle w:val="content"/>
      </w:pPr>
      <w:r>
        <w:t xml:space="preserve">Finally came the comparison of the GA enhancers. The </w:t>
      </w:r>
      <w:r w:rsidR="00FB2031">
        <w:rPr>
          <w:i/>
          <w:iCs/>
        </w:rPr>
        <w:t>s</w:t>
      </w:r>
      <w:r w:rsidRPr="003E0BCC">
        <w:rPr>
          <w:i/>
          <w:iCs/>
        </w:rPr>
        <w:t>teady</w:t>
      </w:r>
      <w:r w:rsidR="003E0BCC" w:rsidRPr="003E0BCC">
        <w:rPr>
          <w:i/>
          <w:iCs/>
        </w:rPr>
        <w:t>-</w:t>
      </w:r>
      <w:r w:rsidR="00FB2031">
        <w:rPr>
          <w:i/>
          <w:iCs/>
        </w:rPr>
        <w:t>s</w:t>
      </w:r>
      <w:r w:rsidRPr="003E0BCC">
        <w:rPr>
          <w:i/>
          <w:iCs/>
        </w:rPr>
        <w:t>tate</w:t>
      </w:r>
      <w:r>
        <w:t xml:space="preserve"> </w:t>
      </w:r>
      <w:r w:rsidR="0006752A">
        <w:t>technique</w:t>
      </w:r>
      <w:r>
        <w:t xml:space="preserve"> and the proposed </w:t>
      </w:r>
      <w:r w:rsidR="00FB2031">
        <w:rPr>
          <w:i/>
          <w:iCs/>
        </w:rPr>
        <w:t>l</w:t>
      </w:r>
      <w:r w:rsidRPr="003E0BCC">
        <w:rPr>
          <w:i/>
          <w:iCs/>
        </w:rPr>
        <w:t xml:space="preserve">ocal </w:t>
      </w:r>
      <w:r w:rsidR="00FB2031">
        <w:rPr>
          <w:i/>
          <w:iCs/>
        </w:rPr>
        <w:t>s</w:t>
      </w:r>
      <w:r w:rsidRPr="003E0BCC">
        <w:rPr>
          <w:i/>
          <w:iCs/>
        </w:rPr>
        <w:t>teady</w:t>
      </w:r>
      <w:r w:rsidR="003E0BCC" w:rsidRPr="003E0BCC">
        <w:rPr>
          <w:i/>
          <w:iCs/>
        </w:rPr>
        <w:t>-</w:t>
      </w:r>
      <w:r w:rsidR="00FB2031">
        <w:rPr>
          <w:i/>
          <w:iCs/>
        </w:rPr>
        <w:t>s</w:t>
      </w:r>
      <w:r w:rsidRPr="003E0BCC">
        <w:rPr>
          <w:i/>
          <w:iCs/>
        </w:rPr>
        <w:t>tate</w:t>
      </w:r>
      <w:r w:rsidR="00FB2031">
        <w:rPr>
          <w:i/>
          <w:iCs/>
        </w:rPr>
        <w:t xml:space="preserve"> </w:t>
      </w:r>
      <w:r w:rsidR="00FB2031">
        <w:t>variation</w:t>
      </w:r>
      <w:r w:rsidR="003E0BCC">
        <w:t>,</w:t>
      </w:r>
      <w:r>
        <w:t xml:space="preserve"> both performed marginally better tha</w:t>
      </w:r>
      <w:r w:rsidR="003967A1">
        <w:t>n</w:t>
      </w:r>
      <w:r>
        <w:t xml:space="preserve"> the elitist algorithm. Again, a winner could not be statistically justified, because of how close their performance was when examining the results found in </w:t>
      </w:r>
      <w:r w:rsidRPr="009C6D89">
        <w:t>Figures 2</w:t>
      </w:r>
      <w:r w:rsidR="00CA369E">
        <w:t>9</w:t>
      </w:r>
      <w:r w:rsidRPr="009C6D89">
        <w:t xml:space="preserve"> and </w:t>
      </w:r>
      <w:r w:rsidR="00CA369E">
        <w:t>30</w:t>
      </w:r>
      <w:r>
        <w:t xml:space="preserve">. </w:t>
      </w:r>
      <w:r w:rsidR="003E0BCC">
        <w:t xml:space="preserve">Nevertheless, the AUC statistics given in </w:t>
      </w:r>
      <w:r w:rsidR="003E0BCC" w:rsidRPr="009C6D89">
        <w:t>Table 4</w:t>
      </w:r>
      <w:r w:rsidR="003E0BCC">
        <w:t xml:space="preserve"> show that the original </w:t>
      </w:r>
      <w:r w:rsidR="00286DAD">
        <w:t>steady-state</w:t>
      </w:r>
      <w:r w:rsidR="003E0BCC">
        <w:t xml:space="preserve"> </w:t>
      </w:r>
      <w:r w:rsidR="0006752A">
        <w:t xml:space="preserve">technique </w:t>
      </w:r>
      <w:r w:rsidR="003E0BCC">
        <w:t>scored the highest average AUC and, for this reason, it was chosen as the winner for this comparison.</w:t>
      </w:r>
      <w:r w:rsidR="00103703">
        <w:t xml:space="preserve"> </w:t>
      </w:r>
    </w:p>
    <w:p w14:paraId="6706F3F5" w14:textId="77777777" w:rsidR="00CE2BDF" w:rsidRPr="00800920" w:rsidRDefault="00CE2BDF" w:rsidP="00C27BD7">
      <w:pPr>
        <w:pStyle w:val="content"/>
        <w:rPr>
          <w:lang w:val="en-IE"/>
        </w:rPr>
      </w:pPr>
    </w:p>
    <w:p w14:paraId="145B79DF" w14:textId="10D6ECDA" w:rsidR="003E0BCC" w:rsidRDefault="003E0BCC" w:rsidP="003E0BCC">
      <w:pPr>
        <w:pStyle w:val="content"/>
      </w:pPr>
      <w:r>
        <w:t xml:space="preserve">In conclusion, </w:t>
      </w:r>
      <w:r w:rsidR="005A4E03">
        <w:t xml:space="preserve">compiling all the results drawn from </w:t>
      </w:r>
      <w:r>
        <w:t xml:space="preserve">Experiment 1 </w:t>
      </w:r>
      <w:r w:rsidR="005A4E03">
        <w:t>reveals</w:t>
      </w:r>
      <w:r>
        <w:t xml:space="preserve"> that the </w:t>
      </w:r>
      <w:r w:rsidR="005A4E03">
        <w:t>best results for the GA</w:t>
      </w:r>
      <w:r>
        <w:t xml:space="preserve"> were achieved through </w:t>
      </w:r>
      <w:r w:rsidR="003967A1">
        <w:t xml:space="preserve">the </w:t>
      </w:r>
      <w:r>
        <w:t>us</w:t>
      </w:r>
      <w:r w:rsidR="005A4E03">
        <w:t>e of</w:t>
      </w:r>
      <w:r>
        <w:t xml:space="preserve"> the classic Tournament Sampling fitness function combined with the original Steady-State enhancer. </w:t>
      </w:r>
    </w:p>
    <w:p w14:paraId="143BC98F" w14:textId="77777777" w:rsidR="00C27BD7" w:rsidRDefault="00C27BD7" w:rsidP="00C27BD7">
      <w:pPr>
        <w:pStyle w:val="content"/>
      </w:pPr>
    </w:p>
    <w:p w14:paraId="54B02560" w14:textId="4BC74A6C" w:rsidR="00C27BD7" w:rsidRPr="009C6D89" w:rsidRDefault="00C27BD7" w:rsidP="00C27BD7">
      <w:pPr>
        <w:pStyle w:val="Caption"/>
        <w:keepNext/>
        <w:rPr>
          <w:b w:val="0"/>
          <w:bCs/>
        </w:rPr>
      </w:pPr>
      <w:bookmarkStart w:id="106" w:name="_Toc106240135"/>
      <w:r w:rsidRPr="009C6D89">
        <w:rPr>
          <w:b w:val="0"/>
          <w:bCs/>
        </w:rPr>
        <w:t xml:space="preserve">Table </w:t>
      </w:r>
      <w:r w:rsidRPr="009C6D89">
        <w:rPr>
          <w:b w:val="0"/>
          <w:bCs/>
        </w:rPr>
        <w:fldChar w:fldCharType="begin"/>
      </w:r>
      <w:r w:rsidRPr="009C6D89">
        <w:rPr>
          <w:b w:val="0"/>
          <w:bCs/>
        </w:rPr>
        <w:instrText xml:space="preserve"> SEQ Table \* ARABIC </w:instrText>
      </w:r>
      <w:r w:rsidRPr="009C6D89">
        <w:rPr>
          <w:b w:val="0"/>
          <w:bCs/>
        </w:rPr>
        <w:fldChar w:fldCharType="separate"/>
      </w:r>
      <w:r w:rsidR="00362057">
        <w:rPr>
          <w:b w:val="0"/>
          <w:bCs/>
          <w:noProof/>
        </w:rPr>
        <w:t>4</w:t>
      </w:r>
      <w:r w:rsidRPr="009C6D89">
        <w:rPr>
          <w:b w:val="0"/>
          <w:bCs/>
        </w:rPr>
        <w:fldChar w:fldCharType="end"/>
      </w:r>
      <w:r w:rsidRPr="009C6D89">
        <w:rPr>
          <w:b w:val="0"/>
          <w:bCs/>
        </w:rPr>
        <w:t>: Enhancer</w:t>
      </w:r>
      <w:r w:rsidR="0006752A" w:rsidRPr="009C6D89">
        <w:rPr>
          <w:b w:val="0"/>
          <w:bCs/>
        </w:rPr>
        <w:t xml:space="preserve"> AUC</w:t>
      </w:r>
      <w:bookmarkEnd w:id="106"/>
    </w:p>
    <w:p w14:paraId="0496B716" w14:textId="5BA4593F" w:rsidR="00C27BD7" w:rsidRDefault="00C27BD7" w:rsidP="00C27BD7">
      <w:pPr>
        <w:pStyle w:val="content"/>
      </w:pPr>
      <w:r w:rsidRPr="004F6FD1">
        <w:rPr>
          <w:noProof/>
        </w:rPr>
        <w:drawing>
          <wp:inline distT="0" distB="0" distL="0" distR="0" wp14:anchorId="02EDC186" wp14:editId="7625EB39">
            <wp:extent cx="3153215" cy="581106"/>
            <wp:effectExtent l="0" t="0" r="9525" b="9525"/>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pic:nvPicPr>
                  <pic:blipFill>
                    <a:blip r:embed="rId54"/>
                    <a:stretch>
                      <a:fillRect/>
                    </a:stretch>
                  </pic:blipFill>
                  <pic:spPr>
                    <a:xfrm>
                      <a:off x="0" y="0"/>
                      <a:ext cx="3153215" cy="581106"/>
                    </a:xfrm>
                    <a:prstGeom prst="rect">
                      <a:avLst/>
                    </a:prstGeom>
                  </pic:spPr>
                </pic:pic>
              </a:graphicData>
            </a:graphic>
          </wp:inline>
        </w:drawing>
      </w:r>
    </w:p>
    <w:p w14:paraId="03CFA74C" w14:textId="5051B3A0" w:rsidR="00CD7520" w:rsidRDefault="00CD7520" w:rsidP="00CD7520">
      <w:pPr>
        <w:pStyle w:val="content"/>
      </w:pPr>
    </w:p>
    <w:p w14:paraId="6964D09F" w14:textId="03E5CF7C" w:rsidR="00CD7520" w:rsidRDefault="00CD7520" w:rsidP="00CD7520">
      <w:pPr>
        <w:pStyle w:val="content"/>
      </w:pPr>
    </w:p>
    <w:p w14:paraId="22556C09" w14:textId="77777777" w:rsidR="00CF2F17" w:rsidRPr="00CD7520" w:rsidRDefault="00CF2F17" w:rsidP="00CD7520">
      <w:pPr>
        <w:pStyle w:val="content"/>
      </w:pPr>
    </w:p>
    <w:p w14:paraId="38098984" w14:textId="77777777" w:rsidR="00D202F8" w:rsidRDefault="00C96E80" w:rsidP="00D202F8">
      <w:pPr>
        <w:pStyle w:val="content"/>
        <w:keepNext/>
        <w:jc w:val="center"/>
      </w:pPr>
      <w:r>
        <w:rPr>
          <w:noProof/>
        </w:rPr>
        <w:drawing>
          <wp:inline distT="0" distB="0" distL="0" distR="0" wp14:anchorId="09A5204A" wp14:editId="47542067">
            <wp:extent cx="5227390" cy="2893194"/>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55">
                      <a:extLst>
                        <a:ext uri="{28A0092B-C50C-407E-A947-70E740481C1C}">
                          <a14:useLocalDpi xmlns:a14="http://schemas.microsoft.com/office/drawing/2010/main" val="0"/>
                        </a:ext>
                      </a:extLst>
                    </a:blip>
                    <a:stretch>
                      <a:fillRect/>
                    </a:stretch>
                  </pic:blipFill>
                  <pic:spPr>
                    <a:xfrm>
                      <a:off x="0" y="0"/>
                      <a:ext cx="5227390" cy="2893194"/>
                    </a:xfrm>
                    <a:prstGeom prst="rect">
                      <a:avLst/>
                    </a:prstGeom>
                  </pic:spPr>
                </pic:pic>
              </a:graphicData>
            </a:graphic>
          </wp:inline>
        </w:drawing>
      </w:r>
    </w:p>
    <w:p w14:paraId="60ED697D" w14:textId="6D31AD75" w:rsidR="00D202F8" w:rsidRDefault="00D202F8" w:rsidP="00D202F8">
      <w:pPr>
        <w:pStyle w:val="Caption"/>
        <w:jc w:val="center"/>
      </w:pPr>
      <w:bookmarkStart w:id="107" w:name="_Toc106240105"/>
      <w:r w:rsidRPr="00B52C32">
        <w:rPr>
          <w:b w:val="0"/>
          <w:bCs/>
        </w:rPr>
        <w:t xml:space="preserve">Figure </w:t>
      </w:r>
      <w:r w:rsidRPr="00B52C32">
        <w:rPr>
          <w:b w:val="0"/>
          <w:bCs/>
        </w:rPr>
        <w:fldChar w:fldCharType="begin"/>
      </w:r>
      <w:r w:rsidRPr="00B52C32">
        <w:rPr>
          <w:b w:val="0"/>
          <w:bCs/>
        </w:rPr>
        <w:instrText xml:space="preserve"> SEQ Figure \* ARABIC </w:instrText>
      </w:r>
      <w:r w:rsidRPr="00B52C32">
        <w:rPr>
          <w:b w:val="0"/>
          <w:bCs/>
        </w:rPr>
        <w:fldChar w:fldCharType="separate"/>
      </w:r>
      <w:r w:rsidR="00362057">
        <w:rPr>
          <w:b w:val="0"/>
          <w:bCs/>
          <w:noProof/>
        </w:rPr>
        <w:t>29</w:t>
      </w:r>
      <w:r w:rsidRPr="00B52C32">
        <w:rPr>
          <w:b w:val="0"/>
          <w:bCs/>
        </w:rPr>
        <w:fldChar w:fldCharType="end"/>
      </w:r>
      <w:r>
        <w:t xml:space="preserve">: </w:t>
      </w:r>
      <w:r w:rsidR="00C108C3" w:rsidRPr="00942CDC">
        <w:rPr>
          <w:b w:val="0"/>
          <w:bCs/>
        </w:rPr>
        <w:t xml:space="preserve">Line plot showing model score per iteration for </w:t>
      </w:r>
      <w:r w:rsidR="00C108C3">
        <w:rPr>
          <w:b w:val="0"/>
          <w:bCs/>
        </w:rPr>
        <w:t>the three enhancers (Elitism, Steady-State, and Local Steady-State)</w:t>
      </w:r>
      <w:bookmarkEnd w:id="107"/>
    </w:p>
    <w:p w14:paraId="41C9ACCE" w14:textId="77777777" w:rsidR="006864A1" w:rsidRDefault="006864A1" w:rsidP="00D202F8">
      <w:pPr>
        <w:pStyle w:val="content"/>
        <w:keepNext/>
        <w:jc w:val="center"/>
      </w:pPr>
    </w:p>
    <w:p w14:paraId="4F8DDCFF" w14:textId="70F7253D" w:rsidR="00800920" w:rsidRDefault="00800920" w:rsidP="00D202F8">
      <w:pPr>
        <w:pStyle w:val="content"/>
        <w:keepNext/>
        <w:jc w:val="center"/>
      </w:pPr>
      <w:r>
        <w:rPr>
          <w:noProof/>
        </w:rPr>
        <w:drawing>
          <wp:inline distT="0" distB="0" distL="0" distR="0" wp14:anchorId="6D46E472" wp14:editId="54759C31">
            <wp:extent cx="4572000" cy="2530456"/>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6">
                      <a:extLst>
                        <a:ext uri="{28A0092B-C50C-407E-A947-70E740481C1C}">
                          <a14:useLocalDpi xmlns:a14="http://schemas.microsoft.com/office/drawing/2010/main" val="0"/>
                        </a:ext>
                      </a:extLst>
                    </a:blip>
                    <a:stretch>
                      <a:fillRect/>
                    </a:stretch>
                  </pic:blipFill>
                  <pic:spPr>
                    <a:xfrm>
                      <a:off x="0" y="0"/>
                      <a:ext cx="4589485" cy="2540133"/>
                    </a:xfrm>
                    <a:prstGeom prst="rect">
                      <a:avLst/>
                    </a:prstGeom>
                  </pic:spPr>
                </pic:pic>
              </a:graphicData>
            </a:graphic>
          </wp:inline>
        </w:drawing>
      </w:r>
    </w:p>
    <w:p w14:paraId="1DFE3D57" w14:textId="28A384F8" w:rsidR="00E56EF1" w:rsidRDefault="00800920" w:rsidP="00800920">
      <w:pPr>
        <w:pStyle w:val="Caption"/>
        <w:jc w:val="center"/>
      </w:pPr>
      <w:bookmarkStart w:id="108" w:name="_Toc106240106"/>
      <w:r w:rsidRPr="00B52C32">
        <w:rPr>
          <w:b w:val="0"/>
          <w:bCs/>
        </w:rPr>
        <w:t xml:space="preserve">Figure </w:t>
      </w:r>
      <w:r w:rsidRPr="00B52C32">
        <w:rPr>
          <w:b w:val="0"/>
          <w:bCs/>
        </w:rPr>
        <w:fldChar w:fldCharType="begin"/>
      </w:r>
      <w:r w:rsidRPr="00B52C32">
        <w:rPr>
          <w:b w:val="0"/>
          <w:bCs/>
        </w:rPr>
        <w:instrText xml:space="preserve"> SEQ Figure \* ARABIC </w:instrText>
      </w:r>
      <w:r w:rsidRPr="00B52C32">
        <w:rPr>
          <w:b w:val="0"/>
          <w:bCs/>
        </w:rPr>
        <w:fldChar w:fldCharType="separate"/>
      </w:r>
      <w:r w:rsidR="00362057">
        <w:rPr>
          <w:b w:val="0"/>
          <w:bCs/>
          <w:noProof/>
        </w:rPr>
        <w:t>30</w:t>
      </w:r>
      <w:r w:rsidRPr="00B52C32">
        <w:rPr>
          <w:b w:val="0"/>
          <w:bCs/>
        </w:rPr>
        <w:fldChar w:fldCharType="end"/>
      </w:r>
      <w:r w:rsidRPr="00B52C32">
        <w:rPr>
          <w:b w:val="0"/>
          <w:bCs/>
        </w:rPr>
        <w:t>:</w:t>
      </w:r>
      <w:r>
        <w:t xml:space="preserve"> </w:t>
      </w:r>
      <w:r w:rsidR="00C108C3">
        <w:rPr>
          <w:b w:val="0"/>
          <w:bCs/>
        </w:rPr>
        <w:t>Box</w:t>
      </w:r>
      <w:r w:rsidR="00C108C3" w:rsidRPr="00942CDC">
        <w:rPr>
          <w:b w:val="0"/>
          <w:bCs/>
        </w:rPr>
        <w:t xml:space="preserve"> plot showing model score per </w:t>
      </w:r>
      <w:r w:rsidR="00C108C3">
        <w:rPr>
          <w:b w:val="0"/>
          <w:bCs/>
        </w:rPr>
        <w:t>genetic algorithm enhancer</w:t>
      </w:r>
      <w:bookmarkEnd w:id="108"/>
    </w:p>
    <w:p w14:paraId="0B56E136" w14:textId="60A12BF5" w:rsidR="006864A1" w:rsidRDefault="006864A1" w:rsidP="00396FA2">
      <w:pPr>
        <w:pStyle w:val="content"/>
      </w:pPr>
    </w:p>
    <w:p w14:paraId="22204B1F" w14:textId="4BEE9F88" w:rsidR="005400B2" w:rsidRDefault="005400B2" w:rsidP="00396FA2">
      <w:pPr>
        <w:pStyle w:val="content"/>
      </w:pPr>
    </w:p>
    <w:p w14:paraId="1C6AF1E2" w14:textId="5CA2B95F" w:rsidR="005400B2" w:rsidRDefault="005400B2" w:rsidP="00396FA2">
      <w:pPr>
        <w:pStyle w:val="content"/>
      </w:pPr>
    </w:p>
    <w:p w14:paraId="69AE6952" w14:textId="0BDE5578" w:rsidR="005400B2" w:rsidRDefault="005400B2" w:rsidP="00396FA2">
      <w:pPr>
        <w:pStyle w:val="content"/>
      </w:pPr>
    </w:p>
    <w:p w14:paraId="6B818CC5" w14:textId="2E0112C6" w:rsidR="005400B2" w:rsidRDefault="005400B2" w:rsidP="00396FA2">
      <w:pPr>
        <w:pStyle w:val="content"/>
      </w:pPr>
    </w:p>
    <w:p w14:paraId="7A39FAEF" w14:textId="77777777" w:rsidR="005400B2" w:rsidRDefault="005400B2" w:rsidP="00396FA2">
      <w:pPr>
        <w:pStyle w:val="content"/>
      </w:pPr>
    </w:p>
    <w:p w14:paraId="695653EF" w14:textId="43B508BC" w:rsidR="00496406" w:rsidRDefault="00496406" w:rsidP="00496406">
      <w:pPr>
        <w:pStyle w:val="Heading2"/>
      </w:pPr>
      <w:bookmarkStart w:id="109" w:name="_Toc106240057"/>
      <w:r>
        <w:lastRenderedPageBreak/>
        <w:t>Experiment 2: P</w:t>
      </w:r>
      <w:r w:rsidR="00E15275">
        <w:t>article Swarm Optimization</w:t>
      </w:r>
      <w:bookmarkEnd w:id="109"/>
    </w:p>
    <w:p w14:paraId="131CF6AE" w14:textId="754A18D6" w:rsidR="00E15275" w:rsidRDefault="00E15275" w:rsidP="00E15275">
      <w:r>
        <w:t xml:space="preserve">Consideration of the PSO implementation questions shaped this experiment into 3 parts. Analysis of the original version, analysis of the modified version and then a comparison </w:t>
      </w:r>
      <w:r w:rsidR="00CF2F17">
        <w:t>between the</w:t>
      </w:r>
      <w:r w:rsidR="00265AC8">
        <w:t>m</w:t>
      </w:r>
      <w:r>
        <w:t>.</w:t>
      </w:r>
    </w:p>
    <w:p w14:paraId="29D384E4" w14:textId="10FE2560" w:rsidR="00E15275" w:rsidRDefault="00E15275" w:rsidP="00E15275"/>
    <w:p w14:paraId="00EC8BEE" w14:textId="20DD6CAF" w:rsidR="00E15275" w:rsidRPr="00E15275" w:rsidRDefault="00E15275" w:rsidP="00E15275">
      <w:pPr>
        <w:pStyle w:val="Heading3"/>
      </w:pPr>
      <w:bookmarkStart w:id="110" w:name="_Toc106240058"/>
      <w:r>
        <w:t xml:space="preserve">Part 1 – </w:t>
      </w:r>
      <w:r w:rsidR="00EE52E5">
        <w:t xml:space="preserve">Which </w:t>
      </w:r>
      <w:r>
        <w:t>Original P</w:t>
      </w:r>
      <w:r w:rsidR="00042912">
        <w:t>article Swarm</w:t>
      </w:r>
      <w:r>
        <w:t xml:space="preserve"> Configuration</w:t>
      </w:r>
      <w:r w:rsidR="00042912">
        <w:t xml:space="preserve"> to Use</w:t>
      </w:r>
      <w:r>
        <w:t>?</w:t>
      </w:r>
      <w:bookmarkEnd w:id="110"/>
    </w:p>
    <w:p w14:paraId="462E0A1D" w14:textId="0990D60C" w:rsidR="00C04220" w:rsidRDefault="00496406" w:rsidP="00C04220">
      <w:r>
        <w:t>The first consideration with using the PSO adapted for</w:t>
      </w:r>
      <w:r w:rsidR="00A177DD">
        <w:t xml:space="preserve"> discrete domains was whether the particle inertia missing from the velocity calculation should be re-introduced.</w:t>
      </w:r>
      <w:r w:rsidR="00707ED6">
        <w:t xml:space="preserve"> PSO models built using inertia retained a stochastically chosen portion of their previous velocities, calculated by their inertia </w:t>
      </w:r>
      <w:r w:rsidR="00166EC9">
        <w:t>weight</w:t>
      </w:r>
      <w:r w:rsidR="00707ED6">
        <w:t>, to be used to calculate their new velocities.</w:t>
      </w:r>
      <w:r w:rsidR="00145838" w:rsidRPr="00145838">
        <w:t xml:space="preserve"> </w:t>
      </w:r>
      <w:r w:rsidR="00EE538E">
        <w:t>When comparing PSO models using different inertia weights a</w:t>
      </w:r>
      <w:r w:rsidR="00586AC9">
        <w:t>s shown in</w:t>
      </w:r>
      <w:r w:rsidR="00EE538E">
        <w:t xml:space="preserve"> the line and box charts in</w:t>
      </w:r>
      <w:r w:rsidR="00586AC9">
        <w:t xml:space="preserve"> </w:t>
      </w:r>
      <w:r w:rsidR="00586AC9" w:rsidRPr="00707ED6">
        <w:t>Figure</w:t>
      </w:r>
      <w:r w:rsidR="00D202F8" w:rsidRPr="00707ED6">
        <w:t>s</w:t>
      </w:r>
      <w:r w:rsidR="00586AC9" w:rsidRPr="00707ED6">
        <w:t xml:space="preserve"> </w:t>
      </w:r>
      <w:r w:rsidR="00D202F8" w:rsidRPr="00707ED6">
        <w:t>3</w:t>
      </w:r>
      <w:r w:rsidR="00CA369E">
        <w:t>1</w:t>
      </w:r>
      <w:r w:rsidR="00D202F8" w:rsidRPr="00707ED6">
        <w:t xml:space="preserve"> and 3</w:t>
      </w:r>
      <w:r w:rsidR="00CA369E">
        <w:t>2</w:t>
      </w:r>
      <w:r w:rsidR="00586AC9">
        <w:t>, the model</w:t>
      </w:r>
      <w:r w:rsidR="00AE6316">
        <w:t>s</w:t>
      </w:r>
      <w:r w:rsidR="00586AC9">
        <w:t xml:space="preserve"> using </w:t>
      </w:r>
      <w:r w:rsidR="00AE6316">
        <w:t>inertia weight</w:t>
      </w:r>
      <w:r w:rsidR="009413CD">
        <w:t>s</w:t>
      </w:r>
      <w:r w:rsidR="00586AC9">
        <w:t xml:space="preserve"> of 0.</w:t>
      </w:r>
      <w:r w:rsidR="00AE6316">
        <w:t>4</w:t>
      </w:r>
      <w:r w:rsidR="00EE538E">
        <w:t>, 0.5 and</w:t>
      </w:r>
      <w:r w:rsidR="009413CD">
        <w:t xml:space="preserve"> </w:t>
      </w:r>
      <w:r w:rsidR="00AE6316">
        <w:t>0.</w:t>
      </w:r>
      <w:r w:rsidR="009413CD">
        <w:t>6</w:t>
      </w:r>
      <w:r w:rsidR="00586AC9">
        <w:t xml:space="preserve"> w</w:t>
      </w:r>
      <w:r w:rsidR="009413CD">
        <w:t>ere</w:t>
      </w:r>
      <w:r w:rsidR="00586AC9">
        <w:t xml:space="preserve"> found to be the best performing PSO model</w:t>
      </w:r>
      <w:r w:rsidR="00AE6316">
        <w:t xml:space="preserve">s, </w:t>
      </w:r>
      <w:r w:rsidR="00586AC9">
        <w:t>outperforming the model without inertia (w = 0) with statistical significance value</w:t>
      </w:r>
      <w:r w:rsidR="009413CD">
        <w:t>s</w:t>
      </w:r>
      <w:r w:rsidR="00586AC9">
        <w:t xml:space="preserve"> of 0.013</w:t>
      </w:r>
      <w:r w:rsidR="00AE6316">
        <w:t>, 0.</w:t>
      </w:r>
      <w:r w:rsidR="00176162">
        <w:t>011</w:t>
      </w:r>
      <w:r w:rsidR="009413CD">
        <w:t>, and 0.015 respectively</w:t>
      </w:r>
      <w:r w:rsidR="00586AC9">
        <w:t xml:space="preserve">. </w:t>
      </w:r>
      <w:r w:rsidR="003967A1">
        <w:t>Actually</w:t>
      </w:r>
      <w:r w:rsidR="00AE6316">
        <w:t xml:space="preserve">, the model not using inertia was found to be the </w:t>
      </w:r>
      <w:r w:rsidR="00E15275">
        <w:t>worst</w:t>
      </w:r>
      <w:r w:rsidR="000F4090">
        <w:t>-</w:t>
      </w:r>
      <w:r w:rsidR="00E15275">
        <w:t>performing</w:t>
      </w:r>
      <w:r w:rsidR="00AE6316">
        <w:t xml:space="preserve"> PSO model</w:t>
      </w:r>
      <w:r w:rsidR="009413CD">
        <w:t xml:space="preserve"> </w:t>
      </w:r>
      <w:r w:rsidR="003967A1">
        <w:t>i</w:t>
      </w:r>
      <w:r w:rsidR="009413CD">
        <w:t xml:space="preserve">n the </w:t>
      </w:r>
      <w:r w:rsidR="000232A7">
        <w:t>group</w:t>
      </w:r>
      <w:r w:rsidR="00AE6316">
        <w:t>.</w:t>
      </w:r>
      <w:r w:rsidR="009413CD">
        <w:t xml:space="preserve"> One thing to note in </w:t>
      </w:r>
      <w:r w:rsidR="000232A7">
        <w:t xml:space="preserve">the line chart of </w:t>
      </w:r>
      <w:r w:rsidR="009413CD" w:rsidRPr="009413CD">
        <w:rPr>
          <w:b/>
          <w:bCs/>
        </w:rPr>
        <w:t xml:space="preserve">Figure </w:t>
      </w:r>
      <w:r w:rsidR="00D202F8">
        <w:rPr>
          <w:b/>
          <w:bCs/>
        </w:rPr>
        <w:t>31</w:t>
      </w:r>
      <w:r w:rsidR="009413CD">
        <w:t xml:space="preserve"> is that the models with high inertia weights like 0.8 and 0.9, though having a lower AUC than the others, avoid premature convergence. They are shown to still be climbing in optimization</w:t>
      </w:r>
      <w:r w:rsidR="007965B1">
        <w:t xml:space="preserve"> scores returned, even overtaking the others, </w:t>
      </w:r>
      <w:r w:rsidR="0039471C">
        <w:t>during</w:t>
      </w:r>
      <w:r w:rsidR="007965B1">
        <w:t xml:space="preserve"> the final iterations of the algorithm.</w:t>
      </w:r>
      <w:r w:rsidR="00D57DC1">
        <w:t xml:space="preserve"> </w:t>
      </w:r>
      <w:r w:rsidR="00C04220">
        <w:t xml:space="preserve">This finding </w:t>
      </w:r>
      <w:r w:rsidR="009B7BE7">
        <w:t xml:space="preserve">suggests that higher inertia weights would eventually offer better performance as problem sizes increase. This finding is also </w:t>
      </w:r>
      <w:r w:rsidR="00C04220">
        <w:t xml:space="preserve">in line with and gives justification for, the popularity of using higher inertia weights like 0.8 </w:t>
      </w:r>
      <w:r w:rsidR="00C04220">
        <w:fldChar w:fldCharType="begin"/>
      </w:r>
      <w:r w:rsidR="00C04220">
        <w:instrText xml:space="preserve"> ADDIN ZOTERO_ITEM CSL_CITATION {"citationID":"T7NgzPBd","properties":{"formattedCitation":"(Shi &amp; Eberhart, 1998)","plainCitation":"(Shi &amp; Eberhart, 1998)","noteIndex":0},"citationItems":[{"id":606,"uris":["http://zotero.org/users/7139034/items/HDPVPD4W"],"itemData":{"id":606,"type":"paper-conference","abstract":"Evolutionary computation techniques, genetic algorithms, evolutionary strategies and genetic programming are motivated by the evolution of nature. A population of individuals, which encode the problem solutions are manipulated according to the rule of survival of the fittest through \"genetic\" operations, such as mutation, crossover and reproduction. A best solution is evolved through the generations. In contrast to evolutionary computation techniques, Eberhart and Kennedy developed a different algorithm through simulating social behavior (R.C. Eberhart et al., 1996; R.C. Eberhart and J. Kennedy, 1996; J. Kennedy and R.C. Eberhart, 1995; J. Kennedy, 1997). As in other algorithms, a population of individuals exists. This algorithm is called particle swarm optimization (PSO) since it resembles a school of flying birds. In a particle swarm optimizer, instead of using genetic operators, these individuals are \"evolved\" by cooperation and competition among the individuals themselves through generations. Each particle adjusts its flying according to its own flying experience and its companions' flying experience. We introduce a new parameter, called inertia weight, into the original particle swarm optimizer. Simulations have been done to illustrate the significant and effective impact of this new parameter on the particle swarm optimizer.","container-title":"1998 IEEE International Conference on Evolutionary Computation Proceedings. IEEE World Congress on Computational Intelligence (Cat. No.98TH8360)","DOI":"10.1109/ICEC.1998.699146","event":"1998 IEEE International Conference on Evolutionary Computation Proceedings. IEEE World Congress on Computational Intelligence (Cat. No.98TH8360)","page":"69-73","source":"IEEE Xplore","title":"A modified particle swarm optimizer","author":[{"family":"Shi","given":"Yuhui"},{"family":"Eberhart","given":"R.C."}],"issued":{"date-parts":[["1998",5]]}}}],"schema":"https://github.com/citation-style-language/schema/raw/master/csl-citation.json"} </w:instrText>
      </w:r>
      <w:r w:rsidR="00C04220">
        <w:fldChar w:fldCharType="separate"/>
      </w:r>
      <w:r w:rsidR="00C04220" w:rsidRPr="00FA403D">
        <w:t>(Shi &amp; Eberhart, 1998)</w:t>
      </w:r>
      <w:r w:rsidR="00C04220">
        <w:fldChar w:fldCharType="end"/>
      </w:r>
      <w:r w:rsidR="00C04220">
        <w:t>.</w:t>
      </w:r>
    </w:p>
    <w:p w14:paraId="72051BE9" w14:textId="77777777" w:rsidR="00C04220" w:rsidRDefault="00C04220" w:rsidP="000175C9">
      <w:pPr>
        <w:keepNext/>
      </w:pPr>
    </w:p>
    <w:p w14:paraId="3A2BE9AD" w14:textId="5A6702A0" w:rsidR="00586AC9" w:rsidRDefault="00D57DC1" w:rsidP="000175C9">
      <w:pPr>
        <w:keepNext/>
      </w:pPr>
      <w:r>
        <w:t>Despite this, in keeping true to the analytical process determined for this study, the model having an ine</w:t>
      </w:r>
      <w:r w:rsidR="003967A1">
        <w:t>r</w:t>
      </w:r>
      <w:r>
        <w:t>tia weight of 0.5 was chosen as the winner of this comparison because it offers the highest average AUC.</w:t>
      </w:r>
      <w:r w:rsidR="00194459">
        <w:t xml:space="preserve"> </w:t>
      </w:r>
      <w:r w:rsidR="00194459">
        <w:t xml:space="preserve">These results </w:t>
      </w:r>
      <w:r w:rsidR="00194459">
        <w:t xml:space="preserve">support the argument </w:t>
      </w:r>
      <w:r w:rsidR="00C04220">
        <w:t>pro</w:t>
      </w:r>
      <w:r w:rsidR="00194459">
        <w:t xml:space="preserve"> inertia of </w:t>
      </w:r>
      <w:r w:rsidR="00194459" w:rsidRPr="00DB5B56">
        <w:t>Das</w:t>
      </w:r>
      <w:r w:rsidR="00194459">
        <w:t xml:space="preserve"> </w:t>
      </w:r>
      <w:r w:rsidR="00194459" w:rsidRPr="00EE4FBF">
        <w:rPr>
          <w:i/>
          <w:iCs/>
        </w:rPr>
        <w:t>et</w:t>
      </w:r>
      <w:r w:rsidR="00194459">
        <w:rPr>
          <w:i/>
          <w:iCs/>
        </w:rPr>
        <w:t xml:space="preserve"> al.</w:t>
      </w:r>
      <w:r w:rsidR="00194459">
        <w:fldChar w:fldCharType="begin"/>
      </w:r>
      <w:r w:rsidR="00554F04">
        <w:instrText xml:space="preserve"> ADDIN ZOTERO_ITEM CSL_CITATION {"citationID":"b8PvcdBR","properties":{"formattedCitation":"(Das et al., 2008)","plainCitation":"(Das et al., 2008)","dontUpdate":true,"noteIndex":0},"citationItems":[{"id":389,"uris":["http://zotero.org/users/7139034/items/IEB39IE9"],"itemData":{"id":389,"type":"chapter","abstract":"SummarySince the beginning of the nineteenth century, a significant evolution in optimization theory has been noticed. Classical linear programming and traditional non-linear optimization techniques such as Lagrange’s Multiplier, Bellman’s principle and Pontyagrin’s principle were prevalent until this century. Unfortunately, these derivative based optimization techniques can no longer be used to determine the optima on rough non-linear surfaces. One solution to this problem has already been put forward by the evolutionary algorithms research community. Genetic algorithm (GA), enunciated by Holland, is one such popular algorithm. This chapter provides two recent algorithms for evolutionary optimization – well known as particle swarm optimization (PSO) and differential evolution (DE). The algorithms are inspired by biological and sociological motivations and can take care of optimality on rough, discontinuous and multimodal surfaces. The chapter explores several schemes for controlling the convergence behaviors of PSO and DE by a judicious selection of their parameters. Special emphasis is given on the hybridizations of PSO and DE algorithms with other soft computing tools. The article finally discusses the mutual synergy of PSO with DE leading to a more powerful global search algorithm and its practical applications.","collection-title":"Studies in Computational Intelligence","container-title":"Advances of Computational Intelligence in Industrial Systems","event-place":"Berlin, Heidelberg","ISBN":"978-3-540-78297-1","language":"en","note":"DOI: 10.1007/978-3-540-78297-1_1","page":"1-38","publisher":"Springer","publisher-place":"Berlin, Heidelberg","source":"Springer Link","title":"Particle Swarm Optimization and Differential Evolution Algorithms: Technical Analysis, Applications and Hybridization Perspectives","title-short":"Particle Swarm Optimization and Differential Evolution Algorithms","URL":"https://doi.org/10.1007/978-3-540-78297-1_1","author":[{"family":"Das","given":"Swagatam"},{"family":"Abraham","given":"Ajith"},{"family":"Konar","given":"Amit"}],"editor":[{"family":"Liu","given":"Ying"},{"family":"Sun","given":"Aixin"},{"family":"Loh","given":"Han Tong"},{"family":"Lu","given":"Wen Feng"},{"family":"Lim","given":"Ee-Peng"}],"accessed":{"date-parts":[["2022",1,6]]},"issued":{"date-parts":[["2008"]]}}}],"schema":"https://github.com/citation-style-language/schema/raw/master/csl-citation.json"} </w:instrText>
      </w:r>
      <w:r w:rsidR="00194459">
        <w:fldChar w:fldCharType="separate"/>
      </w:r>
      <w:r w:rsidR="00194459" w:rsidRPr="00DB5B56">
        <w:t>(2008)</w:t>
      </w:r>
      <w:r w:rsidR="00194459">
        <w:fldChar w:fldCharType="end"/>
      </w:r>
      <w:r w:rsidR="00194459">
        <w:t xml:space="preserve"> </w:t>
      </w:r>
      <w:r w:rsidR="00194459">
        <w:t xml:space="preserve">and </w:t>
      </w:r>
      <w:r w:rsidR="00194459">
        <w:t xml:space="preserve">highlight the shortcomings of the algorithm design proposed by </w:t>
      </w:r>
      <w:r w:rsidR="00194459" w:rsidRPr="002A073E">
        <w:t xml:space="preserve">Wang </w:t>
      </w:r>
      <w:r w:rsidR="00194459" w:rsidRPr="006D63A0">
        <w:rPr>
          <w:i/>
          <w:iCs/>
        </w:rPr>
        <w:t>et al.</w:t>
      </w:r>
      <w:r w:rsidR="00194459">
        <w:t xml:space="preserve"> </w:t>
      </w:r>
      <w:r w:rsidR="00194459">
        <w:fldChar w:fldCharType="begin"/>
      </w:r>
      <w:r w:rsidR="00194459">
        <w:instrText xml:space="preserve"> ADDIN ZOTERO_ITEM CSL_CITATION {"citationID":"aGVY5Fix","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rsidR="00194459">
        <w:fldChar w:fldCharType="separate"/>
      </w:r>
      <w:r w:rsidR="00194459" w:rsidRPr="002A073E">
        <w:t>(2003)</w:t>
      </w:r>
      <w:r w:rsidR="00194459">
        <w:fldChar w:fldCharType="end"/>
      </w:r>
      <w:r w:rsidR="00194459">
        <w:t>.</w:t>
      </w:r>
    </w:p>
    <w:p w14:paraId="733FF320" w14:textId="77777777" w:rsidR="00CF2F17" w:rsidRDefault="00CF2F17" w:rsidP="00CF2F17">
      <w:pPr>
        <w:pStyle w:val="content"/>
      </w:pPr>
    </w:p>
    <w:p w14:paraId="775EFB09" w14:textId="678E0CD6" w:rsidR="00CF2F17" w:rsidRPr="00811521" w:rsidRDefault="00CF2F17" w:rsidP="00CF2F17">
      <w:pPr>
        <w:pStyle w:val="Caption"/>
        <w:keepNext/>
        <w:rPr>
          <w:b w:val="0"/>
          <w:bCs/>
        </w:rPr>
      </w:pPr>
      <w:bookmarkStart w:id="111" w:name="_Toc106240136"/>
      <w:r w:rsidRPr="00811521">
        <w:rPr>
          <w:b w:val="0"/>
          <w:bCs/>
        </w:rPr>
        <w:t xml:space="preserve">Table </w:t>
      </w:r>
      <w:r w:rsidRPr="00811521">
        <w:rPr>
          <w:b w:val="0"/>
          <w:bCs/>
        </w:rPr>
        <w:fldChar w:fldCharType="begin"/>
      </w:r>
      <w:r w:rsidRPr="00811521">
        <w:rPr>
          <w:b w:val="0"/>
          <w:bCs/>
        </w:rPr>
        <w:instrText xml:space="preserve"> SEQ Table \* ARABIC </w:instrText>
      </w:r>
      <w:r w:rsidRPr="00811521">
        <w:rPr>
          <w:b w:val="0"/>
          <w:bCs/>
        </w:rPr>
        <w:fldChar w:fldCharType="separate"/>
      </w:r>
      <w:r w:rsidR="00362057">
        <w:rPr>
          <w:b w:val="0"/>
          <w:bCs/>
          <w:noProof/>
        </w:rPr>
        <w:t>5</w:t>
      </w:r>
      <w:r w:rsidRPr="00811521">
        <w:rPr>
          <w:b w:val="0"/>
          <w:bCs/>
        </w:rPr>
        <w:fldChar w:fldCharType="end"/>
      </w:r>
      <w:r w:rsidRPr="00811521">
        <w:rPr>
          <w:b w:val="0"/>
          <w:bCs/>
        </w:rPr>
        <w:t>: Inertia Weight</w:t>
      </w:r>
      <w:r w:rsidR="00F13BDC" w:rsidRPr="00811521">
        <w:rPr>
          <w:b w:val="0"/>
          <w:bCs/>
        </w:rPr>
        <w:t xml:space="preserve"> AUC</w:t>
      </w:r>
      <w:bookmarkEnd w:id="111"/>
    </w:p>
    <w:p w14:paraId="524EF76C" w14:textId="46172B25" w:rsidR="00CF2F17" w:rsidRDefault="00CF2F17" w:rsidP="00CF2F17">
      <w:pPr>
        <w:pStyle w:val="content"/>
      </w:pPr>
      <w:r w:rsidRPr="004F6FD1">
        <w:rPr>
          <w:noProof/>
        </w:rPr>
        <w:drawing>
          <wp:inline distT="0" distB="0" distL="0" distR="0" wp14:anchorId="2C39F50E" wp14:editId="467AD62E">
            <wp:extent cx="5328285" cy="391160"/>
            <wp:effectExtent l="0" t="0" r="5715" b="8890"/>
            <wp:docPr id="56" name="Picture 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able&#10;&#10;Description automatically generated"/>
                    <pic:cNvPicPr/>
                  </pic:nvPicPr>
                  <pic:blipFill>
                    <a:blip r:embed="rId57"/>
                    <a:stretch>
                      <a:fillRect/>
                    </a:stretch>
                  </pic:blipFill>
                  <pic:spPr>
                    <a:xfrm>
                      <a:off x="0" y="0"/>
                      <a:ext cx="5328285" cy="391160"/>
                    </a:xfrm>
                    <a:prstGeom prst="rect">
                      <a:avLst/>
                    </a:prstGeom>
                  </pic:spPr>
                </pic:pic>
              </a:graphicData>
            </a:graphic>
          </wp:inline>
        </w:drawing>
      </w:r>
    </w:p>
    <w:p w14:paraId="3A76DDC6" w14:textId="77777777" w:rsidR="00CF2F17" w:rsidRDefault="00CF2F17" w:rsidP="00CF2F17">
      <w:pPr>
        <w:keepNext/>
        <w:jc w:val="center"/>
      </w:pPr>
    </w:p>
    <w:p w14:paraId="7D26D236" w14:textId="77777777" w:rsidR="00CF2F17" w:rsidRDefault="00CF2F17" w:rsidP="00CF2F17">
      <w:pPr>
        <w:keepNext/>
        <w:jc w:val="center"/>
      </w:pPr>
      <w:r>
        <w:rPr>
          <w:noProof/>
        </w:rPr>
        <w:drawing>
          <wp:inline distT="0" distB="0" distL="0" distR="0" wp14:anchorId="043F0108" wp14:editId="1788E650">
            <wp:extent cx="4770407" cy="2841270"/>
            <wp:effectExtent l="0" t="0" r="0" b="0"/>
            <wp:docPr id="45" name="Picture 4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line chart&#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4788718" cy="2852176"/>
                    </a:xfrm>
                    <a:prstGeom prst="rect">
                      <a:avLst/>
                    </a:prstGeom>
                    <a:noFill/>
                    <a:ln>
                      <a:noFill/>
                    </a:ln>
                  </pic:spPr>
                </pic:pic>
              </a:graphicData>
            </a:graphic>
          </wp:inline>
        </w:drawing>
      </w:r>
    </w:p>
    <w:p w14:paraId="598E96C6" w14:textId="7C75C3DE" w:rsidR="00CF2F17" w:rsidRDefault="00CF2F17" w:rsidP="00CF2F17">
      <w:pPr>
        <w:pStyle w:val="Caption"/>
        <w:jc w:val="center"/>
      </w:pPr>
      <w:bookmarkStart w:id="112" w:name="_Toc106240107"/>
      <w:r w:rsidRPr="00B52C32">
        <w:rPr>
          <w:b w:val="0"/>
          <w:bCs/>
        </w:rPr>
        <w:t xml:space="preserve">Figure </w:t>
      </w:r>
      <w:r w:rsidRPr="00B52C32">
        <w:rPr>
          <w:b w:val="0"/>
          <w:bCs/>
        </w:rPr>
        <w:fldChar w:fldCharType="begin"/>
      </w:r>
      <w:r w:rsidRPr="00B52C32">
        <w:rPr>
          <w:b w:val="0"/>
          <w:bCs/>
        </w:rPr>
        <w:instrText xml:space="preserve"> SEQ Figure \* ARABIC </w:instrText>
      </w:r>
      <w:r w:rsidRPr="00B52C32">
        <w:rPr>
          <w:b w:val="0"/>
          <w:bCs/>
        </w:rPr>
        <w:fldChar w:fldCharType="separate"/>
      </w:r>
      <w:r w:rsidR="00362057">
        <w:rPr>
          <w:b w:val="0"/>
          <w:bCs/>
          <w:noProof/>
        </w:rPr>
        <w:t>31</w:t>
      </w:r>
      <w:r w:rsidRPr="00B52C32">
        <w:rPr>
          <w:b w:val="0"/>
          <w:bCs/>
        </w:rPr>
        <w:fldChar w:fldCharType="end"/>
      </w:r>
      <w:r w:rsidRPr="00B52C32">
        <w:rPr>
          <w:b w:val="0"/>
          <w:bCs/>
        </w:rPr>
        <w:t>:</w:t>
      </w:r>
      <w:r w:rsidR="00B52C32" w:rsidRPr="00B52C32">
        <w:rPr>
          <w:b w:val="0"/>
          <w:bCs/>
        </w:rPr>
        <w:t xml:space="preserve"> Line</w:t>
      </w:r>
      <w:r w:rsidR="00B52C32" w:rsidRPr="00942CDC">
        <w:rPr>
          <w:b w:val="0"/>
          <w:bCs/>
        </w:rPr>
        <w:t xml:space="preserve"> plot showing model score per iteration for </w:t>
      </w:r>
      <w:r w:rsidR="00B52C32">
        <w:rPr>
          <w:b w:val="0"/>
          <w:bCs/>
        </w:rPr>
        <w:t>values given for models implementing particle inertia.</w:t>
      </w:r>
      <w:bookmarkEnd w:id="112"/>
    </w:p>
    <w:p w14:paraId="7BA2861D" w14:textId="77777777" w:rsidR="00CF2F17" w:rsidRPr="00CF2F17" w:rsidRDefault="00CF2F17" w:rsidP="00CF2F17">
      <w:pPr>
        <w:pStyle w:val="content"/>
      </w:pPr>
    </w:p>
    <w:p w14:paraId="4E3B1381" w14:textId="77777777" w:rsidR="00CF2F17" w:rsidRDefault="00CF2F17" w:rsidP="00CF2F17">
      <w:pPr>
        <w:keepNext/>
        <w:jc w:val="center"/>
      </w:pPr>
      <w:r>
        <w:rPr>
          <w:noProof/>
        </w:rPr>
        <w:drawing>
          <wp:inline distT="0" distB="0" distL="0" distR="0" wp14:anchorId="1991C07B" wp14:editId="19289CE1">
            <wp:extent cx="4580626" cy="2728397"/>
            <wp:effectExtent l="0" t="0" r="0" b="0"/>
            <wp:docPr id="46" name="Picture 4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box and whisker chart&#10;&#10;Description automatically generated"/>
                    <pic:cNvPicPr/>
                  </pic:nvPicPr>
                  <pic:blipFill>
                    <a:blip r:embed="rId59"/>
                    <a:stretch>
                      <a:fillRect/>
                    </a:stretch>
                  </pic:blipFill>
                  <pic:spPr>
                    <a:xfrm>
                      <a:off x="0" y="0"/>
                      <a:ext cx="4656543" cy="2773616"/>
                    </a:xfrm>
                    <a:prstGeom prst="rect">
                      <a:avLst/>
                    </a:prstGeom>
                  </pic:spPr>
                </pic:pic>
              </a:graphicData>
            </a:graphic>
          </wp:inline>
        </w:drawing>
      </w:r>
    </w:p>
    <w:p w14:paraId="4ECC1405" w14:textId="4B844186" w:rsidR="00B73C6D" w:rsidRDefault="00CF2F17" w:rsidP="00004789">
      <w:pPr>
        <w:pStyle w:val="Caption"/>
        <w:jc w:val="center"/>
      </w:pPr>
      <w:bookmarkStart w:id="113" w:name="_Toc106240108"/>
      <w:r w:rsidRPr="000C2E09">
        <w:rPr>
          <w:b w:val="0"/>
          <w:bCs/>
        </w:rPr>
        <w:t xml:space="preserve">Figure </w:t>
      </w:r>
      <w:r w:rsidRPr="000C2E09">
        <w:rPr>
          <w:b w:val="0"/>
          <w:bCs/>
        </w:rPr>
        <w:fldChar w:fldCharType="begin"/>
      </w:r>
      <w:r w:rsidRPr="000C2E09">
        <w:rPr>
          <w:b w:val="0"/>
          <w:bCs/>
        </w:rPr>
        <w:instrText xml:space="preserve"> SEQ Figure \* ARABIC </w:instrText>
      </w:r>
      <w:r w:rsidRPr="000C2E09">
        <w:rPr>
          <w:b w:val="0"/>
          <w:bCs/>
        </w:rPr>
        <w:fldChar w:fldCharType="separate"/>
      </w:r>
      <w:r w:rsidR="00362057">
        <w:rPr>
          <w:b w:val="0"/>
          <w:bCs/>
          <w:noProof/>
        </w:rPr>
        <w:t>32</w:t>
      </w:r>
      <w:r w:rsidRPr="000C2E09">
        <w:rPr>
          <w:b w:val="0"/>
          <w:bCs/>
        </w:rPr>
        <w:fldChar w:fldCharType="end"/>
      </w:r>
      <w:r w:rsidRPr="000C2E09">
        <w:rPr>
          <w:b w:val="0"/>
          <w:bCs/>
        </w:rPr>
        <w:t xml:space="preserve">: </w:t>
      </w:r>
      <w:r w:rsidR="005E2757">
        <w:rPr>
          <w:b w:val="0"/>
          <w:bCs/>
        </w:rPr>
        <w:t>Box</w:t>
      </w:r>
      <w:r w:rsidR="000C2E09" w:rsidRPr="00942CDC">
        <w:rPr>
          <w:b w:val="0"/>
          <w:bCs/>
        </w:rPr>
        <w:t xml:space="preserve"> plot showing model score for </w:t>
      </w:r>
      <w:r w:rsidR="000C2E09">
        <w:rPr>
          <w:b w:val="0"/>
          <w:bCs/>
        </w:rPr>
        <w:t>values given for models implementing particle inertia.</w:t>
      </w:r>
      <w:bookmarkEnd w:id="113"/>
    </w:p>
    <w:p w14:paraId="4FDBE6F0" w14:textId="42375BE1" w:rsidR="00166EC9" w:rsidRDefault="00166EC9" w:rsidP="00166EC9">
      <w:pPr>
        <w:pStyle w:val="content"/>
      </w:pPr>
    </w:p>
    <w:p w14:paraId="60CCA6A5" w14:textId="7D7612A4" w:rsidR="00166EC9" w:rsidRDefault="00166EC9" w:rsidP="00166EC9">
      <w:pPr>
        <w:pStyle w:val="content"/>
      </w:pPr>
    </w:p>
    <w:p w14:paraId="35B62307" w14:textId="276A8A5A" w:rsidR="002A521E" w:rsidRDefault="002A521E" w:rsidP="00166EC9">
      <w:pPr>
        <w:pStyle w:val="content"/>
      </w:pPr>
    </w:p>
    <w:p w14:paraId="3D4A6B1F" w14:textId="77777777" w:rsidR="002A521E" w:rsidRPr="00166EC9" w:rsidRDefault="002A521E" w:rsidP="00166EC9">
      <w:pPr>
        <w:pStyle w:val="content"/>
      </w:pPr>
    </w:p>
    <w:p w14:paraId="01874680" w14:textId="501EDA20" w:rsidR="00042912" w:rsidRPr="00B73C6D" w:rsidRDefault="00042912" w:rsidP="00042912">
      <w:pPr>
        <w:pStyle w:val="Heading3"/>
      </w:pPr>
      <w:bookmarkStart w:id="114" w:name="_Toc106240059"/>
      <w:r>
        <w:lastRenderedPageBreak/>
        <w:t>Part 2 – Wh</w:t>
      </w:r>
      <w:r w:rsidR="003A3B4A">
        <w:t>ich</w:t>
      </w:r>
      <w:r>
        <w:t xml:space="preserve"> Modified Particle Swarm </w:t>
      </w:r>
      <w:r w:rsidR="00CF2F17">
        <w:t>C</w:t>
      </w:r>
      <w:r>
        <w:t>onfiguration to Use?</w:t>
      </w:r>
      <w:bookmarkEnd w:id="114"/>
    </w:p>
    <w:p w14:paraId="0D1922EC" w14:textId="1BB68DA0" w:rsidR="00004789" w:rsidRDefault="00B73C6D" w:rsidP="00004789">
      <w:pPr>
        <w:pStyle w:val="content"/>
      </w:pPr>
      <w:r>
        <w:t xml:space="preserve">Following the example of </w:t>
      </w:r>
      <w:r w:rsidRPr="00F57DF5">
        <w:t>Yousefikhoshbakht</w:t>
      </w:r>
      <w:r>
        <w:t xml:space="preserve"> </w:t>
      </w:r>
      <w:r>
        <w:fldChar w:fldCharType="begin"/>
      </w:r>
      <w:r>
        <w:instrText xml:space="preserve"> ADDIN ZOTERO_ITEM CSL_CITATION {"citationID":"CeXOfWjG","properties":{"formattedCitation":"(Yousefikhoshbakht, 2021)","plainCitation":"(Yousefikhoshbakht, 2021)","dontUpdate":true,"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57DF5">
        <w:t>(2021)</w:t>
      </w:r>
      <w:r>
        <w:fldChar w:fldCharType="end"/>
      </w:r>
      <w:r>
        <w:t>, 7 test configurations were devised</w:t>
      </w:r>
      <w:r w:rsidR="00CF2F17">
        <w:t xml:space="preserve"> for the </w:t>
      </w:r>
      <w:r w:rsidR="00CF2F17" w:rsidRPr="00CF2F17">
        <w:rPr>
          <w:i/>
          <w:iCs/>
        </w:rPr>
        <w:t>modified particle swarm optimization</w:t>
      </w:r>
      <w:r w:rsidR="00CF2F17">
        <w:t xml:space="preserve"> algorithm</w:t>
      </w:r>
      <w:r>
        <w:t>. As demonstrated in</w:t>
      </w:r>
      <w:r w:rsidR="003F2AE3">
        <w:t xml:space="preserve"> line and box graphs of</w:t>
      </w:r>
      <w:r>
        <w:t xml:space="preserve"> </w:t>
      </w:r>
      <w:r w:rsidRPr="00E40C85">
        <w:t>Figures 3</w:t>
      </w:r>
      <w:r w:rsidR="00CA369E">
        <w:t>3</w:t>
      </w:r>
      <w:r w:rsidRPr="00E40C85">
        <w:t xml:space="preserve"> and 3</w:t>
      </w:r>
      <w:r w:rsidR="00CA369E">
        <w:t>4</w:t>
      </w:r>
      <w:r>
        <w:t xml:space="preserve">, the best performing algorithm were those with (alpha = 30%, beta = 70% and an iteration percent = 50% or 100%) and (alpha = 20%, beta = 80% and an iteration percent = 50%). </w:t>
      </w:r>
      <w:r w:rsidR="003F2AE3">
        <w:t xml:space="preserve">The AUC statistics </w:t>
      </w:r>
      <w:r w:rsidR="003967A1">
        <w:t xml:space="preserve">are </w:t>
      </w:r>
      <w:r w:rsidR="003F2AE3">
        <w:t xml:space="preserve">given </w:t>
      </w:r>
      <w:r w:rsidR="003F2AE3" w:rsidRPr="00E40C85">
        <w:t>in Table 6</w:t>
      </w:r>
      <w:r w:rsidRPr="00E40C85">
        <w:t>,</w:t>
      </w:r>
      <w:r>
        <w:t xml:space="preserve"> the model </w:t>
      </w:r>
      <w:r w:rsidR="003F2AE3">
        <w:t xml:space="preserve">with the highest average AUC </w:t>
      </w:r>
      <w:r>
        <w:t>having (alpha = 30%, beta = 70% and an iteration percent = 50%) was chosen as the winner.</w:t>
      </w:r>
    </w:p>
    <w:p w14:paraId="357F1027" w14:textId="77777777" w:rsidR="00004789" w:rsidRDefault="00004789" w:rsidP="00004789">
      <w:pPr>
        <w:pStyle w:val="content"/>
      </w:pPr>
    </w:p>
    <w:p w14:paraId="185D76CA" w14:textId="74397648" w:rsidR="00004789" w:rsidRDefault="00004789" w:rsidP="00004789">
      <w:pPr>
        <w:pStyle w:val="Caption"/>
        <w:keepNext/>
      </w:pPr>
      <w:bookmarkStart w:id="115" w:name="_Toc106240137"/>
      <w:r>
        <w:t xml:space="preserve">Table </w:t>
      </w:r>
      <w:r>
        <w:fldChar w:fldCharType="begin"/>
      </w:r>
      <w:r>
        <w:instrText xml:space="preserve"> SEQ Table \* ARABIC </w:instrText>
      </w:r>
      <w:r>
        <w:fldChar w:fldCharType="separate"/>
      </w:r>
      <w:r w:rsidR="00362057">
        <w:rPr>
          <w:noProof/>
        </w:rPr>
        <w:t>6</w:t>
      </w:r>
      <w:r>
        <w:fldChar w:fldCharType="end"/>
      </w:r>
      <w:r>
        <w:t xml:space="preserve">: </w:t>
      </w:r>
      <w:r w:rsidR="006065E7">
        <w:t xml:space="preserve">Modified </w:t>
      </w:r>
      <w:r w:rsidR="00673304">
        <w:t>Particle Swarm</w:t>
      </w:r>
      <w:r>
        <w:t xml:space="preserve"> Configuration</w:t>
      </w:r>
      <w:r w:rsidR="00673304">
        <w:t xml:space="preserve"> AUC</w:t>
      </w:r>
      <w:bookmarkEnd w:id="115"/>
    </w:p>
    <w:p w14:paraId="54A2E44F" w14:textId="77777777" w:rsidR="00004789" w:rsidRDefault="00004789" w:rsidP="00004789">
      <w:pPr>
        <w:pStyle w:val="content"/>
      </w:pPr>
      <w:r w:rsidRPr="0024564A">
        <w:rPr>
          <w:noProof/>
        </w:rPr>
        <w:drawing>
          <wp:inline distT="0" distB="0" distL="0" distR="0" wp14:anchorId="081D8062" wp14:editId="6ED2EAF1">
            <wp:extent cx="5328285" cy="538480"/>
            <wp:effectExtent l="0" t="0" r="5715" b="0"/>
            <wp:docPr id="60" name="Picture 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able&#10;&#10;Description automatically generated"/>
                    <pic:cNvPicPr/>
                  </pic:nvPicPr>
                  <pic:blipFill>
                    <a:blip r:embed="rId60"/>
                    <a:stretch>
                      <a:fillRect/>
                    </a:stretch>
                  </pic:blipFill>
                  <pic:spPr>
                    <a:xfrm>
                      <a:off x="0" y="0"/>
                      <a:ext cx="5328285" cy="538480"/>
                    </a:xfrm>
                    <a:prstGeom prst="rect">
                      <a:avLst/>
                    </a:prstGeom>
                  </pic:spPr>
                </pic:pic>
              </a:graphicData>
            </a:graphic>
          </wp:inline>
        </w:drawing>
      </w:r>
    </w:p>
    <w:p w14:paraId="2B2959C9" w14:textId="77777777" w:rsidR="00004789" w:rsidRDefault="00004789" w:rsidP="00004789">
      <w:pPr>
        <w:pStyle w:val="content"/>
        <w:keepNext/>
      </w:pPr>
    </w:p>
    <w:p w14:paraId="6C665127" w14:textId="77777777" w:rsidR="00004789" w:rsidRDefault="00004789" w:rsidP="00004789">
      <w:pPr>
        <w:pStyle w:val="content"/>
        <w:keepNext/>
      </w:pPr>
    </w:p>
    <w:p w14:paraId="2C443CE8" w14:textId="77777777" w:rsidR="00004789" w:rsidRDefault="00004789" w:rsidP="00004789">
      <w:pPr>
        <w:pStyle w:val="content"/>
        <w:keepNext/>
      </w:pPr>
      <w:r>
        <w:rPr>
          <w:noProof/>
        </w:rPr>
        <w:drawing>
          <wp:inline distT="0" distB="0" distL="0" distR="0" wp14:anchorId="5934F822" wp14:editId="60201CC5">
            <wp:extent cx="5572125" cy="3320961"/>
            <wp:effectExtent l="0" t="0" r="0" b="0"/>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50979" cy="3367958"/>
                    </a:xfrm>
                    <a:prstGeom prst="rect">
                      <a:avLst/>
                    </a:prstGeom>
                    <a:noFill/>
                    <a:ln>
                      <a:noFill/>
                    </a:ln>
                  </pic:spPr>
                </pic:pic>
              </a:graphicData>
            </a:graphic>
          </wp:inline>
        </w:drawing>
      </w:r>
    </w:p>
    <w:p w14:paraId="50E14DF2" w14:textId="356529CA" w:rsidR="00004789" w:rsidRDefault="00004789" w:rsidP="00004789">
      <w:pPr>
        <w:pStyle w:val="Caption"/>
        <w:jc w:val="center"/>
      </w:pPr>
      <w:bookmarkStart w:id="116" w:name="_Toc106240109"/>
      <w:r w:rsidRPr="00E40C85">
        <w:rPr>
          <w:b w:val="0"/>
          <w:bCs/>
        </w:rPr>
        <w:t xml:space="preserve">Figure </w:t>
      </w:r>
      <w:r w:rsidRPr="00E40C85">
        <w:rPr>
          <w:b w:val="0"/>
          <w:bCs/>
        </w:rPr>
        <w:fldChar w:fldCharType="begin"/>
      </w:r>
      <w:r w:rsidRPr="00E40C85">
        <w:rPr>
          <w:b w:val="0"/>
          <w:bCs/>
        </w:rPr>
        <w:instrText xml:space="preserve"> SEQ Figure \* ARABIC </w:instrText>
      </w:r>
      <w:r w:rsidRPr="00E40C85">
        <w:rPr>
          <w:b w:val="0"/>
          <w:bCs/>
        </w:rPr>
        <w:fldChar w:fldCharType="separate"/>
      </w:r>
      <w:r w:rsidR="00362057">
        <w:rPr>
          <w:b w:val="0"/>
          <w:bCs/>
          <w:noProof/>
        </w:rPr>
        <w:t>33</w:t>
      </w:r>
      <w:r w:rsidRPr="00E40C85">
        <w:rPr>
          <w:b w:val="0"/>
          <w:bCs/>
        </w:rPr>
        <w:fldChar w:fldCharType="end"/>
      </w:r>
      <w:r w:rsidRPr="00E40C85">
        <w:rPr>
          <w:b w:val="0"/>
          <w:bCs/>
        </w:rPr>
        <w:t>:</w:t>
      </w:r>
      <w:r>
        <w:t xml:space="preserve"> </w:t>
      </w:r>
      <w:r w:rsidR="00E40C85" w:rsidRPr="00B52C32">
        <w:rPr>
          <w:b w:val="0"/>
          <w:bCs/>
        </w:rPr>
        <w:t>Line</w:t>
      </w:r>
      <w:r w:rsidR="00E40C85" w:rsidRPr="00942CDC">
        <w:rPr>
          <w:b w:val="0"/>
          <w:bCs/>
        </w:rPr>
        <w:t xml:space="preserve"> plot showing model score per iteration for </w:t>
      </w:r>
      <w:r w:rsidR="00E40C85">
        <w:rPr>
          <w:b w:val="0"/>
          <w:bCs/>
        </w:rPr>
        <w:t>the configurations</w:t>
      </w:r>
      <w:r w:rsidR="00E40C85">
        <w:rPr>
          <w:b w:val="0"/>
          <w:bCs/>
        </w:rPr>
        <w:t xml:space="preserve"> </w:t>
      </w:r>
      <w:r w:rsidR="00E40C85">
        <w:rPr>
          <w:b w:val="0"/>
          <w:bCs/>
        </w:rPr>
        <w:t>of the</w:t>
      </w:r>
      <w:r w:rsidR="00E40C85">
        <w:t xml:space="preserve"> </w:t>
      </w:r>
      <w:r w:rsidR="00673304" w:rsidRPr="00E40C85">
        <w:rPr>
          <w:b w:val="0"/>
          <w:bCs/>
        </w:rPr>
        <w:t>Modified Particle Swarm</w:t>
      </w:r>
      <w:bookmarkEnd w:id="116"/>
    </w:p>
    <w:p w14:paraId="6E78298F" w14:textId="77777777" w:rsidR="00004789" w:rsidRPr="006B22DA" w:rsidRDefault="00004789" w:rsidP="00004789">
      <w:pPr>
        <w:pStyle w:val="content"/>
      </w:pPr>
    </w:p>
    <w:p w14:paraId="12DF3B54" w14:textId="77777777" w:rsidR="00004789" w:rsidRDefault="00004789" w:rsidP="00004789">
      <w:pPr>
        <w:pStyle w:val="content"/>
        <w:keepNext/>
      </w:pPr>
      <w:r w:rsidRPr="00773695">
        <w:lastRenderedPageBreak/>
        <w:t xml:space="preserve"> </w:t>
      </w:r>
      <w:r>
        <w:rPr>
          <w:noProof/>
        </w:rPr>
        <w:drawing>
          <wp:inline distT="0" distB="0" distL="0" distR="0" wp14:anchorId="4AFCAB66" wp14:editId="72E0424B">
            <wp:extent cx="5210354" cy="3103485"/>
            <wp:effectExtent l="0" t="0" r="0" b="1905"/>
            <wp:docPr id="49" name="Picture 4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box and whisker chart&#10;&#10;Description automatically generated"/>
                    <pic:cNvPicPr/>
                  </pic:nvPicPr>
                  <pic:blipFill>
                    <a:blip r:embed="rId62"/>
                    <a:stretch>
                      <a:fillRect/>
                    </a:stretch>
                  </pic:blipFill>
                  <pic:spPr>
                    <a:xfrm>
                      <a:off x="0" y="0"/>
                      <a:ext cx="5238534" cy="3120270"/>
                    </a:xfrm>
                    <a:prstGeom prst="rect">
                      <a:avLst/>
                    </a:prstGeom>
                  </pic:spPr>
                </pic:pic>
              </a:graphicData>
            </a:graphic>
          </wp:inline>
        </w:drawing>
      </w:r>
    </w:p>
    <w:p w14:paraId="4CFC75CE" w14:textId="4561E808" w:rsidR="00E40C85" w:rsidRDefault="00004789" w:rsidP="00E40C85">
      <w:pPr>
        <w:pStyle w:val="Caption"/>
        <w:jc w:val="center"/>
      </w:pPr>
      <w:bookmarkStart w:id="117" w:name="_Toc106240110"/>
      <w:r w:rsidRPr="00E40C85">
        <w:rPr>
          <w:b w:val="0"/>
          <w:bCs/>
        </w:rPr>
        <w:t xml:space="preserve">Figure </w:t>
      </w:r>
      <w:r w:rsidRPr="00E40C85">
        <w:rPr>
          <w:b w:val="0"/>
          <w:bCs/>
        </w:rPr>
        <w:fldChar w:fldCharType="begin"/>
      </w:r>
      <w:r w:rsidRPr="00E40C85">
        <w:rPr>
          <w:b w:val="0"/>
          <w:bCs/>
        </w:rPr>
        <w:instrText xml:space="preserve"> SEQ Figure \* ARABIC </w:instrText>
      </w:r>
      <w:r w:rsidRPr="00E40C85">
        <w:rPr>
          <w:b w:val="0"/>
          <w:bCs/>
        </w:rPr>
        <w:fldChar w:fldCharType="separate"/>
      </w:r>
      <w:r w:rsidR="00362057">
        <w:rPr>
          <w:b w:val="0"/>
          <w:bCs/>
          <w:noProof/>
        </w:rPr>
        <w:t>34</w:t>
      </w:r>
      <w:r w:rsidRPr="00E40C85">
        <w:rPr>
          <w:b w:val="0"/>
          <w:bCs/>
        </w:rPr>
        <w:fldChar w:fldCharType="end"/>
      </w:r>
      <w:r w:rsidRPr="00E40C85">
        <w:rPr>
          <w:b w:val="0"/>
          <w:bCs/>
        </w:rPr>
        <w:t>:</w:t>
      </w:r>
      <w:r>
        <w:t xml:space="preserve"> </w:t>
      </w:r>
      <w:r w:rsidR="00E40C85">
        <w:rPr>
          <w:b w:val="0"/>
          <w:bCs/>
        </w:rPr>
        <w:t>Box</w:t>
      </w:r>
      <w:r w:rsidR="00E40C85" w:rsidRPr="00942CDC">
        <w:rPr>
          <w:b w:val="0"/>
          <w:bCs/>
        </w:rPr>
        <w:t xml:space="preserve"> plot showing model score for </w:t>
      </w:r>
      <w:r w:rsidR="00E40C85">
        <w:rPr>
          <w:b w:val="0"/>
          <w:bCs/>
        </w:rPr>
        <w:t>the configurations of the</w:t>
      </w:r>
      <w:r w:rsidR="00E40C85">
        <w:t xml:space="preserve"> </w:t>
      </w:r>
      <w:r w:rsidR="00E40C85" w:rsidRPr="00E40C85">
        <w:rPr>
          <w:b w:val="0"/>
          <w:bCs/>
        </w:rPr>
        <w:t>Modified Particle Swarm</w:t>
      </w:r>
      <w:bookmarkEnd w:id="117"/>
    </w:p>
    <w:p w14:paraId="18F3BA0B" w14:textId="0C403961" w:rsidR="00004789" w:rsidRPr="00F5250E" w:rsidRDefault="00004789" w:rsidP="00004789">
      <w:pPr>
        <w:pStyle w:val="Caption"/>
        <w:jc w:val="center"/>
        <w:rPr>
          <w:noProof/>
        </w:rPr>
      </w:pPr>
    </w:p>
    <w:p w14:paraId="2BF2C174" w14:textId="3713CB83" w:rsidR="00351034" w:rsidRDefault="00351034" w:rsidP="00F57DF5">
      <w:pPr>
        <w:pStyle w:val="content"/>
      </w:pPr>
    </w:p>
    <w:p w14:paraId="0D732D19" w14:textId="079F41DE" w:rsidR="00CF2F17" w:rsidRDefault="00CF2F17" w:rsidP="00CF2F17">
      <w:pPr>
        <w:pStyle w:val="Heading3"/>
      </w:pPr>
      <w:bookmarkStart w:id="118" w:name="_Toc106240060"/>
      <w:r>
        <w:t>Part 3 – Wh</w:t>
      </w:r>
      <w:r w:rsidR="003A3B4A">
        <w:t>ich</w:t>
      </w:r>
      <w:r>
        <w:t xml:space="preserve"> Particle Swarm Representative Model to Use?</w:t>
      </w:r>
      <w:bookmarkEnd w:id="118"/>
    </w:p>
    <w:p w14:paraId="3ACACEB2" w14:textId="00136B74" w:rsidR="001679B9" w:rsidRDefault="00351034" w:rsidP="001679B9">
      <w:pPr>
        <w:pStyle w:val="content"/>
      </w:pPr>
      <w:r>
        <w:t xml:space="preserve">Finally, came the comparison between </w:t>
      </w:r>
      <w:r w:rsidR="00D00447">
        <w:t>modified</w:t>
      </w:r>
      <w:r>
        <w:t xml:space="preserve"> and </w:t>
      </w:r>
      <w:r w:rsidR="00D00447">
        <w:t xml:space="preserve">original PSO </w:t>
      </w:r>
      <w:r w:rsidR="00D109B4">
        <w:t>approaches</w:t>
      </w:r>
      <w:r>
        <w:t xml:space="preserve"> to get the best Particle Swarm representative.</w:t>
      </w:r>
      <w:r w:rsidRPr="007D02CA">
        <w:t xml:space="preserve"> </w:t>
      </w:r>
      <w:r>
        <w:t xml:space="preserve">When comparing </w:t>
      </w:r>
      <w:r w:rsidR="00D00447">
        <w:t xml:space="preserve">the original </w:t>
      </w:r>
      <w:r>
        <w:t xml:space="preserve">PSO with an inertia weight of 0.5 with </w:t>
      </w:r>
      <w:r w:rsidR="00D00447">
        <w:t xml:space="preserve">modified </w:t>
      </w:r>
      <w:r>
        <w:t>PSO with setting (alpha = 30%, beta = 70% and an iteration percent = 50%), it was found</w:t>
      </w:r>
      <w:r w:rsidR="003F2AE3">
        <w:t>,</w:t>
      </w:r>
      <w:r>
        <w:t xml:space="preserve"> in </w:t>
      </w:r>
      <w:r w:rsidR="003F2AE3">
        <w:t xml:space="preserve">the line and box graphs of </w:t>
      </w:r>
      <w:r w:rsidRPr="00E40C85">
        <w:t>Figure</w:t>
      </w:r>
      <w:r w:rsidR="00456D3D" w:rsidRPr="00E40C85">
        <w:t>s 3</w:t>
      </w:r>
      <w:r w:rsidR="00CA369E">
        <w:t>5</w:t>
      </w:r>
      <w:r w:rsidR="00456D3D" w:rsidRPr="00E40C85">
        <w:t xml:space="preserve"> and 3</w:t>
      </w:r>
      <w:r w:rsidR="00CA369E">
        <w:t>6</w:t>
      </w:r>
      <w:r w:rsidR="009977FB">
        <w:rPr>
          <w:b/>
          <w:bCs/>
        </w:rPr>
        <w:t>,</w:t>
      </w:r>
      <w:r>
        <w:t xml:space="preserve"> that </w:t>
      </w:r>
      <w:r w:rsidR="00D00447">
        <w:t>modified offered the best</w:t>
      </w:r>
      <w:r>
        <w:t xml:space="preserve"> perform</w:t>
      </w:r>
      <w:r w:rsidR="00D00447">
        <w:t>ance,</w:t>
      </w:r>
      <w:r>
        <w:t xml:space="preserve"> though not with a large enough margin to pass the statistical significance test (p = 0.557). </w:t>
      </w:r>
      <w:r w:rsidR="009977FB">
        <w:t xml:space="preserve">This result </w:t>
      </w:r>
      <w:r w:rsidR="003967A1">
        <w:t xml:space="preserve">is </w:t>
      </w:r>
      <w:r w:rsidR="009977FB">
        <w:t xml:space="preserve">also reflected in the AUC statistics </w:t>
      </w:r>
      <w:r w:rsidR="003967A1">
        <w:t>in</w:t>
      </w:r>
      <w:r w:rsidR="009977FB">
        <w:t xml:space="preserve"> </w:t>
      </w:r>
      <w:r w:rsidR="009977FB" w:rsidRPr="00E40C85">
        <w:t>Table 7.</w:t>
      </w:r>
    </w:p>
    <w:p w14:paraId="5D65D254" w14:textId="77777777" w:rsidR="001679B9" w:rsidRDefault="001679B9" w:rsidP="001679B9">
      <w:pPr>
        <w:pStyle w:val="content"/>
      </w:pPr>
    </w:p>
    <w:p w14:paraId="1FE4274A" w14:textId="383D74EC" w:rsidR="00D57DC1" w:rsidRDefault="00104BCC" w:rsidP="00D57DC1">
      <w:pPr>
        <w:pStyle w:val="content"/>
      </w:pPr>
      <w:r>
        <w:t>In review,</w:t>
      </w:r>
      <w:r w:rsidR="009977FB">
        <w:t xml:space="preserve"> based on the results drawn from Experiment 2</w:t>
      </w:r>
      <w:r w:rsidR="001679B9">
        <w:t>, the optimal PSO configuration</w:t>
      </w:r>
      <w:r>
        <w:t xml:space="preserve"> found</w:t>
      </w:r>
      <w:r w:rsidR="001679B9">
        <w:t xml:space="preserve"> for this study was using the </w:t>
      </w:r>
      <w:r w:rsidRPr="00104BCC">
        <w:rPr>
          <w:i/>
          <w:iCs/>
        </w:rPr>
        <w:t>modified particle swarm optimization</w:t>
      </w:r>
      <w:r w:rsidR="001679B9">
        <w:t xml:space="preserve"> </w:t>
      </w:r>
      <w:r w:rsidR="009977FB">
        <w:t xml:space="preserve">algorithm having an </w:t>
      </w:r>
      <m:oMath>
        <m:r>
          <w:rPr>
            <w:rFonts w:ascii="Cambria Math" w:hAnsi="Cambria Math"/>
          </w:rPr>
          <m:t>a1</m:t>
        </m:r>
      </m:oMath>
      <w:r w:rsidR="009977FB">
        <w:t xml:space="preserve"> variable linearly progressing from </w:t>
      </w:r>
      <w:r w:rsidR="001679B9">
        <w:t>alpha of 30%</w:t>
      </w:r>
      <w:r w:rsidR="009977FB">
        <w:t xml:space="preserve"> to</w:t>
      </w:r>
      <w:r w:rsidR="001679B9">
        <w:t xml:space="preserve"> a beta of 70%</w:t>
      </w:r>
      <w:r w:rsidR="00C04A07">
        <w:t>,</w:t>
      </w:r>
      <w:r w:rsidR="001679B9">
        <w:t xml:space="preserve"> </w:t>
      </w:r>
      <w:r w:rsidR="009977FB">
        <w:t xml:space="preserve">over the first </w:t>
      </w:r>
      <w:r w:rsidR="001679B9">
        <w:t>50%</w:t>
      </w:r>
      <w:r w:rsidR="009977FB">
        <w:t xml:space="preserve"> of the iterations</w:t>
      </w:r>
      <w:r w:rsidR="00C04A07">
        <w:t>,</w:t>
      </w:r>
      <w:r w:rsidR="009977FB">
        <w:t xml:space="preserve"> </w:t>
      </w:r>
      <w:r>
        <w:t xml:space="preserve">and </w:t>
      </w:r>
      <w:r w:rsidR="009977FB">
        <w:t>with an inertia weight of 0.5</w:t>
      </w:r>
      <w:r w:rsidR="001679B9">
        <w:t>.</w:t>
      </w:r>
    </w:p>
    <w:p w14:paraId="084FFC00" w14:textId="77777777" w:rsidR="00BE6383" w:rsidRDefault="00BE6383" w:rsidP="00D57DC1">
      <w:pPr>
        <w:pStyle w:val="content"/>
      </w:pPr>
    </w:p>
    <w:p w14:paraId="0EC40E3D" w14:textId="484AA29D" w:rsidR="00D57DC1" w:rsidRPr="00E40C85" w:rsidRDefault="00D57DC1" w:rsidP="00D57DC1">
      <w:pPr>
        <w:pStyle w:val="Caption"/>
        <w:keepNext/>
        <w:rPr>
          <w:b w:val="0"/>
          <w:bCs/>
        </w:rPr>
      </w:pPr>
      <w:bookmarkStart w:id="119" w:name="_Toc106240138"/>
      <w:r w:rsidRPr="00E40C85">
        <w:rPr>
          <w:b w:val="0"/>
          <w:bCs/>
        </w:rPr>
        <w:lastRenderedPageBreak/>
        <w:t xml:space="preserve">Table </w:t>
      </w:r>
      <w:r w:rsidRPr="00E40C85">
        <w:rPr>
          <w:b w:val="0"/>
          <w:bCs/>
        </w:rPr>
        <w:fldChar w:fldCharType="begin"/>
      </w:r>
      <w:r w:rsidRPr="00E40C85">
        <w:rPr>
          <w:b w:val="0"/>
          <w:bCs/>
        </w:rPr>
        <w:instrText xml:space="preserve"> SEQ Table \* ARABIC </w:instrText>
      </w:r>
      <w:r w:rsidRPr="00E40C85">
        <w:rPr>
          <w:b w:val="0"/>
          <w:bCs/>
        </w:rPr>
        <w:fldChar w:fldCharType="separate"/>
      </w:r>
      <w:r w:rsidR="00362057">
        <w:rPr>
          <w:b w:val="0"/>
          <w:bCs/>
          <w:noProof/>
        </w:rPr>
        <w:t>7</w:t>
      </w:r>
      <w:r w:rsidRPr="00E40C85">
        <w:rPr>
          <w:b w:val="0"/>
          <w:bCs/>
        </w:rPr>
        <w:fldChar w:fldCharType="end"/>
      </w:r>
      <w:r w:rsidRPr="00E40C85">
        <w:rPr>
          <w:b w:val="0"/>
          <w:bCs/>
        </w:rPr>
        <w:t>:</w:t>
      </w:r>
      <w:r w:rsidR="00601BEA" w:rsidRPr="00E40C85">
        <w:rPr>
          <w:b w:val="0"/>
          <w:bCs/>
        </w:rPr>
        <w:t xml:space="preserve"> Particle Swarm </w:t>
      </w:r>
      <w:r w:rsidRPr="00E40C85">
        <w:rPr>
          <w:b w:val="0"/>
          <w:bCs/>
        </w:rPr>
        <w:t>Variant</w:t>
      </w:r>
      <w:r w:rsidR="00673304" w:rsidRPr="00E40C85">
        <w:rPr>
          <w:b w:val="0"/>
          <w:bCs/>
        </w:rPr>
        <w:t xml:space="preserve"> AUC</w:t>
      </w:r>
      <w:bookmarkEnd w:id="119"/>
    </w:p>
    <w:p w14:paraId="0028B76B" w14:textId="73833985" w:rsidR="00F5250E" w:rsidRDefault="00D57DC1" w:rsidP="001679B9">
      <w:pPr>
        <w:pStyle w:val="content"/>
      </w:pPr>
      <w:r w:rsidRPr="0024564A">
        <w:rPr>
          <w:noProof/>
        </w:rPr>
        <w:drawing>
          <wp:inline distT="0" distB="0" distL="0" distR="0" wp14:anchorId="78CA71CE" wp14:editId="097CE9B8">
            <wp:extent cx="2553056" cy="590632"/>
            <wp:effectExtent l="0" t="0" r="0" b="0"/>
            <wp:docPr id="63" name="Picture 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able&#10;&#10;Description automatically generated"/>
                    <pic:cNvPicPr/>
                  </pic:nvPicPr>
                  <pic:blipFill>
                    <a:blip r:embed="rId63"/>
                    <a:stretch>
                      <a:fillRect/>
                    </a:stretch>
                  </pic:blipFill>
                  <pic:spPr>
                    <a:xfrm>
                      <a:off x="0" y="0"/>
                      <a:ext cx="2553056" cy="590632"/>
                    </a:xfrm>
                    <a:prstGeom prst="rect">
                      <a:avLst/>
                    </a:prstGeom>
                  </pic:spPr>
                </pic:pic>
              </a:graphicData>
            </a:graphic>
          </wp:inline>
        </w:drawing>
      </w:r>
    </w:p>
    <w:p w14:paraId="0C4297E9" w14:textId="77777777" w:rsidR="00E40C85" w:rsidRDefault="00E40C85" w:rsidP="001679B9">
      <w:pPr>
        <w:pStyle w:val="content"/>
      </w:pPr>
    </w:p>
    <w:p w14:paraId="5A0C28A1" w14:textId="77777777" w:rsidR="00351034" w:rsidRDefault="007D02CA" w:rsidP="000E1BA3">
      <w:pPr>
        <w:pStyle w:val="content"/>
        <w:keepNext/>
        <w:jc w:val="center"/>
      </w:pPr>
      <w:r>
        <w:rPr>
          <w:noProof/>
        </w:rPr>
        <w:drawing>
          <wp:inline distT="0" distB="0" distL="0" distR="0" wp14:anchorId="366D5936" wp14:editId="688F81D9">
            <wp:extent cx="4593265" cy="2735957"/>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4624830" cy="2754759"/>
                    </a:xfrm>
                    <a:prstGeom prst="rect">
                      <a:avLst/>
                    </a:prstGeom>
                    <a:noFill/>
                    <a:ln>
                      <a:noFill/>
                    </a:ln>
                  </pic:spPr>
                </pic:pic>
              </a:graphicData>
            </a:graphic>
          </wp:inline>
        </w:drawing>
      </w:r>
    </w:p>
    <w:p w14:paraId="5F7FD241" w14:textId="2939E641" w:rsidR="00762250" w:rsidRDefault="00351034" w:rsidP="00762250">
      <w:pPr>
        <w:pStyle w:val="Caption"/>
        <w:jc w:val="center"/>
      </w:pPr>
      <w:bookmarkStart w:id="120" w:name="_Toc106240111"/>
      <w:r w:rsidRPr="00762250">
        <w:rPr>
          <w:b w:val="0"/>
          <w:bCs/>
        </w:rPr>
        <w:t xml:space="preserve">Figure </w:t>
      </w:r>
      <w:r w:rsidRPr="00762250">
        <w:rPr>
          <w:b w:val="0"/>
          <w:bCs/>
        </w:rPr>
        <w:fldChar w:fldCharType="begin"/>
      </w:r>
      <w:r w:rsidRPr="00762250">
        <w:rPr>
          <w:b w:val="0"/>
          <w:bCs/>
        </w:rPr>
        <w:instrText xml:space="preserve"> SEQ Figure \* ARABIC </w:instrText>
      </w:r>
      <w:r w:rsidRPr="00762250">
        <w:rPr>
          <w:b w:val="0"/>
          <w:bCs/>
        </w:rPr>
        <w:fldChar w:fldCharType="separate"/>
      </w:r>
      <w:r w:rsidR="00362057">
        <w:rPr>
          <w:b w:val="0"/>
          <w:bCs/>
          <w:noProof/>
        </w:rPr>
        <w:t>35</w:t>
      </w:r>
      <w:r w:rsidRPr="00762250">
        <w:rPr>
          <w:b w:val="0"/>
          <w:bCs/>
        </w:rPr>
        <w:fldChar w:fldCharType="end"/>
      </w:r>
      <w:r w:rsidRPr="00762250">
        <w:rPr>
          <w:b w:val="0"/>
          <w:bCs/>
        </w:rPr>
        <w:t>:</w:t>
      </w:r>
      <w:r>
        <w:t xml:space="preserve"> </w:t>
      </w:r>
      <w:r w:rsidR="00762250" w:rsidRPr="00B52C32">
        <w:rPr>
          <w:b w:val="0"/>
          <w:bCs/>
        </w:rPr>
        <w:t>Line</w:t>
      </w:r>
      <w:r w:rsidR="00762250" w:rsidRPr="00942CDC">
        <w:rPr>
          <w:b w:val="0"/>
          <w:bCs/>
        </w:rPr>
        <w:t xml:space="preserve"> plot showing model score per iteration for </w:t>
      </w:r>
      <w:r w:rsidR="00762250">
        <w:rPr>
          <w:b w:val="0"/>
          <w:bCs/>
        </w:rPr>
        <w:t xml:space="preserve">the </w:t>
      </w:r>
      <w:r w:rsidR="00762250">
        <w:rPr>
          <w:b w:val="0"/>
          <w:bCs/>
        </w:rPr>
        <w:t>original and modified particle swarm algorithm</w:t>
      </w:r>
      <w:bookmarkEnd w:id="120"/>
    </w:p>
    <w:p w14:paraId="2649C0C0" w14:textId="77777777" w:rsidR="00D57DC1" w:rsidRPr="00D57DC1" w:rsidRDefault="00D57DC1" w:rsidP="00D57DC1">
      <w:pPr>
        <w:pStyle w:val="content"/>
      </w:pPr>
    </w:p>
    <w:p w14:paraId="0914517F" w14:textId="5C739AF2" w:rsidR="00FA2FAF" w:rsidRDefault="00FA2FAF" w:rsidP="000E1BA3">
      <w:pPr>
        <w:pStyle w:val="content"/>
        <w:keepNext/>
      </w:pPr>
      <w:r>
        <w:rPr>
          <w:noProof/>
        </w:rPr>
        <w:drawing>
          <wp:inline distT="0" distB="0" distL="0" distR="0" wp14:anchorId="3764996C" wp14:editId="00E67868">
            <wp:extent cx="4962496" cy="2955851"/>
            <wp:effectExtent l="0" t="0" r="0" b="0"/>
            <wp:docPr id="52" name="Picture 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box and whisker chart&#10;&#10;Description automatically generated"/>
                    <pic:cNvPicPr/>
                  </pic:nvPicPr>
                  <pic:blipFill>
                    <a:blip r:embed="rId65"/>
                    <a:stretch>
                      <a:fillRect/>
                    </a:stretch>
                  </pic:blipFill>
                  <pic:spPr>
                    <a:xfrm>
                      <a:off x="0" y="0"/>
                      <a:ext cx="4968183" cy="2959239"/>
                    </a:xfrm>
                    <a:prstGeom prst="rect">
                      <a:avLst/>
                    </a:prstGeom>
                  </pic:spPr>
                </pic:pic>
              </a:graphicData>
            </a:graphic>
          </wp:inline>
        </w:drawing>
      </w:r>
    </w:p>
    <w:p w14:paraId="46E4F566" w14:textId="1DAD2A4C" w:rsidR="003C6752" w:rsidRDefault="00FA2FAF" w:rsidP="001679B9">
      <w:pPr>
        <w:pStyle w:val="Caption"/>
        <w:jc w:val="center"/>
      </w:pPr>
      <w:bookmarkStart w:id="121" w:name="_Toc106240112"/>
      <w:r>
        <w:t xml:space="preserve">Figure </w:t>
      </w:r>
      <w:r>
        <w:fldChar w:fldCharType="begin"/>
      </w:r>
      <w:r>
        <w:instrText xml:space="preserve"> SEQ Figure \* ARABIC </w:instrText>
      </w:r>
      <w:r>
        <w:fldChar w:fldCharType="separate"/>
      </w:r>
      <w:r w:rsidR="00362057">
        <w:rPr>
          <w:noProof/>
        </w:rPr>
        <w:t>36</w:t>
      </w:r>
      <w:r>
        <w:fldChar w:fldCharType="end"/>
      </w:r>
      <w:r>
        <w:t xml:space="preserve">: </w:t>
      </w:r>
      <w:r w:rsidR="00601BEA">
        <w:t xml:space="preserve">Particle Swarm Variant </w:t>
      </w:r>
      <w:r w:rsidR="009149D3">
        <w:t>Box P</w:t>
      </w:r>
      <w:r>
        <w:t>lot</w:t>
      </w:r>
      <w:bookmarkEnd w:id="121"/>
    </w:p>
    <w:p w14:paraId="2325E65C" w14:textId="77777777" w:rsidR="001679B9" w:rsidRDefault="001679B9" w:rsidP="003C6752">
      <w:pPr>
        <w:pStyle w:val="content"/>
      </w:pPr>
    </w:p>
    <w:p w14:paraId="7CD778E4" w14:textId="3256C8F7" w:rsidR="006B5479" w:rsidRDefault="006B5479" w:rsidP="006B5479">
      <w:pPr>
        <w:pStyle w:val="Heading2"/>
      </w:pPr>
      <w:bookmarkStart w:id="122" w:name="_Toc106240061"/>
      <w:r>
        <w:lastRenderedPageBreak/>
        <w:t>Experiment 3: A</w:t>
      </w:r>
      <w:r w:rsidR="003C78BC">
        <w:t>nt Colony Optimization</w:t>
      </w:r>
      <w:bookmarkEnd w:id="122"/>
    </w:p>
    <w:p w14:paraId="466887F8" w14:textId="003CD2A3" w:rsidR="003A3B4A" w:rsidRDefault="003A3B4A" w:rsidP="003A3B4A">
      <w:r>
        <w:t xml:space="preserve">Experimentation for the ACO </w:t>
      </w:r>
      <w:r w:rsidR="00C15CF3">
        <w:t xml:space="preserve">targeted the implementation queries, however, an unusual phenomenon occurred with the results drawn. All ACO models tested returned essentially the same results. </w:t>
      </w:r>
    </w:p>
    <w:p w14:paraId="38695842" w14:textId="77777777" w:rsidR="00C15CF3" w:rsidRPr="003A3B4A" w:rsidRDefault="00C15CF3" w:rsidP="003A3B4A"/>
    <w:p w14:paraId="6A2BF404" w14:textId="64A6E9AF" w:rsidR="003A3B4A" w:rsidRPr="003A3B4A" w:rsidRDefault="00F631A9" w:rsidP="00435FCE">
      <w:pPr>
        <w:pStyle w:val="Heading3"/>
      </w:pPr>
      <w:bookmarkStart w:id="123" w:name="_Toc106240062"/>
      <w:r>
        <w:t xml:space="preserve">Part 1 – </w:t>
      </w:r>
      <w:r w:rsidR="003A3B4A">
        <w:t>Wh</w:t>
      </w:r>
      <w:r w:rsidR="003A3B4A">
        <w:t>ich</w:t>
      </w:r>
      <w:r>
        <w:t xml:space="preserve"> </w:t>
      </w:r>
      <w:r w:rsidR="003A3B4A" w:rsidRPr="003A3B4A">
        <w:rPr>
          <w:i/>
          <w:iCs/>
        </w:rPr>
        <w:t>Pbest</w:t>
      </w:r>
      <w:r w:rsidR="003A3B4A">
        <w:t xml:space="preserve"> value is the most appropriate for the </w:t>
      </w:r>
      <w:r w:rsidR="003A3B4A">
        <w:t>Ant Colony</w:t>
      </w:r>
      <w:r w:rsidR="003A3B4A">
        <w:t xml:space="preserve"> variants?</w:t>
      </w:r>
      <w:bookmarkEnd w:id="123"/>
    </w:p>
    <w:p w14:paraId="0CBB2C22" w14:textId="137C87B1" w:rsidR="00F1616D" w:rsidRDefault="006B183C" w:rsidP="00F1616D">
      <w:r>
        <w:t xml:space="preserve">For the ACO, before the comparative analysis of its variants, </w:t>
      </w:r>
      <w:r w:rsidR="00841596">
        <w:t xml:space="preserve">the configuration for the Pbest value in the </w:t>
      </w:r>
      <w:r w:rsidR="00841596" w:rsidRPr="00197B21">
        <w:rPr>
          <w:i/>
          <w:iCs/>
        </w:rPr>
        <w:t>Max-Min Ant System</w:t>
      </w:r>
      <w:r w:rsidR="00841596">
        <w:t xml:space="preserve"> variant would have to be decided. In their experiment, </w:t>
      </w:r>
      <w:r w:rsidR="00841596" w:rsidRPr="00841596">
        <w:rPr>
          <w:szCs w:val="24"/>
        </w:rPr>
        <w:t>Stützle &amp; Hoos</w:t>
      </w:r>
      <w:r w:rsidR="00841596">
        <w:t xml:space="preserve"> </w:t>
      </w:r>
      <w:r w:rsidR="00841596">
        <w:fldChar w:fldCharType="begin"/>
      </w:r>
      <w:r w:rsidR="00760500">
        <w:instrText xml:space="preserve"> ADDIN ZOTERO_ITEM CSL_CITATION {"citationID":"ivlBHHYn","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841596">
        <w:fldChar w:fldCharType="separate"/>
      </w:r>
      <w:r w:rsidR="00841596" w:rsidRPr="00841596">
        <w:rPr>
          <w:szCs w:val="24"/>
        </w:rPr>
        <w:t>(2000)</w:t>
      </w:r>
      <w:r w:rsidR="00841596">
        <w:fldChar w:fldCharType="end"/>
      </w:r>
      <w:r w:rsidR="00841596">
        <w:t xml:space="preserve"> tested Pbest values of 0, 0.5, 0.05, 0.005, and 0.0005. When a similar test was carried out in this study,</w:t>
      </w:r>
      <w:r w:rsidR="000E3252">
        <w:t xml:space="preserve"> not much of a difference was shown between them. Looking at the AUC statistics in </w:t>
      </w:r>
      <w:r w:rsidR="000E3252" w:rsidRPr="00F1616D">
        <w:t>Table 8,</w:t>
      </w:r>
      <w:r w:rsidR="000E3252">
        <w:t xml:space="preserve"> all models returned the same result of 0.070 </w:t>
      </w:r>
      <w:r w:rsidR="005B2B34">
        <w:t>(rounded to 0.07) and the same standard deviation</w:t>
      </w:r>
      <w:r w:rsidR="00841596">
        <w:t>.</w:t>
      </w:r>
      <w:r w:rsidR="00B73C6D">
        <w:t xml:space="preserve"> Not much difference could be seen when</w:t>
      </w:r>
      <w:r w:rsidR="00EE52E5">
        <w:t xml:space="preserve"> analysing</w:t>
      </w:r>
      <w:r w:rsidR="00B73C6D">
        <w:t xml:space="preserve"> the box plot in </w:t>
      </w:r>
      <w:r w:rsidR="00B73C6D" w:rsidRPr="00F1616D">
        <w:t>Figure 3</w:t>
      </w:r>
      <w:r w:rsidR="00CA369E">
        <w:t>8</w:t>
      </w:r>
      <w:r w:rsidR="00B73C6D">
        <w:t xml:space="preserve"> and a statistical winner was not declared. </w:t>
      </w:r>
      <w:r w:rsidR="005B2B34">
        <w:t xml:space="preserve">However, based on the line graph in </w:t>
      </w:r>
      <w:r w:rsidR="005B2B34" w:rsidRPr="00F1616D">
        <w:t>Figure 3</w:t>
      </w:r>
      <w:r w:rsidR="00CA369E">
        <w:t>7</w:t>
      </w:r>
      <w:r w:rsidR="005B2B34">
        <w:t xml:space="preserve">, it seemed that the </w:t>
      </w:r>
      <w:r w:rsidR="003967A1">
        <w:t>b</w:t>
      </w:r>
      <w:r w:rsidR="005B2B34">
        <w:t>est model, wining by a min</w:t>
      </w:r>
      <w:r w:rsidR="003967A1">
        <w:t>u</w:t>
      </w:r>
      <w:r w:rsidR="005B2B34">
        <w:t xml:space="preserve">scule margin turned out to be the one having a Pbest of 0.0005. </w:t>
      </w:r>
      <w:r w:rsidR="00B73C6D">
        <w:t xml:space="preserve">The test performed by </w:t>
      </w:r>
      <w:r w:rsidR="00B73C6D" w:rsidRPr="00841596">
        <w:rPr>
          <w:szCs w:val="24"/>
        </w:rPr>
        <w:t>Stützle &amp; Hoos</w:t>
      </w:r>
      <w:r w:rsidR="00B73C6D">
        <w:t xml:space="preserve"> </w:t>
      </w:r>
      <w:r w:rsidR="00B73C6D">
        <w:fldChar w:fldCharType="begin"/>
      </w:r>
      <w:r w:rsidR="003B1C98">
        <w:instrText xml:space="preserve"> ADDIN ZOTERO_ITEM CSL_CITATION {"citationID":"sIDW7fAe","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B73C6D">
        <w:fldChar w:fldCharType="separate"/>
      </w:r>
      <w:r w:rsidR="00B73C6D" w:rsidRPr="00841596">
        <w:rPr>
          <w:szCs w:val="24"/>
        </w:rPr>
        <w:t>(2000)</w:t>
      </w:r>
      <w:r w:rsidR="00B73C6D">
        <w:fldChar w:fldCharType="end"/>
      </w:r>
      <w:r w:rsidR="00B73C6D">
        <w:t xml:space="preserve"> also found a Pbest of 0.0005 to be </w:t>
      </w:r>
      <w:r w:rsidR="005B2B34">
        <w:t>optimal</w:t>
      </w:r>
      <w:r w:rsidR="00B73C6D">
        <w:t>, so that configuration was chosen as a result.</w:t>
      </w:r>
    </w:p>
    <w:p w14:paraId="2D483775" w14:textId="77777777" w:rsidR="00D5638C" w:rsidRDefault="00D5638C" w:rsidP="00F1616D"/>
    <w:p w14:paraId="0398C7E8" w14:textId="487C8E5B" w:rsidR="00F1616D" w:rsidRPr="00F1616D" w:rsidRDefault="00F1616D" w:rsidP="00F1616D">
      <w:pPr>
        <w:pStyle w:val="Caption"/>
        <w:keepNext/>
        <w:rPr>
          <w:b w:val="0"/>
          <w:bCs/>
        </w:rPr>
      </w:pPr>
      <w:bookmarkStart w:id="124" w:name="_Toc106240139"/>
      <w:r w:rsidRPr="00F1616D">
        <w:rPr>
          <w:b w:val="0"/>
          <w:bCs/>
        </w:rPr>
        <w:t xml:space="preserve">Table </w:t>
      </w:r>
      <w:r w:rsidRPr="00F1616D">
        <w:rPr>
          <w:b w:val="0"/>
          <w:bCs/>
        </w:rPr>
        <w:fldChar w:fldCharType="begin"/>
      </w:r>
      <w:r w:rsidRPr="00F1616D">
        <w:rPr>
          <w:b w:val="0"/>
          <w:bCs/>
        </w:rPr>
        <w:instrText xml:space="preserve"> SEQ Table \* ARABIC </w:instrText>
      </w:r>
      <w:r w:rsidRPr="00F1616D">
        <w:rPr>
          <w:b w:val="0"/>
          <w:bCs/>
        </w:rPr>
        <w:fldChar w:fldCharType="separate"/>
      </w:r>
      <w:r w:rsidR="00362057">
        <w:rPr>
          <w:b w:val="0"/>
          <w:bCs/>
          <w:noProof/>
        </w:rPr>
        <w:t>8</w:t>
      </w:r>
      <w:r w:rsidRPr="00F1616D">
        <w:rPr>
          <w:b w:val="0"/>
          <w:bCs/>
        </w:rPr>
        <w:fldChar w:fldCharType="end"/>
      </w:r>
      <w:r w:rsidRPr="00F1616D">
        <w:rPr>
          <w:b w:val="0"/>
          <w:bCs/>
        </w:rPr>
        <w:t>: Max-Min Ant System – Pbest AUC</w:t>
      </w:r>
      <w:bookmarkEnd w:id="124"/>
    </w:p>
    <w:p w14:paraId="1739C190" w14:textId="77777777" w:rsidR="00F1616D" w:rsidRDefault="00F1616D" w:rsidP="00F1616D">
      <w:pPr>
        <w:pStyle w:val="content"/>
      </w:pPr>
      <w:r w:rsidRPr="004F6FD1">
        <w:rPr>
          <w:noProof/>
        </w:rPr>
        <w:drawing>
          <wp:inline distT="0" distB="0" distL="0" distR="0" wp14:anchorId="1DC36038" wp14:editId="6B4F12F1">
            <wp:extent cx="4382112" cy="571580"/>
            <wp:effectExtent l="0" t="0" r="0" b="0"/>
            <wp:docPr id="48" name="Picture 4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able&#10;&#10;Description automatically generated"/>
                    <pic:cNvPicPr/>
                  </pic:nvPicPr>
                  <pic:blipFill>
                    <a:blip r:embed="rId66"/>
                    <a:stretch>
                      <a:fillRect/>
                    </a:stretch>
                  </pic:blipFill>
                  <pic:spPr>
                    <a:xfrm>
                      <a:off x="0" y="0"/>
                      <a:ext cx="4382112" cy="571580"/>
                    </a:xfrm>
                    <a:prstGeom prst="rect">
                      <a:avLst/>
                    </a:prstGeom>
                  </pic:spPr>
                </pic:pic>
              </a:graphicData>
            </a:graphic>
          </wp:inline>
        </w:drawing>
      </w:r>
    </w:p>
    <w:p w14:paraId="627AD4B5" w14:textId="77777777" w:rsidR="00F1616D" w:rsidRPr="00B73C6D" w:rsidRDefault="00F1616D" w:rsidP="00F1616D">
      <w:pPr>
        <w:pStyle w:val="content"/>
      </w:pPr>
    </w:p>
    <w:p w14:paraId="1D3EFE58" w14:textId="77777777" w:rsidR="00F1616D" w:rsidRDefault="00F1616D" w:rsidP="00F1616D">
      <w:pPr>
        <w:keepNext/>
        <w:jc w:val="center"/>
      </w:pPr>
      <w:r>
        <w:rPr>
          <w:noProof/>
        </w:rPr>
        <w:lastRenderedPageBreak/>
        <w:drawing>
          <wp:inline distT="0" distB="0" distL="0" distR="0" wp14:anchorId="63CCCDA2" wp14:editId="466A2825">
            <wp:extent cx="5084786" cy="3029296"/>
            <wp:effectExtent l="0" t="0" r="1905" b="0"/>
            <wp:docPr id="53" name="Picture 5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94115" cy="3034854"/>
                    </a:xfrm>
                    <a:prstGeom prst="rect">
                      <a:avLst/>
                    </a:prstGeom>
                    <a:noFill/>
                    <a:ln>
                      <a:noFill/>
                    </a:ln>
                  </pic:spPr>
                </pic:pic>
              </a:graphicData>
            </a:graphic>
          </wp:inline>
        </w:drawing>
      </w:r>
    </w:p>
    <w:p w14:paraId="14B0409A" w14:textId="0F7ECCDC" w:rsidR="00F1616D" w:rsidRPr="00F1616D" w:rsidRDefault="00F1616D" w:rsidP="00F1616D">
      <w:pPr>
        <w:pStyle w:val="Caption"/>
        <w:jc w:val="center"/>
        <w:rPr>
          <w:b w:val="0"/>
          <w:bCs/>
        </w:rPr>
      </w:pPr>
      <w:bookmarkStart w:id="125" w:name="_Toc106240113"/>
      <w:r w:rsidRPr="00F1616D">
        <w:rPr>
          <w:b w:val="0"/>
          <w:bCs/>
        </w:rPr>
        <w:t xml:space="preserve">Figure </w:t>
      </w:r>
      <w:r w:rsidRPr="00F1616D">
        <w:rPr>
          <w:b w:val="0"/>
          <w:bCs/>
        </w:rPr>
        <w:fldChar w:fldCharType="begin"/>
      </w:r>
      <w:r w:rsidRPr="00F1616D">
        <w:rPr>
          <w:b w:val="0"/>
          <w:bCs/>
        </w:rPr>
        <w:instrText xml:space="preserve"> SEQ Figure \* ARABIC </w:instrText>
      </w:r>
      <w:r w:rsidRPr="00F1616D">
        <w:rPr>
          <w:b w:val="0"/>
          <w:bCs/>
        </w:rPr>
        <w:fldChar w:fldCharType="separate"/>
      </w:r>
      <w:r w:rsidR="00362057">
        <w:rPr>
          <w:b w:val="0"/>
          <w:bCs/>
          <w:noProof/>
        </w:rPr>
        <w:t>37</w:t>
      </w:r>
      <w:r w:rsidRPr="00F1616D">
        <w:rPr>
          <w:b w:val="0"/>
          <w:bCs/>
        </w:rPr>
        <w:fldChar w:fldCharType="end"/>
      </w:r>
      <w:r w:rsidRPr="00F1616D">
        <w:rPr>
          <w:b w:val="0"/>
          <w:bCs/>
        </w:rPr>
        <w:t xml:space="preserve">: Line plot showing model score per iteration for the Pbest </w:t>
      </w:r>
      <w:r w:rsidRPr="00F1616D">
        <w:rPr>
          <w:b w:val="0"/>
          <w:bCs/>
        </w:rPr>
        <w:t xml:space="preserve">variable </w:t>
      </w:r>
      <w:r w:rsidRPr="00F1616D">
        <w:rPr>
          <w:b w:val="0"/>
          <w:bCs/>
        </w:rPr>
        <w:t>of the Max-Min Ant System</w:t>
      </w:r>
      <w:r>
        <w:rPr>
          <w:b w:val="0"/>
          <w:bCs/>
        </w:rPr>
        <w:t>.</w:t>
      </w:r>
      <w:bookmarkEnd w:id="125"/>
    </w:p>
    <w:p w14:paraId="48AB0420" w14:textId="77777777" w:rsidR="00F1616D" w:rsidRDefault="00F1616D" w:rsidP="00F1616D">
      <w:pPr>
        <w:pStyle w:val="content"/>
      </w:pPr>
    </w:p>
    <w:p w14:paraId="63CA1198" w14:textId="77777777" w:rsidR="00F1616D" w:rsidRPr="000E0D46" w:rsidRDefault="00F1616D" w:rsidP="00F1616D">
      <w:pPr>
        <w:pStyle w:val="content"/>
      </w:pPr>
    </w:p>
    <w:p w14:paraId="5A11E97B" w14:textId="77777777" w:rsidR="00F1616D" w:rsidRDefault="00F1616D" w:rsidP="00F1616D">
      <w:pPr>
        <w:keepNext/>
      </w:pPr>
      <w:r w:rsidRPr="000E0A0F">
        <w:rPr>
          <w:noProof/>
        </w:rPr>
        <w:t xml:space="preserve"> </w:t>
      </w:r>
      <w:r>
        <w:rPr>
          <w:noProof/>
        </w:rPr>
        <w:drawing>
          <wp:inline distT="0" distB="0" distL="0" distR="0" wp14:anchorId="7E1C5ADD" wp14:editId="20D6CE8B">
            <wp:extent cx="5272645" cy="3140587"/>
            <wp:effectExtent l="0" t="0" r="4445" b="3175"/>
            <wp:docPr id="54" name="Picture 5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box and whisker chart&#10;&#10;Description automatically generated"/>
                    <pic:cNvPicPr/>
                  </pic:nvPicPr>
                  <pic:blipFill>
                    <a:blip r:embed="rId68"/>
                    <a:stretch>
                      <a:fillRect/>
                    </a:stretch>
                  </pic:blipFill>
                  <pic:spPr>
                    <a:xfrm>
                      <a:off x="0" y="0"/>
                      <a:ext cx="5395097" cy="3213524"/>
                    </a:xfrm>
                    <a:prstGeom prst="rect">
                      <a:avLst/>
                    </a:prstGeom>
                  </pic:spPr>
                </pic:pic>
              </a:graphicData>
            </a:graphic>
          </wp:inline>
        </w:drawing>
      </w:r>
    </w:p>
    <w:p w14:paraId="62EABD8B" w14:textId="759182E0" w:rsidR="00F1616D" w:rsidRPr="00F1616D" w:rsidRDefault="00F1616D" w:rsidP="00F1616D">
      <w:pPr>
        <w:pStyle w:val="Caption"/>
        <w:jc w:val="center"/>
        <w:rPr>
          <w:b w:val="0"/>
          <w:bCs/>
        </w:rPr>
      </w:pPr>
      <w:bookmarkStart w:id="126" w:name="_Toc106240114"/>
      <w:r w:rsidRPr="001A6388">
        <w:rPr>
          <w:b w:val="0"/>
          <w:bCs/>
        </w:rPr>
        <w:t xml:space="preserve">Figure </w:t>
      </w:r>
      <w:r w:rsidRPr="001A6388">
        <w:rPr>
          <w:b w:val="0"/>
          <w:bCs/>
        </w:rPr>
        <w:fldChar w:fldCharType="begin"/>
      </w:r>
      <w:r w:rsidRPr="001A6388">
        <w:rPr>
          <w:b w:val="0"/>
          <w:bCs/>
        </w:rPr>
        <w:instrText xml:space="preserve"> SEQ Figure \* ARABIC </w:instrText>
      </w:r>
      <w:r w:rsidRPr="001A6388">
        <w:rPr>
          <w:b w:val="0"/>
          <w:bCs/>
        </w:rPr>
        <w:fldChar w:fldCharType="separate"/>
      </w:r>
      <w:r w:rsidR="00362057">
        <w:rPr>
          <w:b w:val="0"/>
          <w:bCs/>
          <w:noProof/>
        </w:rPr>
        <w:t>38</w:t>
      </w:r>
      <w:r w:rsidRPr="001A6388">
        <w:rPr>
          <w:b w:val="0"/>
          <w:bCs/>
        </w:rPr>
        <w:fldChar w:fldCharType="end"/>
      </w:r>
      <w:r w:rsidRPr="001A6388">
        <w:rPr>
          <w:b w:val="0"/>
          <w:bCs/>
        </w:rPr>
        <w:t>:</w:t>
      </w:r>
      <w:r>
        <w:t xml:space="preserve"> </w:t>
      </w:r>
      <w:r>
        <w:rPr>
          <w:b w:val="0"/>
          <w:bCs/>
        </w:rPr>
        <w:t>Box</w:t>
      </w:r>
      <w:r w:rsidRPr="00F1616D">
        <w:rPr>
          <w:b w:val="0"/>
          <w:bCs/>
        </w:rPr>
        <w:t xml:space="preserve"> plot showing model score for the Pbest variable of the Max-Min Ant System</w:t>
      </w:r>
      <w:r>
        <w:rPr>
          <w:b w:val="0"/>
          <w:bCs/>
        </w:rPr>
        <w:t>.</w:t>
      </w:r>
      <w:bookmarkEnd w:id="126"/>
    </w:p>
    <w:p w14:paraId="7C36F7C9" w14:textId="4BA36A80" w:rsidR="00F1616D" w:rsidRDefault="00F1616D" w:rsidP="00D5638C">
      <w:pPr>
        <w:pStyle w:val="Caption"/>
      </w:pPr>
    </w:p>
    <w:p w14:paraId="57397CB3" w14:textId="77777777" w:rsidR="00D5638C" w:rsidRPr="00D5638C" w:rsidRDefault="00D5638C" w:rsidP="00D5638C">
      <w:pPr>
        <w:pStyle w:val="content"/>
      </w:pPr>
    </w:p>
    <w:p w14:paraId="1BAC7D0B" w14:textId="42F3F162" w:rsidR="00051845" w:rsidRDefault="00F631A9" w:rsidP="006B183C">
      <w:pPr>
        <w:pStyle w:val="Heading3"/>
      </w:pPr>
      <w:bookmarkStart w:id="127" w:name="_Toc106240063"/>
      <w:r>
        <w:lastRenderedPageBreak/>
        <w:t xml:space="preserve">Part 2 – </w:t>
      </w:r>
      <w:r w:rsidR="00D5638C">
        <w:t>Which</w:t>
      </w:r>
      <w:r>
        <w:t xml:space="preserve"> </w:t>
      </w:r>
      <w:r w:rsidR="00D5638C">
        <w:t>of the Ant Colony variants performs the best?</w:t>
      </w:r>
      <w:bookmarkEnd w:id="127"/>
    </w:p>
    <w:p w14:paraId="5A7F19C9" w14:textId="20C4CE6C" w:rsidR="000E0D46" w:rsidRDefault="00051845" w:rsidP="00F5250E">
      <w:pPr>
        <w:pStyle w:val="content"/>
      </w:pPr>
      <w:r>
        <w:t xml:space="preserve">With that configuration set, a comparative analysis could be done on the ACO’s variants: the </w:t>
      </w:r>
      <w:r w:rsidRPr="005B2B34">
        <w:rPr>
          <w:i/>
          <w:iCs/>
        </w:rPr>
        <w:t>Ant System</w:t>
      </w:r>
      <w:r>
        <w:t xml:space="preserve">, </w:t>
      </w:r>
      <w:r w:rsidRPr="005B2B34">
        <w:rPr>
          <w:i/>
          <w:iCs/>
        </w:rPr>
        <w:t>M</w:t>
      </w:r>
      <w:r w:rsidR="000704C4">
        <w:rPr>
          <w:i/>
          <w:iCs/>
        </w:rPr>
        <w:t>ax</w:t>
      </w:r>
      <w:r w:rsidRPr="005B2B34">
        <w:rPr>
          <w:i/>
          <w:iCs/>
        </w:rPr>
        <w:t>-M</w:t>
      </w:r>
      <w:r w:rsidR="000704C4">
        <w:rPr>
          <w:i/>
          <w:iCs/>
        </w:rPr>
        <w:t>in</w:t>
      </w:r>
      <w:r w:rsidRPr="005B2B34">
        <w:rPr>
          <w:i/>
          <w:iCs/>
        </w:rPr>
        <w:t xml:space="preserve"> Ant System</w:t>
      </w:r>
      <w:r>
        <w:t xml:space="preserve"> and </w:t>
      </w:r>
      <w:r w:rsidRPr="005B2B34">
        <w:rPr>
          <w:i/>
          <w:iCs/>
        </w:rPr>
        <w:t>Ant Colony System</w:t>
      </w:r>
      <w:r>
        <w:t xml:space="preserve">. </w:t>
      </w:r>
      <w:r w:rsidR="005B2B34">
        <w:t xml:space="preserve">Again, little was </w:t>
      </w:r>
      <w:r>
        <w:t xml:space="preserve">found </w:t>
      </w:r>
      <w:r w:rsidR="005B2B34">
        <w:t xml:space="preserve">to differentiate the performances of the </w:t>
      </w:r>
      <w:r>
        <w:t xml:space="preserve">3 Algorithms as shown in </w:t>
      </w:r>
      <w:r w:rsidR="00D0095E">
        <w:t xml:space="preserve">the line and box graphs of </w:t>
      </w:r>
      <w:r w:rsidRPr="00405B01">
        <w:t>Figures 3</w:t>
      </w:r>
      <w:r w:rsidR="00CA369E">
        <w:t>9</w:t>
      </w:r>
      <w:r w:rsidRPr="00405B01">
        <w:t xml:space="preserve"> and </w:t>
      </w:r>
      <w:r w:rsidR="00CA369E">
        <w:t>40</w:t>
      </w:r>
      <w:r>
        <w:t xml:space="preserve">. </w:t>
      </w:r>
      <w:r w:rsidR="00D0095E">
        <w:t xml:space="preserve">The AUC statistics </w:t>
      </w:r>
      <w:r w:rsidR="00D0095E" w:rsidRPr="00405B01">
        <w:t>in Table 9</w:t>
      </w:r>
      <w:r w:rsidR="00D0095E">
        <w:t xml:space="preserve"> also revealed that the difference was negl</w:t>
      </w:r>
      <w:r w:rsidR="003967A1">
        <w:t>igi</w:t>
      </w:r>
      <w:r w:rsidR="00D0095E">
        <w:t>ble and s</w:t>
      </w:r>
      <w:r>
        <w:t xml:space="preserve">tatistical </w:t>
      </w:r>
      <w:r w:rsidR="00D0095E">
        <w:t xml:space="preserve">tests done on the data set offered no clear </w:t>
      </w:r>
      <w:r>
        <w:t xml:space="preserve">winner </w:t>
      </w:r>
      <w:r w:rsidR="00D0095E">
        <w:t xml:space="preserve">for the comparison. The line </w:t>
      </w:r>
      <w:r w:rsidR="00D0095E" w:rsidRPr="00405B01">
        <w:t>graph of Figure 3</w:t>
      </w:r>
      <w:r w:rsidR="00CA369E">
        <w:t>9</w:t>
      </w:r>
      <w:r w:rsidR="00D0095E">
        <w:t xml:space="preserve"> does, however, suggest that the simple Ant System was the best performing algorithm by that minute margin, so that model was chosen as the final ACO representative for the study.</w:t>
      </w:r>
    </w:p>
    <w:p w14:paraId="5326BF29" w14:textId="1B55E9FA" w:rsidR="00F2195E" w:rsidRDefault="00F2195E" w:rsidP="00F5250E">
      <w:pPr>
        <w:pStyle w:val="content"/>
      </w:pPr>
    </w:p>
    <w:p w14:paraId="66B249C3" w14:textId="77777777" w:rsidR="000E0D46" w:rsidRDefault="000E0D46" w:rsidP="000E0D46">
      <w:pPr>
        <w:pStyle w:val="content"/>
      </w:pPr>
    </w:p>
    <w:p w14:paraId="4DAC4385" w14:textId="01E7F199" w:rsidR="000E0D46" w:rsidRPr="00DA3F37" w:rsidRDefault="000E0D46" w:rsidP="000E0D46">
      <w:pPr>
        <w:pStyle w:val="Caption"/>
        <w:keepNext/>
        <w:rPr>
          <w:b w:val="0"/>
          <w:bCs/>
        </w:rPr>
      </w:pPr>
      <w:bookmarkStart w:id="128" w:name="_Toc106240140"/>
      <w:r w:rsidRPr="00DA3F37">
        <w:rPr>
          <w:b w:val="0"/>
          <w:bCs/>
        </w:rPr>
        <w:t xml:space="preserve">Table </w:t>
      </w:r>
      <w:r w:rsidRPr="00DA3F37">
        <w:rPr>
          <w:b w:val="0"/>
          <w:bCs/>
        </w:rPr>
        <w:fldChar w:fldCharType="begin"/>
      </w:r>
      <w:r w:rsidRPr="00DA3F37">
        <w:rPr>
          <w:b w:val="0"/>
          <w:bCs/>
        </w:rPr>
        <w:instrText xml:space="preserve"> SEQ Table \* ARABIC </w:instrText>
      </w:r>
      <w:r w:rsidRPr="00DA3F37">
        <w:rPr>
          <w:b w:val="0"/>
          <w:bCs/>
        </w:rPr>
        <w:fldChar w:fldCharType="separate"/>
      </w:r>
      <w:r w:rsidR="00362057">
        <w:rPr>
          <w:b w:val="0"/>
          <w:bCs/>
          <w:noProof/>
        </w:rPr>
        <w:t>9</w:t>
      </w:r>
      <w:r w:rsidRPr="00DA3F37">
        <w:rPr>
          <w:b w:val="0"/>
          <w:bCs/>
        </w:rPr>
        <w:fldChar w:fldCharType="end"/>
      </w:r>
      <w:r w:rsidRPr="00DA3F37">
        <w:rPr>
          <w:b w:val="0"/>
          <w:bCs/>
        </w:rPr>
        <w:t>: ACO Variant</w:t>
      </w:r>
      <w:r w:rsidR="006A4996" w:rsidRPr="00DA3F37">
        <w:rPr>
          <w:b w:val="0"/>
          <w:bCs/>
        </w:rPr>
        <w:t xml:space="preserve"> AUC</w:t>
      </w:r>
      <w:bookmarkEnd w:id="128"/>
    </w:p>
    <w:p w14:paraId="6D312486" w14:textId="4581FF5E" w:rsidR="00841596" w:rsidRDefault="000E0D46" w:rsidP="00F1616D">
      <w:pPr>
        <w:pStyle w:val="content"/>
      </w:pPr>
      <w:r w:rsidRPr="004F6FD1">
        <w:rPr>
          <w:noProof/>
        </w:rPr>
        <w:drawing>
          <wp:inline distT="0" distB="0" distL="0" distR="0" wp14:anchorId="79AF6B52" wp14:editId="59B5210C">
            <wp:extent cx="3162741" cy="590632"/>
            <wp:effectExtent l="0" t="0" r="0" b="0"/>
            <wp:docPr id="51" name="Picture 5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able&#10;&#10;Description automatically generated"/>
                    <pic:cNvPicPr/>
                  </pic:nvPicPr>
                  <pic:blipFill>
                    <a:blip r:embed="rId69"/>
                    <a:stretch>
                      <a:fillRect/>
                    </a:stretch>
                  </pic:blipFill>
                  <pic:spPr>
                    <a:xfrm>
                      <a:off x="0" y="0"/>
                      <a:ext cx="3162741" cy="590632"/>
                    </a:xfrm>
                    <a:prstGeom prst="rect">
                      <a:avLst/>
                    </a:prstGeom>
                  </pic:spPr>
                </pic:pic>
              </a:graphicData>
            </a:graphic>
          </wp:inline>
        </w:drawing>
      </w:r>
    </w:p>
    <w:p w14:paraId="3E4D2148" w14:textId="30029515" w:rsidR="008B12CF" w:rsidRDefault="008B12CF" w:rsidP="008B12CF">
      <w:pPr>
        <w:pStyle w:val="content"/>
      </w:pPr>
    </w:p>
    <w:p w14:paraId="6A413B3B" w14:textId="77777777" w:rsidR="006671ED" w:rsidRDefault="000B63AE" w:rsidP="00B73C6D">
      <w:pPr>
        <w:pStyle w:val="content"/>
        <w:keepNext/>
        <w:jc w:val="center"/>
      </w:pPr>
      <w:r>
        <w:rPr>
          <w:noProof/>
        </w:rPr>
        <w:drawing>
          <wp:inline distT="0" distB="0" distL="0" distR="0" wp14:anchorId="17F381D5" wp14:editId="56B0142C">
            <wp:extent cx="5343896" cy="3183027"/>
            <wp:effectExtent l="0" t="0" r="0" b="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70"/>
                    <a:stretch>
                      <a:fillRect/>
                    </a:stretch>
                  </pic:blipFill>
                  <pic:spPr>
                    <a:xfrm>
                      <a:off x="0" y="0"/>
                      <a:ext cx="5403705" cy="3218652"/>
                    </a:xfrm>
                    <a:prstGeom prst="rect">
                      <a:avLst/>
                    </a:prstGeom>
                  </pic:spPr>
                </pic:pic>
              </a:graphicData>
            </a:graphic>
          </wp:inline>
        </w:drawing>
      </w:r>
    </w:p>
    <w:p w14:paraId="638A3B65" w14:textId="683ED63A" w:rsidR="006671ED" w:rsidRPr="001631A1" w:rsidRDefault="006671ED" w:rsidP="00B73C6D">
      <w:pPr>
        <w:pStyle w:val="Caption"/>
        <w:jc w:val="center"/>
        <w:rPr>
          <w:b w:val="0"/>
          <w:bCs/>
        </w:rPr>
      </w:pPr>
      <w:bookmarkStart w:id="129" w:name="_Toc106240115"/>
      <w:r w:rsidRPr="001631A1">
        <w:rPr>
          <w:b w:val="0"/>
          <w:bCs/>
        </w:rPr>
        <w:t xml:space="preserve">Figure </w:t>
      </w:r>
      <w:r w:rsidRPr="001631A1">
        <w:rPr>
          <w:b w:val="0"/>
          <w:bCs/>
        </w:rPr>
        <w:fldChar w:fldCharType="begin"/>
      </w:r>
      <w:r w:rsidRPr="001631A1">
        <w:rPr>
          <w:b w:val="0"/>
          <w:bCs/>
        </w:rPr>
        <w:instrText xml:space="preserve"> SEQ Figure \* ARABIC </w:instrText>
      </w:r>
      <w:r w:rsidRPr="001631A1">
        <w:rPr>
          <w:b w:val="0"/>
          <w:bCs/>
        </w:rPr>
        <w:fldChar w:fldCharType="separate"/>
      </w:r>
      <w:r w:rsidR="00362057">
        <w:rPr>
          <w:b w:val="0"/>
          <w:bCs/>
          <w:noProof/>
        </w:rPr>
        <w:t>39</w:t>
      </w:r>
      <w:r w:rsidRPr="001631A1">
        <w:rPr>
          <w:b w:val="0"/>
          <w:bCs/>
        </w:rPr>
        <w:fldChar w:fldCharType="end"/>
      </w:r>
      <w:r w:rsidRPr="001631A1">
        <w:rPr>
          <w:b w:val="0"/>
          <w:bCs/>
        </w:rPr>
        <w:t xml:space="preserve">: </w:t>
      </w:r>
      <w:r w:rsidR="001631A1" w:rsidRPr="001631A1">
        <w:rPr>
          <w:b w:val="0"/>
          <w:bCs/>
        </w:rPr>
        <w:t>Line plot showing model score per iteration for</w:t>
      </w:r>
      <w:r w:rsidR="001631A1" w:rsidRPr="001631A1">
        <w:rPr>
          <w:b w:val="0"/>
          <w:bCs/>
        </w:rPr>
        <w:t xml:space="preserve"> </w:t>
      </w:r>
      <w:r w:rsidR="00723138">
        <w:rPr>
          <w:b w:val="0"/>
          <w:bCs/>
        </w:rPr>
        <w:t>each ant colony variant</w:t>
      </w:r>
      <w:r w:rsidR="00F26D91">
        <w:rPr>
          <w:b w:val="0"/>
          <w:bCs/>
        </w:rPr>
        <w:t>.</w:t>
      </w:r>
      <w:bookmarkEnd w:id="129"/>
    </w:p>
    <w:p w14:paraId="051533DF" w14:textId="1973A4AA" w:rsidR="000E0D46" w:rsidRDefault="000E0D46" w:rsidP="000E0D46">
      <w:pPr>
        <w:pStyle w:val="content"/>
      </w:pPr>
    </w:p>
    <w:p w14:paraId="4C78ACD0" w14:textId="77777777" w:rsidR="000E0D46" w:rsidRPr="000E0D46" w:rsidRDefault="000E0D46" w:rsidP="000E0D46">
      <w:pPr>
        <w:pStyle w:val="content"/>
      </w:pPr>
    </w:p>
    <w:p w14:paraId="45441FA1" w14:textId="7089A813" w:rsidR="000B63AE" w:rsidRDefault="000B63AE" w:rsidP="006671ED">
      <w:pPr>
        <w:pStyle w:val="content"/>
        <w:keepNext/>
        <w:jc w:val="center"/>
      </w:pPr>
      <w:r>
        <w:rPr>
          <w:noProof/>
        </w:rPr>
        <w:lastRenderedPageBreak/>
        <w:drawing>
          <wp:inline distT="0" distB="0" distL="0" distR="0" wp14:anchorId="4785F884" wp14:editId="042A00EF">
            <wp:extent cx="5283347" cy="3146961"/>
            <wp:effectExtent l="0" t="0" r="0" b="0"/>
            <wp:docPr id="57" name="Picture 5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box and whisker chart&#10;&#10;Description automatically generated"/>
                    <pic:cNvPicPr/>
                  </pic:nvPicPr>
                  <pic:blipFill>
                    <a:blip r:embed="rId71"/>
                    <a:stretch>
                      <a:fillRect/>
                    </a:stretch>
                  </pic:blipFill>
                  <pic:spPr>
                    <a:xfrm>
                      <a:off x="0" y="0"/>
                      <a:ext cx="5340074" cy="3180750"/>
                    </a:xfrm>
                    <a:prstGeom prst="rect">
                      <a:avLst/>
                    </a:prstGeom>
                  </pic:spPr>
                </pic:pic>
              </a:graphicData>
            </a:graphic>
          </wp:inline>
        </w:drawing>
      </w:r>
    </w:p>
    <w:p w14:paraId="47572ADF" w14:textId="364BF774" w:rsidR="009C2F96" w:rsidRPr="001631A1" w:rsidRDefault="000B63AE" w:rsidP="009C2F96">
      <w:pPr>
        <w:pStyle w:val="Caption"/>
        <w:jc w:val="center"/>
        <w:rPr>
          <w:b w:val="0"/>
          <w:bCs/>
        </w:rPr>
      </w:pPr>
      <w:bookmarkStart w:id="130" w:name="_Toc106240116"/>
      <w:r w:rsidRPr="009C2F96">
        <w:rPr>
          <w:b w:val="0"/>
          <w:bCs/>
        </w:rPr>
        <w:t xml:space="preserve">Figure </w:t>
      </w:r>
      <w:r w:rsidRPr="009C2F96">
        <w:rPr>
          <w:b w:val="0"/>
          <w:bCs/>
        </w:rPr>
        <w:fldChar w:fldCharType="begin"/>
      </w:r>
      <w:r w:rsidRPr="009C2F96">
        <w:rPr>
          <w:b w:val="0"/>
          <w:bCs/>
        </w:rPr>
        <w:instrText xml:space="preserve"> SEQ Figure \* ARABIC </w:instrText>
      </w:r>
      <w:r w:rsidRPr="009C2F96">
        <w:rPr>
          <w:b w:val="0"/>
          <w:bCs/>
        </w:rPr>
        <w:fldChar w:fldCharType="separate"/>
      </w:r>
      <w:r w:rsidR="00362057">
        <w:rPr>
          <w:b w:val="0"/>
          <w:bCs/>
          <w:noProof/>
        </w:rPr>
        <w:t>40</w:t>
      </w:r>
      <w:r w:rsidRPr="009C2F96">
        <w:rPr>
          <w:b w:val="0"/>
          <w:bCs/>
        </w:rPr>
        <w:fldChar w:fldCharType="end"/>
      </w:r>
      <w:r w:rsidRPr="009C2F96">
        <w:rPr>
          <w:b w:val="0"/>
          <w:bCs/>
        </w:rPr>
        <w:t>:</w:t>
      </w:r>
      <w:r>
        <w:t xml:space="preserve"> </w:t>
      </w:r>
      <w:r w:rsidR="009C2F96">
        <w:rPr>
          <w:b w:val="0"/>
          <w:bCs/>
        </w:rPr>
        <w:t>Box</w:t>
      </w:r>
      <w:r w:rsidR="009C2F96" w:rsidRPr="001631A1">
        <w:rPr>
          <w:b w:val="0"/>
          <w:bCs/>
        </w:rPr>
        <w:t xml:space="preserve"> plot showing model score for </w:t>
      </w:r>
      <w:r w:rsidR="009C2F96">
        <w:rPr>
          <w:b w:val="0"/>
          <w:bCs/>
        </w:rPr>
        <w:t>each ant colony variant</w:t>
      </w:r>
      <w:r w:rsidR="00F26D91">
        <w:rPr>
          <w:b w:val="0"/>
          <w:bCs/>
        </w:rPr>
        <w:t>.</w:t>
      </w:r>
      <w:bookmarkEnd w:id="130"/>
    </w:p>
    <w:p w14:paraId="4A5E3B82" w14:textId="761486B3" w:rsidR="000B63AE" w:rsidRDefault="000B63AE" w:rsidP="000B63AE">
      <w:pPr>
        <w:pStyle w:val="Caption"/>
        <w:jc w:val="center"/>
      </w:pPr>
    </w:p>
    <w:p w14:paraId="3A493DCA" w14:textId="4A482F5C" w:rsidR="00D303A1" w:rsidRDefault="00D303A1" w:rsidP="00D303A1">
      <w:pPr>
        <w:pStyle w:val="content"/>
      </w:pPr>
    </w:p>
    <w:p w14:paraId="4E4DBF7A" w14:textId="17B78A1B" w:rsidR="00F5332D" w:rsidRDefault="00F5332D" w:rsidP="00D303A1">
      <w:pPr>
        <w:pStyle w:val="content"/>
      </w:pPr>
    </w:p>
    <w:p w14:paraId="7739FF07" w14:textId="77777777" w:rsidR="00F5332D" w:rsidRDefault="00F5332D" w:rsidP="00D303A1">
      <w:pPr>
        <w:pStyle w:val="content"/>
      </w:pPr>
    </w:p>
    <w:p w14:paraId="64538C1A" w14:textId="4A9C308E" w:rsidR="00F1616D" w:rsidRDefault="001E7E93" w:rsidP="00336985">
      <w:pPr>
        <w:pStyle w:val="Heading3"/>
      </w:pPr>
      <w:bookmarkStart w:id="131" w:name="_Toc106240064"/>
      <w:r>
        <w:t>Interpretation</w:t>
      </w:r>
      <w:bookmarkEnd w:id="131"/>
    </w:p>
    <w:p w14:paraId="5ABB228E" w14:textId="7C1531EA" w:rsidR="001E7E93" w:rsidRPr="001E7E93" w:rsidRDefault="001E7E93" w:rsidP="001E7E93">
      <w:pPr>
        <w:pStyle w:val="content"/>
      </w:pPr>
      <w:r>
        <w:t>All ACO models tested offered nearly the approximately identical performance results.</w:t>
      </w:r>
      <w:r w:rsidR="00F5332D" w:rsidRPr="00F5332D">
        <w:t xml:space="preserve"> </w:t>
      </w:r>
      <w:r w:rsidR="00F5332D" w:rsidRPr="00F5332D">
        <w:t xml:space="preserve">This phenomenon was theorised to be caused by the outstanding effectiveness of the general ACO methodology in this problem domain. Perhaps, the maps used in this experiment were much too simple for </w:t>
      </w:r>
      <w:r w:rsidR="00BB7346">
        <w:t>variations</w:t>
      </w:r>
      <w:r w:rsidR="00443EFF">
        <w:t xml:space="preserve"> in model performance</w:t>
      </w:r>
      <w:r w:rsidR="00F5332D" w:rsidRPr="00F5332D">
        <w:t xml:space="preserve"> to </w:t>
      </w:r>
      <w:r w:rsidR="00824FE0">
        <w:t>become more apparent</w:t>
      </w:r>
      <w:r w:rsidR="00F5332D" w:rsidRPr="00F5332D">
        <w:t>.</w:t>
      </w:r>
    </w:p>
    <w:p w14:paraId="56CC368D" w14:textId="77777777" w:rsidR="00F1616D" w:rsidRDefault="00F1616D" w:rsidP="00D303A1">
      <w:pPr>
        <w:pStyle w:val="content"/>
      </w:pPr>
    </w:p>
    <w:p w14:paraId="76221174" w14:textId="77777777" w:rsidR="000E0D46" w:rsidRDefault="000E0D46" w:rsidP="00D303A1">
      <w:pPr>
        <w:pStyle w:val="content"/>
      </w:pPr>
    </w:p>
    <w:p w14:paraId="6A47E234" w14:textId="0864676A" w:rsidR="00D303A1" w:rsidRDefault="00D303A1" w:rsidP="00D303A1">
      <w:pPr>
        <w:pStyle w:val="Heading2"/>
      </w:pPr>
      <w:bookmarkStart w:id="132" w:name="_Toc106240065"/>
      <w:r>
        <w:t>Experiment 4: Hybrids vs Base</w:t>
      </w:r>
      <w:bookmarkEnd w:id="132"/>
    </w:p>
    <w:p w14:paraId="5338F2D7" w14:textId="6D76EE7A" w:rsidR="00A6445D" w:rsidRDefault="00056229" w:rsidP="006814FB">
      <w:r>
        <w:t>After</w:t>
      </w:r>
      <w:r w:rsidR="005E766F">
        <w:t xml:space="preserve"> the best representative from each algorithm examined was compiled</w:t>
      </w:r>
      <w:r w:rsidR="00EC75EA">
        <w:t xml:space="preserve">, the </w:t>
      </w:r>
      <w:r>
        <w:t>hybrid</w:t>
      </w:r>
      <w:r w:rsidR="00EC75EA">
        <w:t xml:space="preserve"> models </w:t>
      </w:r>
      <w:r>
        <w:t xml:space="preserve">were developed </w:t>
      </w:r>
      <w:r w:rsidR="00EC75EA">
        <w:t xml:space="preserve">by mixing those base model configurations using a sequential hybridization technique, and </w:t>
      </w:r>
      <w:r>
        <w:t xml:space="preserve">a comparative analysis of their performance was performed. It was found that all algorithms performed better than </w:t>
      </w:r>
      <w:r w:rsidR="00AF429E">
        <w:t>the</w:t>
      </w:r>
      <w:r>
        <w:t xml:space="preserve"> benchmark</w:t>
      </w:r>
      <w:r w:rsidR="00D109B4">
        <w:t xml:space="preserve"> </w:t>
      </w:r>
      <w:r>
        <w:t>Greedy-Optimization algorithm</w:t>
      </w:r>
      <w:r w:rsidR="00D109B4">
        <w:t>,</w:t>
      </w:r>
      <w:r w:rsidR="00AF429E">
        <w:t xml:space="preserve"> </w:t>
      </w:r>
      <w:r w:rsidR="00D109B4">
        <w:t xml:space="preserve">illustrated in the line graph </w:t>
      </w:r>
      <w:r>
        <w:t xml:space="preserve">in </w:t>
      </w:r>
      <w:r w:rsidRPr="003468A7">
        <w:t>Figure</w:t>
      </w:r>
      <w:r w:rsidR="002E4B13" w:rsidRPr="003468A7">
        <w:t xml:space="preserve"> 4</w:t>
      </w:r>
      <w:r w:rsidR="00CA369E">
        <w:t>1</w:t>
      </w:r>
      <w:r>
        <w:t>. T</w:t>
      </w:r>
      <w:r w:rsidR="001679B9">
        <w:t>hough seemingly close</w:t>
      </w:r>
      <w:r w:rsidR="00E55599">
        <w:t>,</w:t>
      </w:r>
      <w:r w:rsidR="001679B9">
        <w:t xml:space="preserve"> as shown in </w:t>
      </w:r>
      <w:r w:rsidR="00E55599">
        <w:t xml:space="preserve">line graphs of </w:t>
      </w:r>
      <w:r w:rsidR="00CA369E">
        <w:t>F</w:t>
      </w:r>
      <w:r w:rsidR="001679B9" w:rsidRPr="003468A7">
        <w:t>igures 4</w:t>
      </w:r>
      <w:r w:rsidR="00CA369E">
        <w:t>1</w:t>
      </w:r>
      <w:r w:rsidR="001679B9" w:rsidRPr="003468A7">
        <w:t xml:space="preserve"> and 4</w:t>
      </w:r>
      <w:r w:rsidR="00CA369E">
        <w:t>2</w:t>
      </w:r>
      <w:r w:rsidR="001679B9">
        <w:t>, t</w:t>
      </w:r>
      <w:r>
        <w:t xml:space="preserve">he </w:t>
      </w:r>
      <w:r w:rsidR="00476F6A">
        <w:t xml:space="preserve">winner was the </w:t>
      </w:r>
      <w:r>
        <w:lastRenderedPageBreak/>
        <w:t>ACO/GA</w:t>
      </w:r>
      <w:r w:rsidR="00476F6A">
        <w:t xml:space="preserve"> hybrid</w:t>
      </w:r>
      <w:r w:rsidR="00EC75EA">
        <w:t>,</w:t>
      </w:r>
      <w:r w:rsidR="005B6A89">
        <w:t xml:space="preserve"> as </w:t>
      </w:r>
      <w:r w:rsidR="00EC75EA">
        <w:t>observed</w:t>
      </w:r>
      <w:r w:rsidR="005B6A89">
        <w:t xml:space="preserve"> by the mean values in </w:t>
      </w:r>
      <w:r w:rsidR="005B6A89" w:rsidRPr="003468A7">
        <w:t>Table 1</w:t>
      </w:r>
      <w:r w:rsidR="00A6445D">
        <w:t>0</w:t>
      </w:r>
      <w:r w:rsidR="00B73C6D">
        <w:t>,</w:t>
      </w:r>
      <w:r w:rsidR="001679B9">
        <w:t xml:space="preserve"> </w:t>
      </w:r>
      <w:r w:rsidR="00EC75EA">
        <w:t xml:space="preserve">which </w:t>
      </w:r>
      <w:r w:rsidR="001679B9">
        <w:t>surprisingly</w:t>
      </w:r>
      <w:r>
        <w:t xml:space="preserve"> </w:t>
      </w:r>
      <w:r w:rsidR="00476F6A">
        <w:t xml:space="preserve">beat the ACO base version with a statistical significance of </w:t>
      </w:r>
      <w:r w:rsidR="00D1193E" w:rsidRPr="00D1193E">
        <w:t>7.089e-12</w:t>
      </w:r>
      <w:r w:rsidR="00D1193E">
        <w:t>.</w:t>
      </w:r>
      <w:r w:rsidR="003468A7">
        <w:t xml:space="preserve"> </w:t>
      </w:r>
    </w:p>
    <w:p w14:paraId="129B39C9" w14:textId="77777777" w:rsidR="00A6445D" w:rsidRDefault="00A6445D" w:rsidP="006814FB"/>
    <w:p w14:paraId="01643648" w14:textId="065B60D4" w:rsidR="00A6445D" w:rsidRPr="00A6445D" w:rsidRDefault="00A6445D" w:rsidP="00A6445D">
      <w:pPr>
        <w:pStyle w:val="Caption"/>
        <w:keepNext/>
        <w:rPr>
          <w:b w:val="0"/>
          <w:bCs/>
        </w:rPr>
      </w:pPr>
      <w:bookmarkStart w:id="133" w:name="_Toc106240141"/>
      <w:r w:rsidRPr="00A6445D">
        <w:rPr>
          <w:b w:val="0"/>
          <w:bCs/>
        </w:rPr>
        <w:t xml:space="preserve">Table </w:t>
      </w:r>
      <w:r w:rsidRPr="00A6445D">
        <w:rPr>
          <w:b w:val="0"/>
          <w:bCs/>
        </w:rPr>
        <w:fldChar w:fldCharType="begin"/>
      </w:r>
      <w:r w:rsidRPr="00A6445D">
        <w:rPr>
          <w:b w:val="0"/>
          <w:bCs/>
        </w:rPr>
        <w:instrText xml:space="preserve"> SEQ Table \* ARABIC </w:instrText>
      </w:r>
      <w:r w:rsidRPr="00A6445D">
        <w:rPr>
          <w:b w:val="0"/>
          <w:bCs/>
        </w:rPr>
        <w:fldChar w:fldCharType="separate"/>
      </w:r>
      <w:r w:rsidR="00362057">
        <w:rPr>
          <w:b w:val="0"/>
          <w:bCs/>
          <w:noProof/>
        </w:rPr>
        <w:t>10</w:t>
      </w:r>
      <w:r w:rsidRPr="00A6445D">
        <w:rPr>
          <w:b w:val="0"/>
          <w:bCs/>
        </w:rPr>
        <w:fldChar w:fldCharType="end"/>
      </w:r>
      <w:r w:rsidRPr="00A6445D">
        <w:rPr>
          <w:b w:val="0"/>
          <w:bCs/>
        </w:rPr>
        <w:t>: Hybrid vs Base AUC for TSP city size (10)</w:t>
      </w:r>
      <w:bookmarkEnd w:id="133"/>
    </w:p>
    <w:p w14:paraId="7C8326A5" w14:textId="77777777" w:rsidR="00A6445D" w:rsidRDefault="00A6445D" w:rsidP="00A6445D">
      <w:pPr>
        <w:pStyle w:val="content"/>
      </w:pPr>
      <w:r w:rsidRPr="00D16D62">
        <w:rPr>
          <w:noProof/>
        </w:rPr>
        <w:drawing>
          <wp:inline distT="0" distB="0" distL="0" distR="0" wp14:anchorId="0FB9D467" wp14:editId="67163C79">
            <wp:extent cx="4896533" cy="581105"/>
            <wp:effectExtent l="0" t="0" r="0" b="9525"/>
            <wp:docPr id="64" name="Picture 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abl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896533" cy="581105"/>
                    </a:xfrm>
                    <a:prstGeom prst="rect">
                      <a:avLst/>
                    </a:prstGeom>
                  </pic:spPr>
                </pic:pic>
              </a:graphicData>
            </a:graphic>
          </wp:inline>
        </w:drawing>
      </w:r>
    </w:p>
    <w:p w14:paraId="4E6E7483" w14:textId="77777777" w:rsidR="00A6445D" w:rsidRPr="002E4B13" w:rsidRDefault="00A6445D" w:rsidP="00A6445D"/>
    <w:p w14:paraId="7E78B29B" w14:textId="77777777" w:rsidR="00A6445D" w:rsidRDefault="00A6445D" w:rsidP="00A6445D">
      <w:pPr>
        <w:keepNext/>
        <w:jc w:val="center"/>
      </w:pPr>
      <w:r>
        <w:rPr>
          <w:noProof/>
        </w:rPr>
        <w:drawing>
          <wp:inline distT="0" distB="0" distL="0" distR="0" wp14:anchorId="5B1ACB9E" wp14:editId="2E024830">
            <wp:extent cx="5294428" cy="2977630"/>
            <wp:effectExtent l="0" t="0" r="1905" b="0"/>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294428" cy="2977630"/>
                    </a:xfrm>
                    <a:prstGeom prst="rect">
                      <a:avLst/>
                    </a:prstGeom>
                  </pic:spPr>
                </pic:pic>
              </a:graphicData>
            </a:graphic>
          </wp:inline>
        </w:drawing>
      </w:r>
    </w:p>
    <w:p w14:paraId="7768EF86" w14:textId="5F2F3EB0" w:rsidR="00A6445D" w:rsidRDefault="00A6445D" w:rsidP="00A6445D">
      <w:pPr>
        <w:pStyle w:val="Caption"/>
        <w:jc w:val="center"/>
        <w:rPr>
          <w:b w:val="0"/>
          <w:bCs/>
        </w:rPr>
      </w:pPr>
      <w:bookmarkStart w:id="134" w:name="_Toc106240117"/>
      <w:r w:rsidRPr="007A0F2B">
        <w:rPr>
          <w:b w:val="0"/>
          <w:bCs/>
        </w:rPr>
        <w:t xml:space="preserve">Figure </w:t>
      </w:r>
      <w:r w:rsidRPr="007A0F2B">
        <w:rPr>
          <w:b w:val="0"/>
          <w:bCs/>
        </w:rPr>
        <w:fldChar w:fldCharType="begin"/>
      </w:r>
      <w:r w:rsidRPr="007A0F2B">
        <w:rPr>
          <w:b w:val="0"/>
          <w:bCs/>
        </w:rPr>
        <w:instrText xml:space="preserve"> SEQ Figure \* ARABIC </w:instrText>
      </w:r>
      <w:r w:rsidRPr="007A0F2B">
        <w:rPr>
          <w:b w:val="0"/>
          <w:bCs/>
        </w:rPr>
        <w:fldChar w:fldCharType="separate"/>
      </w:r>
      <w:r w:rsidR="00362057">
        <w:rPr>
          <w:b w:val="0"/>
          <w:bCs/>
          <w:noProof/>
        </w:rPr>
        <w:t>41</w:t>
      </w:r>
      <w:r w:rsidRPr="007A0F2B">
        <w:rPr>
          <w:b w:val="0"/>
          <w:bCs/>
        </w:rPr>
        <w:fldChar w:fldCharType="end"/>
      </w:r>
      <w:r w:rsidRPr="007A0F2B">
        <w:rPr>
          <w:b w:val="0"/>
          <w:bCs/>
        </w:rPr>
        <w:t>:</w:t>
      </w:r>
      <w:r>
        <w:t xml:space="preserve"> </w:t>
      </w:r>
      <w:r w:rsidRPr="001631A1">
        <w:rPr>
          <w:b w:val="0"/>
          <w:bCs/>
        </w:rPr>
        <w:t xml:space="preserve">Line plot showing model score per iteration for </w:t>
      </w:r>
      <w:r>
        <w:rPr>
          <w:b w:val="0"/>
          <w:bCs/>
        </w:rPr>
        <w:t xml:space="preserve">the </w:t>
      </w:r>
      <w:r w:rsidRPr="00A6445D">
        <w:rPr>
          <w:b w:val="0"/>
          <w:bCs/>
        </w:rPr>
        <w:t xml:space="preserve">Hybrid vs Base </w:t>
      </w:r>
      <w:r w:rsidRPr="00A6445D">
        <w:rPr>
          <w:b w:val="0"/>
          <w:bCs/>
        </w:rPr>
        <w:t>algorithms</w:t>
      </w:r>
      <w:r w:rsidR="00157804">
        <w:rPr>
          <w:b w:val="0"/>
          <w:bCs/>
        </w:rPr>
        <w:t>.</w:t>
      </w:r>
      <w:bookmarkEnd w:id="134"/>
    </w:p>
    <w:p w14:paraId="25BD3F6C" w14:textId="6836E314" w:rsidR="00E37D05" w:rsidRDefault="00E37D05" w:rsidP="00E37D05">
      <w:pPr>
        <w:pStyle w:val="content"/>
      </w:pPr>
    </w:p>
    <w:p w14:paraId="1CB27619" w14:textId="05694BEB" w:rsidR="00E37D05" w:rsidRDefault="00E37D05" w:rsidP="00E37D05">
      <w:pPr>
        <w:pStyle w:val="content"/>
      </w:pPr>
    </w:p>
    <w:p w14:paraId="339217A4" w14:textId="06A1BAEF" w:rsidR="00E37D05" w:rsidRDefault="00E37D05" w:rsidP="00E37D05">
      <w:pPr>
        <w:pStyle w:val="content"/>
      </w:pPr>
    </w:p>
    <w:p w14:paraId="058D19D3" w14:textId="77777777" w:rsidR="00E37D05" w:rsidRPr="00E37D05" w:rsidRDefault="00E37D05" w:rsidP="00E37D05">
      <w:pPr>
        <w:pStyle w:val="content"/>
      </w:pPr>
    </w:p>
    <w:p w14:paraId="26AB2644" w14:textId="77777777" w:rsidR="00797B95" w:rsidRDefault="00A6445D" w:rsidP="00797B95">
      <w:pPr>
        <w:keepNext/>
        <w:jc w:val="center"/>
      </w:pPr>
      <w:r>
        <w:rPr>
          <w:noProof/>
        </w:rPr>
        <w:lastRenderedPageBreak/>
        <w:drawing>
          <wp:inline distT="0" distB="0" distL="0" distR="0" wp14:anchorId="7B6D22A2" wp14:editId="24D68B54">
            <wp:extent cx="5153025" cy="2852037"/>
            <wp:effectExtent l="0" t="0" r="0" b="5715"/>
            <wp:docPr id="61" name="Picture 6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box and whisker char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171342" cy="2862175"/>
                    </a:xfrm>
                    <a:prstGeom prst="rect">
                      <a:avLst/>
                    </a:prstGeom>
                  </pic:spPr>
                </pic:pic>
              </a:graphicData>
            </a:graphic>
          </wp:inline>
        </w:drawing>
      </w:r>
    </w:p>
    <w:p w14:paraId="5AE92D6B" w14:textId="6AF15A31" w:rsidR="00797B95" w:rsidRPr="00797B95" w:rsidRDefault="00797B95" w:rsidP="00797B95">
      <w:pPr>
        <w:pStyle w:val="Caption"/>
        <w:jc w:val="center"/>
        <w:rPr>
          <w:b w:val="0"/>
          <w:bCs/>
        </w:rPr>
      </w:pPr>
      <w:bookmarkStart w:id="135" w:name="_Toc106240118"/>
      <w:r w:rsidRPr="00797B95">
        <w:rPr>
          <w:b w:val="0"/>
          <w:bCs/>
        </w:rPr>
        <w:t xml:space="preserve">Figure </w:t>
      </w:r>
      <w:r w:rsidRPr="00797B95">
        <w:rPr>
          <w:b w:val="0"/>
          <w:bCs/>
        </w:rPr>
        <w:fldChar w:fldCharType="begin"/>
      </w:r>
      <w:r w:rsidRPr="00797B95">
        <w:rPr>
          <w:b w:val="0"/>
          <w:bCs/>
        </w:rPr>
        <w:instrText xml:space="preserve"> SEQ Figure \* ARABIC </w:instrText>
      </w:r>
      <w:r w:rsidRPr="00797B95">
        <w:rPr>
          <w:b w:val="0"/>
          <w:bCs/>
        </w:rPr>
        <w:fldChar w:fldCharType="separate"/>
      </w:r>
      <w:r w:rsidR="00362057">
        <w:rPr>
          <w:b w:val="0"/>
          <w:bCs/>
          <w:noProof/>
        </w:rPr>
        <w:t>42</w:t>
      </w:r>
      <w:r w:rsidRPr="00797B95">
        <w:rPr>
          <w:b w:val="0"/>
          <w:bCs/>
        </w:rPr>
        <w:fldChar w:fldCharType="end"/>
      </w:r>
      <w:r w:rsidRPr="00797B95">
        <w:rPr>
          <w:b w:val="0"/>
          <w:bCs/>
        </w:rPr>
        <w:t>: Box plot showing model score for the Hybrid vs Base algorithms.</w:t>
      </w:r>
      <w:bookmarkEnd w:id="135"/>
    </w:p>
    <w:p w14:paraId="7976CBFF" w14:textId="61F10C87" w:rsidR="00A6445D" w:rsidRPr="00A6445D" w:rsidRDefault="00A6445D" w:rsidP="00F26D91">
      <w:pPr>
        <w:keepNext/>
        <w:jc w:val="center"/>
      </w:pPr>
      <w:r>
        <w:t xml:space="preserve"> </w:t>
      </w:r>
    </w:p>
    <w:p w14:paraId="1EEEFD01" w14:textId="56AB16CF" w:rsidR="00B9021D" w:rsidRDefault="00A6445D" w:rsidP="00B9021D">
      <w:r>
        <w:t xml:space="preserve">This result brought a little scepticism due to how close they seemed in the line and box graphs. However, considering the consistency in results observed for all ACO models in the previous Section 4.3, it seemed that this </w:t>
      </w:r>
      <w:r w:rsidR="00F26D91">
        <w:t>mean difference</w:t>
      </w:r>
      <w:r>
        <w:t xml:space="preserve">, though small, was indeed unexpected and statistically significant. </w:t>
      </w:r>
      <w:r w:rsidR="00797B95">
        <w:t xml:space="preserve">Shown in </w:t>
      </w:r>
      <w:r w:rsidR="00B9021D">
        <w:t>Figures 4</w:t>
      </w:r>
      <w:r w:rsidR="00A800B4">
        <w:t>3</w:t>
      </w:r>
      <w:r w:rsidR="00B9021D">
        <w:t xml:space="preserve"> and 4</w:t>
      </w:r>
      <w:r w:rsidR="00A800B4">
        <w:t>4</w:t>
      </w:r>
      <w:r w:rsidR="00B9021D">
        <w:t xml:space="preserve"> </w:t>
      </w:r>
      <w:r w:rsidR="00A800B4">
        <w:t>are</w:t>
      </w:r>
      <w:r w:rsidR="00B9021D">
        <w:t xml:space="preserve"> a cropped version of the earlier figures, highlighting only the ACO and ACO/GA algorithms.</w:t>
      </w:r>
    </w:p>
    <w:p w14:paraId="516CDCFD" w14:textId="77777777" w:rsidR="00B9021D" w:rsidRDefault="00B9021D" w:rsidP="00B9021D"/>
    <w:p w14:paraId="6456AF8E" w14:textId="77777777" w:rsidR="005B3FFB" w:rsidRDefault="00B9021D" w:rsidP="005B3FFB">
      <w:pPr>
        <w:keepNext/>
        <w:jc w:val="center"/>
      </w:pPr>
      <w:r>
        <w:rPr>
          <w:noProof/>
        </w:rPr>
        <w:drawing>
          <wp:inline distT="0" distB="0" distL="0" distR="0" wp14:anchorId="0E72247C" wp14:editId="15710079">
            <wp:extent cx="4837814" cy="2677489"/>
            <wp:effectExtent l="0" t="0" r="1270" b="8890"/>
            <wp:docPr id="59" name="Picture 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10;&#10;Description automatically generated"/>
                    <pic:cNvPicPr/>
                  </pic:nvPicPr>
                  <pic:blipFill>
                    <a:blip r:embed="rId75"/>
                    <a:stretch>
                      <a:fillRect/>
                    </a:stretch>
                  </pic:blipFill>
                  <pic:spPr>
                    <a:xfrm>
                      <a:off x="0" y="0"/>
                      <a:ext cx="5040300" cy="2789555"/>
                    </a:xfrm>
                    <a:prstGeom prst="rect">
                      <a:avLst/>
                    </a:prstGeom>
                  </pic:spPr>
                </pic:pic>
              </a:graphicData>
            </a:graphic>
          </wp:inline>
        </w:drawing>
      </w:r>
    </w:p>
    <w:p w14:paraId="6BB798EC" w14:textId="4B1C66B3" w:rsidR="00730FAD" w:rsidRDefault="005B3FFB" w:rsidP="00137C76">
      <w:pPr>
        <w:pStyle w:val="Caption"/>
        <w:jc w:val="center"/>
        <w:rPr>
          <w:b w:val="0"/>
          <w:bCs/>
        </w:rPr>
      </w:pPr>
      <w:bookmarkStart w:id="136" w:name="_Toc106240119"/>
      <w:r w:rsidRPr="005B3FFB">
        <w:rPr>
          <w:b w:val="0"/>
          <w:bCs/>
        </w:rPr>
        <w:t xml:space="preserve">Figure </w:t>
      </w:r>
      <w:r w:rsidRPr="005B3FFB">
        <w:rPr>
          <w:b w:val="0"/>
          <w:bCs/>
        </w:rPr>
        <w:fldChar w:fldCharType="begin"/>
      </w:r>
      <w:r w:rsidRPr="005B3FFB">
        <w:rPr>
          <w:b w:val="0"/>
          <w:bCs/>
        </w:rPr>
        <w:instrText xml:space="preserve"> SEQ Figure \* ARABIC </w:instrText>
      </w:r>
      <w:r w:rsidRPr="005B3FFB">
        <w:rPr>
          <w:b w:val="0"/>
          <w:bCs/>
        </w:rPr>
        <w:fldChar w:fldCharType="separate"/>
      </w:r>
      <w:r w:rsidR="00362057">
        <w:rPr>
          <w:b w:val="0"/>
          <w:bCs/>
          <w:noProof/>
        </w:rPr>
        <w:t>43</w:t>
      </w:r>
      <w:r w:rsidRPr="005B3FFB">
        <w:rPr>
          <w:b w:val="0"/>
          <w:bCs/>
        </w:rPr>
        <w:fldChar w:fldCharType="end"/>
      </w:r>
      <w:r w:rsidRPr="005B3FFB">
        <w:rPr>
          <w:b w:val="0"/>
          <w:bCs/>
        </w:rPr>
        <w:t>: Line plot showing model score per iteration for the cropped Hybrid vs Base algorithms.</w:t>
      </w:r>
      <w:bookmarkEnd w:id="136"/>
    </w:p>
    <w:p w14:paraId="54297D14" w14:textId="77777777" w:rsidR="00B9021D" w:rsidRDefault="00B9021D" w:rsidP="008F0B6E">
      <w:pPr>
        <w:keepNext/>
      </w:pPr>
    </w:p>
    <w:p w14:paraId="56B05044" w14:textId="77777777" w:rsidR="00B9021D" w:rsidRPr="000E0D46" w:rsidRDefault="00B9021D" w:rsidP="00B9021D">
      <w:pPr>
        <w:pStyle w:val="content"/>
      </w:pPr>
    </w:p>
    <w:p w14:paraId="45041F0A" w14:textId="4DAE822C" w:rsidR="00B9021D" w:rsidRDefault="00B9021D" w:rsidP="00B9021D">
      <w:pPr>
        <w:keepNext/>
        <w:jc w:val="center"/>
      </w:pPr>
      <w:r>
        <w:rPr>
          <w:noProof/>
        </w:rPr>
        <w:drawing>
          <wp:inline distT="0" distB="0" distL="0" distR="0" wp14:anchorId="13184A14" wp14:editId="59F6C77F">
            <wp:extent cx="5108360" cy="2827316"/>
            <wp:effectExtent l="0" t="0" r="0" b="0"/>
            <wp:docPr id="62" name="Picture 6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box and whisker char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139474" cy="2844537"/>
                    </a:xfrm>
                    <a:prstGeom prst="rect">
                      <a:avLst/>
                    </a:prstGeom>
                  </pic:spPr>
                </pic:pic>
              </a:graphicData>
            </a:graphic>
          </wp:inline>
        </w:drawing>
      </w:r>
    </w:p>
    <w:p w14:paraId="67EE190B" w14:textId="448C8287" w:rsidR="008F0B6E" w:rsidRDefault="008F0B6E" w:rsidP="008F0B6E">
      <w:pPr>
        <w:pStyle w:val="Caption"/>
        <w:jc w:val="center"/>
        <w:rPr>
          <w:b w:val="0"/>
          <w:bCs/>
        </w:rPr>
      </w:pPr>
      <w:bookmarkStart w:id="137" w:name="_Toc106240120"/>
      <w:r w:rsidRPr="00797B95">
        <w:rPr>
          <w:b w:val="0"/>
          <w:bCs/>
        </w:rPr>
        <w:t xml:space="preserve">Figure </w:t>
      </w:r>
      <w:r w:rsidRPr="00797B95">
        <w:rPr>
          <w:b w:val="0"/>
          <w:bCs/>
        </w:rPr>
        <w:fldChar w:fldCharType="begin"/>
      </w:r>
      <w:r w:rsidRPr="00797B95">
        <w:rPr>
          <w:b w:val="0"/>
          <w:bCs/>
        </w:rPr>
        <w:instrText xml:space="preserve"> SEQ Figure \* ARABIC </w:instrText>
      </w:r>
      <w:r w:rsidRPr="00797B95">
        <w:rPr>
          <w:b w:val="0"/>
          <w:bCs/>
        </w:rPr>
        <w:fldChar w:fldCharType="separate"/>
      </w:r>
      <w:r w:rsidR="00362057">
        <w:rPr>
          <w:b w:val="0"/>
          <w:bCs/>
          <w:noProof/>
        </w:rPr>
        <w:t>44</w:t>
      </w:r>
      <w:r w:rsidRPr="00797B95">
        <w:rPr>
          <w:b w:val="0"/>
          <w:bCs/>
        </w:rPr>
        <w:fldChar w:fldCharType="end"/>
      </w:r>
      <w:r w:rsidRPr="00797B95">
        <w:rPr>
          <w:b w:val="0"/>
          <w:bCs/>
        </w:rPr>
        <w:t xml:space="preserve">: Box plot showing model score for the </w:t>
      </w:r>
      <w:r>
        <w:rPr>
          <w:b w:val="0"/>
          <w:bCs/>
        </w:rPr>
        <w:t xml:space="preserve">Cropped </w:t>
      </w:r>
      <w:r w:rsidRPr="00797B95">
        <w:rPr>
          <w:b w:val="0"/>
          <w:bCs/>
        </w:rPr>
        <w:t>Hybrid vs Base algorithms.</w:t>
      </w:r>
      <w:bookmarkEnd w:id="137"/>
    </w:p>
    <w:p w14:paraId="5761283F" w14:textId="1954F4A2" w:rsidR="0091409C" w:rsidRDefault="0091409C" w:rsidP="0091409C">
      <w:pPr>
        <w:pStyle w:val="content"/>
      </w:pPr>
    </w:p>
    <w:p w14:paraId="6B39B926" w14:textId="77777777" w:rsidR="00137C76" w:rsidRPr="0091409C" w:rsidRDefault="00137C76" w:rsidP="0091409C">
      <w:pPr>
        <w:pStyle w:val="content"/>
      </w:pPr>
    </w:p>
    <w:p w14:paraId="0EDFF3CD" w14:textId="4CFEA028" w:rsidR="006814FB" w:rsidRDefault="00051845" w:rsidP="006814FB">
      <w:r>
        <w:t xml:space="preserve">In second place was the </w:t>
      </w:r>
      <w:r w:rsidR="00D1193E">
        <w:t>ACO algorithm</w:t>
      </w:r>
      <w:r>
        <w:t xml:space="preserve"> and the </w:t>
      </w:r>
      <w:r w:rsidR="00056229">
        <w:t>PSO/ACO hybrid</w:t>
      </w:r>
      <w:r>
        <w:t xml:space="preserve"> algorithm was 3rd</w:t>
      </w:r>
      <w:r w:rsidR="005B6A89">
        <w:t xml:space="preserve">. </w:t>
      </w:r>
      <w:r w:rsidR="00AF429E">
        <w:t>T</w:t>
      </w:r>
      <w:r>
        <w:t>he 1</w:t>
      </w:r>
      <w:r w:rsidRPr="00051845">
        <w:rPr>
          <w:vertAlign w:val="superscript"/>
        </w:rPr>
        <w:t>st</w:t>
      </w:r>
      <w:r>
        <w:t xml:space="preserve"> place ACO/GA and 2</w:t>
      </w:r>
      <w:r w:rsidRPr="00051845">
        <w:rPr>
          <w:vertAlign w:val="superscript"/>
        </w:rPr>
        <w:t>nd</w:t>
      </w:r>
      <w:r>
        <w:t xml:space="preserve"> place ACO algorithms beat the </w:t>
      </w:r>
      <w:r w:rsidR="00AF429E">
        <w:t>3</w:t>
      </w:r>
      <w:r w:rsidR="00AF429E" w:rsidRPr="00AF429E">
        <w:rPr>
          <w:vertAlign w:val="superscript"/>
        </w:rPr>
        <w:t>rd</w:t>
      </w:r>
      <w:r w:rsidR="00AF429E">
        <w:t xml:space="preserve"> place </w:t>
      </w:r>
      <w:r>
        <w:t xml:space="preserve">PSO/ACO model </w:t>
      </w:r>
      <w:r w:rsidR="00AF429E">
        <w:t xml:space="preserve">both </w:t>
      </w:r>
      <w:r>
        <w:t xml:space="preserve">with a </w:t>
      </w:r>
      <w:r w:rsidR="00056229">
        <w:t>statistical significance</w:t>
      </w:r>
      <w:r w:rsidR="00E55599">
        <w:t xml:space="preserve"> level</w:t>
      </w:r>
      <w:r w:rsidR="00056229">
        <w:t xml:space="preserve"> of </w:t>
      </w:r>
      <w:r w:rsidR="0007795D">
        <w:t xml:space="preserve">p &lt; </w:t>
      </w:r>
      <w:r w:rsidR="0007795D" w:rsidRPr="0007795D">
        <w:t>2.2e-16</w:t>
      </w:r>
      <w:r w:rsidR="0007795D">
        <w:t>.</w:t>
      </w:r>
      <w:r w:rsidR="002E4B13">
        <w:t xml:space="preserve"> </w:t>
      </w:r>
    </w:p>
    <w:p w14:paraId="5480DA22" w14:textId="6E3D25B0" w:rsidR="001679B9" w:rsidRDefault="001679B9" w:rsidP="006814FB"/>
    <w:p w14:paraId="65BD4A13" w14:textId="0F85F733" w:rsidR="001679B9" w:rsidRDefault="001679B9" w:rsidP="00B9021D">
      <w:r>
        <w:t xml:space="preserve">When the test was expanded to maps having larger amounts of cities, the difference between the ACO/GA hybrid and the ACO algorithm </w:t>
      </w:r>
      <w:r w:rsidR="00B73C6D">
        <w:t>became even</w:t>
      </w:r>
      <w:r>
        <w:t xml:space="preserve"> more apparent as shown in </w:t>
      </w:r>
      <w:r w:rsidRPr="000701E9">
        <w:t>Figures 4</w:t>
      </w:r>
      <w:r w:rsidR="00650B83">
        <w:t>5</w:t>
      </w:r>
      <w:r w:rsidRPr="000701E9">
        <w:t>-4</w:t>
      </w:r>
      <w:r w:rsidR="00650B83">
        <w:t>7</w:t>
      </w:r>
      <w:r>
        <w:t>.</w:t>
      </w:r>
      <w:r w:rsidR="004F106F">
        <w:t xml:space="preserve"> </w:t>
      </w:r>
      <w:r w:rsidR="00C7033F">
        <w:t xml:space="preserve">It was </w:t>
      </w:r>
      <w:r w:rsidR="00270226">
        <w:t xml:space="preserve">also </w:t>
      </w:r>
      <w:r w:rsidR="00C7033F">
        <w:t>found that all other algorithms</w:t>
      </w:r>
      <w:r w:rsidR="00270226">
        <w:t xml:space="preserve"> except these two</w:t>
      </w:r>
      <w:r w:rsidR="00C7033F">
        <w:t xml:space="preserve"> were outperformed by the greedy optimization algorithm as map sizes increased. </w:t>
      </w:r>
      <w:r w:rsidR="00270226">
        <w:t xml:space="preserve">The worst-performing algorithm of the group as map sizes increased was revealed to be the </w:t>
      </w:r>
      <w:r w:rsidR="004F106F">
        <w:t>PSO/GA</w:t>
      </w:r>
      <w:r w:rsidR="00B73C6D">
        <w:t xml:space="preserve"> hybrid</w:t>
      </w:r>
      <w:r w:rsidR="004F106F">
        <w:t>.</w:t>
      </w:r>
    </w:p>
    <w:p w14:paraId="08D9A342" w14:textId="77777777" w:rsidR="001679B9" w:rsidRPr="001679B9" w:rsidRDefault="001679B9" w:rsidP="001679B9">
      <w:pPr>
        <w:pStyle w:val="content"/>
      </w:pPr>
    </w:p>
    <w:p w14:paraId="0C8DB11E" w14:textId="77777777" w:rsidR="000E0D46" w:rsidRDefault="000E0D46" w:rsidP="001679B9">
      <w:pPr>
        <w:pStyle w:val="content"/>
        <w:keepNext/>
      </w:pPr>
    </w:p>
    <w:p w14:paraId="0517C784" w14:textId="77777777" w:rsidR="000E0D46" w:rsidRDefault="000E0D46" w:rsidP="001679B9">
      <w:pPr>
        <w:pStyle w:val="content"/>
        <w:keepNext/>
      </w:pPr>
    </w:p>
    <w:p w14:paraId="17B5E4A0" w14:textId="32D088AB" w:rsidR="001679B9" w:rsidRDefault="001679B9" w:rsidP="001679B9">
      <w:pPr>
        <w:pStyle w:val="content"/>
        <w:keepNext/>
      </w:pPr>
      <w:r>
        <w:rPr>
          <w:noProof/>
        </w:rPr>
        <w:drawing>
          <wp:inline distT="0" distB="0" distL="0" distR="0" wp14:anchorId="5D7F49CF" wp14:editId="327C6166">
            <wp:extent cx="5328285" cy="2934078"/>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77">
                      <a:extLst>
                        <a:ext uri="{28A0092B-C50C-407E-A947-70E740481C1C}">
                          <a14:useLocalDpi xmlns:a14="http://schemas.microsoft.com/office/drawing/2010/main" val="0"/>
                        </a:ext>
                      </a:extLst>
                    </a:blip>
                    <a:stretch>
                      <a:fillRect/>
                    </a:stretch>
                  </pic:blipFill>
                  <pic:spPr>
                    <a:xfrm>
                      <a:off x="0" y="0"/>
                      <a:ext cx="5328285" cy="2934078"/>
                    </a:xfrm>
                    <a:prstGeom prst="rect">
                      <a:avLst/>
                    </a:prstGeom>
                  </pic:spPr>
                </pic:pic>
              </a:graphicData>
            </a:graphic>
          </wp:inline>
        </w:drawing>
      </w:r>
    </w:p>
    <w:p w14:paraId="68502E1A" w14:textId="2FCEAD76" w:rsidR="001679B9" w:rsidRPr="005F41A8" w:rsidRDefault="001679B9" w:rsidP="001679B9">
      <w:pPr>
        <w:pStyle w:val="Caption"/>
        <w:jc w:val="center"/>
        <w:rPr>
          <w:b w:val="0"/>
          <w:bCs/>
        </w:rPr>
      </w:pPr>
      <w:bookmarkStart w:id="138" w:name="_Toc106240121"/>
      <w:r w:rsidRPr="005F41A8">
        <w:rPr>
          <w:b w:val="0"/>
          <w:bCs/>
        </w:rPr>
        <w:t xml:space="preserve">Figure </w:t>
      </w:r>
      <w:r w:rsidRPr="005F41A8">
        <w:rPr>
          <w:b w:val="0"/>
          <w:bCs/>
        </w:rPr>
        <w:fldChar w:fldCharType="begin"/>
      </w:r>
      <w:r w:rsidRPr="005F41A8">
        <w:rPr>
          <w:b w:val="0"/>
          <w:bCs/>
        </w:rPr>
        <w:instrText xml:space="preserve"> SEQ Figure \* ARABIC </w:instrText>
      </w:r>
      <w:r w:rsidRPr="005F41A8">
        <w:rPr>
          <w:b w:val="0"/>
          <w:bCs/>
        </w:rPr>
        <w:fldChar w:fldCharType="separate"/>
      </w:r>
      <w:r w:rsidR="00362057">
        <w:rPr>
          <w:b w:val="0"/>
          <w:bCs/>
          <w:noProof/>
        </w:rPr>
        <w:t>45</w:t>
      </w:r>
      <w:r w:rsidRPr="005F41A8">
        <w:rPr>
          <w:b w:val="0"/>
          <w:bCs/>
        </w:rPr>
        <w:fldChar w:fldCharType="end"/>
      </w:r>
      <w:r w:rsidRPr="005F41A8">
        <w:rPr>
          <w:b w:val="0"/>
          <w:bCs/>
        </w:rPr>
        <w:t xml:space="preserve">: </w:t>
      </w:r>
      <w:r w:rsidR="00BD6E63" w:rsidRPr="005B3FFB">
        <w:rPr>
          <w:b w:val="0"/>
          <w:bCs/>
        </w:rPr>
        <w:t>Line plot showing model score per iteration for the Hybrid vs Base algorithms</w:t>
      </w:r>
      <w:r w:rsidR="00BD6E63">
        <w:rPr>
          <w:b w:val="0"/>
          <w:bCs/>
        </w:rPr>
        <w:t xml:space="preserve">   </w:t>
      </w:r>
      <w:r w:rsidRPr="005F41A8">
        <w:rPr>
          <w:b w:val="0"/>
          <w:bCs/>
        </w:rPr>
        <w:t>(city count 20)</w:t>
      </w:r>
      <w:r w:rsidR="00BD6E63">
        <w:rPr>
          <w:b w:val="0"/>
          <w:bCs/>
        </w:rPr>
        <w:t>.</w:t>
      </w:r>
      <w:bookmarkEnd w:id="138"/>
    </w:p>
    <w:p w14:paraId="0B109658" w14:textId="16646545" w:rsidR="000E0D46" w:rsidRDefault="000E0D46" w:rsidP="000E0D46">
      <w:pPr>
        <w:pStyle w:val="content"/>
      </w:pPr>
    </w:p>
    <w:p w14:paraId="248DBD7E" w14:textId="49B179D4" w:rsidR="000E0D46" w:rsidRDefault="000E0D46" w:rsidP="000E0D46">
      <w:pPr>
        <w:pStyle w:val="content"/>
      </w:pPr>
    </w:p>
    <w:p w14:paraId="389B88B1" w14:textId="77777777" w:rsidR="000E0D46" w:rsidRPr="000E0D46" w:rsidRDefault="000E0D46" w:rsidP="000E0D46">
      <w:pPr>
        <w:pStyle w:val="content"/>
      </w:pPr>
    </w:p>
    <w:p w14:paraId="1AA38E4E" w14:textId="77777777" w:rsidR="001679B9" w:rsidRDefault="001679B9" w:rsidP="001679B9">
      <w:pPr>
        <w:pStyle w:val="content"/>
        <w:keepNext/>
        <w:jc w:val="center"/>
      </w:pPr>
      <w:r>
        <w:rPr>
          <w:noProof/>
        </w:rPr>
        <w:drawing>
          <wp:inline distT="0" distB="0" distL="0" distR="0" wp14:anchorId="7C4B1A76" wp14:editId="72A7E545">
            <wp:extent cx="5289480" cy="2923949"/>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8">
                      <a:extLst>
                        <a:ext uri="{28A0092B-C50C-407E-A947-70E740481C1C}">
                          <a14:useLocalDpi xmlns:a14="http://schemas.microsoft.com/office/drawing/2010/main" val="0"/>
                        </a:ext>
                      </a:extLst>
                    </a:blip>
                    <a:stretch>
                      <a:fillRect/>
                    </a:stretch>
                  </pic:blipFill>
                  <pic:spPr>
                    <a:xfrm>
                      <a:off x="0" y="0"/>
                      <a:ext cx="5289480" cy="2923949"/>
                    </a:xfrm>
                    <a:prstGeom prst="rect">
                      <a:avLst/>
                    </a:prstGeom>
                  </pic:spPr>
                </pic:pic>
              </a:graphicData>
            </a:graphic>
          </wp:inline>
        </w:drawing>
      </w:r>
    </w:p>
    <w:p w14:paraId="406D9B65" w14:textId="23E74B54" w:rsidR="001679B9" w:rsidRPr="005F41A8" w:rsidRDefault="001679B9" w:rsidP="001679B9">
      <w:pPr>
        <w:pStyle w:val="Caption"/>
        <w:jc w:val="center"/>
        <w:rPr>
          <w:b w:val="0"/>
          <w:bCs/>
        </w:rPr>
      </w:pPr>
      <w:bookmarkStart w:id="139" w:name="_Toc106240122"/>
      <w:r w:rsidRPr="005F41A8">
        <w:rPr>
          <w:b w:val="0"/>
          <w:bCs/>
        </w:rPr>
        <w:t xml:space="preserve">Figure </w:t>
      </w:r>
      <w:r w:rsidRPr="005F41A8">
        <w:rPr>
          <w:b w:val="0"/>
          <w:bCs/>
        </w:rPr>
        <w:fldChar w:fldCharType="begin"/>
      </w:r>
      <w:r w:rsidRPr="005F41A8">
        <w:rPr>
          <w:b w:val="0"/>
          <w:bCs/>
        </w:rPr>
        <w:instrText xml:space="preserve"> SEQ Figure \* ARABIC </w:instrText>
      </w:r>
      <w:r w:rsidRPr="005F41A8">
        <w:rPr>
          <w:b w:val="0"/>
          <w:bCs/>
        </w:rPr>
        <w:fldChar w:fldCharType="separate"/>
      </w:r>
      <w:r w:rsidR="00362057">
        <w:rPr>
          <w:b w:val="0"/>
          <w:bCs/>
          <w:noProof/>
        </w:rPr>
        <w:t>46</w:t>
      </w:r>
      <w:r w:rsidRPr="005F41A8">
        <w:rPr>
          <w:b w:val="0"/>
          <w:bCs/>
        </w:rPr>
        <w:fldChar w:fldCharType="end"/>
      </w:r>
      <w:r w:rsidRPr="005F41A8">
        <w:rPr>
          <w:b w:val="0"/>
          <w:bCs/>
        </w:rPr>
        <w:t xml:space="preserve">: </w:t>
      </w:r>
      <w:r w:rsidR="00BD6E63" w:rsidRPr="005B3FFB">
        <w:rPr>
          <w:b w:val="0"/>
          <w:bCs/>
        </w:rPr>
        <w:t>Line plot showing model score per iteration for the Hybrid vs Base algorithms</w:t>
      </w:r>
      <w:r w:rsidR="00BD6E63">
        <w:rPr>
          <w:b w:val="0"/>
          <w:bCs/>
        </w:rPr>
        <w:t xml:space="preserve">   </w:t>
      </w:r>
      <w:r w:rsidRPr="005F41A8">
        <w:rPr>
          <w:b w:val="0"/>
          <w:bCs/>
        </w:rPr>
        <w:t>(city count 30)</w:t>
      </w:r>
      <w:bookmarkEnd w:id="139"/>
    </w:p>
    <w:p w14:paraId="582E688C" w14:textId="77777777" w:rsidR="001679B9" w:rsidRPr="001679B9" w:rsidRDefault="001679B9" w:rsidP="001679B9">
      <w:pPr>
        <w:pStyle w:val="content"/>
      </w:pPr>
    </w:p>
    <w:p w14:paraId="50079265" w14:textId="77777777" w:rsidR="000E0D46" w:rsidRDefault="000E0D46" w:rsidP="001679B9">
      <w:pPr>
        <w:pStyle w:val="content"/>
        <w:keepNext/>
      </w:pPr>
    </w:p>
    <w:p w14:paraId="7486CE10" w14:textId="77777777" w:rsidR="000E0D46" w:rsidRDefault="000E0D46" w:rsidP="001679B9">
      <w:pPr>
        <w:pStyle w:val="content"/>
        <w:keepNext/>
      </w:pPr>
    </w:p>
    <w:p w14:paraId="06558E10" w14:textId="4D87F9CB" w:rsidR="001679B9" w:rsidRDefault="001679B9" w:rsidP="001679B9">
      <w:pPr>
        <w:pStyle w:val="content"/>
        <w:keepNext/>
      </w:pPr>
      <w:r>
        <w:rPr>
          <w:noProof/>
        </w:rPr>
        <w:drawing>
          <wp:inline distT="0" distB="0" distL="0" distR="0" wp14:anchorId="2657EED8" wp14:editId="09A485E9">
            <wp:extent cx="5346483" cy="2993718"/>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79">
                      <a:extLst>
                        <a:ext uri="{28A0092B-C50C-407E-A947-70E740481C1C}">
                          <a14:useLocalDpi xmlns:a14="http://schemas.microsoft.com/office/drawing/2010/main" val="0"/>
                        </a:ext>
                      </a:extLst>
                    </a:blip>
                    <a:stretch>
                      <a:fillRect/>
                    </a:stretch>
                  </pic:blipFill>
                  <pic:spPr>
                    <a:xfrm>
                      <a:off x="0" y="0"/>
                      <a:ext cx="5346483" cy="2993718"/>
                    </a:xfrm>
                    <a:prstGeom prst="rect">
                      <a:avLst/>
                    </a:prstGeom>
                  </pic:spPr>
                </pic:pic>
              </a:graphicData>
            </a:graphic>
          </wp:inline>
        </w:drawing>
      </w:r>
    </w:p>
    <w:p w14:paraId="109140C6" w14:textId="42DB184D" w:rsidR="001679B9" w:rsidRPr="005F41A8" w:rsidRDefault="001679B9" w:rsidP="001679B9">
      <w:pPr>
        <w:pStyle w:val="Caption"/>
        <w:jc w:val="center"/>
        <w:rPr>
          <w:b w:val="0"/>
          <w:bCs/>
        </w:rPr>
      </w:pPr>
      <w:bookmarkStart w:id="140" w:name="_Toc106240123"/>
      <w:r w:rsidRPr="005F41A8">
        <w:rPr>
          <w:b w:val="0"/>
          <w:bCs/>
        </w:rPr>
        <w:t xml:space="preserve">Figure </w:t>
      </w:r>
      <w:r w:rsidRPr="005F41A8">
        <w:rPr>
          <w:b w:val="0"/>
          <w:bCs/>
        </w:rPr>
        <w:fldChar w:fldCharType="begin"/>
      </w:r>
      <w:r w:rsidRPr="005F41A8">
        <w:rPr>
          <w:b w:val="0"/>
          <w:bCs/>
        </w:rPr>
        <w:instrText xml:space="preserve"> SEQ Figure \* ARABIC </w:instrText>
      </w:r>
      <w:r w:rsidRPr="005F41A8">
        <w:rPr>
          <w:b w:val="0"/>
          <w:bCs/>
        </w:rPr>
        <w:fldChar w:fldCharType="separate"/>
      </w:r>
      <w:r w:rsidR="00362057">
        <w:rPr>
          <w:b w:val="0"/>
          <w:bCs/>
          <w:noProof/>
        </w:rPr>
        <w:t>47</w:t>
      </w:r>
      <w:r w:rsidRPr="005F41A8">
        <w:rPr>
          <w:b w:val="0"/>
          <w:bCs/>
        </w:rPr>
        <w:fldChar w:fldCharType="end"/>
      </w:r>
      <w:r w:rsidRPr="005F41A8">
        <w:rPr>
          <w:b w:val="0"/>
          <w:bCs/>
        </w:rPr>
        <w:t xml:space="preserve">: </w:t>
      </w:r>
      <w:r w:rsidR="0043222E" w:rsidRPr="005B3FFB">
        <w:rPr>
          <w:b w:val="0"/>
          <w:bCs/>
        </w:rPr>
        <w:t>Line plot showing model score per iteration for the Hybrid vs Base algorithms</w:t>
      </w:r>
      <w:r w:rsidR="0043222E">
        <w:rPr>
          <w:b w:val="0"/>
          <w:bCs/>
        </w:rPr>
        <w:t xml:space="preserve">   </w:t>
      </w:r>
      <w:r w:rsidRPr="005F41A8">
        <w:rPr>
          <w:b w:val="0"/>
          <w:bCs/>
        </w:rPr>
        <w:t>(city count 50)</w:t>
      </w:r>
      <w:bookmarkEnd w:id="140"/>
    </w:p>
    <w:p w14:paraId="61FC12BF" w14:textId="77777777" w:rsidR="000A3710" w:rsidRDefault="000A3710" w:rsidP="00BC5CE1">
      <w:pPr>
        <w:pStyle w:val="content"/>
      </w:pPr>
    </w:p>
    <w:p w14:paraId="5DB77DB2" w14:textId="2F9FE508" w:rsidR="003903BE" w:rsidRDefault="003903BE" w:rsidP="003903BE">
      <w:pPr>
        <w:tabs>
          <w:tab w:val="left" w:pos="7938"/>
        </w:tabs>
      </w:pPr>
      <w:r>
        <w:t xml:space="preserve">Also noted as map sizes increased, was that the PSO/GA hybrid algorithm was observed to be the worst-performing algorithm in the group. A possible explanation is that the already observed tendency for premature convergence in the particle swarm algorithm caused by the low inertia weight was aggravated by the too-effective Genetic Algorithm using the high selection pressure </w:t>
      </w:r>
      <w:r w:rsidRPr="00306256">
        <w:rPr>
          <w:i/>
          <w:iCs/>
        </w:rPr>
        <w:t>tournament sampling</w:t>
      </w:r>
      <w:r>
        <w:t xml:space="preserve"> and </w:t>
      </w:r>
      <w:r w:rsidRPr="00306256">
        <w:rPr>
          <w:i/>
          <w:iCs/>
        </w:rPr>
        <w:t>steady-state</w:t>
      </w:r>
      <w:r>
        <w:t xml:space="preserve"> techniques. In this case, the simple solution would only be to raise the inertia weight. Unfortunately, when a supplementary investigation was done into this proposed solution by raising the inertia weight used in the algorithm to the recommended 0.8, the results detailed in </w:t>
      </w:r>
      <w:r w:rsidRPr="000A3710">
        <w:t xml:space="preserve">Figure </w:t>
      </w:r>
      <w:r w:rsidR="000A3710" w:rsidRPr="000A3710">
        <w:t>4</w:t>
      </w:r>
      <w:r w:rsidR="0001039C">
        <w:t>8</w:t>
      </w:r>
      <w:r>
        <w:t xml:space="preserve"> show that, though slightly better, not much gain in performance was observed. Another suggestion is that the sequential hybridization method is not a suitable method for combining the PSO and GA algorithms. Alternatively, the PSO and GA algorithms might simply just not work well together. Further research would have to be done to address a definite cause and solution for this observed behaviour.</w:t>
      </w:r>
    </w:p>
    <w:p w14:paraId="06188FC7" w14:textId="77777777" w:rsidR="006A149E" w:rsidRDefault="006A149E" w:rsidP="003903BE">
      <w:pPr>
        <w:tabs>
          <w:tab w:val="left" w:pos="7938"/>
        </w:tabs>
      </w:pPr>
    </w:p>
    <w:p w14:paraId="635E0229" w14:textId="77777777" w:rsidR="003903BE" w:rsidRDefault="003903BE" w:rsidP="003903BE">
      <w:pPr>
        <w:keepNext/>
        <w:tabs>
          <w:tab w:val="left" w:pos="7938"/>
        </w:tabs>
        <w:jc w:val="center"/>
      </w:pPr>
      <w:r w:rsidRPr="00306256">
        <w:rPr>
          <w:noProof/>
        </w:rPr>
        <w:lastRenderedPageBreak/>
        <w:drawing>
          <wp:inline distT="0" distB="0" distL="0" distR="0" wp14:anchorId="2D23D4F0" wp14:editId="52ACB39C">
            <wp:extent cx="4987637" cy="2791911"/>
            <wp:effectExtent l="0" t="0" r="3810" b="8890"/>
            <wp:docPr id="77" name="Picture 7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line chart&#10;&#10;Description automatically generated"/>
                    <pic:cNvPicPr/>
                  </pic:nvPicPr>
                  <pic:blipFill>
                    <a:blip r:embed="rId80"/>
                    <a:stretch>
                      <a:fillRect/>
                    </a:stretch>
                  </pic:blipFill>
                  <pic:spPr>
                    <a:xfrm>
                      <a:off x="0" y="0"/>
                      <a:ext cx="5021022" cy="2810599"/>
                    </a:xfrm>
                    <a:prstGeom prst="rect">
                      <a:avLst/>
                    </a:prstGeom>
                  </pic:spPr>
                </pic:pic>
              </a:graphicData>
            </a:graphic>
          </wp:inline>
        </w:drawing>
      </w:r>
    </w:p>
    <w:p w14:paraId="2885B956" w14:textId="6D63520D" w:rsidR="003903BE" w:rsidRPr="006A149E" w:rsidRDefault="003903BE" w:rsidP="003903BE">
      <w:pPr>
        <w:pStyle w:val="Caption"/>
        <w:jc w:val="center"/>
        <w:rPr>
          <w:b w:val="0"/>
          <w:bCs/>
        </w:rPr>
      </w:pPr>
      <w:bookmarkStart w:id="141" w:name="_Toc106240124"/>
      <w:r w:rsidRPr="006A149E">
        <w:rPr>
          <w:b w:val="0"/>
          <w:bCs/>
        </w:rPr>
        <w:t xml:space="preserve">Figure </w:t>
      </w:r>
      <w:r w:rsidRPr="006A149E">
        <w:rPr>
          <w:b w:val="0"/>
          <w:bCs/>
        </w:rPr>
        <w:fldChar w:fldCharType="begin"/>
      </w:r>
      <w:r w:rsidRPr="006A149E">
        <w:rPr>
          <w:b w:val="0"/>
          <w:bCs/>
        </w:rPr>
        <w:instrText xml:space="preserve"> SEQ Figure \* ARABIC </w:instrText>
      </w:r>
      <w:r w:rsidRPr="006A149E">
        <w:rPr>
          <w:b w:val="0"/>
          <w:bCs/>
        </w:rPr>
        <w:fldChar w:fldCharType="separate"/>
      </w:r>
      <w:r w:rsidR="00362057">
        <w:rPr>
          <w:b w:val="0"/>
          <w:bCs/>
          <w:noProof/>
        </w:rPr>
        <w:t>48</w:t>
      </w:r>
      <w:r w:rsidRPr="006A149E">
        <w:rPr>
          <w:b w:val="0"/>
          <w:bCs/>
        </w:rPr>
        <w:fldChar w:fldCharType="end"/>
      </w:r>
      <w:r w:rsidRPr="006A149E">
        <w:rPr>
          <w:b w:val="0"/>
          <w:bCs/>
        </w:rPr>
        <w:t xml:space="preserve">: </w:t>
      </w:r>
      <w:r w:rsidR="00792E9C" w:rsidRPr="005B3FFB">
        <w:rPr>
          <w:b w:val="0"/>
          <w:bCs/>
        </w:rPr>
        <w:t>Line plot showing model score per iteration for the</w:t>
      </w:r>
      <w:r w:rsidR="00792E9C">
        <w:rPr>
          <w:b w:val="0"/>
          <w:bCs/>
        </w:rPr>
        <w:t xml:space="preserve"> supplemental experiment testing the effects of an increased inertia weight on the PSO/GA sequential hybrid algorithm</w:t>
      </w:r>
      <w:r w:rsidR="006137D0">
        <w:rPr>
          <w:b w:val="0"/>
          <w:bCs/>
        </w:rPr>
        <w:t>.</w:t>
      </w:r>
      <w:bookmarkEnd w:id="141"/>
    </w:p>
    <w:p w14:paraId="155F3D2C" w14:textId="77777777" w:rsidR="005C4EB6" w:rsidRDefault="005C4EB6" w:rsidP="00BC5CE1">
      <w:pPr>
        <w:pStyle w:val="content"/>
      </w:pPr>
    </w:p>
    <w:p w14:paraId="0B84C287" w14:textId="77777777" w:rsidR="009A4B33" w:rsidRDefault="009A4B33" w:rsidP="00BC5CE1">
      <w:pPr>
        <w:pStyle w:val="content"/>
      </w:pPr>
    </w:p>
    <w:p w14:paraId="27E6ADAC" w14:textId="608726FA" w:rsidR="00BC5CE1" w:rsidRDefault="00BC5CE1" w:rsidP="00BC5CE1">
      <w:pPr>
        <w:pStyle w:val="Heading2"/>
      </w:pPr>
      <w:bookmarkStart w:id="142" w:name="_Toc106240066"/>
      <w:r>
        <w:t>Algorithm Run</w:t>
      </w:r>
      <w:r w:rsidR="005453A7">
        <w:t>t</w:t>
      </w:r>
      <w:r>
        <w:t>imes</w:t>
      </w:r>
      <w:bookmarkEnd w:id="142"/>
    </w:p>
    <w:p w14:paraId="14B0CD5F" w14:textId="5F5C24A1" w:rsidR="005453A7" w:rsidRDefault="005453A7" w:rsidP="004961B9">
      <w:r>
        <w:t>As an extra point of interest</w:t>
      </w:r>
      <w:r w:rsidR="000F3223">
        <w:t>,</w:t>
      </w:r>
      <w:r>
        <w:t xml:space="preserve"> </w:t>
      </w:r>
      <w:r w:rsidR="004961B9" w:rsidRPr="000F3223">
        <w:t>Table 11</w:t>
      </w:r>
      <w:r w:rsidR="004961B9">
        <w:t xml:space="preserve"> </w:t>
      </w:r>
      <w:r>
        <w:t>was included</w:t>
      </w:r>
      <w:r w:rsidR="000F3223">
        <w:t>,</w:t>
      </w:r>
      <w:r>
        <w:t xml:space="preserve"> </w:t>
      </w:r>
      <w:r w:rsidR="004961B9">
        <w:t>contain</w:t>
      </w:r>
      <w:r>
        <w:t>ing</w:t>
      </w:r>
      <w:r w:rsidR="004961B9">
        <w:t xml:space="preserve"> the average seconds per iteration for the algorithms run in this project. </w:t>
      </w:r>
      <w:r w:rsidR="00DC1265">
        <w:t xml:space="preserve">Though </w:t>
      </w:r>
      <w:r w:rsidR="00FB2C11">
        <w:t>admittedly not</w:t>
      </w:r>
      <w:r w:rsidR="00DC1265">
        <w:t xml:space="preserve"> entirely </w:t>
      </w:r>
      <w:r w:rsidR="00FB2C11">
        <w:t>reliable</w:t>
      </w:r>
      <w:r w:rsidR="00DC1265">
        <w:t xml:space="preserve">, </w:t>
      </w:r>
      <w:r w:rsidR="000215EB">
        <w:t xml:space="preserve">for improved accuracy </w:t>
      </w:r>
      <w:r w:rsidR="00DC1265">
        <w:t xml:space="preserve">the values shown in this table </w:t>
      </w:r>
      <w:r w:rsidR="00FB2C11">
        <w:t>were</w:t>
      </w:r>
      <w:r w:rsidR="00DC1265">
        <w:t xml:space="preserve"> averaged over 1,000 iterations for each algorithm</w:t>
      </w:r>
      <w:r w:rsidR="00325765">
        <w:t xml:space="preserve"> us</w:t>
      </w:r>
      <w:r w:rsidR="00FB2C11">
        <w:t>ed</w:t>
      </w:r>
      <w:r w:rsidR="00DC1265">
        <w:t>.</w:t>
      </w:r>
      <w:r w:rsidR="00FB2C11">
        <w:t xml:space="preserve"> </w:t>
      </w:r>
    </w:p>
    <w:p w14:paraId="30A1B56A" w14:textId="77777777" w:rsidR="005453A7" w:rsidRDefault="005453A7" w:rsidP="004961B9"/>
    <w:p w14:paraId="7296FD28" w14:textId="5B63DE45" w:rsidR="005C4EB6" w:rsidRDefault="00B43333" w:rsidP="00BC5CE1">
      <w:r>
        <w:t>Some t</w:t>
      </w:r>
      <w:r w:rsidR="00FB2C11">
        <w:t>hings to note</w:t>
      </w:r>
      <w:r>
        <w:t xml:space="preserve"> in this table are, firstly, that </w:t>
      </w:r>
      <w:r w:rsidR="003F3DBF">
        <w:t xml:space="preserve">the fastest algorithm at smaller TSP map sizes was </w:t>
      </w:r>
      <w:r w:rsidR="00A764C3">
        <w:t>the</w:t>
      </w:r>
      <w:r w:rsidR="003F3DBF">
        <w:t xml:space="preserve"> GA’s</w:t>
      </w:r>
      <w:r w:rsidR="00A764C3">
        <w:t xml:space="preserve"> plain</w:t>
      </w:r>
      <w:r w:rsidR="003F3DBF">
        <w:t xml:space="preserve"> </w:t>
      </w:r>
      <w:r w:rsidRPr="003F3DBF">
        <w:t>tournament sampling</w:t>
      </w:r>
      <w:r w:rsidR="00FB2C11">
        <w:t xml:space="preserve"> </w:t>
      </w:r>
      <w:r w:rsidR="003F3DBF">
        <w:t>technique</w:t>
      </w:r>
      <w:r w:rsidR="00A764C3">
        <w:t xml:space="preserve"> (without the steady-state enhancement)</w:t>
      </w:r>
      <w:r w:rsidR="003F3DBF">
        <w:t xml:space="preserve">, but as map sizes increased, its speed was overtaken by both PSO algorithms. Of the GA algorithms, </w:t>
      </w:r>
      <w:r w:rsidR="003F3DBF" w:rsidRPr="003F3DBF">
        <w:t>tournament sampling</w:t>
      </w:r>
      <w:r w:rsidR="003F3DBF">
        <w:t xml:space="preserve"> </w:t>
      </w:r>
      <w:r>
        <w:t xml:space="preserve">was the fastest running </w:t>
      </w:r>
      <w:r w:rsidR="003F3DBF">
        <w:t>fitness function</w:t>
      </w:r>
      <w:r>
        <w:t xml:space="preserve"> of the </w:t>
      </w:r>
      <w:r w:rsidR="00161084">
        <w:t>group</w:t>
      </w:r>
      <w:r>
        <w:t xml:space="preserve"> and </w:t>
      </w:r>
      <w:r w:rsidRPr="003F3DBF">
        <w:t>rank-based sampling</w:t>
      </w:r>
      <w:r>
        <w:t xml:space="preserve"> was the slowest, both by a significant margin.</w:t>
      </w:r>
      <w:r w:rsidR="003F3DBF">
        <w:t xml:space="preserve"> </w:t>
      </w:r>
      <w:r w:rsidR="000C1A87">
        <w:t>Both of the PSO</w:t>
      </w:r>
      <w:r w:rsidR="003F3DBF">
        <w:t xml:space="preserve"> variations took the same time to run on average as there is only a slight variation </w:t>
      </w:r>
      <w:r w:rsidR="00C95DAD">
        <w:t>in</w:t>
      </w:r>
      <w:r w:rsidR="003F3DBF">
        <w:t xml:space="preserve"> their methodologies.</w:t>
      </w:r>
      <w:r w:rsidR="000C1A87">
        <w:t xml:space="preserve"> The ACO algorithms were the longest to run </w:t>
      </w:r>
      <w:r w:rsidR="00C95DAD">
        <w:t>in</w:t>
      </w:r>
      <w:r w:rsidR="000C1A87">
        <w:t xml:space="preserve"> the group leaving very mixed results as to which one was faster.</w:t>
      </w:r>
      <w:r w:rsidR="00703789">
        <w:t xml:space="preserve"> This is most likely caused by the complexity of the calculations required. For each ants’ solution construction step, it is required to check all valid paths for the most attractive next city to visit. This causes a mass of function loops as ants construct their solutions which, when completed, also adds more function loops for graph pheromone updates. </w:t>
      </w:r>
      <w:r w:rsidR="000C1A87">
        <w:t xml:space="preserve">This </w:t>
      </w:r>
      <w:r w:rsidR="000C1A87">
        <w:lastRenderedPageBreak/>
        <w:t>slowness shown by the ACO was also reflected in all hybrids using the ACO methodology. The fastest performing hybrid was the PSO/GA hybrid which stayed clear of the ACO methodology, and the slo</w:t>
      </w:r>
      <w:r w:rsidR="005453A7">
        <w:t>west was the ACO/GA using the GA’s added steady-state enhancement.</w:t>
      </w:r>
      <w:r w:rsidR="00BD09A8">
        <w:t xml:space="preserve"> Elitism was not included in this table because, in this project, it simply excluded the fittest members of the population from being overwritten without adding any </w:t>
      </w:r>
      <w:r w:rsidR="00277F90">
        <w:t>significant</w:t>
      </w:r>
      <w:r w:rsidR="00BD09A8">
        <w:t xml:space="preserve"> complexity to the algorithm.</w:t>
      </w:r>
      <w:r w:rsidR="001D61F8">
        <w:t xml:space="preserve"> So, in the event </w:t>
      </w:r>
      <w:r w:rsidR="003B6058">
        <w:t>w</w:t>
      </w:r>
      <w:r w:rsidR="001D2344">
        <w:t>h</w:t>
      </w:r>
      <w:r w:rsidR="003B6058">
        <w:t>ere</w:t>
      </w:r>
      <w:r w:rsidR="001D61F8">
        <w:t xml:space="preserve"> </w:t>
      </w:r>
      <w:r w:rsidR="006C2CD9">
        <w:t xml:space="preserve">runtime speeds gain priority, </w:t>
      </w:r>
      <w:r w:rsidR="00195DD1">
        <w:t>E</w:t>
      </w:r>
      <w:r w:rsidR="006C2CD9">
        <w:t xml:space="preserve">litism would be the superior </w:t>
      </w:r>
      <w:r w:rsidR="001908CD">
        <w:t xml:space="preserve">enhancer </w:t>
      </w:r>
      <w:r w:rsidR="006C2CD9">
        <w:t>choic</w:t>
      </w:r>
      <w:r w:rsidR="001908CD">
        <w:t>e</w:t>
      </w:r>
      <w:r w:rsidR="0096111C">
        <w:t xml:space="preserve"> over the Steady-State</w:t>
      </w:r>
      <w:r w:rsidR="006C2CD9">
        <w:t>.</w:t>
      </w:r>
    </w:p>
    <w:p w14:paraId="77B1421D" w14:textId="77777777" w:rsidR="005C4EB6" w:rsidRPr="00BC5CE1" w:rsidRDefault="005C4EB6" w:rsidP="00BC5CE1"/>
    <w:p w14:paraId="725A92F5" w14:textId="3F289CE7" w:rsidR="004961B9" w:rsidRPr="003E3441" w:rsidRDefault="004961B9" w:rsidP="004961B9">
      <w:pPr>
        <w:pStyle w:val="Caption"/>
        <w:keepNext/>
        <w:rPr>
          <w:b w:val="0"/>
          <w:bCs/>
        </w:rPr>
      </w:pPr>
      <w:bookmarkStart w:id="143" w:name="_Toc106240142"/>
      <w:r w:rsidRPr="003E3441">
        <w:rPr>
          <w:b w:val="0"/>
          <w:bCs/>
        </w:rPr>
        <w:t xml:space="preserve">Table </w:t>
      </w:r>
      <w:r w:rsidRPr="003E3441">
        <w:rPr>
          <w:b w:val="0"/>
          <w:bCs/>
        </w:rPr>
        <w:fldChar w:fldCharType="begin"/>
      </w:r>
      <w:r w:rsidRPr="003E3441">
        <w:rPr>
          <w:b w:val="0"/>
          <w:bCs/>
        </w:rPr>
        <w:instrText xml:space="preserve"> SEQ Table \* ARABIC </w:instrText>
      </w:r>
      <w:r w:rsidRPr="003E3441">
        <w:rPr>
          <w:b w:val="0"/>
          <w:bCs/>
        </w:rPr>
        <w:fldChar w:fldCharType="separate"/>
      </w:r>
      <w:r w:rsidR="00362057">
        <w:rPr>
          <w:b w:val="0"/>
          <w:bCs/>
          <w:noProof/>
        </w:rPr>
        <w:t>11</w:t>
      </w:r>
      <w:r w:rsidRPr="003E3441">
        <w:rPr>
          <w:b w:val="0"/>
          <w:bCs/>
        </w:rPr>
        <w:fldChar w:fldCharType="end"/>
      </w:r>
      <w:r w:rsidRPr="003E3441">
        <w:rPr>
          <w:b w:val="0"/>
          <w:bCs/>
        </w:rPr>
        <w:t>: Algorithm Runtimes</w:t>
      </w:r>
      <w:bookmarkEnd w:id="143"/>
    </w:p>
    <w:p w14:paraId="62CCE8EF" w14:textId="77777777" w:rsidR="00BC5CE1" w:rsidRPr="00BC5CE1" w:rsidRDefault="006D0F44" w:rsidP="006D0F44">
      <w:pPr>
        <w:jc w:val="center"/>
      </w:pPr>
      <w:r w:rsidRPr="006D0F44">
        <w:rPr>
          <w:noProof/>
        </w:rPr>
        <w:drawing>
          <wp:inline distT="0" distB="0" distL="0" distR="0" wp14:anchorId="351F52CE" wp14:editId="1FBDAA8E">
            <wp:extent cx="5298431" cy="2897579"/>
            <wp:effectExtent l="0" t="0" r="0" b="0"/>
            <wp:docPr id="73" name="Picture 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Table&#10;&#10;Description automatically generated"/>
                    <pic:cNvPicPr/>
                  </pic:nvPicPr>
                  <pic:blipFill>
                    <a:blip r:embed="rId81"/>
                    <a:stretch>
                      <a:fillRect/>
                    </a:stretch>
                  </pic:blipFill>
                  <pic:spPr>
                    <a:xfrm>
                      <a:off x="0" y="0"/>
                      <a:ext cx="5321232" cy="2910048"/>
                    </a:xfrm>
                    <a:prstGeom prst="rect">
                      <a:avLst/>
                    </a:prstGeom>
                  </pic:spPr>
                </pic:pic>
              </a:graphicData>
            </a:graphic>
          </wp:inline>
        </w:drawing>
      </w:r>
    </w:p>
    <w:p w14:paraId="4E547F19" w14:textId="1BA46C47" w:rsidR="008F4E00" w:rsidRDefault="008F4E00" w:rsidP="00940E64">
      <w:pPr>
        <w:pStyle w:val="Heading1"/>
        <w:rPr>
          <w:lang w:eastAsia="ko-KR"/>
        </w:rPr>
      </w:pPr>
      <w:bookmarkStart w:id="144" w:name="_Toc106240067"/>
      <w:r>
        <w:rPr>
          <w:lang w:eastAsia="ko-KR"/>
        </w:rPr>
        <w:lastRenderedPageBreak/>
        <w:t>Conclusion</w:t>
      </w:r>
      <w:bookmarkEnd w:id="144"/>
    </w:p>
    <w:p w14:paraId="71AEA2C4" w14:textId="2A856324" w:rsidR="005D1BE2" w:rsidRPr="0099388A" w:rsidRDefault="00C349EA" w:rsidP="005D1BE2">
      <w:r>
        <w:t xml:space="preserve">This section discusses </w:t>
      </w:r>
      <w:r w:rsidR="005D1BE2">
        <w:t xml:space="preserve">the results drawn from the experiments concerning the </w:t>
      </w:r>
      <w:r w:rsidR="00722EFD">
        <w:t>objective</w:t>
      </w:r>
      <w:r w:rsidR="005D1BE2">
        <w:t xml:space="preserve"> </w:t>
      </w:r>
      <w:r w:rsidR="00D109B4">
        <w:t>of</w:t>
      </w:r>
      <w:r w:rsidR="005D1BE2">
        <w:t xml:space="preserve"> this research project.</w:t>
      </w:r>
    </w:p>
    <w:p w14:paraId="0DDA9EA9" w14:textId="77777777" w:rsidR="005D1BE2" w:rsidRPr="005D1BE2" w:rsidRDefault="005D1BE2" w:rsidP="005D1BE2">
      <w:pPr>
        <w:pStyle w:val="content"/>
        <w:rPr>
          <w:lang w:eastAsia="ko-KR"/>
        </w:rPr>
      </w:pPr>
    </w:p>
    <w:p w14:paraId="5895CD2F" w14:textId="4EC0B09A" w:rsidR="001679B9" w:rsidRDefault="004F106F" w:rsidP="004F106F">
      <w:pPr>
        <w:pStyle w:val="Heading2"/>
        <w:rPr>
          <w:lang w:eastAsia="ko-KR"/>
        </w:rPr>
      </w:pPr>
      <w:bookmarkStart w:id="145" w:name="_Toc106240068"/>
      <w:r>
        <w:rPr>
          <w:lang w:eastAsia="ko-KR"/>
        </w:rPr>
        <w:t>Problem Definition &amp; Research Overview</w:t>
      </w:r>
      <w:bookmarkEnd w:id="145"/>
    </w:p>
    <w:p w14:paraId="5E02CAAD" w14:textId="70E428D4" w:rsidR="009559D1" w:rsidRDefault="004F106F" w:rsidP="004F106F">
      <w:r>
        <w:t>The main objective of this study was to establish the benefits of hybridization</w:t>
      </w:r>
      <w:r w:rsidR="008C60A2">
        <w:t xml:space="preserve">. It was expected that the Ant Colony Optimization algorithm would win by </w:t>
      </w:r>
      <w:r w:rsidR="00954D10">
        <w:t>design,</w:t>
      </w:r>
      <w:r w:rsidR="008C60A2">
        <w:t xml:space="preserve"> but this project aimed to prove otherwise. Its goal was to serve as an advocate for hybridization</w:t>
      </w:r>
      <w:r>
        <w:t xml:space="preserve"> </w:t>
      </w:r>
      <w:r w:rsidR="008C60A2">
        <w:t>with the</w:t>
      </w:r>
      <w:r w:rsidR="009559D1">
        <w:t xml:space="preserve"> hypothesis</w:t>
      </w:r>
      <w:r>
        <w:t xml:space="preserve"> that a hybrid algorithm can perform better than</w:t>
      </w:r>
      <w:r w:rsidR="003D2671">
        <w:t xml:space="preserve"> all</w:t>
      </w:r>
      <w:r>
        <w:t xml:space="preserve"> the base algorithms used in this study. To do this,</w:t>
      </w:r>
      <w:r w:rsidR="009559D1">
        <w:t xml:space="preserve"> first</w:t>
      </w:r>
      <w:r w:rsidR="008C60A2">
        <w:t>,</w:t>
      </w:r>
      <w:r w:rsidR="009559D1">
        <w:t xml:space="preserve"> preliminary experiments had to be conducted to configure the best representative for each of the base algorithms used.</w:t>
      </w:r>
      <w:r>
        <w:t xml:space="preserve"> </w:t>
      </w:r>
      <w:r w:rsidR="009559D1">
        <w:t>After that, a</w:t>
      </w:r>
      <w:r w:rsidR="003D2671">
        <w:t xml:space="preserve"> </w:t>
      </w:r>
      <w:r>
        <w:t>comparative analysis between the best performing representative of all base algorithms against the buil</w:t>
      </w:r>
      <w:r w:rsidR="003D2671">
        <w:t>t</w:t>
      </w:r>
      <w:r>
        <w:t xml:space="preserve"> hybrid models was conducted. </w:t>
      </w:r>
    </w:p>
    <w:p w14:paraId="49BC71EF" w14:textId="17C0EA11" w:rsidR="009559D1" w:rsidRDefault="009559D1" w:rsidP="004F106F"/>
    <w:p w14:paraId="5EE0471F" w14:textId="611099BF" w:rsidR="002A073E" w:rsidRDefault="00722EFD" w:rsidP="002A073E">
      <w:pPr>
        <w:pStyle w:val="Heading2"/>
      </w:pPr>
      <w:bookmarkStart w:id="146" w:name="_Toc106240069"/>
      <w:r>
        <w:t>Study Outcome</w:t>
      </w:r>
      <w:bookmarkEnd w:id="146"/>
    </w:p>
    <w:p w14:paraId="105248C1" w14:textId="04709102" w:rsidR="00FB672D" w:rsidRDefault="00993CF6" w:rsidP="004F106F">
      <w:r>
        <w:t>In this project, the chosen biologically inspired algorithms were explored and the Stat</w:t>
      </w:r>
      <w:r w:rsidR="00FB672D">
        <w:t>e</w:t>
      </w:r>
      <w:r>
        <w:t xml:space="preserve">-Of-The-Art variations in their design were expounded. A statistical test was established and used </w:t>
      </w:r>
      <w:r w:rsidR="00C95DAD">
        <w:t xml:space="preserve">to </w:t>
      </w:r>
      <w:r>
        <w:t xml:space="preserve">define the composition of the best performing </w:t>
      </w:r>
      <w:r w:rsidR="00FB672D">
        <w:t>representative for each of the base algorithms experimented on. Hybrid models were constructed using the methodologies of the base representatives as a foundation and a comparative analysis was done between those hybrid models versus their bas</w:t>
      </w:r>
      <w:r w:rsidR="00C95DAD">
        <w:t>e</w:t>
      </w:r>
      <w:r w:rsidR="00FB672D">
        <w:t xml:space="preserve"> counterparts. </w:t>
      </w:r>
      <w:r w:rsidR="000F341C">
        <w:t xml:space="preserve">The </w:t>
      </w:r>
      <w:r w:rsidR="009528C2">
        <w:t xml:space="preserve">fundamental </w:t>
      </w:r>
      <w:r w:rsidR="000F341C">
        <w:t>research question that this dissertation aimed to answer was</w:t>
      </w:r>
      <w:r w:rsidR="00C71D67">
        <w:t>: ‘</w:t>
      </w:r>
      <w:r w:rsidR="00C71D67" w:rsidRPr="00465DA9">
        <w:rPr>
          <w:i/>
          <w:iCs/>
        </w:rPr>
        <w:t xml:space="preserve">Can hybridization methods applied to biologically </w:t>
      </w:r>
      <w:r w:rsidR="006869C4">
        <w:rPr>
          <w:i/>
          <w:iCs/>
        </w:rPr>
        <w:t>in</w:t>
      </w:r>
      <w:r w:rsidR="00E34D67">
        <w:rPr>
          <w:i/>
          <w:iCs/>
        </w:rPr>
        <w:t>s</w:t>
      </w:r>
      <w:r w:rsidR="00C71D67" w:rsidRPr="00465DA9">
        <w:rPr>
          <w:i/>
          <w:iCs/>
        </w:rPr>
        <w:t>pired</w:t>
      </w:r>
      <w:r w:rsidR="00C71D67">
        <w:rPr>
          <w:i/>
          <w:iCs/>
        </w:rPr>
        <w:t xml:space="preserve"> optimization </w:t>
      </w:r>
      <w:r w:rsidR="00C71D67" w:rsidRPr="00465DA9">
        <w:rPr>
          <w:i/>
          <w:iCs/>
        </w:rPr>
        <w:t>algorithms improve their efficiency in approximating a solution to the Travelling Salesman Problem</w:t>
      </w:r>
      <w:r w:rsidR="00C71D67" w:rsidRPr="00AF3739">
        <w:rPr>
          <w:i/>
          <w:iCs/>
        </w:rPr>
        <w:t>?</w:t>
      </w:r>
      <w:r w:rsidR="00C71D67">
        <w:t>’</w:t>
      </w:r>
      <w:r w:rsidR="000F341C">
        <w:t>.</w:t>
      </w:r>
      <w:r w:rsidR="00C71D67">
        <w:t xml:space="preserve"> </w:t>
      </w:r>
      <w:r w:rsidR="000F341C">
        <w:t>T</w:t>
      </w:r>
      <w:r w:rsidR="00C71D67">
        <w:t>hrough the results given in Section 4.4</w:t>
      </w:r>
      <w:r w:rsidR="00FB672D">
        <w:t>, t</w:t>
      </w:r>
      <w:r w:rsidR="006D5B1B">
        <w:t>his dissertation</w:t>
      </w:r>
      <w:r w:rsidR="00FB672D">
        <w:t xml:space="preserve"> has</w:t>
      </w:r>
      <w:r w:rsidR="006D5B1B">
        <w:t xml:space="preserve"> successfully </w:t>
      </w:r>
      <w:r w:rsidR="000F341C">
        <w:t>answered that question with a resounding ‘</w:t>
      </w:r>
      <w:r w:rsidR="00842957">
        <w:t>Yes,</w:t>
      </w:r>
      <w:r w:rsidR="00070AF5">
        <w:t xml:space="preserve"> </w:t>
      </w:r>
      <w:r w:rsidR="001353B7">
        <w:t>they</w:t>
      </w:r>
      <w:r w:rsidR="00070AF5">
        <w:t xml:space="preserve"> can!</w:t>
      </w:r>
      <w:r w:rsidR="000F341C">
        <w:t>’</w:t>
      </w:r>
      <w:r w:rsidR="006D5B1B">
        <w:t xml:space="preserve">. </w:t>
      </w:r>
    </w:p>
    <w:p w14:paraId="722B14A8" w14:textId="77777777" w:rsidR="00FB672D" w:rsidRDefault="00FB672D" w:rsidP="004F106F"/>
    <w:p w14:paraId="580BDA40" w14:textId="518C8E0E" w:rsidR="006D5B1B" w:rsidRDefault="003D2671" w:rsidP="004F106F">
      <w:r>
        <w:t>The ACO/GA hybrid algorithm was found to be the best performing algorithm</w:t>
      </w:r>
      <w:r w:rsidR="006D5B1B">
        <w:t xml:space="preserve"> w</w:t>
      </w:r>
      <w:r>
        <w:t>hen comparing its performance</w:t>
      </w:r>
      <w:r w:rsidR="008735D1">
        <w:t xml:space="preserve">, </w:t>
      </w:r>
      <w:r>
        <w:t>represented by the AUC</w:t>
      </w:r>
      <w:r w:rsidR="008735D1">
        <w:t>,</w:t>
      </w:r>
      <w:r>
        <w:t xml:space="preserve"> against the </w:t>
      </w:r>
      <w:r w:rsidR="008F4A0A">
        <w:t xml:space="preserve">base ACO which was the </w:t>
      </w:r>
      <w:r>
        <w:t>second-best algorithm</w:t>
      </w:r>
      <w:r w:rsidR="006D5B1B">
        <w:t xml:space="preserve">. </w:t>
      </w:r>
      <w:r w:rsidR="00722EFD">
        <w:t xml:space="preserve">Using the </w:t>
      </w:r>
      <w:r w:rsidR="00EE52E5">
        <w:t>Mann-Whitney U</w:t>
      </w:r>
      <w:r w:rsidR="008F4A0A">
        <w:t xml:space="preserve"> </w:t>
      </w:r>
      <w:r w:rsidR="005D3E39">
        <w:t>T</w:t>
      </w:r>
      <w:r w:rsidR="00722EFD">
        <w:t xml:space="preserve">est, it was found that the ACO/GA algorithm performed better with a statistical significance value of </w:t>
      </w:r>
      <w:r w:rsidR="00722EFD" w:rsidRPr="003D2671">
        <w:t>7.089e-12</w:t>
      </w:r>
      <w:r w:rsidR="00722EFD">
        <w:t xml:space="preserve"> for </w:t>
      </w:r>
      <w:r w:rsidR="009F6C0B">
        <w:t>TSP</w:t>
      </w:r>
      <w:r w:rsidR="00722EFD">
        <w:t xml:space="preserve"> maps of city count 10. </w:t>
      </w:r>
      <w:r>
        <w:t xml:space="preserve">This successfully passed the statistical threshold enforced </w:t>
      </w:r>
      <w:r>
        <w:lastRenderedPageBreak/>
        <w:t>in this study (0.05)</w:t>
      </w:r>
      <w:r w:rsidR="007C1B25">
        <w:t xml:space="preserve"> and confirmed the hypothesis of this study</w:t>
      </w:r>
      <w:r>
        <w:t xml:space="preserve">. </w:t>
      </w:r>
      <w:r w:rsidR="00722EFD">
        <w:t>Th</w:t>
      </w:r>
      <w:r w:rsidR="008F4A0A">
        <w:t>is</w:t>
      </w:r>
      <w:r w:rsidR="00722EFD">
        <w:t xml:space="preserve"> benefit in performance that the ACO/GA offered </w:t>
      </w:r>
      <w:r w:rsidR="008F4A0A">
        <w:t xml:space="preserve">was further buttressed by the results drawn as </w:t>
      </w:r>
      <w:r w:rsidR="00722EFD">
        <w:t xml:space="preserve">the </w:t>
      </w:r>
      <w:r w:rsidR="008F4A0A">
        <w:t xml:space="preserve">TSP difficulty </w:t>
      </w:r>
      <w:r w:rsidR="00722EFD">
        <w:t>increased</w:t>
      </w:r>
      <w:r w:rsidR="008F4A0A">
        <w:t>.</w:t>
      </w:r>
    </w:p>
    <w:p w14:paraId="3D506A58" w14:textId="77777777" w:rsidR="00234FBB" w:rsidRDefault="00234FBB" w:rsidP="00E966B4">
      <w:pPr>
        <w:rPr>
          <w:b/>
          <w:sz w:val="26"/>
          <w:szCs w:val="26"/>
        </w:rPr>
      </w:pPr>
    </w:p>
    <w:p w14:paraId="7C2D95C9" w14:textId="0837ECD2" w:rsidR="001C633C" w:rsidRDefault="009528C2" w:rsidP="00E966B4">
      <w:r>
        <w:t xml:space="preserve">In order to tackle the main </w:t>
      </w:r>
      <w:r w:rsidR="00E966B4">
        <w:t>research,</w:t>
      </w:r>
      <w:r>
        <w:t xml:space="preserve"> question </w:t>
      </w:r>
      <w:r w:rsidR="00E966B4">
        <w:t xml:space="preserve">a series of granular research sub-questions were posed. The </w:t>
      </w:r>
      <w:r w:rsidR="006F1451">
        <w:t>mass of information stored in the various Sections of this project ha</w:t>
      </w:r>
      <w:r w:rsidR="001D2344">
        <w:t>s</w:t>
      </w:r>
      <w:r w:rsidR="006F1451">
        <w:t xml:space="preserve"> all contributed to answering these questions.</w:t>
      </w:r>
    </w:p>
    <w:p w14:paraId="698E5B3F" w14:textId="77777777" w:rsidR="0044207D" w:rsidRDefault="0044207D" w:rsidP="00E966B4"/>
    <w:p w14:paraId="4BD80508" w14:textId="77777777" w:rsidR="00B726CC" w:rsidRPr="00895953" w:rsidRDefault="00B726CC" w:rsidP="00895953">
      <w:pPr>
        <w:pStyle w:val="Heading3"/>
      </w:pPr>
      <w:bookmarkStart w:id="147" w:name="_Toc106240070"/>
      <w:r w:rsidRPr="00895953">
        <w:t>Methodological Understanding</w:t>
      </w:r>
      <w:bookmarkEnd w:id="147"/>
    </w:p>
    <w:p w14:paraId="318ABBD4" w14:textId="6484E67D" w:rsidR="00B726CC" w:rsidRPr="00895953" w:rsidRDefault="00B726CC" w:rsidP="00B726CC">
      <w:pPr>
        <w:rPr>
          <w:u w:val="single"/>
        </w:rPr>
      </w:pPr>
      <w:r w:rsidRPr="00895953">
        <w:rPr>
          <w:u w:val="single"/>
        </w:rPr>
        <w:t xml:space="preserve">What is the Sate-Of-The-Art methodology for the chosen optimization algorithms? </w:t>
      </w:r>
    </w:p>
    <w:p w14:paraId="36CC6685" w14:textId="48E5D30D" w:rsidR="00B726CC" w:rsidRDefault="00B726CC" w:rsidP="00B726CC">
      <w:r>
        <w:t xml:space="preserve">For the </w:t>
      </w:r>
      <w:r w:rsidRPr="00895953">
        <w:rPr>
          <w:i/>
          <w:iCs/>
        </w:rPr>
        <w:t>Genetic Algorithm</w:t>
      </w:r>
      <w:r>
        <w:t>, fitness function variants:</w:t>
      </w:r>
    </w:p>
    <w:p w14:paraId="59050710" w14:textId="0A7DEDCF" w:rsidR="00B726CC" w:rsidRPr="00234E46" w:rsidRDefault="00B726CC" w:rsidP="00B726CC">
      <w:pPr>
        <w:pStyle w:val="ListParagraph"/>
        <w:numPr>
          <w:ilvl w:val="0"/>
          <w:numId w:val="43"/>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Roulette Wheel Sampling</w:t>
      </w:r>
    </w:p>
    <w:p w14:paraId="1C18CFE1" w14:textId="3E03AABC" w:rsidR="00B726CC" w:rsidRPr="00234E46" w:rsidRDefault="00B726CC" w:rsidP="00B726CC">
      <w:pPr>
        <w:pStyle w:val="ListParagraph"/>
        <w:numPr>
          <w:ilvl w:val="0"/>
          <w:numId w:val="43"/>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Stochastic Universal Sampling</w:t>
      </w:r>
    </w:p>
    <w:p w14:paraId="4A7D2510" w14:textId="1A9FC8C5" w:rsidR="00B726CC" w:rsidRPr="00234E46" w:rsidRDefault="00B726CC" w:rsidP="00B726CC">
      <w:pPr>
        <w:pStyle w:val="ListParagraph"/>
        <w:numPr>
          <w:ilvl w:val="0"/>
          <w:numId w:val="43"/>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Rank-Based Sampling</w:t>
      </w:r>
    </w:p>
    <w:p w14:paraId="5618FC5C" w14:textId="032FCE54" w:rsidR="00B726CC" w:rsidRPr="00234E46" w:rsidRDefault="00B726CC" w:rsidP="00B726CC">
      <w:pPr>
        <w:pStyle w:val="ListParagraph"/>
        <w:numPr>
          <w:ilvl w:val="0"/>
          <w:numId w:val="43"/>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Tournament Sampling</w:t>
      </w:r>
    </w:p>
    <w:p w14:paraId="13DF8C6F" w14:textId="48FFA37D" w:rsidR="000A5669" w:rsidRDefault="000A5669" w:rsidP="00895953">
      <w:r>
        <w:t>And the Enhancers:</w:t>
      </w:r>
    </w:p>
    <w:p w14:paraId="5C0B0F0E" w14:textId="5814911F" w:rsidR="00895953" w:rsidRPr="00234E46" w:rsidRDefault="000A5669" w:rsidP="000A5669">
      <w:pPr>
        <w:pStyle w:val="ListParagraph"/>
        <w:numPr>
          <w:ilvl w:val="0"/>
          <w:numId w:val="44"/>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Elitism</w:t>
      </w:r>
    </w:p>
    <w:p w14:paraId="281043B4" w14:textId="54E8D467" w:rsidR="000A5669" w:rsidRPr="00234E46" w:rsidRDefault="000A5669" w:rsidP="000A5669">
      <w:pPr>
        <w:pStyle w:val="ListParagraph"/>
        <w:numPr>
          <w:ilvl w:val="0"/>
          <w:numId w:val="44"/>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Steady-State</w:t>
      </w:r>
    </w:p>
    <w:p w14:paraId="032954C1" w14:textId="4D8A7163" w:rsidR="001A64A2" w:rsidRDefault="001A64A2" w:rsidP="001A64A2"/>
    <w:p w14:paraId="532CB469" w14:textId="46E7E26A" w:rsidR="001A64A2" w:rsidRDefault="001A64A2" w:rsidP="001A64A2">
      <w:r>
        <w:t xml:space="preserve">For the discrete </w:t>
      </w:r>
      <w:r w:rsidRPr="001A64A2">
        <w:rPr>
          <w:i/>
          <w:iCs/>
        </w:rPr>
        <w:t>Particle Swarm Optimization Algorithm</w:t>
      </w:r>
      <w:r>
        <w:t>:</w:t>
      </w:r>
    </w:p>
    <w:p w14:paraId="5C3813D0" w14:textId="2D58EDBD" w:rsidR="001A64A2" w:rsidRPr="00234E46" w:rsidRDefault="001A64A2" w:rsidP="001A64A2">
      <w:pPr>
        <w:pStyle w:val="ListParagraph"/>
        <w:numPr>
          <w:ilvl w:val="0"/>
          <w:numId w:val="45"/>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Base Particle Swarm</w:t>
      </w:r>
    </w:p>
    <w:p w14:paraId="47A54294" w14:textId="6E578AB8" w:rsidR="001A64A2" w:rsidRPr="00234E46" w:rsidRDefault="001A64A2" w:rsidP="001A64A2">
      <w:pPr>
        <w:pStyle w:val="ListParagraph"/>
        <w:numPr>
          <w:ilvl w:val="0"/>
          <w:numId w:val="45"/>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Modified Particle Swarm</w:t>
      </w:r>
    </w:p>
    <w:p w14:paraId="2F719A13" w14:textId="037B81B9" w:rsidR="001A64A2" w:rsidRDefault="001A64A2" w:rsidP="001A64A2"/>
    <w:p w14:paraId="342C4F3A" w14:textId="2EDF485D" w:rsidR="001A64A2" w:rsidRDefault="001A64A2" w:rsidP="001A64A2">
      <w:r>
        <w:t xml:space="preserve">For the </w:t>
      </w:r>
      <w:r w:rsidRPr="001A64A2">
        <w:rPr>
          <w:i/>
          <w:iCs/>
        </w:rPr>
        <w:t>Ant Colony Optimization Algorithm</w:t>
      </w:r>
      <w:r>
        <w:t>:</w:t>
      </w:r>
    </w:p>
    <w:p w14:paraId="24DDB5BD" w14:textId="1D55B039" w:rsidR="00B726CC" w:rsidRPr="00234E46" w:rsidRDefault="009C617D" w:rsidP="009C617D">
      <w:pPr>
        <w:pStyle w:val="ListParagraph"/>
        <w:numPr>
          <w:ilvl w:val="0"/>
          <w:numId w:val="46"/>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Ant System</w:t>
      </w:r>
    </w:p>
    <w:p w14:paraId="153876BB" w14:textId="1AFB57DE" w:rsidR="009C617D" w:rsidRPr="00234E46" w:rsidRDefault="009C617D" w:rsidP="009C617D">
      <w:pPr>
        <w:pStyle w:val="ListParagraph"/>
        <w:numPr>
          <w:ilvl w:val="0"/>
          <w:numId w:val="46"/>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Max-Min Ant System</w:t>
      </w:r>
    </w:p>
    <w:p w14:paraId="37669EAA" w14:textId="45DA68E8" w:rsidR="009C617D" w:rsidRPr="00234E46" w:rsidRDefault="009C617D" w:rsidP="009C617D">
      <w:pPr>
        <w:pStyle w:val="ListParagraph"/>
        <w:numPr>
          <w:ilvl w:val="0"/>
          <w:numId w:val="46"/>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Ant Colony System</w:t>
      </w:r>
    </w:p>
    <w:p w14:paraId="6D9B0A80" w14:textId="77777777" w:rsidR="00B726CC" w:rsidRDefault="00B726CC" w:rsidP="00B726CC"/>
    <w:p w14:paraId="1AC4A9AA" w14:textId="02F5FA29" w:rsidR="00B726CC" w:rsidRPr="001A2E32" w:rsidRDefault="00B726CC" w:rsidP="001A2E32">
      <w:pPr>
        <w:rPr>
          <w:u w:val="single"/>
        </w:rPr>
      </w:pPr>
      <w:r w:rsidRPr="001A2E32">
        <w:rPr>
          <w:u w:val="single"/>
        </w:rPr>
        <w:t xml:space="preserve">Are there any improvements that can be made? </w:t>
      </w:r>
    </w:p>
    <w:p w14:paraId="518ED0CB" w14:textId="4A034015" w:rsidR="003652B2" w:rsidRPr="00234E46" w:rsidRDefault="003652B2" w:rsidP="00B726CC">
      <w:pPr>
        <w:pStyle w:val="ListParagraph"/>
        <w:numPr>
          <w:ilvl w:val="0"/>
          <w:numId w:val="47"/>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In this project, an attempt was made to introduce a delta variable to the tournament sampling technique and to localize the effects of the Steady-State technique. Both attempts were unsuccessful resulting in a ‘no’ for the Genetic Algorithm.</w:t>
      </w:r>
    </w:p>
    <w:p w14:paraId="01E04364" w14:textId="65E36970" w:rsidR="00966CEC" w:rsidRPr="00234E46" w:rsidRDefault="003652B2" w:rsidP="00B726CC">
      <w:pPr>
        <w:pStyle w:val="ListParagraph"/>
        <w:numPr>
          <w:ilvl w:val="0"/>
          <w:numId w:val="47"/>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 xml:space="preserve">In the Particle Swarm, </w:t>
      </w:r>
      <w:r w:rsidR="001D2344">
        <w:rPr>
          <w:rFonts w:ascii="Times New Roman" w:eastAsia="Times New Roman" w:hAnsi="Times New Roman" w:cs="Times New Roman"/>
          <w:szCs w:val="20"/>
          <w:lang w:eastAsia="en-US"/>
        </w:rPr>
        <w:t xml:space="preserve">the </w:t>
      </w:r>
      <w:r w:rsidRPr="00234E46">
        <w:rPr>
          <w:rFonts w:ascii="Times New Roman" w:eastAsia="Times New Roman" w:hAnsi="Times New Roman" w:cs="Times New Roman"/>
          <w:szCs w:val="20"/>
          <w:lang w:eastAsia="en-US"/>
        </w:rPr>
        <w:t xml:space="preserve">re-introduction of </w:t>
      </w:r>
      <w:r w:rsidR="001D2344">
        <w:rPr>
          <w:rFonts w:ascii="Times New Roman" w:eastAsia="Times New Roman" w:hAnsi="Times New Roman" w:cs="Times New Roman"/>
          <w:szCs w:val="20"/>
          <w:lang w:eastAsia="en-US"/>
        </w:rPr>
        <w:t>particle</w:t>
      </w:r>
      <w:r w:rsidRPr="00234E46">
        <w:rPr>
          <w:rFonts w:ascii="Times New Roman" w:eastAsia="Times New Roman" w:hAnsi="Times New Roman" w:cs="Times New Roman"/>
          <w:szCs w:val="20"/>
          <w:lang w:eastAsia="en-US"/>
        </w:rPr>
        <w:t xml:space="preserve"> inertia brought improved performance levels and showed that its discrete methodology still had room for </w:t>
      </w:r>
      <w:r w:rsidRPr="00234E46">
        <w:rPr>
          <w:rFonts w:ascii="Times New Roman" w:eastAsia="Times New Roman" w:hAnsi="Times New Roman" w:cs="Times New Roman"/>
          <w:szCs w:val="20"/>
          <w:lang w:eastAsia="en-US"/>
        </w:rPr>
        <w:lastRenderedPageBreak/>
        <w:t>improvement. So ‘yes’ for the discrete Particle Swarm Optimization Algorithm.</w:t>
      </w:r>
    </w:p>
    <w:p w14:paraId="570194CD" w14:textId="48012E92" w:rsidR="00EA727F" w:rsidRPr="00234E46" w:rsidRDefault="00EA727F" w:rsidP="00316534">
      <w:pPr>
        <w:pStyle w:val="ListParagraph"/>
        <w:numPr>
          <w:ilvl w:val="0"/>
          <w:numId w:val="47"/>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The results returned from all Ant Colony Algorithm models were rigidly consistent and understood to suggest an already maximised performance with the problem domain difficulty level</w:t>
      </w:r>
      <w:r w:rsidR="00041732" w:rsidRPr="00234E46">
        <w:rPr>
          <w:rFonts w:ascii="Times New Roman" w:eastAsia="Times New Roman" w:hAnsi="Times New Roman" w:cs="Times New Roman"/>
          <w:szCs w:val="20"/>
          <w:lang w:eastAsia="en-US"/>
        </w:rPr>
        <w:t>, returning a</w:t>
      </w:r>
      <w:r w:rsidRPr="00234E46">
        <w:rPr>
          <w:rFonts w:ascii="Times New Roman" w:eastAsia="Times New Roman" w:hAnsi="Times New Roman" w:cs="Times New Roman"/>
          <w:szCs w:val="20"/>
          <w:lang w:eastAsia="en-US"/>
        </w:rPr>
        <w:t xml:space="preserve"> ‘no’ for the Ant Colony Optimization Algorithm</w:t>
      </w:r>
      <w:r w:rsidR="008D4DF7" w:rsidRPr="00234E46">
        <w:rPr>
          <w:rFonts w:ascii="Times New Roman" w:eastAsia="Times New Roman" w:hAnsi="Times New Roman" w:cs="Times New Roman"/>
          <w:szCs w:val="20"/>
          <w:lang w:eastAsia="en-US"/>
        </w:rPr>
        <w:t>.</w:t>
      </w:r>
    </w:p>
    <w:p w14:paraId="7ED9F0EA" w14:textId="77777777" w:rsidR="003652B2" w:rsidRPr="001A2E32" w:rsidRDefault="003652B2" w:rsidP="00B726CC"/>
    <w:p w14:paraId="1B2A673A" w14:textId="37EE2239" w:rsidR="00B726CC" w:rsidRDefault="00B726CC" w:rsidP="00316534">
      <w:pPr>
        <w:pStyle w:val="Heading3"/>
      </w:pPr>
      <w:bookmarkStart w:id="148" w:name="_Toc106240071"/>
      <w:r w:rsidRPr="00B726CC">
        <w:t>Experimental Understanding</w:t>
      </w:r>
      <w:bookmarkEnd w:id="148"/>
      <w:r w:rsidRPr="00B726CC">
        <w:t xml:space="preserve"> </w:t>
      </w:r>
    </w:p>
    <w:p w14:paraId="58BB99FA" w14:textId="77777777" w:rsidR="00B726CC" w:rsidRPr="00316534" w:rsidRDefault="00B726CC" w:rsidP="00316534">
      <w:pPr>
        <w:rPr>
          <w:u w:val="single"/>
        </w:rPr>
      </w:pPr>
      <w:r w:rsidRPr="00316534">
        <w:rPr>
          <w:u w:val="single"/>
        </w:rPr>
        <w:t xml:space="preserve">What is the best configuration model for each algorithm given the problem domain used? </w:t>
      </w:r>
    </w:p>
    <w:p w14:paraId="5EE8E6E2" w14:textId="77777777" w:rsidR="00234E46" w:rsidRDefault="00316534" w:rsidP="00234E46">
      <w:pPr>
        <w:pStyle w:val="ListParagraph"/>
        <w:numPr>
          <w:ilvl w:val="0"/>
          <w:numId w:val="49"/>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 xml:space="preserve">The best configuration for the Genetic Algorithm was composed using the original tournament selection algorithm </w:t>
      </w:r>
      <w:r w:rsidR="00234E46" w:rsidRPr="00234E46">
        <w:rPr>
          <w:rFonts w:ascii="Times New Roman" w:eastAsia="Times New Roman" w:hAnsi="Times New Roman" w:cs="Times New Roman"/>
          <w:szCs w:val="20"/>
          <w:lang w:eastAsia="en-US"/>
        </w:rPr>
        <w:t xml:space="preserve">along </w:t>
      </w:r>
      <w:r w:rsidRPr="00234E46">
        <w:rPr>
          <w:rFonts w:ascii="Times New Roman" w:eastAsia="Times New Roman" w:hAnsi="Times New Roman" w:cs="Times New Roman"/>
          <w:szCs w:val="20"/>
          <w:lang w:eastAsia="en-US"/>
        </w:rPr>
        <w:t xml:space="preserve">with the </w:t>
      </w:r>
      <w:r w:rsidR="00234E46" w:rsidRPr="00234E46">
        <w:rPr>
          <w:rFonts w:ascii="Times New Roman" w:eastAsia="Times New Roman" w:hAnsi="Times New Roman" w:cs="Times New Roman"/>
          <w:szCs w:val="20"/>
          <w:lang w:eastAsia="en-US"/>
        </w:rPr>
        <w:t>original Steady-State enhancer.</w:t>
      </w:r>
    </w:p>
    <w:p w14:paraId="24CD98AA" w14:textId="2A90D628" w:rsidR="00234E46" w:rsidRPr="00234E46" w:rsidRDefault="00234E46" w:rsidP="00234E46">
      <w:pPr>
        <w:pStyle w:val="ListParagraph"/>
        <w:numPr>
          <w:ilvl w:val="0"/>
          <w:numId w:val="49"/>
        </w:numPr>
        <w:rPr>
          <w:rFonts w:ascii="Times New Roman" w:eastAsia="Times New Roman" w:hAnsi="Times New Roman" w:cs="Times New Roman"/>
          <w:szCs w:val="20"/>
          <w:lang w:eastAsia="en-US"/>
        </w:rPr>
      </w:pPr>
      <w:r w:rsidRPr="00234E46">
        <w:rPr>
          <w:rFonts w:ascii="Times New Roman" w:eastAsia="Times New Roman" w:hAnsi="Times New Roman" w:cs="Times New Roman"/>
          <w:szCs w:val="20"/>
          <w:lang w:eastAsia="en-US"/>
        </w:rPr>
        <w:t>T</w:t>
      </w:r>
      <w:r w:rsidRPr="00234E46">
        <w:rPr>
          <w:rFonts w:ascii="Times New Roman" w:eastAsia="Times New Roman" w:hAnsi="Times New Roman" w:cs="Times New Roman"/>
          <w:szCs w:val="20"/>
          <w:lang w:eastAsia="en-US"/>
        </w:rPr>
        <w:t xml:space="preserve">he optimal </w:t>
      </w:r>
      <w:r>
        <w:rPr>
          <w:rFonts w:ascii="Times New Roman" w:eastAsia="Times New Roman" w:hAnsi="Times New Roman" w:cs="Times New Roman"/>
          <w:szCs w:val="20"/>
          <w:lang w:eastAsia="en-US"/>
        </w:rPr>
        <w:t>discrete Particle Swarm</w:t>
      </w:r>
      <w:r w:rsidRPr="00234E46">
        <w:rPr>
          <w:rFonts w:ascii="Times New Roman" w:eastAsia="Times New Roman" w:hAnsi="Times New Roman" w:cs="Times New Roman"/>
          <w:szCs w:val="20"/>
          <w:lang w:eastAsia="en-US"/>
        </w:rPr>
        <w:t xml:space="preserve"> configuration found for this study was using the modified particle swarm optimization algorithm having an </w:t>
      </w:r>
      <m:oMath>
        <m:r>
          <w:rPr>
            <w:rFonts w:ascii="Cambria Math" w:eastAsia="Times New Roman" w:hAnsi="Cambria Math" w:cs="Times New Roman"/>
            <w:szCs w:val="20"/>
            <w:lang w:eastAsia="en-US"/>
          </w:rPr>
          <m:t>a</m:t>
        </m:r>
        <m:r>
          <m:rPr>
            <m:sty m:val="p"/>
          </m:rPr>
          <w:rPr>
            <w:rFonts w:ascii="Cambria Math" w:eastAsia="Times New Roman" w:hAnsi="Cambria Math" w:cs="Times New Roman"/>
            <w:szCs w:val="20"/>
            <w:lang w:eastAsia="en-US"/>
          </w:rPr>
          <m:t>1</m:t>
        </m:r>
      </m:oMath>
      <w:r w:rsidRPr="00234E46">
        <w:rPr>
          <w:rFonts w:ascii="Times New Roman" w:eastAsia="Times New Roman" w:hAnsi="Times New Roman" w:cs="Times New Roman"/>
          <w:szCs w:val="20"/>
          <w:lang w:eastAsia="en-US"/>
        </w:rPr>
        <w:t xml:space="preserve"> variable linearly progressing from alpha of 30% to a beta of 70%, over the first 50% of the iterations, and with an inertia weight of 0.5.</w:t>
      </w:r>
    </w:p>
    <w:p w14:paraId="46B87420" w14:textId="17FC2A9D" w:rsidR="00B726CC" w:rsidRDefault="00B726CC" w:rsidP="00FB7B3B">
      <w:pPr>
        <w:rPr>
          <w:u w:val="single"/>
        </w:rPr>
      </w:pPr>
      <w:r w:rsidRPr="00FB7B3B">
        <w:rPr>
          <w:u w:val="single"/>
        </w:rPr>
        <w:t>What statistical test should be used to justify the conclusions drawn?</w:t>
      </w:r>
    </w:p>
    <w:p w14:paraId="3FFB8E7E" w14:textId="49B0433E" w:rsidR="00FB7B3B" w:rsidRPr="00FB7B3B" w:rsidRDefault="00FB7B3B" w:rsidP="00FB7B3B">
      <w:pPr>
        <w:pStyle w:val="ListParagraph"/>
        <w:numPr>
          <w:ilvl w:val="0"/>
          <w:numId w:val="50"/>
        </w:numPr>
        <w:rPr>
          <w:rFonts w:ascii="Times New Roman" w:eastAsia="Times New Roman" w:hAnsi="Times New Roman" w:cs="Times New Roman"/>
          <w:szCs w:val="20"/>
          <w:lang w:eastAsia="en-US"/>
        </w:rPr>
      </w:pPr>
      <w:r w:rsidRPr="00FB7B3B">
        <w:rPr>
          <w:rFonts w:ascii="Times New Roman" w:eastAsia="Times New Roman" w:hAnsi="Times New Roman" w:cs="Times New Roman"/>
          <w:szCs w:val="20"/>
          <w:lang w:eastAsia="en-US"/>
        </w:rPr>
        <w:t>The M</w:t>
      </w:r>
      <w:r>
        <w:rPr>
          <w:rFonts w:ascii="Times New Roman" w:eastAsia="Times New Roman" w:hAnsi="Times New Roman" w:cs="Times New Roman"/>
          <w:szCs w:val="20"/>
          <w:lang w:eastAsia="en-US"/>
        </w:rPr>
        <w:t>ann-Whitney U test</w:t>
      </w:r>
    </w:p>
    <w:p w14:paraId="05AD90E4" w14:textId="636D83DE" w:rsidR="00B726CC" w:rsidRPr="00025F1B" w:rsidRDefault="00B726CC" w:rsidP="00025F1B">
      <w:pPr>
        <w:rPr>
          <w:u w:val="single"/>
        </w:rPr>
      </w:pPr>
      <w:r w:rsidRPr="00025F1B">
        <w:rPr>
          <w:u w:val="single"/>
        </w:rPr>
        <w:t>When hybrid algorithms are compared against their base versions, which optimization algorithm is better?</w:t>
      </w:r>
    </w:p>
    <w:p w14:paraId="7B68BB07" w14:textId="41B327FC" w:rsidR="00025F1B" w:rsidRDefault="00025F1B" w:rsidP="00025F1B">
      <w:pPr>
        <w:pStyle w:val="ListParagraph"/>
        <w:numPr>
          <w:ilvl w:val="0"/>
          <w:numId w:val="50"/>
        </w:numPr>
        <w:rPr>
          <w:rFonts w:ascii="Times New Roman" w:eastAsia="Times New Roman" w:hAnsi="Times New Roman" w:cs="Times New Roman"/>
          <w:szCs w:val="20"/>
          <w:lang w:eastAsia="en-US"/>
        </w:rPr>
      </w:pPr>
      <w:r w:rsidRPr="00025F1B">
        <w:rPr>
          <w:rFonts w:ascii="Times New Roman" w:eastAsia="Times New Roman" w:hAnsi="Times New Roman" w:cs="Times New Roman"/>
          <w:szCs w:val="20"/>
          <w:lang w:eastAsia="en-US"/>
        </w:rPr>
        <w:t xml:space="preserve">The </w:t>
      </w:r>
      <w:r>
        <w:rPr>
          <w:rFonts w:ascii="Times New Roman" w:eastAsia="Times New Roman" w:hAnsi="Times New Roman" w:cs="Times New Roman"/>
          <w:szCs w:val="20"/>
          <w:lang w:eastAsia="en-US"/>
        </w:rPr>
        <w:t>ACO/GA sequential hybrid algorithm</w:t>
      </w:r>
    </w:p>
    <w:p w14:paraId="1111C6E4" w14:textId="2E7C5707" w:rsidR="008C75B7" w:rsidRDefault="008C75B7" w:rsidP="008C75B7"/>
    <w:p w14:paraId="73237F6E" w14:textId="1E50685D" w:rsidR="008C75B7" w:rsidRPr="008C75B7" w:rsidRDefault="008C75B7" w:rsidP="008C75B7"/>
    <w:p w14:paraId="2E191F52" w14:textId="77777777" w:rsidR="00B726CC" w:rsidRDefault="00B726CC" w:rsidP="008C75B7">
      <w:pPr>
        <w:pStyle w:val="Heading3"/>
      </w:pPr>
      <w:bookmarkStart w:id="149" w:name="_Toc106240072"/>
      <w:r w:rsidRPr="00B726CC">
        <w:t>Theoretical Understanding</w:t>
      </w:r>
      <w:bookmarkEnd w:id="149"/>
      <w:r w:rsidRPr="00B726CC">
        <w:t xml:space="preserve"> </w:t>
      </w:r>
    </w:p>
    <w:p w14:paraId="6E9C1BCB" w14:textId="46F993E3" w:rsidR="00B726CC" w:rsidRPr="008C75B7" w:rsidRDefault="00B726CC" w:rsidP="008C75B7">
      <w:pPr>
        <w:rPr>
          <w:u w:val="single"/>
        </w:rPr>
      </w:pPr>
      <w:r w:rsidRPr="008C75B7">
        <w:rPr>
          <w:u w:val="single"/>
        </w:rPr>
        <w:t xml:space="preserve">What further understandings </w:t>
      </w:r>
      <w:r w:rsidR="00315AE0">
        <w:rPr>
          <w:u w:val="single"/>
        </w:rPr>
        <w:t>of</w:t>
      </w:r>
      <w:r w:rsidRPr="008C75B7">
        <w:rPr>
          <w:u w:val="single"/>
        </w:rPr>
        <w:t xml:space="preserve"> algorithm and general optimization methodology can be drawn from the experiment data?</w:t>
      </w:r>
    </w:p>
    <w:p w14:paraId="0E3294BA" w14:textId="77777777" w:rsidR="00E966B4" w:rsidRDefault="00E966B4" w:rsidP="00E966B4"/>
    <w:p w14:paraId="281C0BA9" w14:textId="305C858B" w:rsidR="000A7EB0" w:rsidRDefault="000A7EB0" w:rsidP="000A7EB0">
      <w:pPr>
        <w:tabs>
          <w:tab w:val="left" w:pos="3675"/>
        </w:tabs>
      </w:pPr>
      <w:r>
        <w:t xml:space="preserve">Explored in </w:t>
      </w:r>
      <w:r w:rsidRPr="001E5AB9">
        <w:t>Section 2.2</w:t>
      </w:r>
      <w:r>
        <w:t xml:space="preserve"> was the methodology for algorithm optimization, given a problem domain (or search space), aiming to avoid premature convergence on a local optimum while efficiently zoning in on the global optimum. The principal mechanism for optimization (</w:t>
      </w:r>
      <w:r w:rsidRPr="000A7EB0">
        <w:rPr>
          <w:i/>
          <w:iCs/>
        </w:rPr>
        <w:t>Intensification</w:t>
      </w:r>
      <w:r>
        <w:t>), which was manifested in the GA</w:t>
      </w:r>
      <w:r w:rsidR="0032657E" w:rsidRPr="0032657E">
        <w:t xml:space="preserve"> </w:t>
      </w:r>
      <w:r w:rsidR="0032657E">
        <w:t>as raising the selection pressure and in the Swarm Intelligence algorithms as community</w:t>
      </w:r>
      <w:r>
        <w:t xml:space="preserve"> </w:t>
      </w:r>
      <w:r w:rsidR="00F5359D">
        <w:t>e</w:t>
      </w:r>
      <w:r w:rsidRPr="00F5359D">
        <w:t>xploitation</w:t>
      </w:r>
      <w:r>
        <w:t>, was viewed as a ‘two-edged sword’ which was safeguarded by counterbalancing mechanisms (</w:t>
      </w:r>
      <w:r w:rsidRPr="000A7EB0">
        <w:rPr>
          <w:i/>
          <w:iCs/>
        </w:rPr>
        <w:t>Diversification</w:t>
      </w:r>
      <w:r>
        <w:t xml:space="preserve">). In this project, a few approaches were explored with an aim to dull this ‘sword’, however, the results of experiments done in </w:t>
      </w:r>
      <w:r w:rsidRPr="0073300A">
        <w:t>Section 4</w:t>
      </w:r>
      <w:r>
        <w:t xml:space="preserve"> generally </w:t>
      </w:r>
      <w:r>
        <w:lastRenderedPageBreak/>
        <w:t xml:space="preserve">returned a lack of success, for example, </w:t>
      </w:r>
      <w:r w:rsidR="0032657E">
        <w:t xml:space="preserve">the introduction of the delta variable to the Tournament Sampling technique </w:t>
      </w:r>
      <w:r>
        <w:t>(</w:t>
      </w:r>
      <w:r w:rsidRPr="000648FB">
        <w:t>Section 4.1.1</w:t>
      </w:r>
      <w:r>
        <w:t xml:space="preserve">) or </w:t>
      </w:r>
      <w:r w:rsidR="0032657E">
        <w:t>localizing the</w:t>
      </w:r>
      <w:r>
        <w:t xml:space="preserve"> effects of the Steady-State </w:t>
      </w:r>
      <w:r w:rsidR="0032657E">
        <w:t xml:space="preserve">technique </w:t>
      </w:r>
      <w:r>
        <w:t>(</w:t>
      </w:r>
      <w:r w:rsidRPr="000648FB">
        <w:t>Section 4.1.2</w:t>
      </w:r>
      <w:r>
        <w:t>).</w:t>
      </w:r>
    </w:p>
    <w:p w14:paraId="55A2E2A5" w14:textId="64DDC6F4" w:rsidR="000A7EB0" w:rsidRDefault="000A7EB0" w:rsidP="000A7EB0">
      <w:pPr>
        <w:tabs>
          <w:tab w:val="left" w:pos="3675"/>
        </w:tabs>
      </w:pPr>
    </w:p>
    <w:p w14:paraId="41883408" w14:textId="5B00F7CB" w:rsidR="00D91C02" w:rsidRDefault="000A7EB0" w:rsidP="00FE108C">
      <w:pPr>
        <w:tabs>
          <w:tab w:val="left" w:pos="3675"/>
        </w:tabs>
      </w:pPr>
      <w:r>
        <w:t>These findings reveal an understanding that the goal of any optimization algorithm design is actually to increase the intensification mechanism(s) of the algorithm as close as possible to a problem-specific threshold, past which, premature convergence becomes an issue. As long as this problem-specific threshold is not passed, weakening the intensification mechanism(s) only serves to slow down or possibly cripple the performance of the optimization algorithm. Conversely, the purpose of the diversification mechanism(s) can further be understood as being the safeguard to make sure that t</w:t>
      </w:r>
      <w:r w:rsidR="0079132C">
        <w:t>he</w:t>
      </w:r>
      <w:r>
        <w:t xml:space="preserve"> threshold is not </w:t>
      </w:r>
      <w:r w:rsidR="000E7222">
        <w:t>crossed</w:t>
      </w:r>
      <w:r>
        <w:t>.</w:t>
      </w:r>
      <w:r w:rsidR="00413053">
        <w:t xml:space="preserve"> </w:t>
      </w:r>
      <w:r w:rsidR="00D91C02">
        <w:t>Unfortunately, a method to determine</w:t>
      </w:r>
      <w:r w:rsidR="00257221">
        <w:t xml:space="preserve"> the value of</w:t>
      </w:r>
      <w:r w:rsidR="00D91C02">
        <w:t xml:space="preserve"> this problem-specific threshold, other than simply through experimentation, has not been isolated from the results of this dissertation.</w:t>
      </w:r>
    </w:p>
    <w:p w14:paraId="7681091D" w14:textId="77777777" w:rsidR="0032657E" w:rsidRDefault="0032657E" w:rsidP="00FE108C">
      <w:pPr>
        <w:tabs>
          <w:tab w:val="left" w:pos="3675"/>
        </w:tabs>
      </w:pPr>
    </w:p>
    <w:p w14:paraId="73386472" w14:textId="74F800A9" w:rsidR="00045059" w:rsidRDefault="00045059" w:rsidP="00A743EC">
      <w:pPr>
        <w:pStyle w:val="Heading2"/>
      </w:pPr>
      <w:bookmarkStart w:id="150" w:name="_Toc106240073"/>
      <w:r>
        <w:t>Limitations and improvements</w:t>
      </w:r>
      <w:bookmarkEnd w:id="150"/>
    </w:p>
    <w:p w14:paraId="693E400A" w14:textId="63F2F2AF" w:rsidR="00A743EC" w:rsidRDefault="00A743EC" w:rsidP="00A743EC">
      <w:r>
        <w:t xml:space="preserve">This project suffered from hardware limitations which restricted the problem sizes that the algorithm models could be tested on. </w:t>
      </w:r>
      <w:r w:rsidR="009445FF">
        <w:t>Some</w:t>
      </w:r>
      <w:r>
        <w:t xml:space="preserve"> of the experiments run were statistically inconclusive which may not have been the case if the experiments were run using maps with larger numbers of cities, allowing more space for variance in optimization speeds.</w:t>
      </w:r>
      <w:r w:rsidR="006823AF">
        <w:t xml:space="preserve"> This point </w:t>
      </w:r>
      <w:r w:rsidR="001E35FE">
        <w:t>is</w:t>
      </w:r>
      <w:r w:rsidR="006823AF">
        <w:t xml:space="preserve"> demonstrated </w:t>
      </w:r>
      <w:r w:rsidR="001E35FE">
        <w:t>by</w:t>
      </w:r>
      <w:r w:rsidR="006823AF">
        <w:t xml:space="preserve"> comparing the difference in performance between the ACO/GA hybrid and the ACO algorithm observed in </w:t>
      </w:r>
      <w:r w:rsidR="006823AF" w:rsidRPr="007B5D58">
        <w:t>Figures 4</w:t>
      </w:r>
      <w:r w:rsidR="006E6131">
        <w:t>1</w:t>
      </w:r>
      <w:r w:rsidR="006823AF">
        <w:t xml:space="preserve"> </w:t>
      </w:r>
      <w:r w:rsidR="00D109B4">
        <w:t xml:space="preserve">(map of size 10) </w:t>
      </w:r>
      <w:r w:rsidR="006823AF">
        <w:t xml:space="preserve">and </w:t>
      </w:r>
      <w:r w:rsidR="00D109B4" w:rsidRPr="007B5D58">
        <w:t xml:space="preserve">Figure </w:t>
      </w:r>
      <w:r w:rsidR="006823AF" w:rsidRPr="007B5D58">
        <w:t>4</w:t>
      </w:r>
      <w:r w:rsidR="00796F25">
        <w:t>7</w:t>
      </w:r>
      <w:r w:rsidR="00D109B4">
        <w:rPr>
          <w:b/>
          <w:bCs/>
        </w:rPr>
        <w:t xml:space="preserve"> </w:t>
      </w:r>
      <w:r w:rsidR="00D109B4" w:rsidRPr="00D109B4">
        <w:t>(map of size 50)</w:t>
      </w:r>
      <w:r w:rsidR="006823AF">
        <w:t>.</w:t>
      </w:r>
      <w:r w:rsidR="001E35FE">
        <w:t xml:space="preserve"> </w:t>
      </w:r>
      <w:r>
        <w:t>For more conclusive results, a system upgrade</w:t>
      </w:r>
      <w:r w:rsidR="00D109B4">
        <w:t>,</w:t>
      </w:r>
      <w:r>
        <w:t xml:space="preserve"> as well as a larger number of experiments</w:t>
      </w:r>
      <w:r w:rsidR="00D109B4">
        <w:t>,</w:t>
      </w:r>
      <w:r>
        <w:t xml:space="preserve"> would have to be </w:t>
      </w:r>
      <w:r w:rsidR="006823AF">
        <w:t>obtained</w:t>
      </w:r>
      <w:r>
        <w:t>.</w:t>
      </w:r>
    </w:p>
    <w:p w14:paraId="6FC447B0" w14:textId="77777777" w:rsidR="006823AF" w:rsidRPr="00A743EC" w:rsidRDefault="006823AF" w:rsidP="00A743EC"/>
    <w:p w14:paraId="294F797F" w14:textId="42F7DC4F" w:rsidR="00323E27" w:rsidRDefault="00323E27" w:rsidP="00323E27">
      <w:pPr>
        <w:pStyle w:val="Heading2"/>
      </w:pPr>
      <w:bookmarkStart w:id="151" w:name="_Toc106240074"/>
      <w:r>
        <w:t>Future Work &amp; Research</w:t>
      </w:r>
      <w:bookmarkEnd w:id="151"/>
    </w:p>
    <w:p w14:paraId="55C88764" w14:textId="2DCA4E61" w:rsidR="00462EE5" w:rsidRDefault="00462EE5" w:rsidP="00323E27">
      <w:r>
        <w:t xml:space="preserve">Of the algorithms explored in this study, </w:t>
      </w:r>
      <w:r w:rsidR="005C5AE9">
        <w:t>PSO</w:t>
      </w:r>
      <w:r>
        <w:t xml:space="preserve"> seemed the ‘problem child’ in terms of learning</w:t>
      </w:r>
      <w:r w:rsidR="009258E3">
        <w:t xml:space="preserve"> </w:t>
      </w:r>
      <w:r>
        <w:t xml:space="preserve">rate. It was the weakest performing base algorithm and whenever its methodology was hybridized with </w:t>
      </w:r>
      <w:r w:rsidR="00C56C6B">
        <w:t>the other</w:t>
      </w:r>
      <w:r>
        <w:t xml:space="preserve"> base algorithm</w:t>
      </w:r>
      <w:r w:rsidR="00C56C6B">
        <w:t>s</w:t>
      </w:r>
      <w:r>
        <w:t xml:space="preserve"> the resulting hybrid actually produced worse results than if hybridization was not employed (Compare the </w:t>
      </w:r>
      <w:r w:rsidR="005076A4">
        <w:t xml:space="preserve">ACO vs. PSO/ACO, and GA vs. PSO/GA in </w:t>
      </w:r>
      <w:r w:rsidR="005076A4" w:rsidRPr="00D57741">
        <w:t>Figure 4</w:t>
      </w:r>
      <w:r w:rsidR="00E31D97">
        <w:t>1</w:t>
      </w:r>
      <w:r w:rsidR="005076A4" w:rsidRPr="005076A4">
        <w:t>)</w:t>
      </w:r>
      <w:r w:rsidR="005076A4">
        <w:t>. Of course, this conclusion reflects</w:t>
      </w:r>
      <w:r w:rsidR="00C56C6B">
        <w:t xml:space="preserve"> on</w:t>
      </w:r>
      <w:r w:rsidR="005076A4">
        <w:t xml:space="preserve"> the efficacy of the PSO adaptation for discrete domains used in this study rather than on the PSO </w:t>
      </w:r>
      <w:r w:rsidR="005C5AE9">
        <w:t>methodology itself. Along with this</w:t>
      </w:r>
      <w:r w:rsidR="006D534D">
        <w:t>,</w:t>
      </w:r>
      <w:r w:rsidR="005C5AE9">
        <w:t xml:space="preserve"> shortcomings in </w:t>
      </w:r>
      <w:r w:rsidR="007B5D58">
        <w:t xml:space="preserve">the </w:t>
      </w:r>
      <w:r w:rsidR="005C5AE9">
        <w:t xml:space="preserve">design </w:t>
      </w:r>
      <w:r w:rsidR="007B5D58">
        <w:t xml:space="preserve">proposed in the </w:t>
      </w:r>
      <w:r w:rsidR="007B5D58">
        <w:lastRenderedPageBreak/>
        <w:t xml:space="preserve">literature </w:t>
      </w:r>
      <w:r w:rsidR="005C5AE9">
        <w:t>w</w:t>
      </w:r>
      <w:r w:rsidR="006D534D">
        <w:t>ere</w:t>
      </w:r>
      <w:r w:rsidR="005C5AE9">
        <w:t xml:space="preserve"> voiced when this </w:t>
      </w:r>
      <w:r w:rsidR="00C56C6B">
        <w:t>adaptation</w:t>
      </w:r>
      <w:r w:rsidR="005C5AE9">
        <w:t xml:space="preserve"> was further analysed</w:t>
      </w:r>
      <w:r w:rsidR="007B5D58">
        <w:t xml:space="preserve"> (particle inertia)</w:t>
      </w:r>
      <w:r w:rsidR="005C5AE9">
        <w:t>. Th</w:t>
      </w:r>
      <w:r w:rsidR="006D534D">
        <w:t>ese</w:t>
      </w:r>
      <w:r w:rsidR="005C5AE9">
        <w:t xml:space="preserve"> conclusion</w:t>
      </w:r>
      <w:r w:rsidR="006D534D">
        <w:t>s</w:t>
      </w:r>
      <w:r w:rsidR="005C5AE9">
        <w:t xml:space="preserve"> suggest that more work is needed to </w:t>
      </w:r>
      <w:r w:rsidR="009258E3">
        <w:t>refine this methodology</w:t>
      </w:r>
      <w:r w:rsidR="005C5AE9">
        <w:t xml:space="preserve"> or to develop a completely new technique for discrete PSO adaptation.</w:t>
      </w:r>
    </w:p>
    <w:p w14:paraId="7F39CC5D" w14:textId="67621AF9" w:rsidR="00931E3C" w:rsidRDefault="00931E3C" w:rsidP="00323E27"/>
    <w:p w14:paraId="39B1A0CB" w14:textId="75DDBD15" w:rsidR="00931E3C" w:rsidRDefault="00931E3C" w:rsidP="00323E27">
      <w:r>
        <w:t xml:space="preserve">Also scattered throughout this dissertation were many algorithm mechanisms </w:t>
      </w:r>
      <w:r w:rsidR="000A6AF7">
        <w:t>enticing incentive</w:t>
      </w:r>
      <w:r w:rsidR="00740938">
        <w:t>s</w:t>
      </w:r>
      <w:r w:rsidR="000A6AF7">
        <w:t xml:space="preserve"> to</w:t>
      </w:r>
      <w:r>
        <w:t xml:space="preserve"> tinker an</w:t>
      </w:r>
      <w:r w:rsidR="000A6AF7">
        <w:t>d</w:t>
      </w:r>
      <w:r>
        <w:t xml:space="preserve"> explore</w:t>
      </w:r>
      <w:r w:rsidR="00914A9C">
        <w:t xml:space="preserve"> if given </w:t>
      </w:r>
      <w:r w:rsidR="00740938">
        <w:t>the</w:t>
      </w:r>
      <w:r w:rsidR="00914A9C">
        <w:t xml:space="preserve"> time</w:t>
      </w:r>
      <w:r>
        <w:t>. For example, with the A</w:t>
      </w:r>
      <w:r w:rsidR="008A3208">
        <w:t>CO</w:t>
      </w:r>
      <w:r w:rsidR="00F744DA">
        <w:t xml:space="preserve"> pheromone update, i</w:t>
      </w:r>
      <w:r w:rsidR="00F744DA" w:rsidRPr="00F744DA">
        <w:t xml:space="preserve">t would be interesting to see </w:t>
      </w:r>
      <w:r w:rsidR="00F744DA">
        <w:t xml:space="preserve">what would happen if the route scores were first </w:t>
      </w:r>
      <w:r w:rsidR="00F744DA" w:rsidRPr="00F744DA">
        <w:t>normalised to the range [-1, 1] from worst to best scores. This would penalise a route for producing a worse-than-average result and make it more likely for new routes to be chosen.</w:t>
      </w:r>
    </w:p>
    <w:p w14:paraId="4D93D237" w14:textId="37D78C53" w:rsidR="00F230B1" w:rsidRDefault="00F230B1" w:rsidP="00323E27"/>
    <w:p w14:paraId="6425D9E5" w14:textId="35B0A7BE" w:rsidR="009559D1" w:rsidRPr="004F106F" w:rsidRDefault="00CB5D1B" w:rsidP="007F53C4">
      <w:pPr>
        <w:rPr>
          <w:lang w:eastAsia="ko-KR"/>
        </w:rPr>
      </w:pPr>
      <w:r>
        <w:t>Finally, d</w:t>
      </w:r>
      <w:r w:rsidR="00E13077" w:rsidRPr="00E13077">
        <w:t xml:space="preserve">emonstrated in this study is proof of the benefits that can be drawn through hybridization, and the ingenuity that exists in the field of algorithm development through exploration of the variations in techniques and approaches that have been devised for these algorithms over the years. It is hoped that this dissertation has provided an incentive for applying this ingenuity to the developing sector of hybridization strategies. </w:t>
      </w:r>
    </w:p>
    <w:p w14:paraId="17B1982C" w14:textId="1327942C" w:rsidR="00997691" w:rsidRDefault="0064551F" w:rsidP="00940E64">
      <w:pPr>
        <w:pStyle w:val="Heading1"/>
        <w:rPr>
          <w:lang w:eastAsia="ko-KR"/>
        </w:rPr>
      </w:pPr>
      <w:bookmarkStart w:id="152" w:name="_Toc106240075"/>
      <w:r w:rsidRPr="00404368">
        <w:rPr>
          <w:lang w:eastAsia="ko-KR"/>
        </w:rPr>
        <w:lastRenderedPageBreak/>
        <w:t>BIBLIOGRAPHY</w:t>
      </w:r>
      <w:bookmarkEnd w:id="55"/>
      <w:bookmarkEnd w:id="152"/>
    </w:p>
    <w:p w14:paraId="48F69E4A" w14:textId="166DD3F2" w:rsidR="00554F04" w:rsidRDefault="00997691" w:rsidP="00F631A9">
      <w:pPr>
        <w:pStyle w:val="Bibliography"/>
        <w:ind w:left="720" w:hanging="720"/>
      </w:pPr>
      <w:r>
        <w:fldChar w:fldCharType="begin"/>
      </w:r>
      <w:r w:rsidR="00212F49">
        <w:rPr>
          <w:lang w:eastAsia="ko-KR"/>
        </w:rPr>
        <w:instrText xml:space="preserve"> ADDIN ZOTERO_BIBL {"uncited":[],"omitted":[],"custom":[]} CSL_BIBLIOGRAPHY </w:instrText>
      </w:r>
      <w:r>
        <w:fldChar w:fldCharType="separate"/>
      </w:r>
      <w:r w:rsidR="00554F04">
        <w:t xml:space="preserve">Ahmadi, P., &amp; Dincer, I. (2010). Exergoenvironmental analysis and optimization of a cogeneration plant system using Multimodal Genetic Algorithm (MGA). </w:t>
      </w:r>
      <w:r w:rsidR="00554F04">
        <w:rPr>
          <w:i/>
          <w:iCs/>
        </w:rPr>
        <w:t>Energy</w:t>
      </w:r>
      <w:r w:rsidR="00554F04">
        <w:t xml:space="preserve">, </w:t>
      </w:r>
      <w:r w:rsidR="00554F04">
        <w:rPr>
          <w:i/>
          <w:iCs/>
        </w:rPr>
        <w:t>35</w:t>
      </w:r>
      <w:r w:rsidR="00554F04">
        <w:t>(12), 5161–5172. https://doi.org/10.1016/j.energy.2010.07.050</w:t>
      </w:r>
      <w:r w:rsidR="00744B2B">
        <w:t xml:space="preserve"> </w:t>
      </w:r>
    </w:p>
    <w:p w14:paraId="382365B5" w14:textId="6FCFEAC1" w:rsidR="00554F04" w:rsidRDefault="00554F04" w:rsidP="00F631A9">
      <w:pPr>
        <w:pStyle w:val="Bibliography"/>
        <w:ind w:left="720" w:hanging="720"/>
      </w:pPr>
      <w:r>
        <w:t xml:space="preserve">Ahn, C. W., &amp; Ramakrishna, R. S. (2003). Elitism-based compact genetic algorithms. </w:t>
      </w:r>
      <w:r>
        <w:rPr>
          <w:i/>
          <w:iCs/>
        </w:rPr>
        <w:t>IEEE Transactions on Evolutionary Computation</w:t>
      </w:r>
      <w:r>
        <w:t xml:space="preserve">, </w:t>
      </w:r>
      <w:r>
        <w:rPr>
          <w:i/>
          <w:iCs/>
        </w:rPr>
        <w:t>7</w:t>
      </w:r>
      <w:r>
        <w:t>(4), 367–385. https://doi.org/10.1109/TEVC.2003.814633</w:t>
      </w:r>
      <w:r w:rsidR="00744B2B">
        <w:t xml:space="preserve"> </w:t>
      </w:r>
    </w:p>
    <w:p w14:paraId="4101AF04" w14:textId="6CB17B31" w:rsidR="00554F04" w:rsidRDefault="00554F04" w:rsidP="00F631A9">
      <w:pPr>
        <w:pStyle w:val="Bibliography"/>
        <w:ind w:left="720" w:hanging="720"/>
      </w:pPr>
      <w:r>
        <w:t xml:space="preserve">Back, T., Fogel, D. B., &amp; Michalewicz, Z. (2000). </w:t>
      </w:r>
      <w:r>
        <w:rPr>
          <w:i/>
          <w:iCs/>
        </w:rPr>
        <w:t>Evolutionary Computation 1: Basic Algorithms and Operators</w:t>
      </w:r>
      <w:r>
        <w:t>. CRC Press.</w:t>
      </w:r>
      <w:r w:rsidR="00744B2B">
        <w:t xml:space="preserve"> </w:t>
      </w:r>
    </w:p>
    <w:p w14:paraId="78A3F342" w14:textId="43ECC0E9" w:rsidR="00554F04" w:rsidRDefault="00554F04" w:rsidP="00F631A9">
      <w:pPr>
        <w:pStyle w:val="Bibliography"/>
        <w:ind w:left="720" w:hanging="720"/>
      </w:pPr>
      <w:r>
        <w:t xml:space="preserve">Back, T., Hammel, U., &amp; Schwefel, H.-P. (1997). Evolutionary computation: Comments on the history and current state. </w:t>
      </w:r>
      <w:r>
        <w:rPr>
          <w:i/>
          <w:iCs/>
        </w:rPr>
        <w:t>IEEE Transactions on Evolutionary Computation</w:t>
      </w:r>
      <w:r>
        <w:t xml:space="preserve">, </w:t>
      </w:r>
      <w:r>
        <w:rPr>
          <w:i/>
          <w:iCs/>
        </w:rPr>
        <w:t>1</w:t>
      </w:r>
      <w:r>
        <w:t>(1), 3–17. https://doi.org/10.1109/4235.585888</w:t>
      </w:r>
      <w:r w:rsidR="00744B2B">
        <w:t xml:space="preserve"> </w:t>
      </w:r>
    </w:p>
    <w:p w14:paraId="44B81DC4" w14:textId="7FCBAE5A" w:rsidR="00554F04" w:rsidRDefault="00554F04" w:rsidP="00F631A9">
      <w:pPr>
        <w:pStyle w:val="Bibliography"/>
        <w:ind w:left="720" w:hanging="720"/>
      </w:pPr>
      <w:r>
        <w:t xml:space="preserve">Blum, C., &amp; Li, X. (2008). Swarm Intelligence in Optimization. In C. Blum &amp; D. Merkle (Eds.), </w:t>
      </w:r>
      <w:r>
        <w:rPr>
          <w:i/>
          <w:iCs/>
        </w:rPr>
        <w:t>Swarm Intelligence: Introduction and Applications</w:t>
      </w:r>
      <w:r>
        <w:t xml:space="preserve"> (pp. 43–85). Springer. https://doi.org/10.1007/978-3-540-74089-6_2</w:t>
      </w:r>
      <w:r w:rsidR="00744B2B">
        <w:t xml:space="preserve"> </w:t>
      </w:r>
    </w:p>
    <w:p w14:paraId="665ACC88" w14:textId="394DFC0F" w:rsidR="00554F04" w:rsidRDefault="00554F04" w:rsidP="00F631A9">
      <w:pPr>
        <w:pStyle w:val="Bibliography"/>
        <w:ind w:left="720" w:hanging="720"/>
      </w:pPr>
      <w:r>
        <w:t xml:space="preserve">Braun, H. (1991). On solving travelling salesman problems by genetic algorithms. In H.-P. Schwefel &amp; R. Männer (Eds.), </w:t>
      </w:r>
      <w:r>
        <w:rPr>
          <w:i/>
          <w:iCs/>
        </w:rPr>
        <w:t>Parallel Problem Solving from Nature</w:t>
      </w:r>
      <w:r>
        <w:t xml:space="preserve"> (pp. 129–133). Springer. https://doi.org/10.1007/BFb0029743</w:t>
      </w:r>
      <w:r w:rsidR="00744B2B">
        <w:t xml:space="preserve"> </w:t>
      </w:r>
    </w:p>
    <w:p w14:paraId="44655F90" w14:textId="01C68E4E" w:rsidR="00554F04" w:rsidRDefault="00554F04" w:rsidP="00F631A9">
      <w:pPr>
        <w:pStyle w:val="Bibliography"/>
        <w:ind w:left="720" w:hanging="720"/>
      </w:pPr>
      <w:r>
        <w:t xml:space="preserve">Castillo, O., Martínez-Marroquín, R., Melin, P., Valdez, F., &amp; Soria, J. (2012). Comparative study of bio-inspired algorithms applied to the optimization of type-1 and type-2 fuzzy controllers for an autonomous mobile robot. </w:t>
      </w:r>
      <w:r>
        <w:rPr>
          <w:i/>
          <w:iCs/>
        </w:rPr>
        <w:t>Information Sciences</w:t>
      </w:r>
      <w:r>
        <w:t xml:space="preserve">, </w:t>
      </w:r>
      <w:r>
        <w:rPr>
          <w:i/>
          <w:iCs/>
        </w:rPr>
        <w:t>192</w:t>
      </w:r>
      <w:r>
        <w:t>, 19–38. https://doi.org/10.1016/j.ins.2010.02.022</w:t>
      </w:r>
      <w:r w:rsidR="00744B2B">
        <w:t xml:space="preserve"> </w:t>
      </w:r>
    </w:p>
    <w:p w14:paraId="000FEF35" w14:textId="15FF64B1" w:rsidR="00554F04" w:rsidRDefault="00554F04" w:rsidP="00F631A9">
      <w:pPr>
        <w:pStyle w:val="Bibliography"/>
        <w:ind w:left="720" w:hanging="720"/>
      </w:pPr>
      <w:r>
        <w:t xml:space="preserve">Chen, Y., Miao, D., &amp; Wang, R. (2010). A rough set approach to feature selection based on ant colony optimization. </w:t>
      </w:r>
      <w:r>
        <w:rPr>
          <w:i/>
          <w:iCs/>
        </w:rPr>
        <w:t>Pattern Recognition Letters</w:t>
      </w:r>
      <w:r>
        <w:t xml:space="preserve">, </w:t>
      </w:r>
      <w:r>
        <w:rPr>
          <w:i/>
          <w:iCs/>
        </w:rPr>
        <w:t>31</w:t>
      </w:r>
      <w:r>
        <w:t>(3), 226–233. https://doi.org/10.1016/j.patrec.2009.10.013</w:t>
      </w:r>
      <w:r w:rsidR="00744B2B">
        <w:t xml:space="preserve"> </w:t>
      </w:r>
    </w:p>
    <w:p w14:paraId="7E587A33" w14:textId="5EB662F6" w:rsidR="00554F04" w:rsidRDefault="00554F04" w:rsidP="00F631A9">
      <w:pPr>
        <w:pStyle w:val="Bibliography"/>
        <w:ind w:left="720" w:hanging="720"/>
      </w:pPr>
      <w:r>
        <w:t xml:space="preserve">Cheng, R., &amp; Jin, Y. (2015). A social learning particle swarm optimization algorithm for scalable optimization. </w:t>
      </w:r>
      <w:r>
        <w:rPr>
          <w:i/>
          <w:iCs/>
        </w:rPr>
        <w:t>Information Sciences</w:t>
      </w:r>
      <w:r>
        <w:t xml:space="preserve">, </w:t>
      </w:r>
      <w:r>
        <w:rPr>
          <w:i/>
          <w:iCs/>
        </w:rPr>
        <w:t>291</w:t>
      </w:r>
      <w:r>
        <w:t>, 43–60. https://doi.org/10.1016/j.ins.2014.08.039</w:t>
      </w:r>
      <w:r w:rsidR="00744B2B">
        <w:t xml:space="preserve"> </w:t>
      </w:r>
    </w:p>
    <w:p w14:paraId="2354EE57" w14:textId="5D534622" w:rsidR="00554F04" w:rsidRDefault="00554F04" w:rsidP="00F631A9">
      <w:pPr>
        <w:pStyle w:val="Bibliography"/>
        <w:ind w:left="720" w:hanging="720"/>
      </w:pPr>
      <w:r>
        <w:t xml:space="preserve">Coley, D. A. (1999). </w:t>
      </w:r>
      <w:r>
        <w:rPr>
          <w:i/>
          <w:iCs/>
        </w:rPr>
        <w:t>An Introduction To Genetic Algorithms For Scientists And Engineers</w:t>
      </w:r>
      <w:r>
        <w:t>. World Scientific Publishing Company.</w:t>
      </w:r>
      <w:r w:rsidR="00744B2B">
        <w:t xml:space="preserve"> </w:t>
      </w:r>
    </w:p>
    <w:p w14:paraId="0C4851CE" w14:textId="45B8CB12" w:rsidR="00554F04" w:rsidRDefault="00554F04" w:rsidP="00F631A9">
      <w:pPr>
        <w:pStyle w:val="Bibliography"/>
        <w:ind w:left="720" w:hanging="720"/>
      </w:pPr>
      <w:r>
        <w:t xml:space="preserve">Das, S., Abraham, A., &amp; Konar, A. (2008). Particle Swarm Optimization and Differential Evolution Algorithms: Technical Analysis, Applications and Hybridization Perspectives. In Y. Liu, A. Sun, H. T. Loh, W. F. Lu, &amp; E.-P. Lim </w:t>
      </w:r>
      <w:r>
        <w:lastRenderedPageBreak/>
        <w:t xml:space="preserve">(Eds.), </w:t>
      </w:r>
      <w:r>
        <w:rPr>
          <w:i/>
          <w:iCs/>
        </w:rPr>
        <w:t>Advances of Computational Intelligence in Industrial Systems</w:t>
      </w:r>
      <w:r>
        <w:t xml:space="preserve"> (pp. 1–38). Springer. https://doi.org/10.1007/978-3-540-78297-1_1</w:t>
      </w:r>
      <w:r w:rsidR="00744B2B">
        <w:t xml:space="preserve"> </w:t>
      </w:r>
    </w:p>
    <w:p w14:paraId="4D770947" w14:textId="470C80DF" w:rsidR="00554F04" w:rsidRDefault="00554F04" w:rsidP="00F631A9">
      <w:pPr>
        <w:pStyle w:val="Bibliography"/>
        <w:ind w:left="720" w:hanging="720"/>
      </w:pPr>
      <w:r>
        <w:t xml:space="preserve">Delgarm, N., Sajadi, B., Kowsary, F., &amp; Delgarm, S. (2016). Multi-objective optimization of the building energy performance: A simulation-based approach by means of particle swarm optimization (PSO). </w:t>
      </w:r>
      <w:r>
        <w:rPr>
          <w:i/>
          <w:iCs/>
        </w:rPr>
        <w:t>Applied Energy</w:t>
      </w:r>
      <w:r>
        <w:t xml:space="preserve">, </w:t>
      </w:r>
      <w:r>
        <w:rPr>
          <w:i/>
          <w:iCs/>
        </w:rPr>
        <w:t>170</w:t>
      </w:r>
      <w:r>
        <w:t>, 293–303. https://doi.org/10.1016/j.apenergy.2016.02.141</w:t>
      </w:r>
      <w:r w:rsidR="00744B2B">
        <w:t xml:space="preserve"> </w:t>
      </w:r>
    </w:p>
    <w:p w14:paraId="6AABC088" w14:textId="145975E5" w:rsidR="00554F04" w:rsidRDefault="00554F04" w:rsidP="00F631A9">
      <w:pPr>
        <w:pStyle w:val="Bibliography"/>
        <w:ind w:left="720" w:hanging="720"/>
      </w:pPr>
      <w:r>
        <w:t xml:space="preserve">Delorme, M., Iori, M., &amp; Martello, S. (2016). Bin packing and cutting stock problems: Mathematical models and exact algorithms. </w:t>
      </w:r>
      <w:r>
        <w:rPr>
          <w:i/>
          <w:iCs/>
        </w:rPr>
        <w:t>European Journal of Operational Research</w:t>
      </w:r>
      <w:r>
        <w:t xml:space="preserve">, </w:t>
      </w:r>
      <w:r>
        <w:rPr>
          <w:i/>
          <w:iCs/>
        </w:rPr>
        <w:t>255</w:t>
      </w:r>
      <w:r>
        <w:t>(1), 1–20. https://doi.org/10.1016/j.ejor.2016.04.030</w:t>
      </w:r>
      <w:r w:rsidR="00744B2B">
        <w:t xml:space="preserve"> </w:t>
      </w:r>
    </w:p>
    <w:p w14:paraId="5A061625" w14:textId="7F810994" w:rsidR="00554F04" w:rsidRDefault="00554F04" w:rsidP="00F631A9">
      <w:pPr>
        <w:pStyle w:val="Bibliography"/>
        <w:ind w:left="720" w:hanging="720"/>
      </w:pPr>
      <w:r>
        <w:t xml:space="preserve">Demšar, J. (2006). Statistical Comparisons of Classifiers over Multiple Data Sets. </w:t>
      </w:r>
      <w:r>
        <w:rPr>
          <w:i/>
          <w:iCs/>
        </w:rPr>
        <w:t>The Journal of Machine Learning Research</w:t>
      </w:r>
      <w:r>
        <w:t xml:space="preserve">, </w:t>
      </w:r>
      <w:r>
        <w:rPr>
          <w:i/>
          <w:iCs/>
        </w:rPr>
        <w:t>7</w:t>
      </w:r>
      <w:r>
        <w:t>, 1–30.</w:t>
      </w:r>
      <w:r w:rsidR="00744B2B">
        <w:t xml:space="preserve"> </w:t>
      </w:r>
    </w:p>
    <w:p w14:paraId="368C6322" w14:textId="54A600FF" w:rsidR="00554F04" w:rsidRDefault="00554F04" w:rsidP="00F631A9">
      <w:pPr>
        <w:pStyle w:val="Bibliography"/>
        <w:ind w:left="720" w:hanging="720"/>
      </w:pPr>
      <w:r>
        <w:t xml:space="preserve">Di Leo, G., &amp; Sardanelli, F. (2020). Statistical significance: P value, 0.05 threshold, and applications to radiomics—reasons for a conservative approach. </w:t>
      </w:r>
      <w:r>
        <w:rPr>
          <w:i/>
          <w:iCs/>
        </w:rPr>
        <w:t>European Radiology Experimental</w:t>
      </w:r>
      <w:r>
        <w:t xml:space="preserve">, </w:t>
      </w:r>
      <w:r>
        <w:rPr>
          <w:i/>
          <w:iCs/>
        </w:rPr>
        <w:t>4</w:t>
      </w:r>
      <w:r>
        <w:t>(1), 18. https://doi.org/10.1186/s41747-020-0145-y</w:t>
      </w:r>
      <w:r w:rsidR="00744B2B">
        <w:t xml:space="preserve"> </w:t>
      </w:r>
    </w:p>
    <w:p w14:paraId="42C3D316" w14:textId="6B271037" w:rsidR="00554F04" w:rsidRDefault="00554F04" w:rsidP="00F631A9">
      <w:pPr>
        <w:pStyle w:val="Bibliography"/>
        <w:ind w:left="720" w:hanging="720"/>
      </w:pPr>
      <w:r>
        <w:t xml:space="preserve">Dorigo, M., Birattari, M., &amp; Stutzle, T. (2006). Ant colony optimization. </w:t>
      </w:r>
      <w:r>
        <w:rPr>
          <w:i/>
          <w:iCs/>
        </w:rPr>
        <w:t>IEEE Computational Intelligence Magazine</w:t>
      </w:r>
      <w:r>
        <w:t xml:space="preserve">, </w:t>
      </w:r>
      <w:r>
        <w:rPr>
          <w:i/>
          <w:iCs/>
        </w:rPr>
        <w:t>1</w:t>
      </w:r>
      <w:r>
        <w:t>(4), 28–39. https://doi.org/10.1109/MCI.2006.329691</w:t>
      </w:r>
      <w:r w:rsidR="00744B2B">
        <w:t xml:space="preserve"> </w:t>
      </w:r>
    </w:p>
    <w:p w14:paraId="6D85D49F" w14:textId="544EB949" w:rsidR="00554F04" w:rsidRDefault="00554F04" w:rsidP="00F631A9">
      <w:pPr>
        <w:pStyle w:val="Bibliography"/>
        <w:ind w:left="720" w:hanging="720"/>
      </w:pPr>
      <w:r>
        <w:t xml:space="preserve">Dorigo, M., &amp; Blum, C. (2005). Ant colony optimization theory: A survey. </w:t>
      </w:r>
      <w:r>
        <w:rPr>
          <w:i/>
          <w:iCs/>
        </w:rPr>
        <w:t>Theoretical Computer Science</w:t>
      </w:r>
      <w:r>
        <w:t xml:space="preserve">, </w:t>
      </w:r>
      <w:r>
        <w:rPr>
          <w:i/>
          <w:iCs/>
        </w:rPr>
        <w:t>344</w:t>
      </w:r>
      <w:r>
        <w:t>(2–3), 243–278. https://doi.org/10.1016/j.tcs.2005.05.020</w:t>
      </w:r>
      <w:r w:rsidR="00744B2B">
        <w:t xml:space="preserve"> </w:t>
      </w:r>
    </w:p>
    <w:p w14:paraId="423ACB9A" w14:textId="63DA99E4" w:rsidR="00554F04" w:rsidRDefault="00554F04" w:rsidP="00744B2B">
      <w:pPr>
        <w:pStyle w:val="Bibliography"/>
        <w:ind w:left="720" w:hanging="720"/>
      </w:pPr>
      <w:r>
        <w:t xml:space="preserve">Dorigo, M., &amp; Gambardella, L. M. (1997). Ant colony system: A cooperative learning approach to the traveling salesman problem. </w:t>
      </w:r>
      <w:r>
        <w:rPr>
          <w:i/>
          <w:iCs/>
        </w:rPr>
        <w:t>IEEE Transactions on Evolutionary Computation</w:t>
      </w:r>
      <w:r>
        <w:t xml:space="preserve">, </w:t>
      </w:r>
      <w:r>
        <w:rPr>
          <w:i/>
          <w:iCs/>
        </w:rPr>
        <w:t>1</w:t>
      </w:r>
      <w:r>
        <w:t>(1), 53–66. https://doi.org/10.1109/4235.585892</w:t>
      </w:r>
      <w:r w:rsidR="00744B2B">
        <w:t xml:space="preserve"> </w:t>
      </w:r>
    </w:p>
    <w:p w14:paraId="64A1A5E4" w14:textId="3E1FC523" w:rsidR="00554F04" w:rsidRDefault="00554F04" w:rsidP="00744B2B">
      <w:pPr>
        <w:pStyle w:val="Bibliography"/>
        <w:ind w:left="720" w:hanging="720"/>
      </w:pPr>
      <w:r>
        <w:t xml:space="preserve">Dorigo, M., &amp; Stützle, T. (2019). Ant Colony Optimization: Overview and Recent Advances. In M. Gendreau &amp; J.-Y. Potvin (Eds.), </w:t>
      </w:r>
      <w:r>
        <w:rPr>
          <w:i/>
          <w:iCs/>
        </w:rPr>
        <w:t>Handbook of Metaheuristics</w:t>
      </w:r>
      <w:r>
        <w:t xml:space="preserve"> (pp. 311–351). Springer International Publishing. https://doi.org/10.1007/978-3-319-91086-4_10</w:t>
      </w:r>
      <w:r w:rsidR="00744B2B">
        <w:t xml:space="preserve"> </w:t>
      </w:r>
    </w:p>
    <w:p w14:paraId="2865F897" w14:textId="1BA5AE63" w:rsidR="00554F04" w:rsidRDefault="00554F04" w:rsidP="00744B2B">
      <w:pPr>
        <w:pStyle w:val="Bibliography"/>
        <w:ind w:left="720" w:hanging="720"/>
      </w:pPr>
      <w:r>
        <w:t xml:space="preserve">Esmin, A. A. A., Coelho, R. A., &amp; Matwin, S. (2015). A review on particle swarm optimization algorithm and its variants to clustering high-dimensional data. </w:t>
      </w:r>
      <w:r>
        <w:rPr>
          <w:i/>
          <w:iCs/>
        </w:rPr>
        <w:t>Artificial Intelligence Review</w:t>
      </w:r>
      <w:r>
        <w:t xml:space="preserve">, </w:t>
      </w:r>
      <w:r>
        <w:rPr>
          <w:i/>
          <w:iCs/>
        </w:rPr>
        <w:t>44</w:t>
      </w:r>
      <w:r>
        <w:t>(1), 23–45. https://doi.org/10.1007/s10462-013-9400-4</w:t>
      </w:r>
      <w:r w:rsidR="00744B2B">
        <w:t xml:space="preserve"> </w:t>
      </w:r>
    </w:p>
    <w:p w14:paraId="6AFE8DBF" w14:textId="4A3984BA" w:rsidR="00554F04" w:rsidRDefault="00554F04" w:rsidP="00744B2B">
      <w:pPr>
        <w:pStyle w:val="Bibliography"/>
        <w:ind w:left="720" w:hanging="720"/>
      </w:pPr>
      <w:r>
        <w:lastRenderedPageBreak/>
        <w:t xml:space="preserve">Gambardella, L. M., &amp; Dorigo, M. (1996). Solving symmetric and asymmetric TSPs by ant colonies. </w:t>
      </w:r>
      <w:r>
        <w:rPr>
          <w:i/>
          <w:iCs/>
        </w:rPr>
        <w:t>Proceedings of IEEE International Conference on Evolutionary Computation</w:t>
      </w:r>
      <w:r>
        <w:t>, 622–627. https://doi.org/10.1109/ICEC.1996.542672</w:t>
      </w:r>
      <w:r w:rsidR="00744B2B">
        <w:t xml:space="preserve"> </w:t>
      </w:r>
    </w:p>
    <w:p w14:paraId="4290D0DF" w14:textId="41C55422" w:rsidR="00554F04" w:rsidRDefault="00554F04" w:rsidP="00744B2B">
      <w:pPr>
        <w:pStyle w:val="Bibliography"/>
        <w:ind w:left="720" w:hanging="720"/>
      </w:pPr>
      <w:r>
        <w:t xml:space="preserve">Goss, S., Aron, S., Deneubourg, J. L., &amp; Pasteels, J. M. (1989). Self-organized shortcuts in the Argentine ant. </w:t>
      </w:r>
      <w:r>
        <w:rPr>
          <w:i/>
          <w:iCs/>
        </w:rPr>
        <w:t>Naturwissenschaften</w:t>
      </w:r>
      <w:r>
        <w:t xml:space="preserve">, </w:t>
      </w:r>
      <w:r>
        <w:rPr>
          <w:i/>
          <w:iCs/>
        </w:rPr>
        <w:t>76</w:t>
      </w:r>
      <w:r>
        <w:t>(12), 579–581. https://doi.org/10.1007/BF00462870</w:t>
      </w:r>
      <w:r w:rsidR="00744B2B">
        <w:t xml:space="preserve"> </w:t>
      </w:r>
    </w:p>
    <w:p w14:paraId="48A9D7D9" w14:textId="77777777" w:rsidR="00554F04" w:rsidRDefault="00554F04" w:rsidP="00744B2B">
      <w:pPr>
        <w:pStyle w:val="Bibliography"/>
        <w:ind w:left="720" w:hanging="720"/>
      </w:pPr>
      <w:r>
        <w:t xml:space="preserve">Grefenstette, J. J. (2013). </w:t>
      </w:r>
      <w:r>
        <w:rPr>
          <w:i/>
          <w:iCs/>
        </w:rPr>
        <w:t>Genetic Algorithms and their Applications: Proceedings of the Second International Conference on Genetic Algorithms</w:t>
      </w:r>
      <w:r>
        <w:t>. Psychology Press.</w:t>
      </w:r>
    </w:p>
    <w:p w14:paraId="36CA7BB2" w14:textId="3BAEF3A2" w:rsidR="00554F04" w:rsidRDefault="00554F04" w:rsidP="00744B2B">
      <w:pPr>
        <w:pStyle w:val="Bibliography"/>
        <w:ind w:left="720" w:hanging="720"/>
      </w:pPr>
      <w:r>
        <w:t xml:space="preserve">Hoffman, K. L., &amp; Padberg, M. (2001). Traveling Salesman Problem (TSP)Traveling salesman problem. In S. I. Gass &amp; C. M. Harris (Eds.), </w:t>
      </w:r>
      <w:r>
        <w:rPr>
          <w:i/>
          <w:iCs/>
        </w:rPr>
        <w:t>Encyclopedia of Operations Research and Management Science</w:t>
      </w:r>
      <w:r>
        <w:t xml:space="preserve"> (pp. 849–853). Springer US. https://doi.org/10.1007/1-4020-0611-X_1068</w:t>
      </w:r>
      <w:r w:rsidR="00744B2B">
        <w:t xml:space="preserve"> </w:t>
      </w:r>
    </w:p>
    <w:p w14:paraId="10F829AB" w14:textId="46EAE062" w:rsidR="00554F04" w:rsidRDefault="00554F04" w:rsidP="00744B2B">
      <w:pPr>
        <w:pStyle w:val="Bibliography"/>
        <w:ind w:left="720" w:hanging="720"/>
      </w:pPr>
      <w:r>
        <w:t xml:space="preserve">Huang, C.-L., Huang, W.-C., Chang, H.-Y., Yeh, Y.-C., &amp; Tsai, C.-Y. (2013). Hybridization strategies for continuous ant colony optimization and particle swarm optimization applied to data clustering. </w:t>
      </w:r>
      <w:r>
        <w:rPr>
          <w:i/>
          <w:iCs/>
        </w:rPr>
        <w:t>Applied Soft Computing</w:t>
      </w:r>
      <w:r>
        <w:t xml:space="preserve">, </w:t>
      </w:r>
      <w:r>
        <w:rPr>
          <w:i/>
          <w:iCs/>
        </w:rPr>
        <w:t>13</w:t>
      </w:r>
      <w:r>
        <w:t>(9), 3864–3872. https://doi.org/10.1016/j.asoc.2013.05.003</w:t>
      </w:r>
      <w:r w:rsidR="00744B2B">
        <w:t xml:space="preserve"> </w:t>
      </w:r>
    </w:p>
    <w:p w14:paraId="1B633BF9" w14:textId="1F70D6BD" w:rsidR="00554F04" w:rsidRDefault="00554F04" w:rsidP="00744B2B">
      <w:pPr>
        <w:pStyle w:val="Bibliography"/>
        <w:ind w:left="720" w:hanging="720"/>
      </w:pPr>
      <w:r>
        <w:t xml:space="preserve">Jain, A. K., Mao, J., &amp; Mohiuddin, K. M. (1996). Artificial neural networks: A tutorial. </w:t>
      </w:r>
      <w:r>
        <w:rPr>
          <w:i/>
          <w:iCs/>
        </w:rPr>
        <w:t>Computer</w:t>
      </w:r>
      <w:r>
        <w:t xml:space="preserve">, </w:t>
      </w:r>
      <w:r>
        <w:rPr>
          <w:i/>
          <w:iCs/>
        </w:rPr>
        <w:t>29</w:t>
      </w:r>
      <w:r>
        <w:t>(3), 31–44. https://doi.org/10.1109/2.485891</w:t>
      </w:r>
      <w:r w:rsidR="00744B2B">
        <w:t xml:space="preserve"> </w:t>
      </w:r>
    </w:p>
    <w:p w14:paraId="4900716F" w14:textId="4AE71DD8" w:rsidR="00554F04" w:rsidRDefault="00554F04" w:rsidP="00744B2B">
      <w:pPr>
        <w:pStyle w:val="Bibliography"/>
        <w:ind w:left="720" w:hanging="720"/>
      </w:pPr>
      <w:r>
        <w:t xml:space="preserve">Johnson, J. M., &amp; Rahmat-Samii, V. (1997). Genetic algorithms in engineering electromagnetics. </w:t>
      </w:r>
      <w:r>
        <w:rPr>
          <w:i/>
          <w:iCs/>
        </w:rPr>
        <w:t>IEEE Antennas and Propagation Magazine</w:t>
      </w:r>
      <w:r>
        <w:t xml:space="preserve">, </w:t>
      </w:r>
      <w:r>
        <w:rPr>
          <w:i/>
          <w:iCs/>
        </w:rPr>
        <w:t>39</w:t>
      </w:r>
      <w:r>
        <w:t>(4), 7–21. https://doi.org/10.1109/74.632992</w:t>
      </w:r>
      <w:r w:rsidR="00744B2B">
        <w:t xml:space="preserve"> </w:t>
      </w:r>
    </w:p>
    <w:p w14:paraId="310C8F15" w14:textId="6F05C1C2" w:rsidR="00554F04" w:rsidRDefault="00554F04" w:rsidP="00744B2B">
      <w:pPr>
        <w:pStyle w:val="Bibliography"/>
        <w:ind w:left="720" w:hanging="720"/>
      </w:pPr>
      <w:r>
        <w:t xml:space="preserve">Katoch, S., Chauhan, S. S., &amp; Kumar, V. (2021). A review on genetic algorithm: Past, present, and future. </w:t>
      </w:r>
      <w:r>
        <w:rPr>
          <w:i/>
          <w:iCs/>
        </w:rPr>
        <w:t>Multimedia Tools and Applications</w:t>
      </w:r>
      <w:r>
        <w:t xml:space="preserve">, </w:t>
      </w:r>
      <w:r>
        <w:rPr>
          <w:i/>
          <w:iCs/>
        </w:rPr>
        <w:t>80</w:t>
      </w:r>
      <w:r>
        <w:t>(5), 8091–8126. https://doi.org/10.1007/s11042-020-10139-6</w:t>
      </w:r>
      <w:r w:rsidR="00744B2B">
        <w:t xml:space="preserve"> </w:t>
      </w:r>
    </w:p>
    <w:p w14:paraId="49D9F7B6" w14:textId="5FB6486F" w:rsidR="00554F04" w:rsidRDefault="00554F04" w:rsidP="00744B2B">
      <w:pPr>
        <w:pStyle w:val="Bibliography"/>
        <w:ind w:left="720" w:hanging="720"/>
      </w:pPr>
      <w:r>
        <w:t xml:space="preserve">Kelter, R. (2020). Analysis of Bayesian posterior significance and effect size indices for the two-sample t-test to support reproducible medical research. </w:t>
      </w:r>
      <w:r>
        <w:rPr>
          <w:i/>
          <w:iCs/>
        </w:rPr>
        <w:t>BMC Medical Research Methodology</w:t>
      </w:r>
      <w:r>
        <w:t xml:space="preserve">, </w:t>
      </w:r>
      <w:r>
        <w:rPr>
          <w:i/>
          <w:iCs/>
        </w:rPr>
        <w:t>20</w:t>
      </w:r>
      <w:r>
        <w:t>(1), 88. https://doi.org/10.1186/s12874-020-00968-2</w:t>
      </w:r>
      <w:r w:rsidR="00744B2B">
        <w:t xml:space="preserve"> </w:t>
      </w:r>
    </w:p>
    <w:p w14:paraId="4A00EE36" w14:textId="27F43E29" w:rsidR="00554F04" w:rsidRDefault="00554F04" w:rsidP="00744B2B">
      <w:pPr>
        <w:pStyle w:val="Bibliography"/>
        <w:ind w:left="720" w:hanging="720"/>
      </w:pPr>
      <w:r>
        <w:t xml:space="preserve">Kennedy, J. F., &amp; Eberhart, R. C. (1995). Particle swarm optimization. </w:t>
      </w:r>
      <w:r>
        <w:rPr>
          <w:i/>
          <w:iCs/>
        </w:rPr>
        <w:t>Proceedings of ICNN’95 - International Conference on Neural Networks</w:t>
      </w:r>
      <w:r>
        <w:t xml:space="preserve">, </w:t>
      </w:r>
      <w:r>
        <w:rPr>
          <w:i/>
          <w:iCs/>
        </w:rPr>
        <w:t>4</w:t>
      </w:r>
      <w:r>
        <w:t>, 1942–1948 vol.4. https://doi.org/10.1109/ICNN.1995.488968</w:t>
      </w:r>
      <w:r w:rsidR="00744B2B">
        <w:t xml:space="preserve"> </w:t>
      </w:r>
    </w:p>
    <w:p w14:paraId="20BF7971" w14:textId="7AF51A05" w:rsidR="00554F04" w:rsidRDefault="00554F04" w:rsidP="00744B2B">
      <w:pPr>
        <w:pStyle w:val="Bibliography"/>
        <w:ind w:left="720" w:hanging="720"/>
      </w:pPr>
      <w:r>
        <w:t xml:space="preserve">Kennedy, J. F., Eberhart, R. C., &amp; Shi, Y. (2001). </w:t>
      </w:r>
      <w:r>
        <w:rPr>
          <w:i/>
          <w:iCs/>
        </w:rPr>
        <w:t>Swarm intelligence</w:t>
      </w:r>
      <w:r>
        <w:t>. Morgan Kaufmann Publishers.</w:t>
      </w:r>
      <w:r w:rsidR="00744B2B">
        <w:t xml:space="preserve"> </w:t>
      </w:r>
    </w:p>
    <w:p w14:paraId="6CA2A623" w14:textId="28630CF7" w:rsidR="00554F04" w:rsidRDefault="00554F04" w:rsidP="00744B2B">
      <w:pPr>
        <w:pStyle w:val="Bibliography"/>
        <w:ind w:left="720" w:hanging="720"/>
      </w:pPr>
      <w:r>
        <w:lastRenderedPageBreak/>
        <w:t xml:space="preserve">Khourdifi, Y., &amp; Bahaj, M. (2019). Heart Disease Prediction and Classification Using Machine Learning Algorithms Optimized by Particle Swarm Optimization and Ant Colony Optimization. </w:t>
      </w:r>
      <w:r>
        <w:rPr>
          <w:i/>
          <w:iCs/>
        </w:rPr>
        <w:t>International Journal of Intelligent Engineering and Systems</w:t>
      </w:r>
      <w:r>
        <w:t xml:space="preserve">, </w:t>
      </w:r>
      <w:r>
        <w:rPr>
          <w:i/>
          <w:iCs/>
        </w:rPr>
        <w:t>12</w:t>
      </w:r>
      <w:r>
        <w:t>. https://doi.org/10.22266/ijies2019.0228.24</w:t>
      </w:r>
      <w:r w:rsidR="00744B2B">
        <w:t xml:space="preserve"> </w:t>
      </w:r>
    </w:p>
    <w:p w14:paraId="36CC6E7F" w14:textId="21A3EA5F" w:rsidR="00554F04" w:rsidRDefault="00554F04" w:rsidP="00744B2B">
      <w:pPr>
        <w:pStyle w:val="Bibliography"/>
        <w:ind w:left="720" w:hanging="720"/>
      </w:pPr>
      <w:r>
        <w:t xml:space="preserve">Kim, T. K. (2015). T test as a parametric statistic. </w:t>
      </w:r>
      <w:r>
        <w:rPr>
          <w:i/>
          <w:iCs/>
        </w:rPr>
        <w:t>Korean Journal of Anesthesiology</w:t>
      </w:r>
      <w:r>
        <w:t xml:space="preserve">, </w:t>
      </w:r>
      <w:r>
        <w:rPr>
          <w:i/>
          <w:iCs/>
        </w:rPr>
        <w:t>68</w:t>
      </w:r>
      <w:r>
        <w:t>(6), 540–546. https://doi.org/10.4097/kjae.2015.68.6.540</w:t>
      </w:r>
      <w:r w:rsidR="00744B2B">
        <w:t xml:space="preserve"> </w:t>
      </w:r>
    </w:p>
    <w:p w14:paraId="5BB7D99F" w14:textId="4FF2689B" w:rsidR="00554F04" w:rsidRDefault="00554F04" w:rsidP="00744B2B">
      <w:pPr>
        <w:pStyle w:val="Bibliography"/>
        <w:ind w:left="720" w:hanging="720"/>
      </w:pPr>
      <w:r>
        <w:t xml:space="preserve">Korte, B., &amp; Vygen, J. (2012). </w:t>
      </w:r>
      <w:r>
        <w:rPr>
          <w:i/>
          <w:iCs/>
        </w:rPr>
        <w:t>Combinatorial Optimization: Theory and Algorithms</w:t>
      </w:r>
      <w:r>
        <w:t xml:space="preserve"> (Vol. 21). Springer Science &amp; Business Media. https://doi.org/10.1007/978-3-642-24488-9</w:t>
      </w:r>
      <w:r w:rsidR="00744B2B">
        <w:t xml:space="preserve"> </w:t>
      </w:r>
    </w:p>
    <w:p w14:paraId="3724A0A6" w14:textId="04BC8978" w:rsidR="00554F04" w:rsidRDefault="00554F04" w:rsidP="00744B2B">
      <w:pPr>
        <w:pStyle w:val="Bibliography"/>
        <w:ind w:left="720" w:hanging="720"/>
      </w:pPr>
      <w:r>
        <w:t xml:space="preserve">Lin, S. (1965). Computer Solutions of the Traveling Salesman Problem. </w:t>
      </w:r>
      <w:r>
        <w:rPr>
          <w:i/>
          <w:iCs/>
        </w:rPr>
        <w:t>Bell System Technical Journal</w:t>
      </w:r>
      <w:r>
        <w:t xml:space="preserve">, </w:t>
      </w:r>
      <w:r>
        <w:rPr>
          <w:i/>
          <w:iCs/>
        </w:rPr>
        <w:t>44</w:t>
      </w:r>
      <w:r>
        <w:t>(10), 2245–2269. https://doi.org/10.1002/j.1538-7305.1965.tb04146.x</w:t>
      </w:r>
      <w:r w:rsidR="00744B2B">
        <w:t xml:space="preserve"> </w:t>
      </w:r>
    </w:p>
    <w:p w14:paraId="1333CBC3" w14:textId="002ACB0E" w:rsidR="00554F04" w:rsidRDefault="00554F04" w:rsidP="00744B2B">
      <w:pPr>
        <w:pStyle w:val="Bibliography"/>
        <w:ind w:left="720" w:hanging="720"/>
      </w:pPr>
      <w:r>
        <w:t xml:space="preserve">Luan, J., Yao, Z., Zhao, F., &amp; Song, X. (2019). A novel method to solve supplier selection problem: Hybrid algorithm of genetic algorithm and ant colony optimization. </w:t>
      </w:r>
      <w:r>
        <w:rPr>
          <w:i/>
          <w:iCs/>
        </w:rPr>
        <w:t>Mathematics and Computers in Simulation</w:t>
      </w:r>
      <w:r>
        <w:t xml:space="preserve">, </w:t>
      </w:r>
      <w:r>
        <w:rPr>
          <w:i/>
          <w:iCs/>
        </w:rPr>
        <w:t>156</w:t>
      </w:r>
      <w:r>
        <w:t>, 294–309. https://doi.org/10.1016/j.matcom.2018.08.011</w:t>
      </w:r>
      <w:r w:rsidR="00744B2B">
        <w:t xml:space="preserve"> </w:t>
      </w:r>
    </w:p>
    <w:p w14:paraId="451CA7F2" w14:textId="7B4AD06C" w:rsidR="00554F04" w:rsidRDefault="00554F04" w:rsidP="00744B2B">
      <w:pPr>
        <w:pStyle w:val="Bibliography"/>
        <w:ind w:left="720" w:hanging="720"/>
      </w:pPr>
      <w:r>
        <w:t xml:space="preserve">Mandloi, M., &amp; Bhatia, V. (2016). A low-complexity hybrid algorithm based on particle swarm and ant colony optimization for large-MIMO detection. </w:t>
      </w:r>
      <w:r>
        <w:rPr>
          <w:i/>
          <w:iCs/>
        </w:rPr>
        <w:t>Expert Systems with Applications</w:t>
      </w:r>
      <w:r>
        <w:t xml:space="preserve">, </w:t>
      </w:r>
      <w:r>
        <w:rPr>
          <w:i/>
          <w:iCs/>
        </w:rPr>
        <w:t>50</w:t>
      </w:r>
      <w:r>
        <w:t>, 66–74. https://doi.org/10.1016/j.eswa.2015.12.008</w:t>
      </w:r>
      <w:r w:rsidR="00744B2B">
        <w:t xml:space="preserve"> </w:t>
      </w:r>
    </w:p>
    <w:p w14:paraId="7763B9EA" w14:textId="3842F201" w:rsidR="00554F04" w:rsidRDefault="00554F04" w:rsidP="00744B2B">
      <w:pPr>
        <w:pStyle w:val="Bibliography"/>
        <w:ind w:left="720" w:hanging="720"/>
      </w:pPr>
      <w:r>
        <w:t xml:space="preserve">Mann, H. B., &amp; Whitney, D. R. (1947). On a Test of Whether one of Two Random Variables is Stochastically Larger than the Other. </w:t>
      </w:r>
      <w:r>
        <w:rPr>
          <w:i/>
          <w:iCs/>
        </w:rPr>
        <w:t>The Annals of Mathematical Statistics</w:t>
      </w:r>
      <w:r>
        <w:t xml:space="preserve">, </w:t>
      </w:r>
      <w:r>
        <w:rPr>
          <w:i/>
          <w:iCs/>
        </w:rPr>
        <w:t>18</w:t>
      </w:r>
      <w:r>
        <w:t>(1), 50–60.</w:t>
      </w:r>
      <w:r w:rsidR="00744B2B">
        <w:t xml:space="preserve"> </w:t>
      </w:r>
    </w:p>
    <w:p w14:paraId="47E03F64" w14:textId="77777777" w:rsidR="00554F04" w:rsidRDefault="00554F04" w:rsidP="00744B2B">
      <w:pPr>
        <w:pStyle w:val="Bibliography"/>
        <w:ind w:left="720" w:hanging="720"/>
      </w:pPr>
      <w:r>
        <w:t xml:space="preserve">Miller, B. L., &amp; Goldberg, D. (1995). Genetic Algorithms, Tournament Selection, and the Effects of Noise. </w:t>
      </w:r>
      <w:r>
        <w:rPr>
          <w:i/>
          <w:iCs/>
        </w:rPr>
        <w:t>Complex Syst.</w:t>
      </w:r>
      <w:r>
        <w:t xml:space="preserve">, </w:t>
      </w:r>
      <w:r>
        <w:rPr>
          <w:i/>
          <w:iCs/>
        </w:rPr>
        <w:t>9</w:t>
      </w:r>
      <w:r>
        <w:t>(3), 193–212.</w:t>
      </w:r>
    </w:p>
    <w:p w14:paraId="00ECC310" w14:textId="3B0B36D2" w:rsidR="00554F04" w:rsidRDefault="00554F04" w:rsidP="00744B2B">
      <w:pPr>
        <w:pStyle w:val="Bibliography"/>
        <w:ind w:left="720" w:hanging="720"/>
      </w:pPr>
      <w:r>
        <w:t xml:space="preserve">Mirjalili, S. (2019a). Genetic Algorithm. In S. Mirjalili (Ed.), </w:t>
      </w:r>
      <w:r>
        <w:rPr>
          <w:i/>
          <w:iCs/>
        </w:rPr>
        <w:t>Evolutionary Algorithms and Neural Networks: Theory and Applications</w:t>
      </w:r>
      <w:r>
        <w:t xml:space="preserve"> (pp. 43–55). Springer International Publishing. https://doi.org/10.1007/978-3-319-93025-1_4</w:t>
      </w:r>
      <w:r w:rsidR="00744B2B">
        <w:t xml:space="preserve"> </w:t>
      </w:r>
    </w:p>
    <w:p w14:paraId="1603E73A" w14:textId="3642C84E" w:rsidR="00554F04" w:rsidRDefault="00554F04" w:rsidP="00744B2B">
      <w:pPr>
        <w:pStyle w:val="Bibliography"/>
        <w:ind w:left="720" w:hanging="720"/>
      </w:pPr>
      <w:r>
        <w:t xml:space="preserve">Mirjalili, S. (2019b). Introduction to Evolutionary Single-Objective Optimisation. In S. Mirjalili (Ed.), </w:t>
      </w:r>
      <w:r>
        <w:rPr>
          <w:i/>
          <w:iCs/>
        </w:rPr>
        <w:t>Evolutionary Algorithms and Neural Networks: Theory and Applications</w:t>
      </w:r>
      <w:r>
        <w:t xml:space="preserve"> (pp. 3–14). Springer International Publishing. https://doi.org/10.1007/978-3-319-93025-1_1</w:t>
      </w:r>
      <w:r w:rsidR="00744B2B">
        <w:t xml:space="preserve"> </w:t>
      </w:r>
    </w:p>
    <w:p w14:paraId="2ECA4835" w14:textId="4214E284" w:rsidR="00554F04" w:rsidRDefault="00554F04" w:rsidP="00744B2B">
      <w:pPr>
        <w:pStyle w:val="Bibliography"/>
        <w:ind w:left="720" w:hanging="720"/>
      </w:pPr>
      <w:r>
        <w:t xml:space="preserve">Moon, C., Kim, J., Choi, G., &amp; Seo, Y. (2002). An efficient genetic algorithm for the traveling salesman problem with precedence constraints. </w:t>
      </w:r>
      <w:r>
        <w:rPr>
          <w:i/>
          <w:iCs/>
        </w:rPr>
        <w:t xml:space="preserve">European Journal of </w:t>
      </w:r>
      <w:r>
        <w:rPr>
          <w:i/>
          <w:iCs/>
        </w:rPr>
        <w:lastRenderedPageBreak/>
        <w:t>Operational Research</w:t>
      </w:r>
      <w:r>
        <w:t xml:space="preserve">, </w:t>
      </w:r>
      <w:r>
        <w:rPr>
          <w:i/>
          <w:iCs/>
        </w:rPr>
        <w:t>140</w:t>
      </w:r>
      <w:r>
        <w:t>(3), 606–617. https://doi.org/10.1016/S0377-2217(01)00227-2</w:t>
      </w:r>
      <w:r w:rsidR="00744B2B">
        <w:t xml:space="preserve"> </w:t>
      </w:r>
    </w:p>
    <w:p w14:paraId="2140D7B5" w14:textId="6A726836" w:rsidR="00554F04" w:rsidRDefault="00554F04" w:rsidP="00744B2B">
      <w:pPr>
        <w:pStyle w:val="Bibliography"/>
        <w:ind w:left="720" w:hanging="720"/>
      </w:pPr>
      <w:r>
        <w:t xml:space="preserve">Moradi, M. H., &amp; Abedini, M. (2012). A combination of genetic algorithm and particle swarm optimization for optimal DG location and sizing in distribution systems. </w:t>
      </w:r>
      <w:r>
        <w:rPr>
          <w:i/>
          <w:iCs/>
        </w:rPr>
        <w:t>International Journal of Electrical Power &amp; Energy Systems</w:t>
      </w:r>
      <w:r>
        <w:t xml:space="preserve">, </w:t>
      </w:r>
      <w:r>
        <w:rPr>
          <w:i/>
          <w:iCs/>
        </w:rPr>
        <w:t>34</w:t>
      </w:r>
      <w:r>
        <w:t>(1), 66–74. https://doi.org/10.1016/j.ijepes.2011.08.023</w:t>
      </w:r>
      <w:r w:rsidR="00744B2B">
        <w:t xml:space="preserve"> </w:t>
      </w:r>
    </w:p>
    <w:p w14:paraId="4FA010A9" w14:textId="553B993C" w:rsidR="00554F04" w:rsidRDefault="00554F04" w:rsidP="00744B2B">
      <w:pPr>
        <w:pStyle w:val="Bibliography"/>
        <w:ind w:left="720" w:hanging="720"/>
      </w:pPr>
      <w:r>
        <w:t xml:space="preserve">Nachar, N. (2008). The Mann-Whitney U: A Test for Assessing Whether Two Independent Samples Come from the Same Distribution. </w:t>
      </w:r>
      <w:r>
        <w:rPr>
          <w:i/>
          <w:iCs/>
        </w:rPr>
        <w:t>Tutorials in Quantitative Methods for Psychology</w:t>
      </w:r>
      <w:r>
        <w:t xml:space="preserve">, </w:t>
      </w:r>
      <w:r>
        <w:rPr>
          <w:i/>
          <w:iCs/>
        </w:rPr>
        <w:t>4</w:t>
      </w:r>
      <w:r>
        <w:t>(1), 13–20. https://doi.org/10.20982/tqmp.04.1.p013</w:t>
      </w:r>
      <w:r w:rsidR="00744B2B">
        <w:t xml:space="preserve"> </w:t>
      </w:r>
    </w:p>
    <w:p w14:paraId="4AABF3AE" w14:textId="5EED6B56" w:rsidR="00554F04" w:rsidRDefault="00554F04" w:rsidP="00744B2B">
      <w:pPr>
        <w:pStyle w:val="Bibliography"/>
        <w:ind w:left="720" w:hanging="720"/>
      </w:pPr>
      <w:r>
        <w:t xml:space="preserve">Omidinasab, F., &amp; Goodarzimehr, V. (2019). A Hybrid Particle Swarm Optimization and Genetic Algorithm for Truss Structures with Discrete Variables. </w:t>
      </w:r>
      <w:r>
        <w:rPr>
          <w:i/>
          <w:iCs/>
        </w:rPr>
        <w:t>Journal of Applied and Computational Mechanics</w:t>
      </w:r>
      <w:r>
        <w:t xml:space="preserve">, </w:t>
      </w:r>
      <w:r>
        <w:rPr>
          <w:i/>
          <w:iCs/>
        </w:rPr>
        <w:t>Online First</w:t>
      </w:r>
      <w:r>
        <w:t>. https://doi.org/10.22055/jacm.2019.28992.1531</w:t>
      </w:r>
      <w:r w:rsidR="00744B2B">
        <w:t xml:space="preserve"> </w:t>
      </w:r>
    </w:p>
    <w:p w14:paraId="41B038EC" w14:textId="21C6B3D3" w:rsidR="00554F04" w:rsidRDefault="00554F04" w:rsidP="00744B2B">
      <w:pPr>
        <w:pStyle w:val="Bibliography"/>
        <w:ind w:left="720" w:hanging="720"/>
      </w:pPr>
      <w:r>
        <w:t xml:space="preserve">Poli, R., Kennedy, J., &amp; Blackwell, T. (2007). Particle swarm optimization: An overview. </w:t>
      </w:r>
      <w:r>
        <w:rPr>
          <w:i/>
          <w:iCs/>
        </w:rPr>
        <w:t>Swarm Intelligence</w:t>
      </w:r>
      <w:r>
        <w:t xml:space="preserve">, </w:t>
      </w:r>
      <w:r>
        <w:rPr>
          <w:i/>
          <w:iCs/>
        </w:rPr>
        <w:t>1</w:t>
      </w:r>
      <w:r>
        <w:t>(1), 33–57. https://doi.org/10.1007/s11721-007-0002-0</w:t>
      </w:r>
      <w:r w:rsidR="00744B2B">
        <w:t xml:space="preserve"> </w:t>
      </w:r>
    </w:p>
    <w:p w14:paraId="20847FFE" w14:textId="315194D0" w:rsidR="00554F04" w:rsidRDefault="00554F04" w:rsidP="00744B2B">
      <w:pPr>
        <w:pStyle w:val="Bibliography"/>
        <w:ind w:left="720" w:hanging="720"/>
      </w:pPr>
      <w:r>
        <w:t xml:space="preserve">Qolomany, B., Ahmad, K., Al-Fuqaha, A., &amp; Qadir, J. (2020). </w:t>
      </w:r>
      <w:r>
        <w:rPr>
          <w:i/>
          <w:iCs/>
        </w:rPr>
        <w:t>Particle Swarm Optimized Federated Learning For Industrial IoT and Smart City Services</w:t>
      </w:r>
      <w:r>
        <w:t>. https://doi.org/10.48550/arXiv.2009.02560</w:t>
      </w:r>
      <w:r w:rsidR="00744B2B">
        <w:t xml:space="preserve"> </w:t>
      </w:r>
    </w:p>
    <w:p w14:paraId="162EE6FA" w14:textId="77777777" w:rsidR="00554F04" w:rsidRDefault="00554F04" w:rsidP="00744B2B">
      <w:pPr>
        <w:pStyle w:val="Bibliography"/>
        <w:ind w:left="720" w:hanging="720"/>
      </w:pPr>
      <w:r>
        <w:t xml:space="preserve">Razali, N. M., &amp; Geraghty, J. (2011). </w:t>
      </w:r>
      <w:r>
        <w:rPr>
          <w:i/>
          <w:iCs/>
        </w:rPr>
        <w:t>Genetic Algorithm Performance with Different Selection Strategies in Solving TSP</w:t>
      </w:r>
      <w:r>
        <w:t>. 6.</w:t>
      </w:r>
    </w:p>
    <w:p w14:paraId="205FC509" w14:textId="3ECBEC0F" w:rsidR="00554F04" w:rsidRDefault="00554F04" w:rsidP="00744B2B">
      <w:pPr>
        <w:pStyle w:val="Bibliography"/>
        <w:ind w:left="720" w:hanging="720"/>
      </w:pPr>
      <w:r>
        <w:t xml:space="preserve">Samà, M., Pellegrini, P., D’Ariano, A., Rodriguez, J., &amp; Pacciarelli, D. (2016). Ant colony optimization for the real-time train routing selection problem. </w:t>
      </w:r>
      <w:r>
        <w:rPr>
          <w:i/>
          <w:iCs/>
        </w:rPr>
        <w:t>Transportation Research Part B: Methodological</w:t>
      </w:r>
      <w:r>
        <w:t xml:space="preserve">, </w:t>
      </w:r>
      <w:r>
        <w:rPr>
          <w:i/>
          <w:iCs/>
        </w:rPr>
        <w:t>85</w:t>
      </w:r>
      <w:r>
        <w:t>, 89–108. https://doi.org/10.1016/j.trb.2016.01.005</w:t>
      </w:r>
      <w:r w:rsidR="00744B2B">
        <w:t xml:space="preserve"> </w:t>
      </w:r>
    </w:p>
    <w:p w14:paraId="1516B74C" w14:textId="1FBD5E00" w:rsidR="00554F04" w:rsidRDefault="00554F04" w:rsidP="00744B2B">
      <w:pPr>
        <w:pStyle w:val="Bibliography"/>
        <w:ind w:left="720" w:hanging="720"/>
      </w:pPr>
      <w:r>
        <w:t xml:space="preserve">Selvi, V., &amp; Umarani, Dr. R. (2010). Comparative Analysis of Ant Colony and Particle Swarm Optimization Techniques. </w:t>
      </w:r>
      <w:r>
        <w:rPr>
          <w:i/>
          <w:iCs/>
        </w:rPr>
        <w:t>International Journal of Computer Applications</w:t>
      </w:r>
      <w:r>
        <w:t xml:space="preserve">, </w:t>
      </w:r>
      <w:r>
        <w:rPr>
          <w:i/>
          <w:iCs/>
        </w:rPr>
        <w:t>5</w:t>
      </w:r>
      <w:r>
        <w:t>. https://doi.org/10.5120/908-1286</w:t>
      </w:r>
      <w:r w:rsidR="00744B2B">
        <w:t xml:space="preserve"> </w:t>
      </w:r>
    </w:p>
    <w:p w14:paraId="2382ADF6" w14:textId="07A9FF8C" w:rsidR="00554F04" w:rsidRDefault="00554F04" w:rsidP="00744B2B">
      <w:pPr>
        <w:pStyle w:val="Bibliography"/>
        <w:ind w:left="720" w:hanging="720"/>
      </w:pPr>
      <w:r>
        <w:t xml:space="preserve">Shelokar, P. S., Siarry, P., Jayaraman, V. K., &amp; Kulkarni, B. D. (2007). Particle swarm and ant colony algorithms hybridized for improved continuous optimization. </w:t>
      </w:r>
      <w:r>
        <w:rPr>
          <w:i/>
          <w:iCs/>
        </w:rPr>
        <w:t>Applied Mathematics and Computation</w:t>
      </w:r>
      <w:r>
        <w:t xml:space="preserve">, </w:t>
      </w:r>
      <w:r>
        <w:rPr>
          <w:i/>
          <w:iCs/>
        </w:rPr>
        <w:t>188</w:t>
      </w:r>
      <w:r>
        <w:t>(1), 129–142. https://doi.org/10.1016/j.amc.2006.09.098</w:t>
      </w:r>
      <w:r w:rsidR="00744B2B">
        <w:t xml:space="preserve"> </w:t>
      </w:r>
    </w:p>
    <w:p w14:paraId="6758778D" w14:textId="4AB11CC8" w:rsidR="00554F04" w:rsidRDefault="00554F04" w:rsidP="00744B2B">
      <w:pPr>
        <w:pStyle w:val="Bibliography"/>
        <w:ind w:left="720" w:hanging="720"/>
      </w:pPr>
      <w:r>
        <w:lastRenderedPageBreak/>
        <w:t xml:space="preserve">Shi, Y., &amp; Eberhart, R. C. (1998). A modified particle swarm optimizer. </w:t>
      </w:r>
      <w:r>
        <w:rPr>
          <w:i/>
          <w:iCs/>
        </w:rPr>
        <w:t>1998 IEEE International Conference on Evolutionary Computation Proceedings. IEEE World Congress on Computational Intelligence (Cat. No.98TH8360)</w:t>
      </w:r>
      <w:r>
        <w:t>, 69–73. https://doi.org/10.1109/ICEC.1998.699146</w:t>
      </w:r>
      <w:r w:rsidR="00744B2B">
        <w:t xml:space="preserve"> </w:t>
      </w:r>
    </w:p>
    <w:p w14:paraId="47EF5D79" w14:textId="43F5E077" w:rsidR="00554F04" w:rsidRDefault="00554F04" w:rsidP="00744B2B">
      <w:pPr>
        <w:pStyle w:val="Bibliography"/>
        <w:ind w:left="720" w:hanging="720"/>
      </w:pPr>
      <w:r>
        <w:t xml:space="preserve">Shi, Y., &amp; Eberhart, R. C. (2001). Fuzzy adaptive particle swarm optimization. </w:t>
      </w:r>
      <w:r>
        <w:rPr>
          <w:i/>
          <w:iCs/>
        </w:rPr>
        <w:t>Proceedings of the 2001 Congress on Evolutionary Computation (IEEE Cat. No.01TH8546)</w:t>
      </w:r>
      <w:r>
        <w:t xml:space="preserve">, </w:t>
      </w:r>
      <w:r>
        <w:rPr>
          <w:i/>
          <w:iCs/>
        </w:rPr>
        <w:t>1</w:t>
      </w:r>
      <w:r>
        <w:t>, 101–106 vol. 1. https://doi.org/10.1109/CEC.2001.934377</w:t>
      </w:r>
      <w:r w:rsidR="00744B2B">
        <w:t xml:space="preserve"> </w:t>
      </w:r>
    </w:p>
    <w:p w14:paraId="44E1D175" w14:textId="203247B6" w:rsidR="00554F04" w:rsidRDefault="00554F04" w:rsidP="00744B2B">
      <w:pPr>
        <w:pStyle w:val="Bibliography"/>
        <w:ind w:left="720" w:hanging="720"/>
      </w:pPr>
      <w:r>
        <w:t xml:space="preserve">Socha, K., &amp; Dorigo, M. (2008). Ant colony optimization for continuous domains. </w:t>
      </w:r>
      <w:r>
        <w:rPr>
          <w:i/>
          <w:iCs/>
        </w:rPr>
        <w:t>European Journal of Operational Research</w:t>
      </w:r>
      <w:r>
        <w:t xml:space="preserve">, </w:t>
      </w:r>
      <w:r>
        <w:rPr>
          <w:i/>
          <w:iCs/>
        </w:rPr>
        <w:t>185</w:t>
      </w:r>
      <w:r>
        <w:t>(3), 1155–1173. https://doi.org/10.1016/j.ejor.2006.06.046</w:t>
      </w:r>
      <w:r w:rsidR="00744B2B">
        <w:t xml:space="preserve"> </w:t>
      </w:r>
    </w:p>
    <w:p w14:paraId="262D61ED" w14:textId="58967C7A" w:rsidR="00554F04" w:rsidRDefault="00554F04" w:rsidP="00744B2B">
      <w:pPr>
        <w:pStyle w:val="Bibliography"/>
        <w:ind w:left="720" w:hanging="720"/>
      </w:pPr>
      <w:r>
        <w:t xml:space="preserve">Soeken, M., Wille, R., Kuhlmann, M., Gogolla, M., &amp; Drechsler, R. (2010). Verifying UML/OCL models using Boolean satisfiability. </w:t>
      </w:r>
      <w:r>
        <w:rPr>
          <w:i/>
          <w:iCs/>
        </w:rPr>
        <w:t>2010 Design, Automation Test in Europe Conference Exhibition (DATE 2010)</w:t>
      </w:r>
      <w:r>
        <w:t>, 1341–1344. https://doi.org/10.1109/DATE.2010.5457017</w:t>
      </w:r>
      <w:r w:rsidR="00744B2B">
        <w:t xml:space="preserve"> </w:t>
      </w:r>
    </w:p>
    <w:p w14:paraId="36129492" w14:textId="501BE113" w:rsidR="00554F04" w:rsidRDefault="00554F04" w:rsidP="00744B2B">
      <w:pPr>
        <w:pStyle w:val="Bibliography"/>
        <w:ind w:left="720" w:hanging="720"/>
      </w:pPr>
      <w:r>
        <w:t xml:space="preserve">Stützle, T., &amp; Hoos, H. H. (2000). MAX–MIN Ant System. </w:t>
      </w:r>
      <w:r>
        <w:rPr>
          <w:i/>
          <w:iCs/>
        </w:rPr>
        <w:t>Future Generation Computer Systems</w:t>
      </w:r>
      <w:r>
        <w:t xml:space="preserve">, </w:t>
      </w:r>
      <w:r>
        <w:rPr>
          <w:i/>
          <w:iCs/>
        </w:rPr>
        <w:t>16</w:t>
      </w:r>
      <w:r>
        <w:t>(8), 889–914. https://doi.org/10.1016/S0167-739X(00)00043-1</w:t>
      </w:r>
      <w:r w:rsidR="00744B2B">
        <w:t xml:space="preserve"> </w:t>
      </w:r>
    </w:p>
    <w:p w14:paraId="01DA65DB" w14:textId="63124CDF" w:rsidR="00554F04" w:rsidRDefault="00554F04" w:rsidP="00744B2B">
      <w:pPr>
        <w:pStyle w:val="Bibliography"/>
        <w:ind w:left="720" w:hanging="720"/>
      </w:pPr>
      <w:r>
        <w:t xml:space="preserve">Thangaraj, R., Pant, M., Abraham, A., &amp; Bouvry, P. (2011). Particle swarm optimization: Hybridization perspectives and experimental illustrations. </w:t>
      </w:r>
      <w:r>
        <w:rPr>
          <w:i/>
          <w:iCs/>
        </w:rPr>
        <w:t>Applied Mathematics and Computation</w:t>
      </w:r>
      <w:r>
        <w:t xml:space="preserve">, </w:t>
      </w:r>
      <w:r>
        <w:rPr>
          <w:i/>
          <w:iCs/>
        </w:rPr>
        <w:t>217</w:t>
      </w:r>
      <w:r>
        <w:t>(12), 5208–5226. https://doi.org/10.1016/j.amc.2010.12.053</w:t>
      </w:r>
      <w:r w:rsidR="00744B2B">
        <w:t xml:space="preserve"> </w:t>
      </w:r>
    </w:p>
    <w:p w14:paraId="32823A9B" w14:textId="35E66736" w:rsidR="00554F04" w:rsidRDefault="00554F04" w:rsidP="00744B2B">
      <w:pPr>
        <w:pStyle w:val="Bibliography"/>
        <w:ind w:left="720" w:hanging="720"/>
      </w:pPr>
      <w:r>
        <w:t xml:space="preserve">Vázquez, E. G., Escolano, A. Y., Riaño, P. G., &amp; Junquera, J. P. (2001). Repeated Measures Multiple Comparison Procedures Applied to Model Selection in Neural Networks. In J. Mira &amp; A. Prieto (Eds.), </w:t>
      </w:r>
      <w:r>
        <w:rPr>
          <w:i/>
          <w:iCs/>
        </w:rPr>
        <w:t>Bio-Inspired Applications of Connectionism</w:t>
      </w:r>
      <w:r>
        <w:t xml:space="preserve"> (pp. 88–95). Springer. https://doi.org/10.1007/3-540-45723-2_10</w:t>
      </w:r>
      <w:r w:rsidR="00744B2B">
        <w:t xml:space="preserve"> </w:t>
      </w:r>
    </w:p>
    <w:p w14:paraId="490F210E" w14:textId="7586227F" w:rsidR="00554F04" w:rsidRDefault="00554F04" w:rsidP="00744B2B">
      <w:pPr>
        <w:pStyle w:val="Bibliography"/>
        <w:ind w:left="720" w:hanging="720"/>
      </w:pPr>
      <w:r>
        <w:t xml:space="preserve">Wang, K.-P., Huang, L., Zhou, C.-G., &amp; Pang, W. (2003). Particle swarm optimization for traveling salesman problem. </w:t>
      </w:r>
      <w:r>
        <w:rPr>
          <w:i/>
          <w:iCs/>
        </w:rPr>
        <w:t>Proceedings of the 2003 International Conference on Machine Learning and Cybernetics (IEEE Cat. No.03EX693)</w:t>
      </w:r>
      <w:r>
        <w:t xml:space="preserve">, </w:t>
      </w:r>
      <w:r>
        <w:rPr>
          <w:i/>
          <w:iCs/>
        </w:rPr>
        <w:t>3</w:t>
      </w:r>
      <w:r>
        <w:t>, 1583-1585 Vol.3. https://doi.org/10.1109/ICMLC.2003.1259748</w:t>
      </w:r>
      <w:r w:rsidR="00744B2B">
        <w:t xml:space="preserve"> </w:t>
      </w:r>
    </w:p>
    <w:p w14:paraId="6473F146" w14:textId="57D7312B" w:rsidR="00554F04" w:rsidRDefault="00554F04" w:rsidP="00744B2B">
      <w:pPr>
        <w:pStyle w:val="Bibliography"/>
        <w:ind w:left="720" w:hanging="720"/>
      </w:pPr>
      <w:r>
        <w:t xml:space="preserve">Whitley, D. (1994). A genetic algorithm tutorial. </w:t>
      </w:r>
      <w:r>
        <w:rPr>
          <w:i/>
          <w:iCs/>
        </w:rPr>
        <w:t>Statistics and Computing</w:t>
      </w:r>
      <w:r>
        <w:t xml:space="preserve">, </w:t>
      </w:r>
      <w:r>
        <w:rPr>
          <w:i/>
          <w:iCs/>
        </w:rPr>
        <w:t>4</w:t>
      </w:r>
      <w:r>
        <w:t>(2), 65–85. https://doi.org/10.1007/BF00175354</w:t>
      </w:r>
      <w:r w:rsidR="00744B2B">
        <w:t xml:space="preserve"> </w:t>
      </w:r>
    </w:p>
    <w:p w14:paraId="4EFBE671" w14:textId="38ACCA3C" w:rsidR="00554F04" w:rsidRDefault="00554F04" w:rsidP="00744B2B">
      <w:pPr>
        <w:pStyle w:val="Bibliography"/>
        <w:ind w:left="720" w:hanging="720"/>
      </w:pPr>
      <w:r>
        <w:lastRenderedPageBreak/>
        <w:t xml:space="preserve">Wilcoxon, F. (1992). Individual Comparisons by Ranking Methods. In S. Kotz &amp; N. L. Johnson (Eds.), </w:t>
      </w:r>
      <w:r>
        <w:rPr>
          <w:i/>
          <w:iCs/>
        </w:rPr>
        <w:t>Breakthroughs in Statistics: Methodology and Distribution</w:t>
      </w:r>
      <w:r>
        <w:t xml:space="preserve"> (pp. 196–202). Springer. https://doi.org/10.1007/978-1-4612-4380-9_16</w:t>
      </w:r>
      <w:r w:rsidR="00744B2B">
        <w:t xml:space="preserve"> </w:t>
      </w:r>
    </w:p>
    <w:p w14:paraId="30C458FD" w14:textId="67B57DED" w:rsidR="00554F04" w:rsidRDefault="00554F04" w:rsidP="00744B2B">
      <w:pPr>
        <w:pStyle w:val="Bibliography"/>
        <w:ind w:left="720" w:hanging="720"/>
      </w:pPr>
      <w:r>
        <w:t xml:space="preserve">Yang, Q., &amp; Yoo, S.-J. (2018). Optimal UAV Path Planning: Sensing Data Acquisition Over IoT Sensor Networks Using Multi-Objective Bio-Inspired Algorithms. </w:t>
      </w:r>
      <w:r>
        <w:rPr>
          <w:i/>
          <w:iCs/>
        </w:rPr>
        <w:t>IEEE Access</w:t>
      </w:r>
      <w:r>
        <w:t xml:space="preserve">, </w:t>
      </w:r>
      <w:r>
        <w:rPr>
          <w:i/>
          <w:iCs/>
        </w:rPr>
        <w:t>6</w:t>
      </w:r>
      <w:r>
        <w:t>, 13671–13684. https://doi.org/10.1109/ACCESS.2018.2812896</w:t>
      </w:r>
      <w:r w:rsidR="00744B2B">
        <w:t xml:space="preserve"> </w:t>
      </w:r>
    </w:p>
    <w:p w14:paraId="7796B6E0" w14:textId="507305E2" w:rsidR="00554F04" w:rsidRDefault="00554F04" w:rsidP="00744B2B">
      <w:pPr>
        <w:pStyle w:val="Bibliography"/>
        <w:ind w:left="720" w:hanging="720"/>
      </w:pPr>
      <w:r>
        <w:t xml:space="preserve">Yao, Z., Liu, J., &amp; Wang, Y.-G. (2008). Fusing genetic algorithm and Ant Colony Algorithm to optimize virtual enterprise partner selection problem. </w:t>
      </w:r>
      <w:r>
        <w:rPr>
          <w:i/>
          <w:iCs/>
        </w:rPr>
        <w:t>2008 IEEE Congress on Evolutionary Computation (IEEE World Congress on Computational Intelligence)</w:t>
      </w:r>
      <w:r>
        <w:t>, 3614–3620. https://doi.org/10.1109/CEC.2008.4631287</w:t>
      </w:r>
      <w:r w:rsidR="00744B2B">
        <w:t xml:space="preserve"> </w:t>
      </w:r>
    </w:p>
    <w:p w14:paraId="6BF2AED3" w14:textId="5D3EE20D" w:rsidR="00554F04" w:rsidRDefault="00554F04" w:rsidP="00744B2B">
      <w:pPr>
        <w:pStyle w:val="Bibliography"/>
        <w:ind w:left="720" w:hanging="720"/>
      </w:pPr>
      <w:r>
        <w:t xml:space="preserve">Yousefikhoshbakht, M. (2021). Solving the Traveling Salesman Problem: A Modified Metaheuristic Algorithm. </w:t>
      </w:r>
      <w:r>
        <w:rPr>
          <w:i/>
          <w:iCs/>
        </w:rPr>
        <w:t>Complexity</w:t>
      </w:r>
      <w:r>
        <w:t xml:space="preserve">, </w:t>
      </w:r>
      <w:r>
        <w:rPr>
          <w:i/>
          <w:iCs/>
        </w:rPr>
        <w:t>2021</w:t>
      </w:r>
      <w:r>
        <w:t>, e6668345. https://doi.org/10.1155/2021/6668345</w:t>
      </w:r>
      <w:r w:rsidR="00744B2B">
        <w:t xml:space="preserve"> </w:t>
      </w:r>
    </w:p>
    <w:p w14:paraId="5829D3CE" w14:textId="27C575A4" w:rsidR="00554F04" w:rsidRDefault="00554F04" w:rsidP="00744B2B">
      <w:pPr>
        <w:pStyle w:val="Bibliography"/>
        <w:ind w:left="720" w:hanging="720"/>
      </w:pPr>
      <w:r>
        <w:t xml:space="preserve">Zhang, G., Gao, L., &amp; Shi, Y. (2011). An effective genetic algorithm for the flexible job-shop scheduling problem. </w:t>
      </w:r>
      <w:r>
        <w:rPr>
          <w:i/>
          <w:iCs/>
        </w:rPr>
        <w:t>Expert Systems with Applications</w:t>
      </w:r>
      <w:r>
        <w:t xml:space="preserve">, </w:t>
      </w:r>
      <w:r>
        <w:rPr>
          <w:i/>
          <w:iCs/>
        </w:rPr>
        <w:t>38</w:t>
      </w:r>
      <w:r>
        <w:t>(4), 3563–3573. https://doi.org/10.1016/j.eswa.2010.08.145</w:t>
      </w:r>
      <w:r w:rsidR="00744B2B">
        <w:t xml:space="preserve"> </w:t>
      </w:r>
    </w:p>
    <w:p w14:paraId="57AF691D" w14:textId="402D5FEA" w:rsidR="00554F04" w:rsidRDefault="00554F04" w:rsidP="00744B2B">
      <w:pPr>
        <w:pStyle w:val="Bibliography"/>
        <w:ind w:left="720" w:hanging="720"/>
      </w:pPr>
      <w:r>
        <w:t xml:space="preserve">Zhong, W., Zhang, J., &amp; Chen, W. (2007). A novel discrete particle swarm optimization to solve traveling salesman problem. </w:t>
      </w:r>
      <w:r>
        <w:rPr>
          <w:i/>
          <w:iCs/>
        </w:rPr>
        <w:t>2007 IEEE Congress on Evolutionary Computation</w:t>
      </w:r>
      <w:r>
        <w:t>, 3283–3287. https://doi.org/10.1109/CEC.2007.4424894</w:t>
      </w:r>
      <w:r w:rsidR="00744B2B">
        <w:t xml:space="preserve"> </w:t>
      </w:r>
    </w:p>
    <w:p w14:paraId="706C1AB2" w14:textId="267FBB9B" w:rsidR="00997691" w:rsidRPr="00997691" w:rsidRDefault="00997691" w:rsidP="00997691">
      <w:pPr>
        <w:jc w:val="left"/>
      </w:pPr>
      <w:r>
        <w:fldChar w:fldCharType="end"/>
      </w:r>
    </w:p>
    <w:p w14:paraId="3A8307C1" w14:textId="0C2BA17B" w:rsidR="00867D58" w:rsidRDefault="00812AEE" w:rsidP="00940E64">
      <w:pPr>
        <w:pStyle w:val="Heading1"/>
      </w:pPr>
      <w:bookmarkStart w:id="153" w:name="_Toc106240076"/>
      <w:bookmarkEnd w:id="56"/>
      <w:r>
        <w:lastRenderedPageBreak/>
        <w:t>APPENDIX</w:t>
      </w:r>
      <w:bookmarkEnd w:id="153"/>
    </w:p>
    <w:p w14:paraId="209EF919" w14:textId="0D96907B" w:rsidR="00FC3693" w:rsidRDefault="00251BE6" w:rsidP="000429C0">
      <w:pPr>
        <w:pStyle w:val="content"/>
        <w:rPr>
          <w:b/>
          <w:sz w:val="26"/>
          <w:szCs w:val="26"/>
        </w:rPr>
      </w:pPr>
      <w:r>
        <w:t xml:space="preserve">GitHub </w:t>
      </w:r>
      <w:r w:rsidR="005925E7">
        <w:t>l</w:t>
      </w:r>
      <w:r>
        <w:t xml:space="preserve">ink for </w:t>
      </w:r>
      <w:r w:rsidR="005925E7">
        <w:t xml:space="preserve">dissertation </w:t>
      </w:r>
      <w:r w:rsidR="00942794">
        <w:t>resources</w:t>
      </w:r>
      <w:r>
        <w:t xml:space="preserve">: </w:t>
      </w:r>
      <w:hyperlink r:id="rId82" w:history="1">
        <w:r w:rsidRPr="0018551C">
          <w:rPr>
            <w:rStyle w:val="Hyperlink"/>
          </w:rPr>
          <w:t>https://github.com/elihuessien/Dissertation</w:t>
        </w:r>
      </w:hyperlink>
      <w:r>
        <w:t xml:space="preserve"> </w:t>
      </w:r>
    </w:p>
    <w:p w14:paraId="014D4AEE" w14:textId="77777777" w:rsidR="000429C0" w:rsidRDefault="000429C0" w:rsidP="000429C0">
      <w:pPr>
        <w:pStyle w:val="content"/>
      </w:pPr>
    </w:p>
    <w:p w14:paraId="6F3EC369" w14:textId="77777777" w:rsidR="00791864" w:rsidRDefault="00791864" w:rsidP="00791864">
      <w:pPr>
        <w:pStyle w:val="content"/>
        <w:keepNext/>
        <w:jc w:val="center"/>
      </w:pPr>
      <w:r w:rsidRPr="00791864">
        <w:rPr>
          <w:noProof/>
        </w:rPr>
        <w:drawing>
          <wp:inline distT="0" distB="0" distL="0" distR="0" wp14:anchorId="7C6762F8" wp14:editId="69EF655A">
            <wp:extent cx="3305175" cy="3298856"/>
            <wp:effectExtent l="0" t="0" r="0" b="0"/>
            <wp:docPr id="68" name="Picture 68"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radar chart&#10;&#10;Description automatically generated"/>
                    <pic:cNvPicPr/>
                  </pic:nvPicPr>
                  <pic:blipFill>
                    <a:blip r:embed="rId83"/>
                    <a:stretch>
                      <a:fillRect/>
                    </a:stretch>
                  </pic:blipFill>
                  <pic:spPr>
                    <a:xfrm>
                      <a:off x="0" y="0"/>
                      <a:ext cx="3311765" cy="3305433"/>
                    </a:xfrm>
                    <a:prstGeom prst="rect">
                      <a:avLst/>
                    </a:prstGeom>
                  </pic:spPr>
                </pic:pic>
              </a:graphicData>
            </a:graphic>
          </wp:inline>
        </w:drawing>
      </w:r>
    </w:p>
    <w:p w14:paraId="21C40A91" w14:textId="382ECEA9" w:rsidR="003A0A45" w:rsidRDefault="00791864" w:rsidP="00791864">
      <w:pPr>
        <w:pStyle w:val="Caption"/>
        <w:jc w:val="center"/>
      </w:pPr>
      <w:bookmarkStart w:id="154" w:name="_Toc106240125"/>
      <w:r>
        <w:t xml:space="preserve">Figure </w:t>
      </w:r>
      <w:r>
        <w:fldChar w:fldCharType="begin"/>
      </w:r>
      <w:r>
        <w:instrText xml:space="preserve"> SEQ Figure \* ARABIC </w:instrText>
      </w:r>
      <w:r>
        <w:fldChar w:fldCharType="separate"/>
      </w:r>
      <w:r w:rsidR="00362057">
        <w:rPr>
          <w:noProof/>
        </w:rPr>
        <w:t>49</w:t>
      </w:r>
      <w:r>
        <w:fldChar w:fldCharType="end"/>
      </w:r>
      <w:r>
        <w:t xml:space="preserve">: GA solution for </w:t>
      </w:r>
      <w:r w:rsidR="009F6C0B">
        <w:t>TSP</w:t>
      </w:r>
      <w:r>
        <w:t xml:space="preserve"> map (50</w:t>
      </w:r>
      <w:r w:rsidR="000429C0">
        <w:t xml:space="preserve"> cities</w:t>
      </w:r>
      <w:r>
        <w:t>)</w:t>
      </w:r>
      <w:bookmarkEnd w:id="154"/>
    </w:p>
    <w:p w14:paraId="1F7AC741" w14:textId="77777777" w:rsidR="00791864" w:rsidRPr="00791864" w:rsidRDefault="00791864" w:rsidP="00791864">
      <w:pPr>
        <w:pStyle w:val="content"/>
      </w:pPr>
    </w:p>
    <w:p w14:paraId="6DBD5F0E" w14:textId="77777777" w:rsidR="00791864" w:rsidRDefault="00791864" w:rsidP="00791864">
      <w:pPr>
        <w:pStyle w:val="content"/>
        <w:keepNext/>
        <w:jc w:val="center"/>
      </w:pPr>
      <w:r w:rsidRPr="00791864">
        <w:rPr>
          <w:noProof/>
        </w:rPr>
        <w:drawing>
          <wp:inline distT="0" distB="0" distL="0" distR="0" wp14:anchorId="4963927E" wp14:editId="662CA95A">
            <wp:extent cx="3209925" cy="3234104"/>
            <wp:effectExtent l="0" t="0" r="0" b="4445"/>
            <wp:docPr id="65" name="Picture 6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radar chart&#10;&#10;Description automatically generated"/>
                    <pic:cNvPicPr/>
                  </pic:nvPicPr>
                  <pic:blipFill>
                    <a:blip r:embed="rId84"/>
                    <a:stretch>
                      <a:fillRect/>
                    </a:stretch>
                  </pic:blipFill>
                  <pic:spPr>
                    <a:xfrm>
                      <a:off x="0" y="0"/>
                      <a:ext cx="3241800" cy="3266219"/>
                    </a:xfrm>
                    <a:prstGeom prst="rect">
                      <a:avLst/>
                    </a:prstGeom>
                  </pic:spPr>
                </pic:pic>
              </a:graphicData>
            </a:graphic>
          </wp:inline>
        </w:drawing>
      </w:r>
    </w:p>
    <w:p w14:paraId="4B27378A" w14:textId="0B69640C" w:rsidR="00791864" w:rsidRDefault="00791864" w:rsidP="00791864">
      <w:pPr>
        <w:pStyle w:val="Caption"/>
        <w:jc w:val="center"/>
      </w:pPr>
      <w:bookmarkStart w:id="155" w:name="_Toc106240126"/>
      <w:r>
        <w:t xml:space="preserve">Figure </w:t>
      </w:r>
      <w:r>
        <w:fldChar w:fldCharType="begin"/>
      </w:r>
      <w:r>
        <w:instrText xml:space="preserve"> SEQ Figure \* ARABIC </w:instrText>
      </w:r>
      <w:r>
        <w:fldChar w:fldCharType="separate"/>
      </w:r>
      <w:r w:rsidR="00362057">
        <w:rPr>
          <w:noProof/>
        </w:rPr>
        <w:t>50</w:t>
      </w:r>
      <w:r>
        <w:fldChar w:fldCharType="end"/>
      </w:r>
      <w:r>
        <w:t xml:space="preserve">: PSO Solution for </w:t>
      </w:r>
      <w:r w:rsidR="009F6C0B">
        <w:t>TSP</w:t>
      </w:r>
      <w:r>
        <w:t xml:space="preserve"> map (50</w:t>
      </w:r>
      <w:r w:rsidR="000429C0">
        <w:t xml:space="preserve"> cities</w:t>
      </w:r>
      <w:r>
        <w:t>)</w:t>
      </w:r>
      <w:bookmarkEnd w:id="155"/>
    </w:p>
    <w:p w14:paraId="463555B1" w14:textId="77777777" w:rsidR="00791864" w:rsidRPr="00791864" w:rsidRDefault="00791864" w:rsidP="00791864">
      <w:pPr>
        <w:pStyle w:val="content"/>
      </w:pPr>
    </w:p>
    <w:p w14:paraId="0736D117" w14:textId="77777777" w:rsidR="00791864" w:rsidRDefault="00791864" w:rsidP="00791864">
      <w:pPr>
        <w:pStyle w:val="content"/>
        <w:keepNext/>
        <w:jc w:val="center"/>
      </w:pPr>
      <w:r w:rsidRPr="00791864">
        <w:rPr>
          <w:noProof/>
        </w:rPr>
        <w:drawing>
          <wp:inline distT="0" distB="0" distL="0" distR="0" wp14:anchorId="5604535F" wp14:editId="4FBE4BB6">
            <wp:extent cx="3486150" cy="3492893"/>
            <wp:effectExtent l="0" t="0" r="0" b="0"/>
            <wp:docPr id="67" name="Picture 6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pic:cNvPicPr/>
                  </pic:nvPicPr>
                  <pic:blipFill>
                    <a:blip r:embed="rId85"/>
                    <a:stretch>
                      <a:fillRect/>
                    </a:stretch>
                  </pic:blipFill>
                  <pic:spPr>
                    <a:xfrm>
                      <a:off x="0" y="0"/>
                      <a:ext cx="3509020" cy="3515808"/>
                    </a:xfrm>
                    <a:prstGeom prst="rect">
                      <a:avLst/>
                    </a:prstGeom>
                  </pic:spPr>
                </pic:pic>
              </a:graphicData>
            </a:graphic>
          </wp:inline>
        </w:drawing>
      </w:r>
    </w:p>
    <w:p w14:paraId="1F1C9600" w14:textId="01A2142C" w:rsidR="00791864" w:rsidRPr="00791864" w:rsidRDefault="00791864" w:rsidP="00791864">
      <w:pPr>
        <w:pStyle w:val="Caption"/>
        <w:jc w:val="center"/>
      </w:pPr>
      <w:bookmarkStart w:id="156" w:name="_Toc106240127"/>
      <w:r>
        <w:t xml:space="preserve">Figure </w:t>
      </w:r>
      <w:r>
        <w:fldChar w:fldCharType="begin"/>
      </w:r>
      <w:r>
        <w:instrText xml:space="preserve"> SEQ Figure \* ARABIC </w:instrText>
      </w:r>
      <w:r>
        <w:fldChar w:fldCharType="separate"/>
      </w:r>
      <w:r w:rsidR="00362057">
        <w:rPr>
          <w:noProof/>
        </w:rPr>
        <w:t>51</w:t>
      </w:r>
      <w:r>
        <w:fldChar w:fldCharType="end"/>
      </w:r>
      <w:r>
        <w:t xml:space="preserve">: ACO solution for </w:t>
      </w:r>
      <w:r w:rsidR="009F6C0B">
        <w:t>TSP</w:t>
      </w:r>
      <w:r>
        <w:t xml:space="preserve"> map</w:t>
      </w:r>
      <w:r>
        <w:rPr>
          <w:noProof/>
        </w:rPr>
        <w:t xml:space="preserve"> (50</w:t>
      </w:r>
      <w:r w:rsidR="000429C0">
        <w:rPr>
          <w:noProof/>
        </w:rPr>
        <w:t xml:space="preserve"> cities</w:t>
      </w:r>
      <w:r>
        <w:rPr>
          <w:noProof/>
        </w:rPr>
        <w:t>)</w:t>
      </w:r>
      <w:bookmarkEnd w:id="156"/>
    </w:p>
    <w:p w14:paraId="653DFB3F" w14:textId="15DC84F8" w:rsidR="00791864" w:rsidRDefault="00791864" w:rsidP="00791864">
      <w:pPr>
        <w:pStyle w:val="content"/>
      </w:pPr>
    </w:p>
    <w:p w14:paraId="47E5D2D8" w14:textId="77777777" w:rsidR="00791864" w:rsidRPr="00791864" w:rsidRDefault="00791864" w:rsidP="00791864">
      <w:pPr>
        <w:pStyle w:val="content"/>
      </w:pPr>
    </w:p>
    <w:p w14:paraId="1EE25471" w14:textId="77777777" w:rsidR="00791864" w:rsidRDefault="00791864" w:rsidP="00791864">
      <w:pPr>
        <w:pStyle w:val="content"/>
        <w:keepNext/>
        <w:jc w:val="center"/>
      </w:pPr>
      <w:r w:rsidRPr="00791864">
        <w:rPr>
          <w:noProof/>
        </w:rPr>
        <w:drawing>
          <wp:inline distT="0" distB="0" distL="0" distR="0" wp14:anchorId="43D30165" wp14:editId="628AECEF">
            <wp:extent cx="3562350" cy="3582824"/>
            <wp:effectExtent l="0" t="0" r="0" b="0"/>
            <wp:docPr id="66" name="Picture 6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10;&#10;Description automatically generated"/>
                    <pic:cNvPicPr/>
                  </pic:nvPicPr>
                  <pic:blipFill>
                    <a:blip r:embed="rId19"/>
                    <a:stretch>
                      <a:fillRect/>
                    </a:stretch>
                  </pic:blipFill>
                  <pic:spPr>
                    <a:xfrm>
                      <a:off x="0" y="0"/>
                      <a:ext cx="3570570" cy="3591091"/>
                    </a:xfrm>
                    <a:prstGeom prst="rect">
                      <a:avLst/>
                    </a:prstGeom>
                  </pic:spPr>
                </pic:pic>
              </a:graphicData>
            </a:graphic>
          </wp:inline>
        </w:drawing>
      </w:r>
    </w:p>
    <w:p w14:paraId="6A52D6DF" w14:textId="2298962C" w:rsidR="00791864" w:rsidRDefault="00791864" w:rsidP="00791864">
      <w:pPr>
        <w:pStyle w:val="Caption"/>
        <w:jc w:val="center"/>
      </w:pPr>
      <w:bookmarkStart w:id="157" w:name="_Toc106240128"/>
      <w:r>
        <w:t xml:space="preserve">Figure </w:t>
      </w:r>
      <w:r>
        <w:fldChar w:fldCharType="begin"/>
      </w:r>
      <w:r>
        <w:instrText xml:space="preserve"> SEQ Figure \* ARABIC </w:instrText>
      </w:r>
      <w:r>
        <w:fldChar w:fldCharType="separate"/>
      </w:r>
      <w:r w:rsidR="00362057">
        <w:rPr>
          <w:noProof/>
        </w:rPr>
        <w:t>52</w:t>
      </w:r>
      <w:r>
        <w:fldChar w:fldCharType="end"/>
      </w:r>
      <w:r>
        <w:t xml:space="preserve">: ACO/GA solution for </w:t>
      </w:r>
      <w:r w:rsidR="009F6C0B">
        <w:t>TSP</w:t>
      </w:r>
      <w:r>
        <w:t xml:space="preserve"> map (50</w:t>
      </w:r>
      <w:r w:rsidR="000429C0">
        <w:t xml:space="preserve"> cities</w:t>
      </w:r>
      <w:r>
        <w:t>)</w:t>
      </w:r>
      <w:bookmarkEnd w:id="157"/>
    </w:p>
    <w:p w14:paraId="178D43E6" w14:textId="77777777" w:rsidR="00791864" w:rsidRPr="00791864" w:rsidRDefault="00791864" w:rsidP="00791864">
      <w:pPr>
        <w:pStyle w:val="content"/>
      </w:pPr>
    </w:p>
    <w:p w14:paraId="1E860052" w14:textId="05012E0E" w:rsidR="00791864" w:rsidRDefault="00791864" w:rsidP="00791864">
      <w:pPr>
        <w:pStyle w:val="content"/>
        <w:keepNext/>
        <w:jc w:val="center"/>
      </w:pPr>
      <w:r w:rsidRPr="00791864">
        <w:rPr>
          <w:noProof/>
        </w:rPr>
        <w:drawing>
          <wp:inline distT="0" distB="0" distL="0" distR="0" wp14:anchorId="1D4AF693" wp14:editId="288FC476">
            <wp:extent cx="3784550" cy="3733800"/>
            <wp:effectExtent l="0" t="0" r="6985" b="0"/>
            <wp:docPr id="69" name="Picture 6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radar chart&#10;&#10;Description automatically generated"/>
                    <pic:cNvPicPr/>
                  </pic:nvPicPr>
                  <pic:blipFill>
                    <a:blip r:embed="rId86"/>
                    <a:stretch>
                      <a:fillRect/>
                    </a:stretch>
                  </pic:blipFill>
                  <pic:spPr>
                    <a:xfrm>
                      <a:off x="0" y="0"/>
                      <a:ext cx="3789173" cy="3738361"/>
                    </a:xfrm>
                    <a:prstGeom prst="rect">
                      <a:avLst/>
                    </a:prstGeom>
                  </pic:spPr>
                </pic:pic>
              </a:graphicData>
            </a:graphic>
          </wp:inline>
        </w:drawing>
      </w:r>
    </w:p>
    <w:p w14:paraId="60EAD495" w14:textId="22DB3DEB" w:rsidR="00791864" w:rsidRDefault="00791864" w:rsidP="00791864">
      <w:pPr>
        <w:pStyle w:val="Caption"/>
        <w:jc w:val="center"/>
        <w:rPr>
          <w:noProof/>
        </w:rPr>
      </w:pPr>
      <w:bookmarkStart w:id="158" w:name="_Toc106240129"/>
      <w:r>
        <w:t xml:space="preserve">Figure </w:t>
      </w:r>
      <w:r>
        <w:fldChar w:fldCharType="begin"/>
      </w:r>
      <w:r>
        <w:instrText xml:space="preserve"> SEQ Figure \* ARABIC </w:instrText>
      </w:r>
      <w:r>
        <w:fldChar w:fldCharType="separate"/>
      </w:r>
      <w:r w:rsidR="00362057">
        <w:rPr>
          <w:noProof/>
        </w:rPr>
        <w:t>53</w:t>
      </w:r>
      <w:r>
        <w:fldChar w:fldCharType="end"/>
      </w:r>
      <w:r>
        <w:t xml:space="preserve">: PSO/ACO </w:t>
      </w:r>
      <w:r>
        <w:rPr>
          <w:noProof/>
        </w:rPr>
        <w:t xml:space="preserve">solution for </w:t>
      </w:r>
      <w:r w:rsidR="009F6C0B">
        <w:rPr>
          <w:noProof/>
        </w:rPr>
        <w:t>TSP</w:t>
      </w:r>
      <w:r>
        <w:rPr>
          <w:noProof/>
        </w:rPr>
        <w:t xml:space="preserve"> map (50</w:t>
      </w:r>
      <w:r w:rsidR="000429C0">
        <w:rPr>
          <w:noProof/>
        </w:rPr>
        <w:t xml:space="preserve"> cities</w:t>
      </w:r>
      <w:r>
        <w:rPr>
          <w:noProof/>
        </w:rPr>
        <w:t>)</w:t>
      </w:r>
      <w:bookmarkEnd w:id="158"/>
    </w:p>
    <w:p w14:paraId="0A4FB25D" w14:textId="2E7A429F" w:rsidR="00791864" w:rsidRDefault="00791864" w:rsidP="00791864">
      <w:pPr>
        <w:pStyle w:val="content"/>
      </w:pPr>
    </w:p>
    <w:p w14:paraId="7438DF93" w14:textId="77777777" w:rsidR="00791864" w:rsidRDefault="00791864" w:rsidP="00791864">
      <w:pPr>
        <w:pStyle w:val="content"/>
        <w:keepNext/>
        <w:jc w:val="center"/>
      </w:pPr>
      <w:r w:rsidRPr="00791864">
        <w:rPr>
          <w:noProof/>
        </w:rPr>
        <w:drawing>
          <wp:inline distT="0" distB="0" distL="0" distR="0" wp14:anchorId="48EB6AE2" wp14:editId="665C016E">
            <wp:extent cx="3641090" cy="3669316"/>
            <wp:effectExtent l="0" t="0" r="0" b="7620"/>
            <wp:docPr id="71" name="Picture 7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radar chart&#10;&#10;Description automatically generated"/>
                    <pic:cNvPicPr/>
                  </pic:nvPicPr>
                  <pic:blipFill>
                    <a:blip r:embed="rId87"/>
                    <a:stretch>
                      <a:fillRect/>
                    </a:stretch>
                  </pic:blipFill>
                  <pic:spPr>
                    <a:xfrm>
                      <a:off x="0" y="0"/>
                      <a:ext cx="3651289" cy="3679594"/>
                    </a:xfrm>
                    <a:prstGeom prst="rect">
                      <a:avLst/>
                    </a:prstGeom>
                  </pic:spPr>
                </pic:pic>
              </a:graphicData>
            </a:graphic>
          </wp:inline>
        </w:drawing>
      </w:r>
    </w:p>
    <w:p w14:paraId="235AA761" w14:textId="1C94AF16" w:rsidR="00791864" w:rsidRDefault="00791864" w:rsidP="00791864">
      <w:pPr>
        <w:pStyle w:val="Caption"/>
        <w:jc w:val="center"/>
      </w:pPr>
      <w:bookmarkStart w:id="159" w:name="_Toc106240130"/>
      <w:r>
        <w:t xml:space="preserve">Figure </w:t>
      </w:r>
      <w:r>
        <w:fldChar w:fldCharType="begin"/>
      </w:r>
      <w:r>
        <w:instrText xml:space="preserve"> SEQ Figure \* ARABIC </w:instrText>
      </w:r>
      <w:r>
        <w:fldChar w:fldCharType="separate"/>
      </w:r>
      <w:r w:rsidR="00362057">
        <w:rPr>
          <w:noProof/>
        </w:rPr>
        <w:t>54</w:t>
      </w:r>
      <w:r>
        <w:fldChar w:fldCharType="end"/>
      </w:r>
      <w:r>
        <w:t xml:space="preserve">: PSO/GA solution for </w:t>
      </w:r>
      <w:r w:rsidR="009F6C0B">
        <w:t>TSP</w:t>
      </w:r>
      <w:r>
        <w:t xml:space="preserve"> map (50</w:t>
      </w:r>
      <w:r w:rsidR="000429C0">
        <w:t xml:space="preserve"> cities</w:t>
      </w:r>
      <w:r>
        <w:t>)</w:t>
      </w:r>
      <w:bookmarkEnd w:id="159"/>
    </w:p>
    <w:p w14:paraId="0E4B12EE" w14:textId="77777777" w:rsidR="003967A1" w:rsidRDefault="003967A1" w:rsidP="003967A1">
      <w:pPr>
        <w:pStyle w:val="content"/>
        <w:keepNext/>
        <w:jc w:val="center"/>
      </w:pPr>
      <w:r w:rsidRPr="003967A1">
        <w:rPr>
          <w:noProof/>
        </w:rPr>
        <w:lastRenderedPageBreak/>
        <w:drawing>
          <wp:inline distT="0" distB="0" distL="0" distR="0" wp14:anchorId="1004148F" wp14:editId="4F4E7E7B">
            <wp:extent cx="4000500" cy="4000500"/>
            <wp:effectExtent l="0" t="0" r="0" b="0"/>
            <wp:docPr id="70" name="Picture 7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radar chart&#10;&#10;Description automatically generated"/>
                    <pic:cNvPicPr/>
                  </pic:nvPicPr>
                  <pic:blipFill>
                    <a:blip r:embed="rId88"/>
                    <a:stretch>
                      <a:fillRect/>
                    </a:stretch>
                  </pic:blipFill>
                  <pic:spPr>
                    <a:xfrm>
                      <a:off x="0" y="0"/>
                      <a:ext cx="4000556" cy="4000556"/>
                    </a:xfrm>
                    <a:prstGeom prst="rect">
                      <a:avLst/>
                    </a:prstGeom>
                  </pic:spPr>
                </pic:pic>
              </a:graphicData>
            </a:graphic>
          </wp:inline>
        </w:drawing>
      </w:r>
    </w:p>
    <w:p w14:paraId="07D3A098" w14:textId="4F35D0D5" w:rsidR="003967A1" w:rsidRPr="003967A1" w:rsidRDefault="003967A1" w:rsidP="003967A1">
      <w:pPr>
        <w:pStyle w:val="Caption"/>
        <w:jc w:val="center"/>
      </w:pPr>
      <w:bookmarkStart w:id="160" w:name="_Toc106240131"/>
      <w:r>
        <w:t xml:space="preserve">Figure </w:t>
      </w:r>
      <w:r>
        <w:fldChar w:fldCharType="begin"/>
      </w:r>
      <w:r>
        <w:instrText xml:space="preserve"> SEQ Figure \* ARABIC </w:instrText>
      </w:r>
      <w:r>
        <w:fldChar w:fldCharType="separate"/>
      </w:r>
      <w:r w:rsidR="00362057">
        <w:rPr>
          <w:noProof/>
        </w:rPr>
        <w:t>55</w:t>
      </w:r>
      <w:r>
        <w:fldChar w:fldCharType="end"/>
      </w:r>
      <w:r>
        <w:t xml:space="preserve">: Greedy-Optimizer solution for </w:t>
      </w:r>
      <w:r w:rsidR="009F6C0B">
        <w:t>TSP</w:t>
      </w:r>
      <w:r>
        <w:t xml:space="preserve"> map (50 cities)</w:t>
      </w:r>
      <w:bookmarkEnd w:id="160"/>
    </w:p>
    <w:sectPr w:rsidR="003967A1" w:rsidRPr="003967A1" w:rsidSect="00AF6BC4">
      <w:headerReference w:type="default" r:id="rId89"/>
      <w:pgSz w:w="11906" w:h="16838"/>
      <w:pgMar w:top="1418" w:right="1701" w:bottom="1418" w:left="181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2F45F4" w14:textId="77777777" w:rsidR="00FE54F9" w:rsidRDefault="00FE54F9">
      <w:pPr>
        <w:spacing w:line="240" w:lineRule="auto"/>
      </w:pPr>
      <w:r>
        <w:separator/>
      </w:r>
    </w:p>
  </w:endnote>
  <w:endnote w:type="continuationSeparator" w:id="0">
    <w:p w14:paraId="3DF23F05" w14:textId="77777777" w:rsidR="00FE54F9" w:rsidRDefault="00FE54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B9E7D" w14:textId="77777777" w:rsidR="00867D58" w:rsidRDefault="00867D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9BD662" w14:textId="77777777" w:rsidR="00867D58" w:rsidRDefault="00867D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78FEB" w14:textId="77777777" w:rsidR="00867D58" w:rsidRDefault="00867D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2937">
      <w:rPr>
        <w:rStyle w:val="PageNumber"/>
        <w:noProof/>
      </w:rPr>
      <w:t>II</w:t>
    </w:r>
    <w:r>
      <w:rPr>
        <w:rStyle w:val="PageNumber"/>
      </w:rPr>
      <w:fldChar w:fldCharType="end"/>
    </w:r>
  </w:p>
  <w:p w14:paraId="0E990018" w14:textId="77777777" w:rsidR="00867D58" w:rsidRDefault="00867D5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19DE8" w14:textId="77777777" w:rsidR="00C95DAD" w:rsidRDefault="00C95D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3764366"/>
      <w:docPartObj>
        <w:docPartGallery w:val="Page Numbers (Bottom of Page)"/>
        <w:docPartUnique/>
      </w:docPartObj>
    </w:sdtPr>
    <w:sdtEndPr>
      <w:rPr>
        <w:noProof/>
      </w:rPr>
    </w:sdtEndPr>
    <w:sdtContent>
      <w:p w14:paraId="5985FEA5" w14:textId="5CAB5D5B" w:rsidR="00FC0035" w:rsidRDefault="00FC00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D82325" w14:textId="5873475F" w:rsidR="00F804C2" w:rsidRDefault="00F804C2" w:rsidP="00C90065">
    <w:pPr>
      <w:pStyle w:val="Footer"/>
      <w:tabs>
        <w:tab w:val="clear" w:pos="4153"/>
        <w:tab w:val="clear" w:pos="8306"/>
        <w:tab w:val="left" w:pos="6953"/>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D17F0" w14:textId="77777777" w:rsidR="00FE54F9" w:rsidRDefault="00FE54F9">
      <w:pPr>
        <w:spacing w:line="240" w:lineRule="auto"/>
      </w:pPr>
      <w:r>
        <w:separator/>
      </w:r>
    </w:p>
  </w:footnote>
  <w:footnote w:type="continuationSeparator" w:id="0">
    <w:p w14:paraId="58DE9F12" w14:textId="77777777" w:rsidR="00FE54F9" w:rsidRDefault="00FE54F9">
      <w:pPr>
        <w:spacing w:line="240" w:lineRule="auto"/>
      </w:pPr>
      <w:r>
        <w:continuationSeparator/>
      </w:r>
    </w:p>
  </w:footnote>
  <w:footnote w:id="1">
    <w:p w14:paraId="57CECFC5" w14:textId="77777777" w:rsidR="003E195A" w:rsidRPr="003D33F2" w:rsidRDefault="003E195A" w:rsidP="003E195A">
      <w:pPr>
        <w:pStyle w:val="FootnoteText"/>
        <w:jc w:val="left"/>
      </w:pPr>
      <w:r>
        <w:rPr>
          <w:rStyle w:val="FootnoteReference"/>
        </w:rPr>
        <w:footnoteRef/>
      </w:r>
      <w:r>
        <w:t xml:space="preserve"> An explanation of how to use the trapezoidal function can be found here:</w:t>
      </w:r>
      <w:r w:rsidRPr="003D33F2">
        <w:t xml:space="preserve"> </w:t>
      </w:r>
      <w:hyperlink r:id="rId1" w:history="1">
        <w:r w:rsidRPr="00212C14">
          <w:rPr>
            <w:rStyle w:val="Hyperlink"/>
          </w:rPr>
          <w:t>https://math24.net/trapezoidal-rule.html</w:t>
        </w:r>
      </w:hyperlink>
      <w:r>
        <w:t xml:space="preserve"> </w:t>
      </w:r>
      <w:hyperlink r:id="rId2" w:history="1">
        <w:r w:rsidRPr="00212C14">
          <w:rPr>
            <w:rStyle w:val="Hyperlink"/>
          </w:rPr>
          <w:t>https://www.rdocumentation.org/packages/pracma/versions/1.9.9/topics/trapz</w:t>
        </w:r>
      </w:hyperlink>
      <w:r>
        <w:t xml:space="preserve"> </w:t>
      </w:r>
    </w:p>
  </w:footnote>
  <w:footnote w:id="2">
    <w:p w14:paraId="57451010" w14:textId="77777777" w:rsidR="00071CBC" w:rsidRPr="00F035BC" w:rsidRDefault="00071CBC" w:rsidP="00071CBC">
      <w:pPr>
        <w:pStyle w:val="FootnoteText"/>
        <w:jc w:val="left"/>
      </w:pPr>
      <w:r>
        <w:rPr>
          <w:rStyle w:val="FootnoteReference"/>
        </w:rPr>
        <w:footnoteRef/>
      </w:r>
      <w:r>
        <w:t xml:space="preserve"> See: </w:t>
      </w:r>
      <w:hyperlink r:id="rId3" w:history="1">
        <w:r w:rsidRPr="00CB125D">
          <w:rPr>
            <w:rStyle w:val="Hyperlink"/>
          </w:rPr>
          <w:t>https://statistics.laerd.com/spss-tutorials/independent-t-test-using-spss-statistics.php</w:t>
        </w:r>
      </w:hyperlink>
      <w:r>
        <w:t xml:space="preserve"> </w:t>
      </w:r>
    </w:p>
  </w:footnote>
  <w:footnote w:id="3">
    <w:p w14:paraId="0F86162C" w14:textId="77777777" w:rsidR="00071CBC" w:rsidRPr="00F035BC" w:rsidRDefault="00071CBC" w:rsidP="00071CBC">
      <w:pPr>
        <w:pStyle w:val="FootnoteText"/>
      </w:pPr>
      <w:r>
        <w:rPr>
          <w:rStyle w:val="FootnoteReference"/>
        </w:rPr>
        <w:footnoteRef/>
      </w:r>
      <w:r>
        <w:t xml:space="preserve"> See: </w:t>
      </w:r>
      <w:hyperlink r:id="rId4" w:history="1">
        <w:r w:rsidRPr="00CB125D">
          <w:rPr>
            <w:rStyle w:val="Hyperlink"/>
          </w:rPr>
          <w:t>https://statistics.laerd.com/spss-tutorials/one-way-anova-using-spss-statistics.php</w:t>
        </w:r>
      </w:hyperlink>
      <w:r>
        <w:t xml:space="preserve"> </w:t>
      </w:r>
    </w:p>
  </w:footnote>
  <w:footnote w:id="4">
    <w:p w14:paraId="260D6017" w14:textId="77777777" w:rsidR="00071CBC" w:rsidRPr="00F035BC" w:rsidRDefault="00071CBC" w:rsidP="00071CBC">
      <w:pPr>
        <w:pStyle w:val="FootnoteText"/>
        <w:jc w:val="left"/>
      </w:pPr>
      <w:r>
        <w:rPr>
          <w:rStyle w:val="FootnoteReference"/>
        </w:rPr>
        <w:footnoteRef/>
      </w:r>
      <w:r>
        <w:t xml:space="preserve"> See: </w:t>
      </w:r>
      <w:hyperlink r:id="rId5" w:history="1">
        <w:r w:rsidRPr="00CB125D">
          <w:rPr>
            <w:rStyle w:val="Hyperlink"/>
          </w:rPr>
          <w:t>https://statistics.laerd.com/spss-tutorials/mann-whitney-u-test-using-spss-statistics.php</w:t>
        </w:r>
      </w:hyperlink>
      <w:r>
        <w:t xml:space="preserve"> </w:t>
      </w:r>
    </w:p>
  </w:footnote>
  <w:footnote w:id="5">
    <w:p w14:paraId="7DBBA9F3" w14:textId="34AFBF22" w:rsidR="00FC0035" w:rsidRDefault="00FC0035" w:rsidP="00FC0035">
      <w:pPr>
        <w:pStyle w:val="FootnoteText"/>
        <w:jc w:val="left"/>
      </w:pPr>
      <w:r>
        <w:rPr>
          <w:rStyle w:val="FootnoteReference"/>
        </w:rPr>
        <w:footnoteRef/>
      </w:r>
      <w:r>
        <w:t xml:space="preserve"> </w:t>
      </w:r>
      <w:r w:rsidR="00176162">
        <w:t>For information on</w:t>
      </w:r>
      <w:r>
        <w:t xml:space="preserve"> how to read a box plot, please see: </w:t>
      </w:r>
      <w:hyperlink r:id="rId6" w:history="1">
        <w:r w:rsidR="003A62B7" w:rsidRPr="00212C14">
          <w:rPr>
            <w:rStyle w:val="Hyperlink"/>
          </w:rPr>
          <w:t>https://www.statisticshowto.com/probability-and-statistics/descriptive-statistics/box-plot/</w:t>
        </w:r>
      </w:hyperlink>
      <w:r w:rsidR="003A62B7">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E3892" w14:textId="77777777" w:rsidR="00C95DAD" w:rsidRDefault="00C95D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8D68F" w14:textId="14D3DE83" w:rsidR="00867D58" w:rsidRDefault="00867D58">
    <w:pPr>
      <w:pStyle w:val="Header"/>
    </w:pPr>
    <w:r>
      <w:fldChar w:fldCharType="begin"/>
    </w:r>
    <w:r>
      <w:instrText xml:space="preserve"> DATE \@ "dd/MM/yy" </w:instrText>
    </w:r>
    <w:r>
      <w:fldChar w:fldCharType="separate"/>
    </w:r>
    <w:r w:rsidR="00362057">
      <w:rPr>
        <w:noProof/>
      </w:rPr>
      <w:t>16/06/22</w:t>
    </w:r>
    <w:r>
      <w:fldChar w:fldCharType="end"/>
    </w:r>
    <w:r>
      <w:t xml:space="preserve">  </w:t>
    </w:r>
    <w:r>
      <w:fldChar w:fldCharType="begin"/>
    </w:r>
    <w:r>
      <w:instrText xml:space="preserve"> TIME \@ "HH:mm" </w:instrText>
    </w:r>
    <w:r>
      <w:fldChar w:fldCharType="separate"/>
    </w:r>
    <w:r w:rsidR="00362057">
      <w:rPr>
        <w:noProof/>
      </w:rPr>
      <w:t>03:03</w:t>
    </w:r>
    <w:r>
      <w:fldChar w:fldCharType="end"/>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A6A6E" w14:textId="77777777" w:rsidR="00C95DAD" w:rsidRDefault="00C95DA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DF949" w14:textId="77777777" w:rsidR="00867D58" w:rsidRPr="00AF6BC4" w:rsidRDefault="00867D58" w:rsidP="00AF6BC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C0910" w14:textId="77777777" w:rsidR="00867D58" w:rsidRPr="00AF6BC4" w:rsidRDefault="00867D58" w:rsidP="00AF6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AE487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544592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76E46770"/>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0018D464"/>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03E83D32"/>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D4EDD6A"/>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19AFD58"/>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D002CF0"/>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B6A4BF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FF2D1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56B831F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16E13D8"/>
    <w:multiLevelType w:val="hybridMultilevel"/>
    <w:tmpl w:val="4B06AC5C"/>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0BDA53EA"/>
    <w:multiLevelType w:val="hybridMultilevel"/>
    <w:tmpl w:val="2072082E"/>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0DA47184"/>
    <w:multiLevelType w:val="multilevel"/>
    <w:tmpl w:val="E538536C"/>
    <w:lvl w:ilvl="0">
      <w:start w:val="1"/>
      <w:numFmt w:val="decimal"/>
      <w:lvlText w:val="%1"/>
      <w:lvlJc w:val="left"/>
      <w:pPr>
        <w:tabs>
          <w:tab w:val="num" w:pos="624"/>
        </w:tabs>
        <w:ind w:left="624" w:hanging="624"/>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0F474A46"/>
    <w:multiLevelType w:val="hybridMultilevel"/>
    <w:tmpl w:val="3E1AC5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130B4589"/>
    <w:multiLevelType w:val="hybridMultilevel"/>
    <w:tmpl w:val="ABF682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1EB24798"/>
    <w:multiLevelType w:val="hybridMultilevel"/>
    <w:tmpl w:val="B76C27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1FFE7C7F"/>
    <w:multiLevelType w:val="hybridMultilevel"/>
    <w:tmpl w:val="DB4EE9C4"/>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24587612"/>
    <w:multiLevelType w:val="multilevel"/>
    <w:tmpl w:val="B5A04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817179"/>
    <w:multiLevelType w:val="hybridMultilevel"/>
    <w:tmpl w:val="17C8950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2E9376AB"/>
    <w:multiLevelType w:val="hybridMultilevel"/>
    <w:tmpl w:val="A880E022"/>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31B068F0"/>
    <w:multiLevelType w:val="hybridMultilevel"/>
    <w:tmpl w:val="135896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320A759D"/>
    <w:multiLevelType w:val="hybridMultilevel"/>
    <w:tmpl w:val="9F283486"/>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34751D3A"/>
    <w:multiLevelType w:val="hybridMultilevel"/>
    <w:tmpl w:val="C3AAFF5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3AEB10C9"/>
    <w:multiLevelType w:val="hybridMultilevel"/>
    <w:tmpl w:val="5FB65822"/>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42416BE6"/>
    <w:multiLevelType w:val="hybridMultilevel"/>
    <w:tmpl w:val="C04E13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44B0538D"/>
    <w:multiLevelType w:val="hybridMultilevel"/>
    <w:tmpl w:val="17D8303A"/>
    <w:lvl w:ilvl="0" w:tplc="2C8C513E">
      <w:start w:val="1"/>
      <w:numFmt w:val="bullet"/>
      <w:lvlText w:val=""/>
      <w:lvlJc w:val="left"/>
      <w:pPr>
        <w:ind w:left="787" w:hanging="360"/>
      </w:pPr>
      <w:rPr>
        <w:rFonts w:ascii="Symbol" w:hAnsi="Symbol" w:hint="default"/>
      </w:rPr>
    </w:lvl>
    <w:lvl w:ilvl="1" w:tplc="18090003" w:tentative="1">
      <w:start w:val="1"/>
      <w:numFmt w:val="bullet"/>
      <w:lvlText w:val="o"/>
      <w:lvlJc w:val="left"/>
      <w:pPr>
        <w:ind w:left="1507" w:hanging="360"/>
      </w:pPr>
      <w:rPr>
        <w:rFonts w:ascii="Courier New" w:hAnsi="Courier New" w:cs="Courier New" w:hint="default"/>
      </w:rPr>
    </w:lvl>
    <w:lvl w:ilvl="2" w:tplc="18090005" w:tentative="1">
      <w:start w:val="1"/>
      <w:numFmt w:val="bullet"/>
      <w:lvlText w:val=""/>
      <w:lvlJc w:val="left"/>
      <w:pPr>
        <w:ind w:left="2227" w:hanging="360"/>
      </w:pPr>
      <w:rPr>
        <w:rFonts w:ascii="Wingdings" w:hAnsi="Wingdings" w:hint="default"/>
      </w:rPr>
    </w:lvl>
    <w:lvl w:ilvl="3" w:tplc="18090001" w:tentative="1">
      <w:start w:val="1"/>
      <w:numFmt w:val="bullet"/>
      <w:lvlText w:val=""/>
      <w:lvlJc w:val="left"/>
      <w:pPr>
        <w:ind w:left="2947" w:hanging="360"/>
      </w:pPr>
      <w:rPr>
        <w:rFonts w:ascii="Symbol" w:hAnsi="Symbol" w:hint="default"/>
      </w:rPr>
    </w:lvl>
    <w:lvl w:ilvl="4" w:tplc="18090003" w:tentative="1">
      <w:start w:val="1"/>
      <w:numFmt w:val="bullet"/>
      <w:lvlText w:val="o"/>
      <w:lvlJc w:val="left"/>
      <w:pPr>
        <w:ind w:left="3667" w:hanging="360"/>
      </w:pPr>
      <w:rPr>
        <w:rFonts w:ascii="Courier New" w:hAnsi="Courier New" w:cs="Courier New" w:hint="default"/>
      </w:rPr>
    </w:lvl>
    <w:lvl w:ilvl="5" w:tplc="18090005" w:tentative="1">
      <w:start w:val="1"/>
      <w:numFmt w:val="bullet"/>
      <w:lvlText w:val=""/>
      <w:lvlJc w:val="left"/>
      <w:pPr>
        <w:ind w:left="4387" w:hanging="360"/>
      </w:pPr>
      <w:rPr>
        <w:rFonts w:ascii="Wingdings" w:hAnsi="Wingdings" w:hint="default"/>
      </w:rPr>
    </w:lvl>
    <w:lvl w:ilvl="6" w:tplc="18090001" w:tentative="1">
      <w:start w:val="1"/>
      <w:numFmt w:val="bullet"/>
      <w:lvlText w:val=""/>
      <w:lvlJc w:val="left"/>
      <w:pPr>
        <w:ind w:left="5107" w:hanging="360"/>
      </w:pPr>
      <w:rPr>
        <w:rFonts w:ascii="Symbol" w:hAnsi="Symbol" w:hint="default"/>
      </w:rPr>
    </w:lvl>
    <w:lvl w:ilvl="7" w:tplc="18090003" w:tentative="1">
      <w:start w:val="1"/>
      <w:numFmt w:val="bullet"/>
      <w:lvlText w:val="o"/>
      <w:lvlJc w:val="left"/>
      <w:pPr>
        <w:ind w:left="5827" w:hanging="360"/>
      </w:pPr>
      <w:rPr>
        <w:rFonts w:ascii="Courier New" w:hAnsi="Courier New" w:cs="Courier New" w:hint="default"/>
      </w:rPr>
    </w:lvl>
    <w:lvl w:ilvl="8" w:tplc="18090005" w:tentative="1">
      <w:start w:val="1"/>
      <w:numFmt w:val="bullet"/>
      <w:lvlText w:val=""/>
      <w:lvlJc w:val="left"/>
      <w:pPr>
        <w:ind w:left="6547" w:hanging="360"/>
      </w:pPr>
      <w:rPr>
        <w:rFonts w:ascii="Wingdings" w:hAnsi="Wingdings" w:hint="default"/>
      </w:rPr>
    </w:lvl>
  </w:abstractNum>
  <w:abstractNum w:abstractNumId="27" w15:restartNumberingAfterBreak="0">
    <w:nsid w:val="44FB1BBF"/>
    <w:multiLevelType w:val="hybridMultilevel"/>
    <w:tmpl w:val="2C42639E"/>
    <w:lvl w:ilvl="0" w:tplc="83C6D44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513694"/>
    <w:multiLevelType w:val="hybridMultilevel"/>
    <w:tmpl w:val="1D14136C"/>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4A696229"/>
    <w:multiLevelType w:val="hybridMultilevel"/>
    <w:tmpl w:val="3A785C7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4D8D67FB"/>
    <w:multiLevelType w:val="multilevel"/>
    <w:tmpl w:val="689C9080"/>
    <w:lvl w:ilvl="0">
      <w:start w:val="1"/>
      <w:numFmt w:val="decimal"/>
      <w:pStyle w:val="Heading1"/>
      <w:lvlText w:val="%1."/>
      <w:lvlJc w:val="left"/>
      <w:pPr>
        <w:ind w:left="720" w:hanging="360"/>
      </w:pPr>
    </w:lvl>
    <w:lvl w:ilvl="1">
      <w:start w:val="1"/>
      <w:numFmt w:val="decimal"/>
      <w:pStyle w:val="Heading2"/>
      <w:isLgl/>
      <w:lvlText w:val="%1.%2"/>
      <w:lvlJc w:val="left"/>
      <w:pPr>
        <w:ind w:left="760" w:hanging="400"/>
      </w:p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247" w:hanging="887"/>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56A01A4"/>
    <w:multiLevelType w:val="hybridMultilevel"/>
    <w:tmpl w:val="3FB20250"/>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59F26C2D"/>
    <w:multiLevelType w:val="hybridMultilevel"/>
    <w:tmpl w:val="4A484212"/>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A7C11EB"/>
    <w:multiLevelType w:val="hybridMultilevel"/>
    <w:tmpl w:val="1E6679B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5B907430"/>
    <w:multiLevelType w:val="hybridMultilevel"/>
    <w:tmpl w:val="8C56693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BD00443"/>
    <w:multiLevelType w:val="hybridMultilevel"/>
    <w:tmpl w:val="7BC491C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5E453B5E"/>
    <w:multiLevelType w:val="hybridMultilevel"/>
    <w:tmpl w:val="15BAC4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5F0D4A5E"/>
    <w:multiLevelType w:val="hybridMultilevel"/>
    <w:tmpl w:val="59E4ED1C"/>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8" w15:restartNumberingAfterBreak="0">
    <w:nsid w:val="5F783E14"/>
    <w:multiLevelType w:val="multilevel"/>
    <w:tmpl w:val="BD5C086E"/>
    <w:lvl w:ilvl="0">
      <w:start w:val="1"/>
      <w:numFmt w:val="decimal"/>
      <w:isLgl/>
      <w:lvlText w:val="%1"/>
      <w:lvlJc w:val="left"/>
      <w:pPr>
        <w:tabs>
          <w:tab w:val="num" w:pos="624"/>
        </w:tabs>
        <w:ind w:left="624" w:hanging="624"/>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720"/>
        </w:tabs>
        <w:ind w:left="720" w:hanging="720"/>
      </w:pPr>
    </w:lvl>
    <w:lvl w:ilvl="3">
      <w:start w:val="1"/>
      <w:numFmt w:val="decimal"/>
      <w:isLgl/>
      <w:lvlText w:val="%1.%2.%3.%4"/>
      <w:lvlJc w:val="left"/>
      <w:pPr>
        <w:tabs>
          <w:tab w:val="num" w:pos="1080"/>
        </w:tabs>
        <w:ind w:left="864" w:hanging="864"/>
      </w:pPr>
    </w:lvl>
    <w:lvl w:ilvl="4">
      <w:start w:val="1"/>
      <w:numFmt w:val="decimal"/>
      <w:pStyle w:val="Heading5"/>
      <w:isLg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9" w15:restartNumberingAfterBreak="0">
    <w:nsid w:val="60707B58"/>
    <w:multiLevelType w:val="hybridMultilevel"/>
    <w:tmpl w:val="81EE1410"/>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0" w15:restartNumberingAfterBreak="0">
    <w:nsid w:val="64420EA7"/>
    <w:multiLevelType w:val="hybridMultilevel"/>
    <w:tmpl w:val="10FC1ADA"/>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6F93BBF"/>
    <w:multiLevelType w:val="hybridMultilevel"/>
    <w:tmpl w:val="F78C6290"/>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2" w15:restartNumberingAfterBreak="0">
    <w:nsid w:val="6D3E2214"/>
    <w:multiLevelType w:val="hybridMultilevel"/>
    <w:tmpl w:val="38B60D02"/>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3" w15:restartNumberingAfterBreak="0">
    <w:nsid w:val="7055400D"/>
    <w:multiLevelType w:val="hybridMultilevel"/>
    <w:tmpl w:val="DD6AC2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4" w15:restartNumberingAfterBreak="0">
    <w:nsid w:val="765E4E9F"/>
    <w:multiLevelType w:val="hybridMultilevel"/>
    <w:tmpl w:val="8C566938"/>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77025DC0"/>
    <w:multiLevelType w:val="hybridMultilevel"/>
    <w:tmpl w:val="9674639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6" w15:restartNumberingAfterBreak="0">
    <w:nsid w:val="7B6C20CE"/>
    <w:multiLevelType w:val="hybridMultilevel"/>
    <w:tmpl w:val="76A4FB36"/>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313025455">
    <w:abstractNumId w:val="13"/>
  </w:num>
  <w:num w:numId="2" w16cid:durableId="1942642650">
    <w:abstractNumId w:val="38"/>
  </w:num>
  <w:num w:numId="3" w16cid:durableId="1882472090">
    <w:abstractNumId w:val="10"/>
  </w:num>
  <w:num w:numId="4" w16cid:durableId="1328097695">
    <w:abstractNumId w:val="8"/>
  </w:num>
  <w:num w:numId="5" w16cid:durableId="1686832602">
    <w:abstractNumId w:val="7"/>
  </w:num>
  <w:num w:numId="6" w16cid:durableId="996037314">
    <w:abstractNumId w:val="6"/>
  </w:num>
  <w:num w:numId="7" w16cid:durableId="861430985">
    <w:abstractNumId w:val="5"/>
  </w:num>
  <w:num w:numId="8" w16cid:durableId="784471747">
    <w:abstractNumId w:val="9"/>
  </w:num>
  <w:num w:numId="9" w16cid:durableId="1489050847">
    <w:abstractNumId w:val="4"/>
  </w:num>
  <w:num w:numId="10" w16cid:durableId="1131094467">
    <w:abstractNumId w:val="3"/>
  </w:num>
  <w:num w:numId="11" w16cid:durableId="1851413595">
    <w:abstractNumId w:val="2"/>
  </w:num>
  <w:num w:numId="12" w16cid:durableId="1900241740">
    <w:abstractNumId w:val="1"/>
  </w:num>
  <w:num w:numId="13" w16cid:durableId="420496201">
    <w:abstractNumId w:val="30"/>
  </w:num>
  <w:num w:numId="14" w16cid:durableId="390271827">
    <w:abstractNumId w:val="27"/>
  </w:num>
  <w:num w:numId="15" w16cid:durableId="450784975">
    <w:abstractNumId w:val="0"/>
  </w:num>
  <w:num w:numId="16" w16cid:durableId="1462071183">
    <w:abstractNumId w:val="18"/>
  </w:num>
  <w:num w:numId="17" w16cid:durableId="252132679">
    <w:abstractNumId w:val="22"/>
  </w:num>
  <w:num w:numId="18" w16cid:durableId="399519422">
    <w:abstractNumId w:val="43"/>
  </w:num>
  <w:num w:numId="19" w16cid:durableId="1515999821">
    <w:abstractNumId w:val="33"/>
  </w:num>
  <w:num w:numId="20" w16cid:durableId="758719480">
    <w:abstractNumId w:val="41"/>
  </w:num>
  <w:num w:numId="21" w16cid:durableId="604701817">
    <w:abstractNumId w:val="37"/>
  </w:num>
  <w:num w:numId="22" w16cid:durableId="846603114">
    <w:abstractNumId w:val="14"/>
  </w:num>
  <w:num w:numId="23" w16cid:durableId="1545021366">
    <w:abstractNumId w:val="21"/>
  </w:num>
  <w:num w:numId="24" w16cid:durableId="734857315">
    <w:abstractNumId w:val="35"/>
  </w:num>
  <w:num w:numId="25" w16cid:durableId="1509638250">
    <w:abstractNumId w:val="45"/>
  </w:num>
  <w:num w:numId="26" w16cid:durableId="1040058815">
    <w:abstractNumId w:val="15"/>
  </w:num>
  <w:num w:numId="27" w16cid:durableId="63425911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89453303">
    <w:abstractNumId w:val="25"/>
  </w:num>
  <w:num w:numId="29" w16cid:durableId="1555239055">
    <w:abstractNumId w:val="36"/>
  </w:num>
  <w:num w:numId="30" w16cid:durableId="1660621531">
    <w:abstractNumId w:val="23"/>
  </w:num>
  <w:num w:numId="31" w16cid:durableId="123970994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804086041">
    <w:abstractNumId w:val="29"/>
  </w:num>
  <w:num w:numId="33" w16cid:durableId="644091611">
    <w:abstractNumId w:val="19"/>
  </w:num>
  <w:num w:numId="34" w16cid:durableId="1467745860">
    <w:abstractNumId w:val="16"/>
  </w:num>
  <w:num w:numId="35" w16cid:durableId="131256319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915163750">
    <w:abstractNumId w:val="44"/>
  </w:num>
  <w:num w:numId="37" w16cid:durableId="1497458358">
    <w:abstractNumId w:val="32"/>
  </w:num>
  <w:num w:numId="38" w16cid:durableId="1512524407">
    <w:abstractNumId w:val="40"/>
  </w:num>
  <w:num w:numId="39" w16cid:durableId="635184247">
    <w:abstractNumId w:val="34"/>
  </w:num>
  <w:num w:numId="40" w16cid:durableId="646398333">
    <w:abstractNumId w:val="17"/>
  </w:num>
  <w:num w:numId="41" w16cid:durableId="269051645">
    <w:abstractNumId w:val="31"/>
  </w:num>
  <w:num w:numId="42" w16cid:durableId="1256787910">
    <w:abstractNumId w:val="28"/>
  </w:num>
  <w:num w:numId="43" w16cid:durableId="720979209">
    <w:abstractNumId w:val="24"/>
  </w:num>
  <w:num w:numId="44" w16cid:durableId="496264070">
    <w:abstractNumId w:val="26"/>
  </w:num>
  <w:num w:numId="45" w16cid:durableId="1849060855">
    <w:abstractNumId w:val="42"/>
  </w:num>
  <w:num w:numId="46" w16cid:durableId="1594583321">
    <w:abstractNumId w:val="20"/>
  </w:num>
  <w:num w:numId="47" w16cid:durableId="1700660303">
    <w:abstractNumId w:val="12"/>
  </w:num>
  <w:num w:numId="48" w16cid:durableId="198474755">
    <w:abstractNumId w:val="39"/>
  </w:num>
  <w:num w:numId="49" w16cid:durableId="1170558807">
    <w:abstractNumId w:val="46"/>
  </w:num>
  <w:num w:numId="50" w16cid:durableId="1082410328">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GB" w:vendorID="64" w:dllVersion="5" w:nlCheck="1" w:checkStyle="1"/>
  <w:activeWritingStyle w:appName="MSWord" w:lang="en-US" w:vendorID="64" w:dllVersion="5" w:nlCheck="1" w:checkStyle="1"/>
  <w:activeWritingStyle w:appName="MSWord" w:lang="en-IE"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4096" w:nlCheck="1" w:checkStyle="0"/>
  <w:activeWritingStyle w:appName="MSWord" w:lang="en-GB" w:vendorID="64" w:dllVersion="0" w:nlCheck="1" w:checkStyle="0"/>
  <w:activeWritingStyle w:appName="MSWord" w:lang="en-IE" w:vendorID="64" w:dllVersion="0" w:nlCheck="1" w:checkStyle="0"/>
  <w:activeWritingStyle w:appName="MSWord" w:lang="en-US" w:vendorID="64" w:dllVersion="0" w:nlCheck="1" w:checkStyle="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xMTEyMzSwtDA3tjRX0lEKTi0uzszPAykwNqwFAGPh4w8tAAAA"/>
  </w:docVars>
  <w:rsids>
    <w:rsidRoot w:val="004F16A6"/>
    <w:rsid w:val="000006A3"/>
    <w:rsid w:val="00001FCA"/>
    <w:rsid w:val="000021D2"/>
    <w:rsid w:val="000022D7"/>
    <w:rsid w:val="000041C3"/>
    <w:rsid w:val="000041F3"/>
    <w:rsid w:val="00004789"/>
    <w:rsid w:val="00006EA8"/>
    <w:rsid w:val="0001039C"/>
    <w:rsid w:val="0001188A"/>
    <w:rsid w:val="00012164"/>
    <w:rsid w:val="00012E26"/>
    <w:rsid w:val="00013BC2"/>
    <w:rsid w:val="00013D44"/>
    <w:rsid w:val="00013EFF"/>
    <w:rsid w:val="000173E7"/>
    <w:rsid w:val="00017454"/>
    <w:rsid w:val="000175C9"/>
    <w:rsid w:val="00017A53"/>
    <w:rsid w:val="00020C26"/>
    <w:rsid w:val="000215EB"/>
    <w:rsid w:val="000229FE"/>
    <w:rsid w:val="000232A7"/>
    <w:rsid w:val="00025AFA"/>
    <w:rsid w:val="00025EE5"/>
    <w:rsid w:val="00025F1B"/>
    <w:rsid w:val="000265D2"/>
    <w:rsid w:val="00027841"/>
    <w:rsid w:val="000308CD"/>
    <w:rsid w:val="00036A94"/>
    <w:rsid w:val="00037A99"/>
    <w:rsid w:val="00037DC3"/>
    <w:rsid w:val="00037E97"/>
    <w:rsid w:val="00040978"/>
    <w:rsid w:val="00040F24"/>
    <w:rsid w:val="00041732"/>
    <w:rsid w:val="00042912"/>
    <w:rsid w:val="000429C0"/>
    <w:rsid w:val="00045059"/>
    <w:rsid w:val="00051845"/>
    <w:rsid w:val="00051CE3"/>
    <w:rsid w:val="000543C5"/>
    <w:rsid w:val="00054E9E"/>
    <w:rsid w:val="00055401"/>
    <w:rsid w:val="00056015"/>
    <w:rsid w:val="00056229"/>
    <w:rsid w:val="00057075"/>
    <w:rsid w:val="000621A2"/>
    <w:rsid w:val="00062372"/>
    <w:rsid w:val="00062CEE"/>
    <w:rsid w:val="00063C3D"/>
    <w:rsid w:val="000648FB"/>
    <w:rsid w:val="00064D53"/>
    <w:rsid w:val="00066506"/>
    <w:rsid w:val="0006752A"/>
    <w:rsid w:val="000701E9"/>
    <w:rsid w:val="000704C4"/>
    <w:rsid w:val="00070AF5"/>
    <w:rsid w:val="00070E10"/>
    <w:rsid w:val="00070F66"/>
    <w:rsid w:val="000713FB"/>
    <w:rsid w:val="00071CBC"/>
    <w:rsid w:val="00071FE6"/>
    <w:rsid w:val="000737C0"/>
    <w:rsid w:val="00074A99"/>
    <w:rsid w:val="00075502"/>
    <w:rsid w:val="000765F9"/>
    <w:rsid w:val="0007677C"/>
    <w:rsid w:val="00076BD8"/>
    <w:rsid w:val="00076DCB"/>
    <w:rsid w:val="0007751A"/>
    <w:rsid w:val="0007795D"/>
    <w:rsid w:val="000819F8"/>
    <w:rsid w:val="000857F2"/>
    <w:rsid w:val="00087045"/>
    <w:rsid w:val="000870A2"/>
    <w:rsid w:val="00090889"/>
    <w:rsid w:val="00090B51"/>
    <w:rsid w:val="00090B9A"/>
    <w:rsid w:val="00091680"/>
    <w:rsid w:val="000921A8"/>
    <w:rsid w:val="00092B0F"/>
    <w:rsid w:val="00092F84"/>
    <w:rsid w:val="00095281"/>
    <w:rsid w:val="0009580A"/>
    <w:rsid w:val="00095BCC"/>
    <w:rsid w:val="000970E6"/>
    <w:rsid w:val="0009790E"/>
    <w:rsid w:val="000A0215"/>
    <w:rsid w:val="000A3710"/>
    <w:rsid w:val="000A5669"/>
    <w:rsid w:val="000A60F1"/>
    <w:rsid w:val="000A69F0"/>
    <w:rsid w:val="000A6AF7"/>
    <w:rsid w:val="000A6DF9"/>
    <w:rsid w:val="000A7EB0"/>
    <w:rsid w:val="000B16DF"/>
    <w:rsid w:val="000B1743"/>
    <w:rsid w:val="000B1E55"/>
    <w:rsid w:val="000B4B67"/>
    <w:rsid w:val="000B6352"/>
    <w:rsid w:val="000B63AE"/>
    <w:rsid w:val="000B7C4E"/>
    <w:rsid w:val="000C02FF"/>
    <w:rsid w:val="000C1A87"/>
    <w:rsid w:val="000C253F"/>
    <w:rsid w:val="000C2720"/>
    <w:rsid w:val="000C2E09"/>
    <w:rsid w:val="000C3472"/>
    <w:rsid w:val="000C4B3E"/>
    <w:rsid w:val="000C53BA"/>
    <w:rsid w:val="000D026C"/>
    <w:rsid w:val="000D1864"/>
    <w:rsid w:val="000D1E11"/>
    <w:rsid w:val="000D1E2F"/>
    <w:rsid w:val="000D51C0"/>
    <w:rsid w:val="000D6848"/>
    <w:rsid w:val="000D7922"/>
    <w:rsid w:val="000D7E58"/>
    <w:rsid w:val="000E0061"/>
    <w:rsid w:val="000E0A0F"/>
    <w:rsid w:val="000E0D46"/>
    <w:rsid w:val="000E1770"/>
    <w:rsid w:val="000E1BA3"/>
    <w:rsid w:val="000E3252"/>
    <w:rsid w:val="000E4E13"/>
    <w:rsid w:val="000E71EF"/>
    <w:rsid w:val="000E7222"/>
    <w:rsid w:val="000F0C49"/>
    <w:rsid w:val="000F1904"/>
    <w:rsid w:val="000F1A6D"/>
    <w:rsid w:val="000F1B9A"/>
    <w:rsid w:val="000F3223"/>
    <w:rsid w:val="000F341C"/>
    <w:rsid w:val="000F3F39"/>
    <w:rsid w:val="000F4090"/>
    <w:rsid w:val="000F4A0E"/>
    <w:rsid w:val="000F4E65"/>
    <w:rsid w:val="000F7E1F"/>
    <w:rsid w:val="00103703"/>
    <w:rsid w:val="00104A7B"/>
    <w:rsid w:val="00104BCC"/>
    <w:rsid w:val="0010574F"/>
    <w:rsid w:val="00107CF4"/>
    <w:rsid w:val="00110633"/>
    <w:rsid w:val="0011070D"/>
    <w:rsid w:val="001138BC"/>
    <w:rsid w:val="00114DB7"/>
    <w:rsid w:val="001152BB"/>
    <w:rsid w:val="00116102"/>
    <w:rsid w:val="001179AB"/>
    <w:rsid w:val="00117CC3"/>
    <w:rsid w:val="00120E08"/>
    <w:rsid w:val="001238FF"/>
    <w:rsid w:val="0012616E"/>
    <w:rsid w:val="00126D14"/>
    <w:rsid w:val="00130D76"/>
    <w:rsid w:val="0013106D"/>
    <w:rsid w:val="0013200D"/>
    <w:rsid w:val="0013339C"/>
    <w:rsid w:val="001353B7"/>
    <w:rsid w:val="00136217"/>
    <w:rsid w:val="0013659F"/>
    <w:rsid w:val="0013676E"/>
    <w:rsid w:val="0013715F"/>
    <w:rsid w:val="00137C76"/>
    <w:rsid w:val="001400DF"/>
    <w:rsid w:val="001408A7"/>
    <w:rsid w:val="00141374"/>
    <w:rsid w:val="001425DA"/>
    <w:rsid w:val="0014297F"/>
    <w:rsid w:val="00143244"/>
    <w:rsid w:val="00143805"/>
    <w:rsid w:val="001440F9"/>
    <w:rsid w:val="00144592"/>
    <w:rsid w:val="001448ED"/>
    <w:rsid w:val="00145838"/>
    <w:rsid w:val="00145C23"/>
    <w:rsid w:val="00147ABC"/>
    <w:rsid w:val="00150C85"/>
    <w:rsid w:val="001511DC"/>
    <w:rsid w:val="00153034"/>
    <w:rsid w:val="001531C8"/>
    <w:rsid w:val="00153ED7"/>
    <w:rsid w:val="00154297"/>
    <w:rsid w:val="001566F7"/>
    <w:rsid w:val="00156F8D"/>
    <w:rsid w:val="001571BF"/>
    <w:rsid w:val="00157804"/>
    <w:rsid w:val="0016023A"/>
    <w:rsid w:val="001609B0"/>
    <w:rsid w:val="00161084"/>
    <w:rsid w:val="00161F19"/>
    <w:rsid w:val="0016274B"/>
    <w:rsid w:val="001631A1"/>
    <w:rsid w:val="00164703"/>
    <w:rsid w:val="00164C86"/>
    <w:rsid w:val="00166EC9"/>
    <w:rsid w:val="001679B9"/>
    <w:rsid w:val="00170064"/>
    <w:rsid w:val="00171DAE"/>
    <w:rsid w:val="00172248"/>
    <w:rsid w:val="00172937"/>
    <w:rsid w:val="00176162"/>
    <w:rsid w:val="00176B67"/>
    <w:rsid w:val="00181420"/>
    <w:rsid w:val="00181F31"/>
    <w:rsid w:val="00182479"/>
    <w:rsid w:val="00182CF8"/>
    <w:rsid w:val="001836D2"/>
    <w:rsid w:val="00183C61"/>
    <w:rsid w:val="00183DD1"/>
    <w:rsid w:val="00183FD3"/>
    <w:rsid w:val="0018734E"/>
    <w:rsid w:val="00187A3D"/>
    <w:rsid w:val="00187CA2"/>
    <w:rsid w:val="00187D21"/>
    <w:rsid w:val="001908CD"/>
    <w:rsid w:val="0019281A"/>
    <w:rsid w:val="00194459"/>
    <w:rsid w:val="00194EA8"/>
    <w:rsid w:val="00195DD1"/>
    <w:rsid w:val="00197B21"/>
    <w:rsid w:val="001A19C2"/>
    <w:rsid w:val="001A243A"/>
    <w:rsid w:val="001A2E32"/>
    <w:rsid w:val="001A4A6C"/>
    <w:rsid w:val="001A4AB8"/>
    <w:rsid w:val="001A5539"/>
    <w:rsid w:val="001A6388"/>
    <w:rsid w:val="001A64A2"/>
    <w:rsid w:val="001B0086"/>
    <w:rsid w:val="001B00AD"/>
    <w:rsid w:val="001B29C3"/>
    <w:rsid w:val="001B3470"/>
    <w:rsid w:val="001B5BD9"/>
    <w:rsid w:val="001B5CA3"/>
    <w:rsid w:val="001B674D"/>
    <w:rsid w:val="001B7AC7"/>
    <w:rsid w:val="001C017D"/>
    <w:rsid w:val="001C3778"/>
    <w:rsid w:val="001C39E8"/>
    <w:rsid w:val="001C4977"/>
    <w:rsid w:val="001C4E8F"/>
    <w:rsid w:val="001C5280"/>
    <w:rsid w:val="001C633C"/>
    <w:rsid w:val="001D2344"/>
    <w:rsid w:val="001D312D"/>
    <w:rsid w:val="001D46CD"/>
    <w:rsid w:val="001D61F8"/>
    <w:rsid w:val="001D7AEA"/>
    <w:rsid w:val="001E0EBC"/>
    <w:rsid w:val="001E2497"/>
    <w:rsid w:val="001E35FE"/>
    <w:rsid w:val="001E5AB9"/>
    <w:rsid w:val="001E5B36"/>
    <w:rsid w:val="001E61A4"/>
    <w:rsid w:val="001E68D4"/>
    <w:rsid w:val="001E6AB5"/>
    <w:rsid w:val="001E7AC6"/>
    <w:rsid w:val="001E7E93"/>
    <w:rsid w:val="001F0B14"/>
    <w:rsid w:val="001F2392"/>
    <w:rsid w:val="001F27B5"/>
    <w:rsid w:val="001F417F"/>
    <w:rsid w:val="002011A1"/>
    <w:rsid w:val="00201626"/>
    <w:rsid w:val="00201FD2"/>
    <w:rsid w:val="00202913"/>
    <w:rsid w:val="002030B0"/>
    <w:rsid w:val="00203C25"/>
    <w:rsid w:val="00204418"/>
    <w:rsid w:val="00205E35"/>
    <w:rsid w:val="00206373"/>
    <w:rsid w:val="00206BA7"/>
    <w:rsid w:val="002102B8"/>
    <w:rsid w:val="00211000"/>
    <w:rsid w:val="0021169E"/>
    <w:rsid w:val="00212CBE"/>
    <w:rsid w:val="00212F49"/>
    <w:rsid w:val="00213AC0"/>
    <w:rsid w:val="002140B8"/>
    <w:rsid w:val="00215979"/>
    <w:rsid w:val="00220181"/>
    <w:rsid w:val="002214BA"/>
    <w:rsid w:val="0022227C"/>
    <w:rsid w:val="002222EB"/>
    <w:rsid w:val="00222856"/>
    <w:rsid w:val="0022506C"/>
    <w:rsid w:val="002251D1"/>
    <w:rsid w:val="002252DA"/>
    <w:rsid w:val="002262EF"/>
    <w:rsid w:val="00226314"/>
    <w:rsid w:val="0022655D"/>
    <w:rsid w:val="00227271"/>
    <w:rsid w:val="00227B12"/>
    <w:rsid w:val="00232981"/>
    <w:rsid w:val="00232DFA"/>
    <w:rsid w:val="002332DF"/>
    <w:rsid w:val="002346BE"/>
    <w:rsid w:val="00234E46"/>
    <w:rsid w:val="00234FA7"/>
    <w:rsid w:val="00234FBB"/>
    <w:rsid w:val="00235351"/>
    <w:rsid w:val="0023560B"/>
    <w:rsid w:val="00236BFB"/>
    <w:rsid w:val="002373A3"/>
    <w:rsid w:val="00237AF1"/>
    <w:rsid w:val="00241477"/>
    <w:rsid w:val="0024281B"/>
    <w:rsid w:val="00242A94"/>
    <w:rsid w:val="00242BDD"/>
    <w:rsid w:val="002449E7"/>
    <w:rsid w:val="00244F32"/>
    <w:rsid w:val="0024564A"/>
    <w:rsid w:val="002472D1"/>
    <w:rsid w:val="00251BE6"/>
    <w:rsid w:val="0025255F"/>
    <w:rsid w:val="00252E93"/>
    <w:rsid w:val="0025354E"/>
    <w:rsid w:val="0025426A"/>
    <w:rsid w:val="00255CDC"/>
    <w:rsid w:val="002567A4"/>
    <w:rsid w:val="00257085"/>
    <w:rsid w:val="00257221"/>
    <w:rsid w:val="00257530"/>
    <w:rsid w:val="00257E2D"/>
    <w:rsid w:val="00257ED3"/>
    <w:rsid w:val="0026013F"/>
    <w:rsid w:val="00265AC8"/>
    <w:rsid w:val="00265C96"/>
    <w:rsid w:val="00270226"/>
    <w:rsid w:val="00270745"/>
    <w:rsid w:val="0027154E"/>
    <w:rsid w:val="0027242B"/>
    <w:rsid w:val="00272DA1"/>
    <w:rsid w:val="0027396A"/>
    <w:rsid w:val="00275617"/>
    <w:rsid w:val="00276F80"/>
    <w:rsid w:val="00277614"/>
    <w:rsid w:val="0027777A"/>
    <w:rsid w:val="00277F90"/>
    <w:rsid w:val="00282334"/>
    <w:rsid w:val="0028350F"/>
    <w:rsid w:val="00283698"/>
    <w:rsid w:val="00284FC9"/>
    <w:rsid w:val="00286530"/>
    <w:rsid w:val="00286DAD"/>
    <w:rsid w:val="00287153"/>
    <w:rsid w:val="002909B5"/>
    <w:rsid w:val="00291639"/>
    <w:rsid w:val="002922C4"/>
    <w:rsid w:val="00293BA3"/>
    <w:rsid w:val="00296034"/>
    <w:rsid w:val="002968D3"/>
    <w:rsid w:val="002A073E"/>
    <w:rsid w:val="002A129D"/>
    <w:rsid w:val="002A13D5"/>
    <w:rsid w:val="002A1D01"/>
    <w:rsid w:val="002A245F"/>
    <w:rsid w:val="002A3388"/>
    <w:rsid w:val="002A48CE"/>
    <w:rsid w:val="002A4D63"/>
    <w:rsid w:val="002A521E"/>
    <w:rsid w:val="002B25C2"/>
    <w:rsid w:val="002B2C3B"/>
    <w:rsid w:val="002B45C8"/>
    <w:rsid w:val="002B4EC7"/>
    <w:rsid w:val="002B4F8A"/>
    <w:rsid w:val="002B564A"/>
    <w:rsid w:val="002B5F71"/>
    <w:rsid w:val="002C0538"/>
    <w:rsid w:val="002C0D6B"/>
    <w:rsid w:val="002C2C72"/>
    <w:rsid w:val="002C45AC"/>
    <w:rsid w:val="002C59D4"/>
    <w:rsid w:val="002C657A"/>
    <w:rsid w:val="002C7805"/>
    <w:rsid w:val="002D15D6"/>
    <w:rsid w:val="002D2FDB"/>
    <w:rsid w:val="002D392D"/>
    <w:rsid w:val="002D479C"/>
    <w:rsid w:val="002D47C8"/>
    <w:rsid w:val="002D48A1"/>
    <w:rsid w:val="002D4DC1"/>
    <w:rsid w:val="002D71D1"/>
    <w:rsid w:val="002D727C"/>
    <w:rsid w:val="002E02A2"/>
    <w:rsid w:val="002E0B6A"/>
    <w:rsid w:val="002E3185"/>
    <w:rsid w:val="002E4B13"/>
    <w:rsid w:val="002E4C85"/>
    <w:rsid w:val="002E63A9"/>
    <w:rsid w:val="002F2596"/>
    <w:rsid w:val="002F2A9E"/>
    <w:rsid w:val="002F3C2F"/>
    <w:rsid w:val="002F3D82"/>
    <w:rsid w:val="002F4126"/>
    <w:rsid w:val="002F4418"/>
    <w:rsid w:val="002F4EAB"/>
    <w:rsid w:val="002F5D7E"/>
    <w:rsid w:val="002F5DA8"/>
    <w:rsid w:val="002F7AEC"/>
    <w:rsid w:val="002F7B77"/>
    <w:rsid w:val="00301A0D"/>
    <w:rsid w:val="0030280D"/>
    <w:rsid w:val="003034B8"/>
    <w:rsid w:val="00305479"/>
    <w:rsid w:val="00306256"/>
    <w:rsid w:val="00306FBB"/>
    <w:rsid w:val="00311DE5"/>
    <w:rsid w:val="00312B47"/>
    <w:rsid w:val="00315AE0"/>
    <w:rsid w:val="00315FB2"/>
    <w:rsid w:val="00316534"/>
    <w:rsid w:val="00316997"/>
    <w:rsid w:val="00317DED"/>
    <w:rsid w:val="00317F14"/>
    <w:rsid w:val="0032249C"/>
    <w:rsid w:val="00323E27"/>
    <w:rsid w:val="003244E7"/>
    <w:rsid w:val="00325765"/>
    <w:rsid w:val="0032657E"/>
    <w:rsid w:val="003309FE"/>
    <w:rsid w:val="0033272A"/>
    <w:rsid w:val="00336985"/>
    <w:rsid w:val="00337E4E"/>
    <w:rsid w:val="00342424"/>
    <w:rsid w:val="0034291D"/>
    <w:rsid w:val="00342D04"/>
    <w:rsid w:val="003439AD"/>
    <w:rsid w:val="003450D6"/>
    <w:rsid w:val="00345284"/>
    <w:rsid w:val="003467A4"/>
    <w:rsid w:val="003468A7"/>
    <w:rsid w:val="00351034"/>
    <w:rsid w:val="003511C9"/>
    <w:rsid w:val="00357452"/>
    <w:rsid w:val="00357C8D"/>
    <w:rsid w:val="00361F92"/>
    <w:rsid w:val="00362008"/>
    <w:rsid w:val="00362057"/>
    <w:rsid w:val="003621DF"/>
    <w:rsid w:val="0036295C"/>
    <w:rsid w:val="00362B24"/>
    <w:rsid w:val="00364F84"/>
    <w:rsid w:val="003652B2"/>
    <w:rsid w:val="0036563F"/>
    <w:rsid w:val="00367FB8"/>
    <w:rsid w:val="00370E5D"/>
    <w:rsid w:val="00371EBD"/>
    <w:rsid w:val="00372A61"/>
    <w:rsid w:val="00373ED3"/>
    <w:rsid w:val="0037455E"/>
    <w:rsid w:val="003756F0"/>
    <w:rsid w:val="00375B6B"/>
    <w:rsid w:val="00376D5D"/>
    <w:rsid w:val="00377201"/>
    <w:rsid w:val="003772A9"/>
    <w:rsid w:val="00382DA0"/>
    <w:rsid w:val="003862B0"/>
    <w:rsid w:val="003903BE"/>
    <w:rsid w:val="003909B1"/>
    <w:rsid w:val="00391764"/>
    <w:rsid w:val="003924FC"/>
    <w:rsid w:val="0039471C"/>
    <w:rsid w:val="00396147"/>
    <w:rsid w:val="003967A1"/>
    <w:rsid w:val="00396FA2"/>
    <w:rsid w:val="00397ED1"/>
    <w:rsid w:val="003A033E"/>
    <w:rsid w:val="003A0A45"/>
    <w:rsid w:val="003A3B4A"/>
    <w:rsid w:val="003A3E05"/>
    <w:rsid w:val="003A5247"/>
    <w:rsid w:val="003A5DFB"/>
    <w:rsid w:val="003A62B7"/>
    <w:rsid w:val="003B1C98"/>
    <w:rsid w:val="003B2378"/>
    <w:rsid w:val="003B2451"/>
    <w:rsid w:val="003B3B94"/>
    <w:rsid w:val="003B47AB"/>
    <w:rsid w:val="003B490E"/>
    <w:rsid w:val="003B6058"/>
    <w:rsid w:val="003B611F"/>
    <w:rsid w:val="003B72FE"/>
    <w:rsid w:val="003C0119"/>
    <w:rsid w:val="003C1E64"/>
    <w:rsid w:val="003C252D"/>
    <w:rsid w:val="003C3C97"/>
    <w:rsid w:val="003C5F65"/>
    <w:rsid w:val="003C6752"/>
    <w:rsid w:val="003C6829"/>
    <w:rsid w:val="003C7620"/>
    <w:rsid w:val="003C78BC"/>
    <w:rsid w:val="003D1754"/>
    <w:rsid w:val="003D2671"/>
    <w:rsid w:val="003D3123"/>
    <w:rsid w:val="003D33F2"/>
    <w:rsid w:val="003D35CF"/>
    <w:rsid w:val="003D530E"/>
    <w:rsid w:val="003D631F"/>
    <w:rsid w:val="003D7421"/>
    <w:rsid w:val="003D7607"/>
    <w:rsid w:val="003E0BCC"/>
    <w:rsid w:val="003E0BDC"/>
    <w:rsid w:val="003E195A"/>
    <w:rsid w:val="003E1CB4"/>
    <w:rsid w:val="003E3441"/>
    <w:rsid w:val="003E72BC"/>
    <w:rsid w:val="003E740B"/>
    <w:rsid w:val="003F1A52"/>
    <w:rsid w:val="003F2AE3"/>
    <w:rsid w:val="003F3DBF"/>
    <w:rsid w:val="003F4981"/>
    <w:rsid w:val="003F6E53"/>
    <w:rsid w:val="00401024"/>
    <w:rsid w:val="004016B4"/>
    <w:rsid w:val="00401C5D"/>
    <w:rsid w:val="00402485"/>
    <w:rsid w:val="00404368"/>
    <w:rsid w:val="00404FB2"/>
    <w:rsid w:val="004050A4"/>
    <w:rsid w:val="0040512A"/>
    <w:rsid w:val="00405B01"/>
    <w:rsid w:val="00407F09"/>
    <w:rsid w:val="00411C6A"/>
    <w:rsid w:val="00412C9E"/>
    <w:rsid w:val="00413053"/>
    <w:rsid w:val="004132A8"/>
    <w:rsid w:val="00413AFB"/>
    <w:rsid w:val="0042298E"/>
    <w:rsid w:val="00423AA9"/>
    <w:rsid w:val="00423AFE"/>
    <w:rsid w:val="004250DC"/>
    <w:rsid w:val="00425AA6"/>
    <w:rsid w:val="004270A1"/>
    <w:rsid w:val="0043222E"/>
    <w:rsid w:val="0043259E"/>
    <w:rsid w:val="004325BB"/>
    <w:rsid w:val="004346BA"/>
    <w:rsid w:val="00435C8E"/>
    <w:rsid w:val="00436577"/>
    <w:rsid w:val="004417F6"/>
    <w:rsid w:val="0044207D"/>
    <w:rsid w:val="0044224A"/>
    <w:rsid w:val="00442536"/>
    <w:rsid w:val="00442D30"/>
    <w:rsid w:val="00443EFF"/>
    <w:rsid w:val="00444489"/>
    <w:rsid w:val="004466DF"/>
    <w:rsid w:val="00446B96"/>
    <w:rsid w:val="00450007"/>
    <w:rsid w:val="0045088D"/>
    <w:rsid w:val="00453867"/>
    <w:rsid w:val="00455DFD"/>
    <w:rsid w:val="00456D3D"/>
    <w:rsid w:val="0046063E"/>
    <w:rsid w:val="004616CA"/>
    <w:rsid w:val="0046226C"/>
    <w:rsid w:val="00462EE5"/>
    <w:rsid w:val="00463A63"/>
    <w:rsid w:val="004648F5"/>
    <w:rsid w:val="0046499D"/>
    <w:rsid w:val="00464D32"/>
    <w:rsid w:val="00465DA9"/>
    <w:rsid w:val="004673A0"/>
    <w:rsid w:val="004675CE"/>
    <w:rsid w:val="00470725"/>
    <w:rsid w:val="00470A27"/>
    <w:rsid w:val="0047245C"/>
    <w:rsid w:val="00472CBB"/>
    <w:rsid w:val="00474536"/>
    <w:rsid w:val="00476F6A"/>
    <w:rsid w:val="00477891"/>
    <w:rsid w:val="00482921"/>
    <w:rsid w:val="004838B3"/>
    <w:rsid w:val="00483F58"/>
    <w:rsid w:val="00485676"/>
    <w:rsid w:val="00485899"/>
    <w:rsid w:val="00487FCF"/>
    <w:rsid w:val="00491DBF"/>
    <w:rsid w:val="00492D87"/>
    <w:rsid w:val="00493A55"/>
    <w:rsid w:val="00495C92"/>
    <w:rsid w:val="00495CDA"/>
    <w:rsid w:val="004960CF"/>
    <w:rsid w:val="004961B9"/>
    <w:rsid w:val="00496406"/>
    <w:rsid w:val="00496475"/>
    <w:rsid w:val="004A061B"/>
    <w:rsid w:val="004A0B0F"/>
    <w:rsid w:val="004A12F7"/>
    <w:rsid w:val="004A1379"/>
    <w:rsid w:val="004A1FD6"/>
    <w:rsid w:val="004A37B8"/>
    <w:rsid w:val="004A40A6"/>
    <w:rsid w:val="004A67D5"/>
    <w:rsid w:val="004A7165"/>
    <w:rsid w:val="004A7E60"/>
    <w:rsid w:val="004B1168"/>
    <w:rsid w:val="004B3827"/>
    <w:rsid w:val="004B4225"/>
    <w:rsid w:val="004B465B"/>
    <w:rsid w:val="004B4A04"/>
    <w:rsid w:val="004B5F44"/>
    <w:rsid w:val="004C155D"/>
    <w:rsid w:val="004C4C63"/>
    <w:rsid w:val="004C51B7"/>
    <w:rsid w:val="004C528A"/>
    <w:rsid w:val="004C64DE"/>
    <w:rsid w:val="004C6760"/>
    <w:rsid w:val="004C78C1"/>
    <w:rsid w:val="004D20FB"/>
    <w:rsid w:val="004D525B"/>
    <w:rsid w:val="004D787E"/>
    <w:rsid w:val="004E037E"/>
    <w:rsid w:val="004E1785"/>
    <w:rsid w:val="004E1C66"/>
    <w:rsid w:val="004E367B"/>
    <w:rsid w:val="004E566C"/>
    <w:rsid w:val="004E663E"/>
    <w:rsid w:val="004E7D58"/>
    <w:rsid w:val="004E7DB7"/>
    <w:rsid w:val="004F0AD4"/>
    <w:rsid w:val="004F106F"/>
    <w:rsid w:val="004F16A6"/>
    <w:rsid w:val="004F185A"/>
    <w:rsid w:val="004F2BDB"/>
    <w:rsid w:val="004F6268"/>
    <w:rsid w:val="004F6FD1"/>
    <w:rsid w:val="004F7E53"/>
    <w:rsid w:val="00500455"/>
    <w:rsid w:val="00501DD8"/>
    <w:rsid w:val="00503729"/>
    <w:rsid w:val="005058A4"/>
    <w:rsid w:val="005076A4"/>
    <w:rsid w:val="00507E58"/>
    <w:rsid w:val="005112A4"/>
    <w:rsid w:val="00512B30"/>
    <w:rsid w:val="00512CC4"/>
    <w:rsid w:val="00515D0E"/>
    <w:rsid w:val="0052161E"/>
    <w:rsid w:val="00524704"/>
    <w:rsid w:val="005255AB"/>
    <w:rsid w:val="00526580"/>
    <w:rsid w:val="00526B44"/>
    <w:rsid w:val="00530B73"/>
    <w:rsid w:val="005318C5"/>
    <w:rsid w:val="00532405"/>
    <w:rsid w:val="0053254F"/>
    <w:rsid w:val="00534B1D"/>
    <w:rsid w:val="005400B2"/>
    <w:rsid w:val="00540F59"/>
    <w:rsid w:val="005444C6"/>
    <w:rsid w:val="005453A7"/>
    <w:rsid w:val="005462A8"/>
    <w:rsid w:val="00546DFE"/>
    <w:rsid w:val="00550859"/>
    <w:rsid w:val="00553EBE"/>
    <w:rsid w:val="00554A69"/>
    <w:rsid w:val="00554F04"/>
    <w:rsid w:val="00555EE4"/>
    <w:rsid w:val="00557B68"/>
    <w:rsid w:val="00557BB7"/>
    <w:rsid w:val="005606E2"/>
    <w:rsid w:val="005620A2"/>
    <w:rsid w:val="00564C06"/>
    <w:rsid w:val="005664E5"/>
    <w:rsid w:val="00567F1D"/>
    <w:rsid w:val="00570328"/>
    <w:rsid w:val="00570AFE"/>
    <w:rsid w:val="00571830"/>
    <w:rsid w:val="00571A03"/>
    <w:rsid w:val="00572830"/>
    <w:rsid w:val="00573F64"/>
    <w:rsid w:val="005764C7"/>
    <w:rsid w:val="00576D0A"/>
    <w:rsid w:val="005812FA"/>
    <w:rsid w:val="00581A9E"/>
    <w:rsid w:val="00582F62"/>
    <w:rsid w:val="0058453C"/>
    <w:rsid w:val="00586AC9"/>
    <w:rsid w:val="00586C88"/>
    <w:rsid w:val="00591314"/>
    <w:rsid w:val="005925E7"/>
    <w:rsid w:val="00592F1F"/>
    <w:rsid w:val="005932E9"/>
    <w:rsid w:val="00594428"/>
    <w:rsid w:val="005946B6"/>
    <w:rsid w:val="00594923"/>
    <w:rsid w:val="00594EE5"/>
    <w:rsid w:val="00596182"/>
    <w:rsid w:val="0059701B"/>
    <w:rsid w:val="00597BAF"/>
    <w:rsid w:val="005A02CA"/>
    <w:rsid w:val="005A1816"/>
    <w:rsid w:val="005A2E6B"/>
    <w:rsid w:val="005A30F8"/>
    <w:rsid w:val="005A43BE"/>
    <w:rsid w:val="005A4C75"/>
    <w:rsid w:val="005A4E03"/>
    <w:rsid w:val="005A63CE"/>
    <w:rsid w:val="005A7603"/>
    <w:rsid w:val="005A7A3E"/>
    <w:rsid w:val="005B04EA"/>
    <w:rsid w:val="005B0596"/>
    <w:rsid w:val="005B0842"/>
    <w:rsid w:val="005B29DB"/>
    <w:rsid w:val="005B2B34"/>
    <w:rsid w:val="005B319B"/>
    <w:rsid w:val="005B3E91"/>
    <w:rsid w:val="005B3FFB"/>
    <w:rsid w:val="005B5EE8"/>
    <w:rsid w:val="005B638A"/>
    <w:rsid w:val="005B6A89"/>
    <w:rsid w:val="005C0917"/>
    <w:rsid w:val="005C1DB2"/>
    <w:rsid w:val="005C2231"/>
    <w:rsid w:val="005C334D"/>
    <w:rsid w:val="005C4444"/>
    <w:rsid w:val="005C4EB6"/>
    <w:rsid w:val="005C5AE9"/>
    <w:rsid w:val="005C62D9"/>
    <w:rsid w:val="005C6705"/>
    <w:rsid w:val="005C6DE4"/>
    <w:rsid w:val="005C720A"/>
    <w:rsid w:val="005C7431"/>
    <w:rsid w:val="005D0E14"/>
    <w:rsid w:val="005D1BE2"/>
    <w:rsid w:val="005D2F57"/>
    <w:rsid w:val="005D3159"/>
    <w:rsid w:val="005D3E39"/>
    <w:rsid w:val="005D4062"/>
    <w:rsid w:val="005D55AC"/>
    <w:rsid w:val="005D59A9"/>
    <w:rsid w:val="005D7CE9"/>
    <w:rsid w:val="005E1267"/>
    <w:rsid w:val="005E2757"/>
    <w:rsid w:val="005E4003"/>
    <w:rsid w:val="005E5C09"/>
    <w:rsid w:val="005E6520"/>
    <w:rsid w:val="005E6CF4"/>
    <w:rsid w:val="005E766F"/>
    <w:rsid w:val="005F03D1"/>
    <w:rsid w:val="005F0D1E"/>
    <w:rsid w:val="005F192B"/>
    <w:rsid w:val="005F41A8"/>
    <w:rsid w:val="005F7F33"/>
    <w:rsid w:val="0060177C"/>
    <w:rsid w:val="00601BEA"/>
    <w:rsid w:val="00602481"/>
    <w:rsid w:val="0060248B"/>
    <w:rsid w:val="006056A2"/>
    <w:rsid w:val="006065E7"/>
    <w:rsid w:val="00606EFC"/>
    <w:rsid w:val="00610FED"/>
    <w:rsid w:val="00611F1A"/>
    <w:rsid w:val="00612A18"/>
    <w:rsid w:val="006137D0"/>
    <w:rsid w:val="006152A1"/>
    <w:rsid w:val="006162B7"/>
    <w:rsid w:val="00616CB2"/>
    <w:rsid w:val="006200A2"/>
    <w:rsid w:val="0062377B"/>
    <w:rsid w:val="00624381"/>
    <w:rsid w:val="00627433"/>
    <w:rsid w:val="006279C5"/>
    <w:rsid w:val="006301C7"/>
    <w:rsid w:val="00630455"/>
    <w:rsid w:val="006306A4"/>
    <w:rsid w:val="00632631"/>
    <w:rsid w:val="0063488A"/>
    <w:rsid w:val="00634B03"/>
    <w:rsid w:val="00642096"/>
    <w:rsid w:val="00642457"/>
    <w:rsid w:val="00643DC9"/>
    <w:rsid w:val="0064443F"/>
    <w:rsid w:val="0064551F"/>
    <w:rsid w:val="00645CD8"/>
    <w:rsid w:val="00650B83"/>
    <w:rsid w:val="006522C8"/>
    <w:rsid w:val="0065305B"/>
    <w:rsid w:val="00653F85"/>
    <w:rsid w:val="00654D79"/>
    <w:rsid w:val="00655D23"/>
    <w:rsid w:val="00656154"/>
    <w:rsid w:val="0065687A"/>
    <w:rsid w:val="00657D70"/>
    <w:rsid w:val="00661B09"/>
    <w:rsid w:val="00661D9B"/>
    <w:rsid w:val="0066255A"/>
    <w:rsid w:val="00663700"/>
    <w:rsid w:val="0066478B"/>
    <w:rsid w:val="00664BA0"/>
    <w:rsid w:val="006671ED"/>
    <w:rsid w:val="006676AB"/>
    <w:rsid w:val="00667CD4"/>
    <w:rsid w:val="00670CE2"/>
    <w:rsid w:val="00670F3E"/>
    <w:rsid w:val="006720D7"/>
    <w:rsid w:val="0067242A"/>
    <w:rsid w:val="00673304"/>
    <w:rsid w:val="00673643"/>
    <w:rsid w:val="00675F72"/>
    <w:rsid w:val="00676D88"/>
    <w:rsid w:val="006800F2"/>
    <w:rsid w:val="00680A44"/>
    <w:rsid w:val="00681109"/>
    <w:rsid w:val="006814FB"/>
    <w:rsid w:val="00681724"/>
    <w:rsid w:val="00681BB5"/>
    <w:rsid w:val="006823AF"/>
    <w:rsid w:val="0068462A"/>
    <w:rsid w:val="006857BA"/>
    <w:rsid w:val="00685871"/>
    <w:rsid w:val="006864A1"/>
    <w:rsid w:val="006869C4"/>
    <w:rsid w:val="00687BD7"/>
    <w:rsid w:val="006905E1"/>
    <w:rsid w:val="00691064"/>
    <w:rsid w:val="00693A52"/>
    <w:rsid w:val="00693CB1"/>
    <w:rsid w:val="0069418D"/>
    <w:rsid w:val="006945C6"/>
    <w:rsid w:val="00695ED0"/>
    <w:rsid w:val="00697C9A"/>
    <w:rsid w:val="00697CD4"/>
    <w:rsid w:val="006A0BDF"/>
    <w:rsid w:val="006A0CB6"/>
    <w:rsid w:val="006A149E"/>
    <w:rsid w:val="006A1745"/>
    <w:rsid w:val="006A23B5"/>
    <w:rsid w:val="006A3F71"/>
    <w:rsid w:val="006A4996"/>
    <w:rsid w:val="006A6B8D"/>
    <w:rsid w:val="006B00E9"/>
    <w:rsid w:val="006B183C"/>
    <w:rsid w:val="006B1DED"/>
    <w:rsid w:val="006B22DA"/>
    <w:rsid w:val="006B261B"/>
    <w:rsid w:val="006B3047"/>
    <w:rsid w:val="006B3534"/>
    <w:rsid w:val="006B5479"/>
    <w:rsid w:val="006B5698"/>
    <w:rsid w:val="006B6C60"/>
    <w:rsid w:val="006B7EA5"/>
    <w:rsid w:val="006C081C"/>
    <w:rsid w:val="006C0BD4"/>
    <w:rsid w:val="006C1731"/>
    <w:rsid w:val="006C2CD9"/>
    <w:rsid w:val="006C5ECA"/>
    <w:rsid w:val="006C7873"/>
    <w:rsid w:val="006D0F44"/>
    <w:rsid w:val="006D2C2A"/>
    <w:rsid w:val="006D38E7"/>
    <w:rsid w:val="006D4067"/>
    <w:rsid w:val="006D4C82"/>
    <w:rsid w:val="006D533C"/>
    <w:rsid w:val="006D534D"/>
    <w:rsid w:val="006D5B1B"/>
    <w:rsid w:val="006D63A0"/>
    <w:rsid w:val="006D69B1"/>
    <w:rsid w:val="006D77AE"/>
    <w:rsid w:val="006E608D"/>
    <w:rsid w:val="006E6131"/>
    <w:rsid w:val="006E68A4"/>
    <w:rsid w:val="006E7C72"/>
    <w:rsid w:val="006F1451"/>
    <w:rsid w:val="006F333C"/>
    <w:rsid w:val="006F34D1"/>
    <w:rsid w:val="006F4C8B"/>
    <w:rsid w:val="006F579F"/>
    <w:rsid w:val="006F5B79"/>
    <w:rsid w:val="006F7157"/>
    <w:rsid w:val="006F7878"/>
    <w:rsid w:val="00701A8F"/>
    <w:rsid w:val="007024B7"/>
    <w:rsid w:val="00702806"/>
    <w:rsid w:val="00703789"/>
    <w:rsid w:val="00703DA9"/>
    <w:rsid w:val="00704496"/>
    <w:rsid w:val="007048C7"/>
    <w:rsid w:val="0070589F"/>
    <w:rsid w:val="00705977"/>
    <w:rsid w:val="00705DC7"/>
    <w:rsid w:val="00707229"/>
    <w:rsid w:val="00707ED6"/>
    <w:rsid w:val="007105A7"/>
    <w:rsid w:val="007108B5"/>
    <w:rsid w:val="00710D28"/>
    <w:rsid w:val="0071196F"/>
    <w:rsid w:val="00711A09"/>
    <w:rsid w:val="00711CC8"/>
    <w:rsid w:val="00713622"/>
    <w:rsid w:val="00714520"/>
    <w:rsid w:val="0071489D"/>
    <w:rsid w:val="0072090D"/>
    <w:rsid w:val="007222B5"/>
    <w:rsid w:val="00722EFD"/>
    <w:rsid w:val="00723138"/>
    <w:rsid w:val="00723A4A"/>
    <w:rsid w:val="0072475D"/>
    <w:rsid w:val="0072674D"/>
    <w:rsid w:val="00730FAD"/>
    <w:rsid w:val="00731CF9"/>
    <w:rsid w:val="007327C2"/>
    <w:rsid w:val="0073300A"/>
    <w:rsid w:val="007355CC"/>
    <w:rsid w:val="00740938"/>
    <w:rsid w:val="00741706"/>
    <w:rsid w:val="00741FEF"/>
    <w:rsid w:val="007420F6"/>
    <w:rsid w:val="0074230D"/>
    <w:rsid w:val="0074476E"/>
    <w:rsid w:val="00744B2B"/>
    <w:rsid w:val="007455AD"/>
    <w:rsid w:val="007475DA"/>
    <w:rsid w:val="00747CBF"/>
    <w:rsid w:val="00747DE6"/>
    <w:rsid w:val="0075039C"/>
    <w:rsid w:val="007506A5"/>
    <w:rsid w:val="00751B3E"/>
    <w:rsid w:val="00751FB6"/>
    <w:rsid w:val="00752C23"/>
    <w:rsid w:val="00753D43"/>
    <w:rsid w:val="0075574D"/>
    <w:rsid w:val="00756E23"/>
    <w:rsid w:val="00760471"/>
    <w:rsid w:val="00760500"/>
    <w:rsid w:val="007613F8"/>
    <w:rsid w:val="00762250"/>
    <w:rsid w:val="00762DC5"/>
    <w:rsid w:val="00763129"/>
    <w:rsid w:val="007662EB"/>
    <w:rsid w:val="0076652C"/>
    <w:rsid w:val="007667CD"/>
    <w:rsid w:val="007705F8"/>
    <w:rsid w:val="007710C1"/>
    <w:rsid w:val="00772136"/>
    <w:rsid w:val="00772BBB"/>
    <w:rsid w:val="00772ECA"/>
    <w:rsid w:val="0077317B"/>
    <w:rsid w:val="00773695"/>
    <w:rsid w:val="00773762"/>
    <w:rsid w:val="007743C9"/>
    <w:rsid w:val="0077445B"/>
    <w:rsid w:val="007767DE"/>
    <w:rsid w:val="00776E5A"/>
    <w:rsid w:val="00777042"/>
    <w:rsid w:val="0078045C"/>
    <w:rsid w:val="007808A5"/>
    <w:rsid w:val="007808F8"/>
    <w:rsid w:val="00781D8B"/>
    <w:rsid w:val="00783237"/>
    <w:rsid w:val="0078379B"/>
    <w:rsid w:val="007844AE"/>
    <w:rsid w:val="00784F02"/>
    <w:rsid w:val="007855A9"/>
    <w:rsid w:val="0078796C"/>
    <w:rsid w:val="007905C4"/>
    <w:rsid w:val="00790986"/>
    <w:rsid w:val="0079132C"/>
    <w:rsid w:val="007914F6"/>
    <w:rsid w:val="007915D1"/>
    <w:rsid w:val="00791864"/>
    <w:rsid w:val="0079276F"/>
    <w:rsid w:val="00792E9C"/>
    <w:rsid w:val="00793A63"/>
    <w:rsid w:val="00793B06"/>
    <w:rsid w:val="00794BB0"/>
    <w:rsid w:val="007960CC"/>
    <w:rsid w:val="007965B1"/>
    <w:rsid w:val="00796F25"/>
    <w:rsid w:val="00797B95"/>
    <w:rsid w:val="007A0F2B"/>
    <w:rsid w:val="007A132F"/>
    <w:rsid w:val="007A1B01"/>
    <w:rsid w:val="007A20AE"/>
    <w:rsid w:val="007A26C1"/>
    <w:rsid w:val="007A297D"/>
    <w:rsid w:val="007A2CFA"/>
    <w:rsid w:val="007A46F3"/>
    <w:rsid w:val="007B063F"/>
    <w:rsid w:val="007B14DE"/>
    <w:rsid w:val="007B2710"/>
    <w:rsid w:val="007B322D"/>
    <w:rsid w:val="007B448F"/>
    <w:rsid w:val="007B5D58"/>
    <w:rsid w:val="007B5F2C"/>
    <w:rsid w:val="007B608F"/>
    <w:rsid w:val="007C0B46"/>
    <w:rsid w:val="007C1B25"/>
    <w:rsid w:val="007C1C72"/>
    <w:rsid w:val="007C1E74"/>
    <w:rsid w:val="007C34E6"/>
    <w:rsid w:val="007C7AA1"/>
    <w:rsid w:val="007D02CA"/>
    <w:rsid w:val="007D1EC6"/>
    <w:rsid w:val="007D269F"/>
    <w:rsid w:val="007D27E1"/>
    <w:rsid w:val="007D2EBA"/>
    <w:rsid w:val="007D6B87"/>
    <w:rsid w:val="007D747E"/>
    <w:rsid w:val="007E0983"/>
    <w:rsid w:val="007F0B77"/>
    <w:rsid w:val="007F53B4"/>
    <w:rsid w:val="007F53C4"/>
    <w:rsid w:val="007F6E78"/>
    <w:rsid w:val="007F778A"/>
    <w:rsid w:val="007F7FB9"/>
    <w:rsid w:val="00800920"/>
    <w:rsid w:val="00802481"/>
    <w:rsid w:val="00803C9C"/>
    <w:rsid w:val="00805A28"/>
    <w:rsid w:val="00806034"/>
    <w:rsid w:val="008114BE"/>
    <w:rsid w:val="00811521"/>
    <w:rsid w:val="00812907"/>
    <w:rsid w:val="00812AEE"/>
    <w:rsid w:val="0081336C"/>
    <w:rsid w:val="00813621"/>
    <w:rsid w:val="0081378F"/>
    <w:rsid w:val="00813B9D"/>
    <w:rsid w:val="00814191"/>
    <w:rsid w:val="00815F8B"/>
    <w:rsid w:val="0081619C"/>
    <w:rsid w:val="00823689"/>
    <w:rsid w:val="00824FE0"/>
    <w:rsid w:val="008260F9"/>
    <w:rsid w:val="00826249"/>
    <w:rsid w:val="00826A77"/>
    <w:rsid w:val="00827155"/>
    <w:rsid w:val="0083011F"/>
    <w:rsid w:val="0083049E"/>
    <w:rsid w:val="008321A6"/>
    <w:rsid w:val="00833999"/>
    <w:rsid w:val="00834089"/>
    <w:rsid w:val="00834200"/>
    <w:rsid w:val="00835767"/>
    <w:rsid w:val="008362D0"/>
    <w:rsid w:val="00837B09"/>
    <w:rsid w:val="00840532"/>
    <w:rsid w:val="00841596"/>
    <w:rsid w:val="008423D6"/>
    <w:rsid w:val="00842802"/>
    <w:rsid w:val="00842957"/>
    <w:rsid w:val="00842A5C"/>
    <w:rsid w:val="00842BB0"/>
    <w:rsid w:val="00843042"/>
    <w:rsid w:val="0084319D"/>
    <w:rsid w:val="00844034"/>
    <w:rsid w:val="00844324"/>
    <w:rsid w:val="008451E7"/>
    <w:rsid w:val="00845AEF"/>
    <w:rsid w:val="00850481"/>
    <w:rsid w:val="00850FEE"/>
    <w:rsid w:val="008510A5"/>
    <w:rsid w:val="008511C7"/>
    <w:rsid w:val="00851DA1"/>
    <w:rsid w:val="00852AC3"/>
    <w:rsid w:val="00852C48"/>
    <w:rsid w:val="00860675"/>
    <w:rsid w:val="0086177B"/>
    <w:rsid w:val="0086232C"/>
    <w:rsid w:val="00862501"/>
    <w:rsid w:val="00862E5C"/>
    <w:rsid w:val="00863AC0"/>
    <w:rsid w:val="00863FF5"/>
    <w:rsid w:val="00864375"/>
    <w:rsid w:val="008657A8"/>
    <w:rsid w:val="00865AA4"/>
    <w:rsid w:val="00867D58"/>
    <w:rsid w:val="008700AA"/>
    <w:rsid w:val="0087024E"/>
    <w:rsid w:val="00870BCC"/>
    <w:rsid w:val="0087120A"/>
    <w:rsid w:val="00871E4A"/>
    <w:rsid w:val="008735D1"/>
    <w:rsid w:val="00875754"/>
    <w:rsid w:val="00875C7A"/>
    <w:rsid w:val="00881F66"/>
    <w:rsid w:val="008822A6"/>
    <w:rsid w:val="008839D7"/>
    <w:rsid w:val="00883A2F"/>
    <w:rsid w:val="00883FBA"/>
    <w:rsid w:val="00884598"/>
    <w:rsid w:val="00885066"/>
    <w:rsid w:val="00885D8A"/>
    <w:rsid w:val="00885DA9"/>
    <w:rsid w:val="0088700E"/>
    <w:rsid w:val="0088764A"/>
    <w:rsid w:val="00887836"/>
    <w:rsid w:val="00887CBB"/>
    <w:rsid w:val="008921A6"/>
    <w:rsid w:val="00892657"/>
    <w:rsid w:val="00892749"/>
    <w:rsid w:val="00892E61"/>
    <w:rsid w:val="008946FE"/>
    <w:rsid w:val="00895953"/>
    <w:rsid w:val="008959EF"/>
    <w:rsid w:val="00895ABE"/>
    <w:rsid w:val="0089762D"/>
    <w:rsid w:val="008A2109"/>
    <w:rsid w:val="008A2AC4"/>
    <w:rsid w:val="008A2F04"/>
    <w:rsid w:val="008A3208"/>
    <w:rsid w:val="008A6DDB"/>
    <w:rsid w:val="008A7E3A"/>
    <w:rsid w:val="008B016F"/>
    <w:rsid w:val="008B12CF"/>
    <w:rsid w:val="008B25A5"/>
    <w:rsid w:val="008B2799"/>
    <w:rsid w:val="008B389A"/>
    <w:rsid w:val="008B490A"/>
    <w:rsid w:val="008B5D63"/>
    <w:rsid w:val="008C1396"/>
    <w:rsid w:val="008C30D6"/>
    <w:rsid w:val="008C337D"/>
    <w:rsid w:val="008C494A"/>
    <w:rsid w:val="008C4BAB"/>
    <w:rsid w:val="008C4D28"/>
    <w:rsid w:val="008C5BE7"/>
    <w:rsid w:val="008C60A2"/>
    <w:rsid w:val="008C6793"/>
    <w:rsid w:val="008C75B7"/>
    <w:rsid w:val="008D1924"/>
    <w:rsid w:val="008D352F"/>
    <w:rsid w:val="008D3D72"/>
    <w:rsid w:val="008D4593"/>
    <w:rsid w:val="008D4DF7"/>
    <w:rsid w:val="008D59C6"/>
    <w:rsid w:val="008D5BFF"/>
    <w:rsid w:val="008E01A2"/>
    <w:rsid w:val="008E0DE4"/>
    <w:rsid w:val="008E1661"/>
    <w:rsid w:val="008E1C42"/>
    <w:rsid w:val="008E5FB7"/>
    <w:rsid w:val="008E70E5"/>
    <w:rsid w:val="008F0B6E"/>
    <w:rsid w:val="008F1CCB"/>
    <w:rsid w:val="008F1E2D"/>
    <w:rsid w:val="008F2A6F"/>
    <w:rsid w:val="008F2DE6"/>
    <w:rsid w:val="008F4A0A"/>
    <w:rsid w:val="008F4E00"/>
    <w:rsid w:val="009008F6"/>
    <w:rsid w:val="00904B36"/>
    <w:rsid w:val="00905C0E"/>
    <w:rsid w:val="00906312"/>
    <w:rsid w:val="009071BF"/>
    <w:rsid w:val="0091079A"/>
    <w:rsid w:val="00912CB2"/>
    <w:rsid w:val="0091409C"/>
    <w:rsid w:val="009149D3"/>
    <w:rsid w:val="00914A9C"/>
    <w:rsid w:val="009167A7"/>
    <w:rsid w:val="0091713C"/>
    <w:rsid w:val="00917644"/>
    <w:rsid w:val="00917ED0"/>
    <w:rsid w:val="0092385F"/>
    <w:rsid w:val="00923965"/>
    <w:rsid w:val="00925537"/>
    <w:rsid w:val="009258E3"/>
    <w:rsid w:val="00926103"/>
    <w:rsid w:val="00931846"/>
    <w:rsid w:val="00931E3C"/>
    <w:rsid w:val="009322DD"/>
    <w:rsid w:val="009327D4"/>
    <w:rsid w:val="00932AF7"/>
    <w:rsid w:val="00933ACE"/>
    <w:rsid w:val="0093497A"/>
    <w:rsid w:val="00935ED1"/>
    <w:rsid w:val="00937E09"/>
    <w:rsid w:val="009407D4"/>
    <w:rsid w:val="00940E64"/>
    <w:rsid w:val="009413CD"/>
    <w:rsid w:val="00942794"/>
    <w:rsid w:val="00942CDC"/>
    <w:rsid w:val="00942E74"/>
    <w:rsid w:val="009444B2"/>
    <w:rsid w:val="009445FF"/>
    <w:rsid w:val="00945488"/>
    <w:rsid w:val="00950460"/>
    <w:rsid w:val="00950B38"/>
    <w:rsid w:val="009527A5"/>
    <w:rsid w:val="009528C2"/>
    <w:rsid w:val="00954D10"/>
    <w:rsid w:val="009550A5"/>
    <w:rsid w:val="009559D1"/>
    <w:rsid w:val="00956A21"/>
    <w:rsid w:val="0096111C"/>
    <w:rsid w:val="00962961"/>
    <w:rsid w:val="00963395"/>
    <w:rsid w:val="00964330"/>
    <w:rsid w:val="00964B62"/>
    <w:rsid w:val="0096549C"/>
    <w:rsid w:val="009661FC"/>
    <w:rsid w:val="00966CEC"/>
    <w:rsid w:val="00967907"/>
    <w:rsid w:val="009714F3"/>
    <w:rsid w:val="00971CA1"/>
    <w:rsid w:val="00973B67"/>
    <w:rsid w:val="00974FC2"/>
    <w:rsid w:val="00975310"/>
    <w:rsid w:val="00977165"/>
    <w:rsid w:val="00977BB3"/>
    <w:rsid w:val="00982351"/>
    <w:rsid w:val="00990528"/>
    <w:rsid w:val="009909E4"/>
    <w:rsid w:val="00990A0C"/>
    <w:rsid w:val="0099206B"/>
    <w:rsid w:val="0099388A"/>
    <w:rsid w:val="00993CF6"/>
    <w:rsid w:val="00997691"/>
    <w:rsid w:val="009977FB"/>
    <w:rsid w:val="0099796A"/>
    <w:rsid w:val="00997CEE"/>
    <w:rsid w:val="00997FF1"/>
    <w:rsid w:val="009A1784"/>
    <w:rsid w:val="009A1B74"/>
    <w:rsid w:val="009A4B33"/>
    <w:rsid w:val="009A5808"/>
    <w:rsid w:val="009A7B50"/>
    <w:rsid w:val="009A7C53"/>
    <w:rsid w:val="009B07A2"/>
    <w:rsid w:val="009B22AF"/>
    <w:rsid w:val="009B2A1C"/>
    <w:rsid w:val="009B2AEF"/>
    <w:rsid w:val="009B4719"/>
    <w:rsid w:val="009B47E4"/>
    <w:rsid w:val="009B4C71"/>
    <w:rsid w:val="009B5C5C"/>
    <w:rsid w:val="009B67FD"/>
    <w:rsid w:val="009B7BE7"/>
    <w:rsid w:val="009C281D"/>
    <w:rsid w:val="009C2F96"/>
    <w:rsid w:val="009C3C3B"/>
    <w:rsid w:val="009C4D83"/>
    <w:rsid w:val="009C51B0"/>
    <w:rsid w:val="009C5DF8"/>
    <w:rsid w:val="009C600E"/>
    <w:rsid w:val="009C617D"/>
    <w:rsid w:val="009C6D89"/>
    <w:rsid w:val="009C7972"/>
    <w:rsid w:val="009C7EA2"/>
    <w:rsid w:val="009D164F"/>
    <w:rsid w:val="009D24D1"/>
    <w:rsid w:val="009D3626"/>
    <w:rsid w:val="009D39A0"/>
    <w:rsid w:val="009E1196"/>
    <w:rsid w:val="009E3B8C"/>
    <w:rsid w:val="009E4139"/>
    <w:rsid w:val="009E68F5"/>
    <w:rsid w:val="009E7CDA"/>
    <w:rsid w:val="009F0116"/>
    <w:rsid w:val="009F2805"/>
    <w:rsid w:val="009F390C"/>
    <w:rsid w:val="009F39FE"/>
    <w:rsid w:val="009F416F"/>
    <w:rsid w:val="009F5D59"/>
    <w:rsid w:val="009F6C0B"/>
    <w:rsid w:val="009F76E8"/>
    <w:rsid w:val="00A00E3C"/>
    <w:rsid w:val="00A01258"/>
    <w:rsid w:val="00A030A8"/>
    <w:rsid w:val="00A04509"/>
    <w:rsid w:val="00A064B5"/>
    <w:rsid w:val="00A069EE"/>
    <w:rsid w:val="00A0719E"/>
    <w:rsid w:val="00A0733F"/>
    <w:rsid w:val="00A12FD6"/>
    <w:rsid w:val="00A137B8"/>
    <w:rsid w:val="00A14AC2"/>
    <w:rsid w:val="00A1527C"/>
    <w:rsid w:val="00A15519"/>
    <w:rsid w:val="00A177DD"/>
    <w:rsid w:val="00A20796"/>
    <w:rsid w:val="00A22040"/>
    <w:rsid w:val="00A27396"/>
    <w:rsid w:val="00A27FF2"/>
    <w:rsid w:val="00A32070"/>
    <w:rsid w:val="00A34AA8"/>
    <w:rsid w:val="00A34EC8"/>
    <w:rsid w:val="00A377A8"/>
    <w:rsid w:val="00A40412"/>
    <w:rsid w:val="00A40C8F"/>
    <w:rsid w:val="00A42A30"/>
    <w:rsid w:val="00A44B76"/>
    <w:rsid w:val="00A45E20"/>
    <w:rsid w:val="00A45FA7"/>
    <w:rsid w:val="00A463A7"/>
    <w:rsid w:val="00A50A9B"/>
    <w:rsid w:val="00A50DE4"/>
    <w:rsid w:val="00A51308"/>
    <w:rsid w:val="00A5385A"/>
    <w:rsid w:val="00A53A7A"/>
    <w:rsid w:val="00A55570"/>
    <w:rsid w:val="00A61437"/>
    <w:rsid w:val="00A62030"/>
    <w:rsid w:val="00A63383"/>
    <w:rsid w:val="00A6445D"/>
    <w:rsid w:val="00A662BB"/>
    <w:rsid w:val="00A70108"/>
    <w:rsid w:val="00A707B6"/>
    <w:rsid w:val="00A70C70"/>
    <w:rsid w:val="00A73BE7"/>
    <w:rsid w:val="00A743EC"/>
    <w:rsid w:val="00A75D85"/>
    <w:rsid w:val="00A764C3"/>
    <w:rsid w:val="00A76798"/>
    <w:rsid w:val="00A7715F"/>
    <w:rsid w:val="00A773BC"/>
    <w:rsid w:val="00A77539"/>
    <w:rsid w:val="00A7788E"/>
    <w:rsid w:val="00A77F6D"/>
    <w:rsid w:val="00A800B4"/>
    <w:rsid w:val="00A8069D"/>
    <w:rsid w:val="00A8160E"/>
    <w:rsid w:val="00A832DA"/>
    <w:rsid w:val="00A85CE8"/>
    <w:rsid w:val="00A8612E"/>
    <w:rsid w:val="00A866FA"/>
    <w:rsid w:val="00A86F93"/>
    <w:rsid w:val="00A8710E"/>
    <w:rsid w:val="00A90B83"/>
    <w:rsid w:val="00A9110B"/>
    <w:rsid w:val="00A913FA"/>
    <w:rsid w:val="00A94824"/>
    <w:rsid w:val="00A96186"/>
    <w:rsid w:val="00A970BD"/>
    <w:rsid w:val="00A973C0"/>
    <w:rsid w:val="00A977D7"/>
    <w:rsid w:val="00A97EBC"/>
    <w:rsid w:val="00AA2096"/>
    <w:rsid w:val="00AA231D"/>
    <w:rsid w:val="00AA31A4"/>
    <w:rsid w:val="00AA6FFD"/>
    <w:rsid w:val="00AA7ABF"/>
    <w:rsid w:val="00AB0BED"/>
    <w:rsid w:val="00AB232E"/>
    <w:rsid w:val="00AB28DB"/>
    <w:rsid w:val="00AB2E19"/>
    <w:rsid w:val="00AB3E25"/>
    <w:rsid w:val="00AB7B99"/>
    <w:rsid w:val="00AC01A8"/>
    <w:rsid w:val="00AC13CC"/>
    <w:rsid w:val="00AC18AF"/>
    <w:rsid w:val="00AC2183"/>
    <w:rsid w:val="00AC2A8C"/>
    <w:rsid w:val="00AC77D0"/>
    <w:rsid w:val="00AD22ED"/>
    <w:rsid w:val="00AD23BC"/>
    <w:rsid w:val="00AD3017"/>
    <w:rsid w:val="00AD3481"/>
    <w:rsid w:val="00AD369C"/>
    <w:rsid w:val="00AD3981"/>
    <w:rsid w:val="00AD4374"/>
    <w:rsid w:val="00AE0E9B"/>
    <w:rsid w:val="00AE19A3"/>
    <w:rsid w:val="00AE336A"/>
    <w:rsid w:val="00AE3801"/>
    <w:rsid w:val="00AE3C7D"/>
    <w:rsid w:val="00AE405F"/>
    <w:rsid w:val="00AE4E0C"/>
    <w:rsid w:val="00AE5D12"/>
    <w:rsid w:val="00AE6316"/>
    <w:rsid w:val="00AE782D"/>
    <w:rsid w:val="00AF050E"/>
    <w:rsid w:val="00AF3739"/>
    <w:rsid w:val="00AF429E"/>
    <w:rsid w:val="00AF6BC4"/>
    <w:rsid w:val="00AF6E2B"/>
    <w:rsid w:val="00AF7DFD"/>
    <w:rsid w:val="00B01269"/>
    <w:rsid w:val="00B0262C"/>
    <w:rsid w:val="00B02735"/>
    <w:rsid w:val="00B02B37"/>
    <w:rsid w:val="00B063E3"/>
    <w:rsid w:val="00B10502"/>
    <w:rsid w:val="00B10936"/>
    <w:rsid w:val="00B126C3"/>
    <w:rsid w:val="00B14D52"/>
    <w:rsid w:val="00B14F52"/>
    <w:rsid w:val="00B15E3B"/>
    <w:rsid w:val="00B16EA3"/>
    <w:rsid w:val="00B179F9"/>
    <w:rsid w:val="00B2145F"/>
    <w:rsid w:val="00B21806"/>
    <w:rsid w:val="00B229A2"/>
    <w:rsid w:val="00B22DD1"/>
    <w:rsid w:val="00B308FD"/>
    <w:rsid w:val="00B31252"/>
    <w:rsid w:val="00B3169C"/>
    <w:rsid w:val="00B31A1E"/>
    <w:rsid w:val="00B323D6"/>
    <w:rsid w:val="00B32A68"/>
    <w:rsid w:val="00B3331C"/>
    <w:rsid w:val="00B35163"/>
    <w:rsid w:val="00B3566E"/>
    <w:rsid w:val="00B366C3"/>
    <w:rsid w:val="00B36A91"/>
    <w:rsid w:val="00B36C75"/>
    <w:rsid w:val="00B403A8"/>
    <w:rsid w:val="00B411A5"/>
    <w:rsid w:val="00B4274C"/>
    <w:rsid w:val="00B432B6"/>
    <w:rsid w:val="00B43333"/>
    <w:rsid w:val="00B45680"/>
    <w:rsid w:val="00B45D8C"/>
    <w:rsid w:val="00B46A2D"/>
    <w:rsid w:val="00B50001"/>
    <w:rsid w:val="00B50186"/>
    <w:rsid w:val="00B5029F"/>
    <w:rsid w:val="00B50365"/>
    <w:rsid w:val="00B50491"/>
    <w:rsid w:val="00B50943"/>
    <w:rsid w:val="00B50BA2"/>
    <w:rsid w:val="00B52318"/>
    <w:rsid w:val="00B52C32"/>
    <w:rsid w:val="00B5422F"/>
    <w:rsid w:val="00B56675"/>
    <w:rsid w:val="00B56B99"/>
    <w:rsid w:val="00B570FE"/>
    <w:rsid w:val="00B6066B"/>
    <w:rsid w:val="00B60EA8"/>
    <w:rsid w:val="00B61519"/>
    <w:rsid w:val="00B61C6B"/>
    <w:rsid w:val="00B64A93"/>
    <w:rsid w:val="00B66F88"/>
    <w:rsid w:val="00B70D50"/>
    <w:rsid w:val="00B719FB"/>
    <w:rsid w:val="00B726B7"/>
    <w:rsid w:val="00B726CC"/>
    <w:rsid w:val="00B73015"/>
    <w:rsid w:val="00B73B02"/>
    <w:rsid w:val="00B73C6D"/>
    <w:rsid w:val="00B76D7B"/>
    <w:rsid w:val="00B76F79"/>
    <w:rsid w:val="00B77977"/>
    <w:rsid w:val="00B8329E"/>
    <w:rsid w:val="00B87914"/>
    <w:rsid w:val="00B9021D"/>
    <w:rsid w:val="00B91342"/>
    <w:rsid w:val="00B91CEB"/>
    <w:rsid w:val="00B93B46"/>
    <w:rsid w:val="00B94470"/>
    <w:rsid w:val="00B948DE"/>
    <w:rsid w:val="00B957CC"/>
    <w:rsid w:val="00B96B4F"/>
    <w:rsid w:val="00B96ECC"/>
    <w:rsid w:val="00BA1C99"/>
    <w:rsid w:val="00BA2308"/>
    <w:rsid w:val="00BA4B2D"/>
    <w:rsid w:val="00BA4B53"/>
    <w:rsid w:val="00BA53EA"/>
    <w:rsid w:val="00BA7F3C"/>
    <w:rsid w:val="00BA7F90"/>
    <w:rsid w:val="00BB2091"/>
    <w:rsid w:val="00BB28EE"/>
    <w:rsid w:val="00BB309A"/>
    <w:rsid w:val="00BB408B"/>
    <w:rsid w:val="00BB4E32"/>
    <w:rsid w:val="00BB5EFB"/>
    <w:rsid w:val="00BB7346"/>
    <w:rsid w:val="00BC2F3A"/>
    <w:rsid w:val="00BC30A4"/>
    <w:rsid w:val="00BC3224"/>
    <w:rsid w:val="00BC5CE1"/>
    <w:rsid w:val="00BC69B7"/>
    <w:rsid w:val="00BC7D71"/>
    <w:rsid w:val="00BD09A8"/>
    <w:rsid w:val="00BD1926"/>
    <w:rsid w:val="00BD22C7"/>
    <w:rsid w:val="00BD2E46"/>
    <w:rsid w:val="00BD5348"/>
    <w:rsid w:val="00BD6E63"/>
    <w:rsid w:val="00BD6F6F"/>
    <w:rsid w:val="00BE2DD0"/>
    <w:rsid w:val="00BE4F34"/>
    <w:rsid w:val="00BE5197"/>
    <w:rsid w:val="00BE592A"/>
    <w:rsid w:val="00BE6234"/>
    <w:rsid w:val="00BE6383"/>
    <w:rsid w:val="00BE7419"/>
    <w:rsid w:val="00BF054B"/>
    <w:rsid w:val="00BF0C74"/>
    <w:rsid w:val="00BF1678"/>
    <w:rsid w:val="00BF1F97"/>
    <w:rsid w:val="00BF294B"/>
    <w:rsid w:val="00BF5654"/>
    <w:rsid w:val="00BF594B"/>
    <w:rsid w:val="00BF6981"/>
    <w:rsid w:val="00C01573"/>
    <w:rsid w:val="00C020AB"/>
    <w:rsid w:val="00C04220"/>
    <w:rsid w:val="00C04A07"/>
    <w:rsid w:val="00C056D7"/>
    <w:rsid w:val="00C05ED6"/>
    <w:rsid w:val="00C06B18"/>
    <w:rsid w:val="00C06D09"/>
    <w:rsid w:val="00C072A4"/>
    <w:rsid w:val="00C108C3"/>
    <w:rsid w:val="00C11320"/>
    <w:rsid w:val="00C11799"/>
    <w:rsid w:val="00C15481"/>
    <w:rsid w:val="00C15CF3"/>
    <w:rsid w:val="00C20F40"/>
    <w:rsid w:val="00C21888"/>
    <w:rsid w:val="00C22358"/>
    <w:rsid w:val="00C22988"/>
    <w:rsid w:val="00C245EC"/>
    <w:rsid w:val="00C27BD7"/>
    <w:rsid w:val="00C32A77"/>
    <w:rsid w:val="00C32A88"/>
    <w:rsid w:val="00C3334F"/>
    <w:rsid w:val="00C349EA"/>
    <w:rsid w:val="00C34D8A"/>
    <w:rsid w:val="00C35BBF"/>
    <w:rsid w:val="00C35C52"/>
    <w:rsid w:val="00C378C8"/>
    <w:rsid w:val="00C37BD7"/>
    <w:rsid w:val="00C37FB0"/>
    <w:rsid w:val="00C4147F"/>
    <w:rsid w:val="00C4212B"/>
    <w:rsid w:val="00C47478"/>
    <w:rsid w:val="00C47F18"/>
    <w:rsid w:val="00C513DE"/>
    <w:rsid w:val="00C53568"/>
    <w:rsid w:val="00C557DA"/>
    <w:rsid w:val="00C560D8"/>
    <w:rsid w:val="00C56C6B"/>
    <w:rsid w:val="00C57037"/>
    <w:rsid w:val="00C60E04"/>
    <w:rsid w:val="00C63C09"/>
    <w:rsid w:val="00C6522C"/>
    <w:rsid w:val="00C65480"/>
    <w:rsid w:val="00C65F93"/>
    <w:rsid w:val="00C66580"/>
    <w:rsid w:val="00C7033F"/>
    <w:rsid w:val="00C7089A"/>
    <w:rsid w:val="00C70A80"/>
    <w:rsid w:val="00C71D67"/>
    <w:rsid w:val="00C758B3"/>
    <w:rsid w:val="00C75902"/>
    <w:rsid w:val="00C84CE0"/>
    <w:rsid w:val="00C855D8"/>
    <w:rsid w:val="00C87C31"/>
    <w:rsid w:val="00C90065"/>
    <w:rsid w:val="00C92684"/>
    <w:rsid w:val="00C93232"/>
    <w:rsid w:val="00C945A4"/>
    <w:rsid w:val="00C94837"/>
    <w:rsid w:val="00C955C5"/>
    <w:rsid w:val="00C955F0"/>
    <w:rsid w:val="00C95DAD"/>
    <w:rsid w:val="00C96862"/>
    <w:rsid w:val="00C96A96"/>
    <w:rsid w:val="00C96E80"/>
    <w:rsid w:val="00CA1135"/>
    <w:rsid w:val="00CA160D"/>
    <w:rsid w:val="00CA1B95"/>
    <w:rsid w:val="00CA3676"/>
    <w:rsid w:val="00CA369E"/>
    <w:rsid w:val="00CA4E1C"/>
    <w:rsid w:val="00CA715B"/>
    <w:rsid w:val="00CB02F8"/>
    <w:rsid w:val="00CB4036"/>
    <w:rsid w:val="00CB5D1B"/>
    <w:rsid w:val="00CC1C82"/>
    <w:rsid w:val="00CC4348"/>
    <w:rsid w:val="00CC6AFD"/>
    <w:rsid w:val="00CC6DEA"/>
    <w:rsid w:val="00CD2375"/>
    <w:rsid w:val="00CD25E5"/>
    <w:rsid w:val="00CD2A01"/>
    <w:rsid w:val="00CD3A2F"/>
    <w:rsid w:val="00CD62D4"/>
    <w:rsid w:val="00CD6812"/>
    <w:rsid w:val="00CD681B"/>
    <w:rsid w:val="00CD7520"/>
    <w:rsid w:val="00CE1C34"/>
    <w:rsid w:val="00CE29AB"/>
    <w:rsid w:val="00CE2BDF"/>
    <w:rsid w:val="00CE3AD8"/>
    <w:rsid w:val="00CE4308"/>
    <w:rsid w:val="00CE76B9"/>
    <w:rsid w:val="00CF02DF"/>
    <w:rsid w:val="00CF0692"/>
    <w:rsid w:val="00CF2F17"/>
    <w:rsid w:val="00CF35B4"/>
    <w:rsid w:val="00CF3ACF"/>
    <w:rsid w:val="00CF3AD1"/>
    <w:rsid w:val="00CF6381"/>
    <w:rsid w:val="00CF7F92"/>
    <w:rsid w:val="00CF7F9F"/>
    <w:rsid w:val="00D00447"/>
    <w:rsid w:val="00D0095E"/>
    <w:rsid w:val="00D01EC4"/>
    <w:rsid w:val="00D03ED2"/>
    <w:rsid w:val="00D04900"/>
    <w:rsid w:val="00D04EBB"/>
    <w:rsid w:val="00D0515E"/>
    <w:rsid w:val="00D06A94"/>
    <w:rsid w:val="00D0708C"/>
    <w:rsid w:val="00D109B4"/>
    <w:rsid w:val="00D112D4"/>
    <w:rsid w:val="00D1193E"/>
    <w:rsid w:val="00D11C59"/>
    <w:rsid w:val="00D131B6"/>
    <w:rsid w:val="00D14F08"/>
    <w:rsid w:val="00D16D62"/>
    <w:rsid w:val="00D16D75"/>
    <w:rsid w:val="00D1734B"/>
    <w:rsid w:val="00D17BDC"/>
    <w:rsid w:val="00D202F8"/>
    <w:rsid w:val="00D217A6"/>
    <w:rsid w:val="00D229CA"/>
    <w:rsid w:val="00D22FC1"/>
    <w:rsid w:val="00D24F95"/>
    <w:rsid w:val="00D262F9"/>
    <w:rsid w:val="00D266B1"/>
    <w:rsid w:val="00D26A63"/>
    <w:rsid w:val="00D2715F"/>
    <w:rsid w:val="00D27CFD"/>
    <w:rsid w:val="00D303A1"/>
    <w:rsid w:val="00D34710"/>
    <w:rsid w:val="00D34F0D"/>
    <w:rsid w:val="00D371AD"/>
    <w:rsid w:val="00D404D2"/>
    <w:rsid w:val="00D413BB"/>
    <w:rsid w:val="00D42B7C"/>
    <w:rsid w:val="00D440B7"/>
    <w:rsid w:val="00D44ECD"/>
    <w:rsid w:val="00D50C6D"/>
    <w:rsid w:val="00D52E63"/>
    <w:rsid w:val="00D55166"/>
    <w:rsid w:val="00D5638C"/>
    <w:rsid w:val="00D56511"/>
    <w:rsid w:val="00D57741"/>
    <w:rsid w:val="00D577E2"/>
    <w:rsid w:val="00D57DC1"/>
    <w:rsid w:val="00D63712"/>
    <w:rsid w:val="00D64A41"/>
    <w:rsid w:val="00D65805"/>
    <w:rsid w:val="00D72438"/>
    <w:rsid w:val="00D74BB6"/>
    <w:rsid w:val="00D75C47"/>
    <w:rsid w:val="00D80277"/>
    <w:rsid w:val="00D804F9"/>
    <w:rsid w:val="00D814BF"/>
    <w:rsid w:val="00D82985"/>
    <w:rsid w:val="00D83121"/>
    <w:rsid w:val="00D831C7"/>
    <w:rsid w:val="00D83522"/>
    <w:rsid w:val="00D91708"/>
    <w:rsid w:val="00D91C02"/>
    <w:rsid w:val="00D92A92"/>
    <w:rsid w:val="00D94985"/>
    <w:rsid w:val="00D96146"/>
    <w:rsid w:val="00D96802"/>
    <w:rsid w:val="00DA06E5"/>
    <w:rsid w:val="00DA1C67"/>
    <w:rsid w:val="00DA3DB4"/>
    <w:rsid w:val="00DA3F37"/>
    <w:rsid w:val="00DA410F"/>
    <w:rsid w:val="00DA4EE7"/>
    <w:rsid w:val="00DA50F1"/>
    <w:rsid w:val="00DA6833"/>
    <w:rsid w:val="00DA7AC9"/>
    <w:rsid w:val="00DA7EE9"/>
    <w:rsid w:val="00DB0C33"/>
    <w:rsid w:val="00DB33F2"/>
    <w:rsid w:val="00DB3504"/>
    <w:rsid w:val="00DB5B56"/>
    <w:rsid w:val="00DB5C86"/>
    <w:rsid w:val="00DC1265"/>
    <w:rsid w:val="00DC1BD6"/>
    <w:rsid w:val="00DC2821"/>
    <w:rsid w:val="00DC3D55"/>
    <w:rsid w:val="00DC43D0"/>
    <w:rsid w:val="00DC55AB"/>
    <w:rsid w:val="00DC6557"/>
    <w:rsid w:val="00DD2608"/>
    <w:rsid w:val="00DD4A5E"/>
    <w:rsid w:val="00DD5AA3"/>
    <w:rsid w:val="00DD6855"/>
    <w:rsid w:val="00DE0D10"/>
    <w:rsid w:val="00DE1D6F"/>
    <w:rsid w:val="00DE4879"/>
    <w:rsid w:val="00DF0168"/>
    <w:rsid w:val="00DF0FFA"/>
    <w:rsid w:val="00DF5766"/>
    <w:rsid w:val="00DF600A"/>
    <w:rsid w:val="00DF6A93"/>
    <w:rsid w:val="00E004C9"/>
    <w:rsid w:val="00E00736"/>
    <w:rsid w:val="00E02008"/>
    <w:rsid w:val="00E020CF"/>
    <w:rsid w:val="00E034E6"/>
    <w:rsid w:val="00E04E49"/>
    <w:rsid w:val="00E0564C"/>
    <w:rsid w:val="00E0685C"/>
    <w:rsid w:val="00E124AB"/>
    <w:rsid w:val="00E12C13"/>
    <w:rsid w:val="00E13077"/>
    <w:rsid w:val="00E15275"/>
    <w:rsid w:val="00E15C3B"/>
    <w:rsid w:val="00E16BA7"/>
    <w:rsid w:val="00E22C30"/>
    <w:rsid w:val="00E23175"/>
    <w:rsid w:val="00E24C46"/>
    <w:rsid w:val="00E26529"/>
    <w:rsid w:val="00E31144"/>
    <w:rsid w:val="00E31152"/>
    <w:rsid w:val="00E31D97"/>
    <w:rsid w:val="00E323F3"/>
    <w:rsid w:val="00E32AA8"/>
    <w:rsid w:val="00E34D67"/>
    <w:rsid w:val="00E35B87"/>
    <w:rsid w:val="00E363CD"/>
    <w:rsid w:val="00E36D71"/>
    <w:rsid w:val="00E37D05"/>
    <w:rsid w:val="00E40C85"/>
    <w:rsid w:val="00E41978"/>
    <w:rsid w:val="00E42C40"/>
    <w:rsid w:val="00E42EDC"/>
    <w:rsid w:val="00E44203"/>
    <w:rsid w:val="00E4492E"/>
    <w:rsid w:val="00E4510A"/>
    <w:rsid w:val="00E455ED"/>
    <w:rsid w:val="00E467C2"/>
    <w:rsid w:val="00E5007C"/>
    <w:rsid w:val="00E502E1"/>
    <w:rsid w:val="00E514B7"/>
    <w:rsid w:val="00E55599"/>
    <w:rsid w:val="00E566BF"/>
    <w:rsid w:val="00E56EF1"/>
    <w:rsid w:val="00E60CDD"/>
    <w:rsid w:val="00E62E16"/>
    <w:rsid w:val="00E66508"/>
    <w:rsid w:val="00E67481"/>
    <w:rsid w:val="00E70542"/>
    <w:rsid w:val="00E72691"/>
    <w:rsid w:val="00E72B69"/>
    <w:rsid w:val="00E74950"/>
    <w:rsid w:val="00E772B1"/>
    <w:rsid w:val="00E77968"/>
    <w:rsid w:val="00E77C62"/>
    <w:rsid w:val="00E8018D"/>
    <w:rsid w:val="00E83618"/>
    <w:rsid w:val="00E83640"/>
    <w:rsid w:val="00E83B19"/>
    <w:rsid w:val="00E84526"/>
    <w:rsid w:val="00E84CA7"/>
    <w:rsid w:val="00E90015"/>
    <w:rsid w:val="00E90D53"/>
    <w:rsid w:val="00E925E4"/>
    <w:rsid w:val="00E92EB5"/>
    <w:rsid w:val="00E937E4"/>
    <w:rsid w:val="00E93C4F"/>
    <w:rsid w:val="00E93E06"/>
    <w:rsid w:val="00E953E8"/>
    <w:rsid w:val="00E95E32"/>
    <w:rsid w:val="00E966B4"/>
    <w:rsid w:val="00EA1AAB"/>
    <w:rsid w:val="00EA1BF7"/>
    <w:rsid w:val="00EA1CCA"/>
    <w:rsid w:val="00EA48C1"/>
    <w:rsid w:val="00EA70CE"/>
    <w:rsid w:val="00EA727F"/>
    <w:rsid w:val="00EA7F8C"/>
    <w:rsid w:val="00EB07A0"/>
    <w:rsid w:val="00EB3697"/>
    <w:rsid w:val="00EB5409"/>
    <w:rsid w:val="00EB5B51"/>
    <w:rsid w:val="00EB6D80"/>
    <w:rsid w:val="00EB7B2E"/>
    <w:rsid w:val="00EC0A69"/>
    <w:rsid w:val="00EC1750"/>
    <w:rsid w:val="00EC175A"/>
    <w:rsid w:val="00EC21D5"/>
    <w:rsid w:val="00EC75EA"/>
    <w:rsid w:val="00ED02B6"/>
    <w:rsid w:val="00ED0E21"/>
    <w:rsid w:val="00ED353E"/>
    <w:rsid w:val="00ED3633"/>
    <w:rsid w:val="00ED7DA0"/>
    <w:rsid w:val="00EE0E07"/>
    <w:rsid w:val="00EE1180"/>
    <w:rsid w:val="00EE1601"/>
    <w:rsid w:val="00EE25A4"/>
    <w:rsid w:val="00EE2B36"/>
    <w:rsid w:val="00EE4FBF"/>
    <w:rsid w:val="00EE52E5"/>
    <w:rsid w:val="00EE538E"/>
    <w:rsid w:val="00EF3980"/>
    <w:rsid w:val="00EF3997"/>
    <w:rsid w:val="00EF4076"/>
    <w:rsid w:val="00EF6EE1"/>
    <w:rsid w:val="00EF73A1"/>
    <w:rsid w:val="00F0007A"/>
    <w:rsid w:val="00F001AF"/>
    <w:rsid w:val="00F005B3"/>
    <w:rsid w:val="00F00993"/>
    <w:rsid w:val="00F035BC"/>
    <w:rsid w:val="00F06EDB"/>
    <w:rsid w:val="00F071E1"/>
    <w:rsid w:val="00F076E1"/>
    <w:rsid w:val="00F07A1A"/>
    <w:rsid w:val="00F1093F"/>
    <w:rsid w:val="00F12E36"/>
    <w:rsid w:val="00F13BDC"/>
    <w:rsid w:val="00F15B04"/>
    <w:rsid w:val="00F1616D"/>
    <w:rsid w:val="00F204F3"/>
    <w:rsid w:val="00F20D4A"/>
    <w:rsid w:val="00F20ED3"/>
    <w:rsid w:val="00F2121D"/>
    <w:rsid w:val="00F2195E"/>
    <w:rsid w:val="00F230B1"/>
    <w:rsid w:val="00F2310F"/>
    <w:rsid w:val="00F24CF9"/>
    <w:rsid w:val="00F25B61"/>
    <w:rsid w:val="00F26D91"/>
    <w:rsid w:val="00F31135"/>
    <w:rsid w:val="00F31CF5"/>
    <w:rsid w:val="00F33172"/>
    <w:rsid w:val="00F441AC"/>
    <w:rsid w:val="00F45330"/>
    <w:rsid w:val="00F50136"/>
    <w:rsid w:val="00F511E1"/>
    <w:rsid w:val="00F5250E"/>
    <w:rsid w:val="00F531D3"/>
    <w:rsid w:val="00F5332D"/>
    <w:rsid w:val="00F5359D"/>
    <w:rsid w:val="00F5539C"/>
    <w:rsid w:val="00F5593F"/>
    <w:rsid w:val="00F55DD1"/>
    <w:rsid w:val="00F571E1"/>
    <w:rsid w:val="00F57DF5"/>
    <w:rsid w:val="00F631A9"/>
    <w:rsid w:val="00F635F3"/>
    <w:rsid w:val="00F65248"/>
    <w:rsid w:val="00F65B63"/>
    <w:rsid w:val="00F65E81"/>
    <w:rsid w:val="00F66E14"/>
    <w:rsid w:val="00F6799A"/>
    <w:rsid w:val="00F70C3B"/>
    <w:rsid w:val="00F724F9"/>
    <w:rsid w:val="00F744DA"/>
    <w:rsid w:val="00F760A0"/>
    <w:rsid w:val="00F77705"/>
    <w:rsid w:val="00F804C2"/>
    <w:rsid w:val="00F80EFA"/>
    <w:rsid w:val="00F8321C"/>
    <w:rsid w:val="00F8501E"/>
    <w:rsid w:val="00F855E9"/>
    <w:rsid w:val="00F85CEA"/>
    <w:rsid w:val="00F86FCB"/>
    <w:rsid w:val="00F9091E"/>
    <w:rsid w:val="00F90FC3"/>
    <w:rsid w:val="00F92F19"/>
    <w:rsid w:val="00F93154"/>
    <w:rsid w:val="00F9508B"/>
    <w:rsid w:val="00F963E0"/>
    <w:rsid w:val="00F979BF"/>
    <w:rsid w:val="00F97CEE"/>
    <w:rsid w:val="00FA020F"/>
    <w:rsid w:val="00FA0461"/>
    <w:rsid w:val="00FA086E"/>
    <w:rsid w:val="00FA0D0E"/>
    <w:rsid w:val="00FA1F48"/>
    <w:rsid w:val="00FA2F28"/>
    <w:rsid w:val="00FA2FAF"/>
    <w:rsid w:val="00FA330E"/>
    <w:rsid w:val="00FA403D"/>
    <w:rsid w:val="00FA45E8"/>
    <w:rsid w:val="00FA45FF"/>
    <w:rsid w:val="00FA4C25"/>
    <w:rsid w:val="00FA6C49"/>
    <w:rsid w:val="00FA761B"/>
    <w:rsid w:val="00FA7945"/>
    <w:rsid w:val="00FA7FD1"/>
    <w:rsid w:val="00FB2031"/>
    <w:rsid w:val="00FB2C11"/>
    <w:rsid w:val="00FB5C13"/>
    <w:rsid w:val="00FB672D"/>
    <w:rsid w:val="00FB795D"/>
    <w:rsid w:val="00FB7B3B"/>
    <w:rsid w:val="00FB7FE5"/>
    <w:rsid w:val="00FC0035"/>
    <w:rsid w:val="00FC0898"/>
    <w:rsid w:val="00FC2A4F"/>
    <w:rsid w:val="00FC348B"/>
    <w:rsid w:val="00FC3693"/>
    <w:rsid w:val="00FC4EC7"/>
    <w:rsid w:val="00FC550B"/>
    <w:rsid w:val="00FC5DC6"/>
    <w:rsid w:val="00FC5FD3"/>
    <w:rsid w:val="00FD00CF"/>
    <w:rsid w:val="00FD0430"/>
    <w:rsid w:val="00FD05D6"/>
    <w:rsid w:val="00FD327A"/>
    <w:rsid w:val="00FD32B7"/>
    <w:rsid w:val="00FD38C8"/>
    <w:rsid w:val="00FD3E82"/>
    <w:rsid w:val="00FD5244"/>
    <w:rsid w:val="00FD5452"/>
    <w:rsid w:val="00FD5DA8"/>
    <w:rsid w:val="00FD7567"/>
    <w:rsid w:val="00FD7A5F"/>
    <w:rsid w:val="00FD7D90"/>
    <w:rsid w:val="00FE0334"/>
    <w:rsid w:val="00FE0889"/>
    <w:rsid w:val="00FE0B9E"/>
    <w:rsid w:val="00FE0C6F"/>
    <w:rsid w:val="00FE108C"/>
    <w:rsid w:val="00FE54F9"/>
    <w:rsid w:val="00FE5AA7"/>
    <w:rsid w:val="00FF00D7"/>
    <w:rsid w:val="00FF0926"/>
    <w:rsid w:val="00FF0FAB"/>
    <w:rsid w:val="00FF1449"/>
    <w:rsid w:val="00FF1C3F"/>
    <w:rsid w:val="00FF3A9E"/>
    <w:rsid w:val="00FF4929"/>
    <w:rsid w:val="00FF5921"/>
    <w:rsid w:val="00FF60F1"/>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0A1F1"/>
  <w14:defaultImageDpi w14:val="330"/>
  <w15:chartTrackingRefBased/>
  <w15:docId w15:val="{3F72AA19-B564-4148-8BA7-679878820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883FBA"/>
    <w:pPr>
      <w:spacing w:line="360" w:lineRule="auto"/>
      <w:jc w:val="both"/>
    </w:pPr>
    <w:rPr>
      <w:sz w:val="24"/>
      <w:lang w:val="en-GB" w:eastAsia="en-US"/>
    </w:rPr>
  </w:style>
  <w:style w:type="paragraph" w:styleId="Heading1">
    <w:name w:val="heading 1"/>
    <w:basedOn w:val="Normal"/>
    <w:next w:val="content"/>
    <w:qFormat/>
    <w:rsid w:val="00940E64"/>
    <w:pPr>
      <w:keepNext/>
      <w:pageBreakBefore/>
      <w:numPr>
        <w:numId w:val="13"/>
      </w:numPr>
      <w:spacing w:before="360" w:after="200"/>
      <w:ind w:left="426"/>
      <w:jc w:val="left"/>
      <w:outlineLvl w:val="0"/>
    </w:pPr>
    <w:rPr>
      <w:b/>
      <w:caps/>
      <w:spacing w:val="20"/>
      <w:kern w:val="28"/>
      <w:sz w:val="28"/>
    </w:rPr>
  </w:style>
  <w:style w:type="paragraph" w:styleId="Heading2">
    <w:name w:val="heading 2"/>
    <w:basedOn w:val="Normal"/>
    <w:next w:val="Normal"/>
    <w:qFormat/>
    <w:rsid w:val="00CF6381"/>
    <w:pPr>
      <w:numPr>
        <w:ilvl w:val="1"/>
        <w:numId w:val="13"/>
      </w:numPr>
      <w:spacing w:before="100" w:beforeAutospacing="1" w:after="100" w:afterAutospacing="1" w:line="240" w:lineRule="auto"/>
      <w:ind w:left="426"/>
      <w:jc w:val="left"/>
      <w:outlineLvl w:val="1"/>
    </w:pPr>
    <w:rPr>
      <w:b/>
      <w:sz w:val="26"/>
      <w:szCs w:val="26"/>
    </w:rPr>
  </w:style>
  <w:style w:type="paragraph" w:styleId="Heading3">
    <w:name w:val="heading 3"/>
    <w:basedOn w:val="Heading2"/>
    <w:next w:val="content"/>
    <w:link w:val="Heading3Char"/>
    <w:qFormat/>
    <w:rsid w:val="003621DF"/>
    <w:pPr>
      <w:numPr>
        <w:ilvl w:val="2"/>
      </w:numPr>
      <w:ind w:left="709"/>
      <w:outlineLvl w:val="2"/>
    </w:pPr>
    <w:rPr>
      <w:b w:val="0"/>
      <w:bCs/>
    </w:rPr>
  </w:style>
  <w:style w:type="paragraph" w:styleId="Heading4">
    <w:name w:val="heading 4"/>
    <w:basedOn w:val="Heading3"/>
    <w:next w:val="content"/>
    <w:link w:val="Heading4Char"/>
    <w:qFormat/>
    <w:rsid w:val="00FE0334"/>
    <w:pPr>
      <w:numPr>
        <w:ilvl w:val="3"/>
      </w:numPr>
      <w:ind w:left="851"/>
      <w:outlineLvl w:val="3"/>
    </w:pPr>
  </w:style>
  <w:style w:type="paragraph" w:styleId="Heading5">
    <w:name w:val="heading 5"/>
    <w:basedOn w:val="Normal"/>
    <w:next w:val="Normal"/>
    <w:qFormat/>
    <w:pPr>
      <w:keepNext/>
      <w:numPr>
        <w:ilvl w:val="4"/>
        <w:numId w:val="2"/>
      </w:numPr>
      <w:shd w:val="pct20" w:color="000000" w:fill="FFFFFF"/>
      <w:jc w:val="center"/>
      <w:outlineLvl w:val="4"/>
    </w:pPr>
    <w:rPr>
      <w:b/>
    </w:rPr>
  </w:style>
  <w:style w:type="paragraph" w:styleId="Heading6">
    <w:name w:val="heading 6"/>
    <w:basedOn w:val="Normal"/>
    <w:next w:val="Normal"/>
    <w:qFormat/>
    <w:pPr>
      <w:keepNext/>
      <w:jc w:val="center"/>
      <w:outlineLvl w:val="5"/>
    </w:pPr>
    <w:rPr>
      <w:b/>
    </w:rPr>
  </w:style>
  <w:style w:type="paragraph" w:styleId="Heading7">
    <w:name w:val="heading 7"/>
    <w:basedOn w:val="Normal"/>
    <w:next w:val="Normal"/>
    <w:qFormat/>
    <w:pPr>
      <w:keepNext/>
      <w:outlineLvl w:val="6"/>
    </w:pPr>
    <w:rPr>
      <w:b/>
      <w:snapToGrid w:val="0"/>
      <w:color w:val="000000"/>
    </w:rPr>
  </w:style>
  <w:style w:type="paragraph" w:styleId="Heading8">
    <w:name w:val="heading 8"/>
    <w:basedOn w:val="Normal"/>
    <w:next w:val="Normal"/>
    <w:qFormat/>
    <w:pPr>
      <w:keepNext/>
      <w:outlineLvl w:val="7"/>
    </w:pPr>
    <w:rPr>
      <w:b/>
    </w:rPr>
  </w:style>
  <w:style w:type="paragraph" w:styleId="Heading9">
    <w:name w:val="heading 9"/>
    <w:basedOn w:val="Normal"/>
    <w:next w:val="Normal"/>
    <w:qFormat/>
    <w:pPr>
      <w:keepNext/>
      <w:outlineLvl w:val="8"/>
    </w:pPr>
    <w:rPr>
      <w:lang w:val="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spacing w:before="240" w:after="60"/>
      <w:jc w:val="center"/>
    </w:pPr>
    <w:rPr>
      <w:b/>
      <w:kern w:val="48"/>
      <w:sz w:val="48"/>
    </w:rPr>
  </w:style>
  <w:style w:type="paragraph" w:customStyle="1" w:styleId="MSCHeading1">
    <w:name w:val="MSC Heading 1"/>
    <w:basedOn w:val="Heading1"/>
    <w:next w:val="content"/>
    <w:autoRedefine/>
    <w:qFormat/>
    <w:rsid w:val="00BA1C99"/>
    <w:pPr>
      <w:numPr>
        <w:numId w:val="0"/>
      </w:numPr>
      <w:jc w:val="center"/>
    </w:pPr>
  </w:style>
  <w:style w:type="paragraph" w:customStyle="1" w:styleId="MSCHeading2">
    <w:name w:val="MSC Heading 2"/>
    <w:basedOn w:val="Heading2"/>
    <w:next w:val="Normal"/>
    <w:autoRedefine/>
    <w:qFormat/>
    <w:pPr>
      <w:numPr>
        <w:numId w:val="1"/>
      </w:numPr>
    </w:pPr>
  </w:style>
  <w:style w:type="paragraph" w:customStyle="1" w:styleId="Style3">
    <w:name w:val="Style3"/>
    <w:basedOn w:val="Heading3"/>
    <w:next w:val="Normal"/>
    <w:autoRedefine/>
    <w:rPr>
      <w:b/>
    </w:rPr>
  </w:style>
  <w:style w:type="paragraph" w:customStyle="1" w:styleId="MSCHeading3">
    <w:name w:val="MSC Heading 3"/>
    <w:basedOn w:val="Heading3"/>
    <w:next w:val="Normal"/>
    <w:link w:val="MSCHeading3Char"/>
    <w:autoRedefine/>
    <w:qFormat/>
    <w:rsid w:val="003F6E53"/>
    <w:pPr>
      <w:numPr>
        <w:numId w:val="1"/>
      </w:numPr>
    </w:pPr>
    <w:rPr>
      <w:b/>
    </w:rPr>
  </w:style>
  <w:style w:type="paragraph" w:styleId="Header">
    <w:name w:val="header"/>
    <w:basedOn w:val="Normal"/>
    <w:semiHidden/>
    <w:pPr>
      <w:tabs>
        <w:tab w:val="center" w:pos="4153"/>
        <w:tab w:val="right" w:pos="8306"/>
      </w:tabs>
    </w:pPr>
  </w:style>
  <w:style w:type="paragraph" w:customStyle="1" w:styleId="GridTable21">
    <w:name w:val="Grid Table 21"/>
    <w:basedOn w:val="Normal"/>
    <w:pPr>
      <w:ind w:left="720" w:hanging="720"/>
    </w:pPr>
    <w:rPr>
      <w:rFonts w:ascii="Times-Roman" w:hAnsi="Times-Roman"/>
      <w:snapToGrid w:val="0"/>
    </w:rPr>
  </w:style>
  <w:style w:type="paragraph" w:customStyle="1" w:styleId="content">
    <w:name w:val="content"/>
    <w:basedOn w:val="Normal"/>
  </w:style>
  <w:style w:type="paragraph" w:styleId="Footer">
    <w:name w:val="footer"/>
    <w:basedOn w:val="Normal"/>
    <w:link w:val="FooterChar"/>
    <w:uiPriority w:val="99"/>
    <w:pPr>
      <w:tabs>
        <w:tab w:val="center" w:pos="4153"/>
        <w:tab w:val="right" w:pos="8306"/>
      </w:tabs>
    </w:pPr>
  </w:style>
  <w:style w:type="paragraph" w:styleId="BodyText2">
    <w:name w:val="Body Text 2"/>
    <w:basedOn w:val="Normal"/>
    <w:semiHidden/>
    <w:pPr>
      <w:shd w:val="pct25" w:color="000000" w:fill="FFFFFF"/>
      <w:jc w:val="center"/>
    </w:pPr>
    <w:rPr>
      <w:rFonts w:ascii="Arial" w:hAnsi="Arial"/>
    </w:rPr>
  </w:style>
  <w:style w:type="paragraph" w:styleId="BodyText">
    <w:name w:val="Body Text"/>
    <w:basedOn w:val="Normal"/>
    <w:semiHidden/>
    <w:pPr>
      <w:jc w:val="center"/>
    </w:pPr>
  </w:style>
  <w:style w:type="paragraph" w:styleId="Caption">
    <w:name w:val="caption"/>
    <w:basedOn w:val="Normal"/>
    <w:next w:val="content"/>
    <w:uiPriority w:val="35"/>
    <w:qFormat/>
    <w:pPr>
      <w:spacing w:before="120" w:after="120"/>
    </w:pPr>
    <w:rPr>
      <w:b/>
      <w:sz w:val="22"/>
    </w:rPr>
  </w:style>
  <w:style w:type="character" w:styleId="PageNumber">
    <w:name w:val="page number"/>
    <w:basedOn w:val="DefaultParagraphFont"/>
    <w:semiHidden/>
  </w:style>
  <w:style w:type="character" w:styleId="Hyperlink">
    <w:name w:val="Hyperlink"/>
    <w:uiPriority w:val="99"/>
    <w:rPr>
      <w:color w:val="0000FF"/>
      <w:u w:val="single"/>
    </w:rPr>
  </w:style>
  <w:style w:type="paragraph" w:customStyle="1" w:styleId="AuthorName">
    <w:name w:val="AuthorName"/>
    <w:basedOn w:val="Title"/>
    <w:rPr>
      <w:sz w:val="32"/>
      <w:lang w:val="en-IE"/>
    </w:rPr>
  </w:style>
  <w:style w:type="paragraph" w:customStyle="1" w:styleId="Institute">
    <w:name w:val="Institute"/>
    <w:basedOn w:val="Title"/>
    <w:pPr>
      <w:spacing w:before="0" w:after="0"/>
    </w:pPr>
    <w:rPr>
      <w:b w:val="0"/>
      <w:i/>
      <w:kern w:val="24"/>
      <w:sz w:val="28"/>
      <w:lang w:val="en-IE"/>
    </w:rPr>
  </w:style>
  <w:style w:type="paragraph" w:customStyle="1" w:styleId="Content0">
    <w:name w:val="Content"/>
    <w:basedOn w:val="Normal"/>
    <w:pPr>
      <w:spacing w:line="324" w:lineRule="auto"/>
    </w:pPr>
  </w:style>
  <w:style w:type="paragraph" w:customStyle="1" w:styleId="CourseTitle">
    <w:name w:val="CourseTitle"/>
    <w:basedOn w:val="Content0"/>
    <w:pPr>
      <w:jc w:val="right"/>
    </w:pPr>
    <w:rPr>
      <w:b/>
      <w:sz w:val="28"/>
    </w:rPr>
  </w:style>
  <w:style w:type="paragraph" w:styleId="TOC1">
    <w:name w:val="toc 1"/>
    <w:aliases w:val="Dissertation TOC"/>
    <w:basedOn w:val="Normal"/>
    <w:next w:val="Normal"/>
    <w:link w:val="TOC1Char"/>
    <w:autoRedefine/>
    <w:uiPriority w:val="39"/>
    <w:rsid w:val="00940E64"/>
    <w:pPr>
      <w:tabs>
        <w:tab w:val="right" w:leader="dot" w:pos="8296"/>
      </w:tabs>
      <w:spacing w:before="120" w:after="120"/>
      <w:jc w:val="left"/>
    </w:pPr>
    <w:rPr>
      <w:rFonts w:ascii="Arial" w:hAnsi="Arial"/>
      <w:caps/>
    </w:rPr>
  </w:style>
  <w:style w:type="paragraph" w:styleId="TOC2">
    <w:name w:val="toc 2"/>
    <w:basedOn w:val="Normal"/>
    <w:next w:val="Normal"/>
    <w:autoRedefine/>
    <w:uiPriority w:val="39"/>
    <w:pPr>
      <w:ind w:left="198"/>
    </w:pPr>
    <w:rPr>
      <w:smallCaps/>
    </w:rPr>
  </w:style>
  <w:style w:type="paragraph" w:styleId="TOC3">
    <w:name w:val="toc 3"/>
    <w:basedOn w:val="Normal"/>
    <w:next w:val="Normal"/>
    <w:autoRedefine/>
    <w:uiPriority w:val="39"/>
    <w:pPr>
      <w:tabs>
        <w:tab w:val="left" w:pos="1200"/>
        <w:tab w:val="right" w:leader="dot" w:pos="8114"/>
      </w:tabs>
      <w:ind w:left="403"/>
    </w:pPr>
    <w:rPr>
      <w:i/>
    </w:rPr>
  </w:style>
  <w:style w:type="paragraph" w:styleId="TOC4">
    <w:name w:val="toc 4"/>
    <w:basedOn w:val="Normal"/>
    <w:next w:val="Normal"/>
    <w:autoRedefine/>
    <w:semiHidden/>
    <w:pPr>
      <w:ind w:left="600"/>
    </w:pPr>
    <w:rPr>
      <w:sz w:val="18"/>
    </w:rPr>
  </w:style>
  <w:style w:type="paragraph" w:styleId="TOC5">
    <w:name w:val="toc 5"/>
    <w:basedOn w:val="Normal"/>
    <w:next w:val="Normal"/>
    <w:autoRedefine/>
    <w:semiHidden/>
    <w:pPr>
      <w:ind w:left="800"/>
    </w:pPr>
    <w:rPr>
      <w:sz w:val="18"/>
    </w:rPr>
  </w:style>
  <w:style w:type="paragraph" w:styleId="TOC6">
    <w:name w:val="toc 6"/>
    <w:basedOn w:val="Normal"/>
    <w:next w:val="Normal"/>
    <w:autoRedefine/>
    <w:semiHidden/>
    <w:pPr>
      <w:ind w:left="1000"/>
    </w:pPr>
    <w:rPr>
      <w:sz w:val="18"/>
    </w:rPr>
  </w:style>
  <w:style w:type="paragraph" w:styleId="TOC7">
    <w:name w:val="toc 7"/>
    <w:basedOn w:val="Normal"/>
    <w:next w:val="Normal"/>
    <w:autoRedefine/>
    <w:semiHidden/>
    <w:pPr>
      <w:ind w:left="1200"/>
    </w:pPr>
    <w:rPr>
      <w:sz w:val="18"/>
    </w:rPr>
  </w:style>
  <w:style w:type="paragraph" w:styleId="TOC8">
    <w:name w:val="toc 8"/>
    <w:basedOn w:val="Normal"/>
    <w:next w:val="Normal"/>
    <w:autoRedefine/>
    <w:semiHidden/>
    <w:pPr>
      <w:ind w:left="1400"/>
    </w:pPr>
    <w:rPr>
      <w:sz w:val="18"/>
    </w:rPr>
  </w:style>
  <w:style w:type="paragraph" w:styleId="TOC9">
    <w:name w:val="toc 9"/>
    <w:basedOn w:val="Normal"/>
    <w:next w:val="Normal"/>
    <w:autoRedefine/>
    <w:semiHidden/>
    <w:pPr>
      <w:ind w:left="1600"/>
    </w:pPr>
    <w:rPr>
      <w:sz w:val="18"/>
    </w:rPr>
  </w:style>
  <w:style w:type="paragraph" w:styleId="TableofFigures">
    <w:name w:val="table of figures"/>
    <w:basedOn w:val="Normal"/>
    <w:next w:val="Normal"/>
    <w:uiPriority w:val="99"/>
    <w:rsid w:val="0077445B"/>
    <w:pPr>
      <w:ind w:left="403" w:hanging="403"/>
    </w:pPr>
    <w:rPr>
      <w:rFonts w:ascii="Arial" w:hAnsi="Arial"/>
      <w:smallCaps/>
    </w:rPr>
  </w:style>
  <w:style w:type="paragraph" w:styleId="BodyTextIndent">
    <w:name w:val="Body Text Indent"/>
    <w:basedOn w:val="Normal"/>
    <w:semiHidden/>
    <w:pPr>
      <w:ind w:left="170" w:hanging="57"/>
    </w:pPr>
  </w:style>
  <w:style w:type="paragraph" w:customStyle="1" w:styleId="heading1nonumbering">
    <w:name w:val="heading 1 no numbering"/>
    <w:basedOn w:val="Heading1"/>
    <w:pPr>
      <w:numPr>
        <w:numId w:val="0"/>
      </w:numPr>
    </w:pPr>
  </w:style>
  <w:style w:type="paragraph" w:customStyle="1" w:styleId="Heading2nonumbering">
    <w:name w:val="Heading 2 no numbering"/>
    <w:basedOn w:val="Heading2"/>
    <w:pPr>
      <w:numPr>
        <w:ilvl w:val="0"/>
        <w:numId w:val="0"/>
      </w:numPr>
    </w:pPr>
  </w:style>
  <w:style w:type="paragraph" w:styleId="BodyTextIndent2">
    <w:name w:val="Body Text Indent 2"/>
    <w:basedOn w:val="Normal"/>
    <w:semiHidden/>
    <w:pPr>
      <w:ind w:left="57" w:hanging="57"/>
    </w:pPr>
  </w:style>
  <w:style w:type="paragraph" w:styleId="BodyTextIndent3">
    <w:name w:val="Body Text Indent 3"/>
    <w:basedOn w:val="Normal"/>
    <w:semiHidden/>
    <w:pPr>
      <w:ind w:left="57" w:hanging="57"/>
    </w:pPr>
    <w:rPr>
      <w:i/>
      <w:sz w:val="16"/>
    </w:rPr>
  </w:style>
  <w:style w:type="paragraph" w:styleId="BodyText3">
    <w:name w:val="Body Text 3"/>
    <w:basedOn w:val="Normal"/>
    <w:semiHidden/>
    <w:rPr>
      <w:b/>
      <w:lang w:val="en-IE"/>
    </w:rPr>
  </w:style>
  <w:style w:type="character" w:styleId="FollowedHyperlink">
    <w:name w:val="FollowedHyperlink"/>
    <w:semiHidden/>
    <w:rPr>
      <w:color w:val="800080"/>
      <w:u w:val="single"/>
    </w:rPr>
  </w:style>
  <w:style w:type="paragraph" w:styleId="BlockText">
    <w:name w:val="Block Text"/>
    <w:basedOn w:val="Normal"/>
    <w:semiHidden/>
    <w:pPr>
      <w:spacing w:after="120"/>
      <w:ind w:left="1440" w:right="1440"/>
    </w:pPr>
  </w:style>
  <w:style w:type="paragraph" w:customStyle="1" w:styleId="Tablearial">
    <w:name w:val="Table arial"/>
    <w:basedOn w:val="content"/>
    <w:pPr>
      <w:spacing w:line="240" w:lineRule="auto"/>
    </w:pPr>
    <w:rPr>
      <w:rFonts w:ascii="Arial" w:hAnsi="Arial"/>
      <w:sz w:val="20"/>
    </w:rPr>
  </w:style>
  <w:style w:type="paragraph" w:styleId="BodyTextFirstIndent">
    <w:name w:val="Body Text First Indent"/>
    <w:basedOn w:val="BodyText"/>
    <w:semiHidden/>
    <w:pPr>
      <w:spacing w:after="120"/>
      <w:ind w:firstLine="210"/>
      <w:jc w:val="left"/>
    </w:pPr>
    <w:rPr>
      <w:sz w:val="20"/>
    </w:rPr>
  </w:style>
  <w:style w:type="paragraph" w:styleId="BodyTextFirstIndent2">
    <w:name w:val="Body Text First Indent 2"/>
    <w:basedOn w:val="BodyTextIndent"/>
    <w:semiHidden/>
    <w:pPr>
      <w:spacing w:after="120"/>
      <w:ind w:left="283" w:firstLine="210"/>
    </w:pPr>
  </w:style>
  <w:style w:type="paragraph" w:styleId="Closing">
    <w:name w:val="Closing"/>
    <w:basedOn w:val="Normal"/>
    <w:semiHidden/>
    <w:pPr>
      <w:ind w:left="4252"/>
    </w:pPr>
  </w:style>
  <w:style w:type="paragraph" w:styleId="CommentText">
    <w:name w:val="annotation text"/>
    <w:basedOn w:val="Normal"/>
    <w:link w:val="CommentTextChar"/>
    <w:uiPriority w:val="99"/>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rPr>
  </w:style>
  <w:style w:type="paragraph" w:styleId="EnvelopeReturn">
    <w:name w:val="envelope return"/>
    <w:basedOn w:val="Normal"/>
    <w:semiHidden/>
    <w:rPr>
      <w:rFonts w:ascii="Arial" w:hAnsi="Arial"/>
    </w:rPr>
  </w:style>
  <w:style w:type="paragraph" w:styleId="FootnoteText">
    <w:name w:val="footnote text"/>
    <w:basedOn w:val="Normal"/>
    <w:link w:val="FootnoteTextChar"/>
    <w:uiPriority w:val="99"/>
    <w:semiHidden/>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3"/>
      </w:numPr>
    </w:pPr>
  </w:style>
  <w:style w:type="paragraph" w:styleId="ListBullet2">
    <w:name w:val="List Bullet 2"/>
    <w:basedOn w:val="Normal"/>
    <w:autoRedefine/>
    <w:semiHidden/>
    <w:pPr>
      <w:numPr>
        <w:numId w:val="4"/>
      </w:numPr>
    </w:pPr>
  </w:style>
  <w:style w:type="paragraph" w:styleId="ListBullet3">
    <w:name w:val="List Bullet 3"/>
    <w:basedOn w:val="Normal"/>
    <w:autoRedefine/>
    <w:semiHidden/>
    <w:pPr>
      <w:numPr>
        <w:numId w:val="5"/>
      </w:numPr>
    </w:pPr>
  </w:style>
  <w:style w:type="paragraph" w:styleId="ListBullet4">
    <w:name w:val="List Bullet 4"/>
    <w:basedOn w:val="Normal"/>
    <w:autoRedefine/>
    <w:semiHidden/>
    <w:pPr>
      <w:numPr>
        <w:numId w:val="6"/>
      </w:numPr>
    </w:pPr>
  </w:style>
  <w:style w:type="paragraph" w:styleId="ListBullet5">
    <w:name w:val="List Bullet 5"/>
    <w:basedOn w:val="Normal"/>
    <w:autoRedefine/>
    <w:semiHidden/>
    <w:pPr>
      <w:numPr>
        <w:numId w:val="7"/>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8"/>
      </w:numPr>
    </w:pPr>
  </w:style>
  <w:style w:type="paragraph" w:styleId="ListNumber2">
    <w:name w:val="List Number 2"/>
    <w:basedOn w:val="Normal"/>
    <w:semiHidden/>
    <w:pPr>
      <w:numPr>
        <w:numId w:val="9"/>
      </w:numPr>
    </w:pPr>
  </w:style>
  <w:style w:type="paragraph" w:styleId="ListNumber3">
    <w:name w:val="List Number 3"/>
    <w:basedOn w:val="Normal"/>
    <w:semiHidden/>
    <w:pPr>
      <w:numPr>
        <w:numId w:val="10"/>
      </w:numPr>
    </w:pPr>
  </w:style>
  <w:style w:type="paragraph" w:styleId="ListNumber4">
    <w:name w:val="List Number 4"/>
    <w:basedOn w:val="Normal"/>
    <w:semiHidden/>
    <w:pPr>
      <w:numPr>
        <w:numId w:val="11"/>
      </w:numPr>
    </w:pPr>
  </w:style>
  <w:style w:type="paragraph" w:styleId="ListNumber5">
    <w:name w:val="List Number 5"/>
    <w:basedOn w:val="Normal"/>
    <w:semiHidden/>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link w:val="SubtitleChar"/>
    <w:uiPriority w:val="11"/>
    <w:qFormat/>
    <w:pPr>
      <w:spacing w:after="60"/>
      <w:jc w:val="center"/>
      <w:outlineLvl w:val="1"/>
    </w:pPr>
    <w:rPr>
      <w:rFonts w:ascii="Arial" w:hAnsi="Arial"/>
    </w:rPr>
  </w:style>
  <w:style w:type="paragraph" w:styleId="TableofAuthorities">
    <w:name w:val="table of authorities"/>
    <w:basedOn w:val="Normal"/>
    <w:next w:val="Normal"/>
    <w:semiHidden/>
    <w:pPr>
      <w:ind w:left="200" w:hanging="200"/>
    </w:pPr>
  </w:style>
  <w:style w:type="paragraph" w:styleId="TOAHeading">
    <w:name w:val="toa heading"/>
    <w:basedOn w:val="Normal"/>
    <w:next w:val="Normal"/>
    <w:semiHidden/>
    <w:pPr>
      <w:spacing w:before="120"/>
    </w:pPr>
    <w:rPr>
      <w:rFonts w:ascii="Arial" w:hAnsi="Arial"/>
      <w:b/>
    </w:rPr>
  </w:style>
  <w:style w:type="paragraph" w:styleId="TOCHeading">
    <w:name w:val="TOC Heading"/>
    <w:basedOn w:val="Heading1"/>
    <w:next w:val="Normal"/>
    <w:uiPriority w:val="39"/>
    <w:unhideWhenUsed/>
    <w:qFormat/>
    <w:rsid w:val="00D42B7C"/>
    <w:pPr>
      <w:keepLines/>
      <w:pageBreakBefore w:val="0"/>
      <w:numPr>
        <w:numId w:val="0"/>
      </w:numPr>
      <w:spacing w:before="240" w:after="0" w:line="259" w:lineRule="auto"/>
      <w:outlineLvl w:val="9"/>
    </w:pPr>
    <w:rPr>
      <w:rFonts w:ascii="Calibri Light" w:eastAsia="Malgun Gothic" w:hAnsi="Calibri Light"/>
      <w:b w:val="0"/>
      <w:caps w:val="0"/>
      <w:color w:val="2F5496"/>
      <w:spacing w:val="0"/>
      <w:kern w:val="0"/>
      <w:sz w:val="32"/>
      <w:szCs w:val="32"/>
      <w:lang w:val="en-US"/>
    </w:rPr>
  </w:style>
  <w:style w:type="paragraph" w:customStyle="1" w:styleId="CaptionTable">
    <w:name w:val="Caption Table"/>
    <w:basedOn w:val="Caption"/>
  </w:style>
  <w:style w:type="character" w:customStyle="1" w:styleId="Heading3Char">
    <w:name w:val="Heading 3 Char"/>
    <w:link w:val="Heading3"/>
    <w:rsid w:val="003621DF"/>
    <w:rPr>
      <w:bCs/>
      <w:sz w:val="26"/>
      <w:szCs w:val="26"/>
      <w:lang w:val="en-GB" w:eastAsia="en-US"/>
    </w:rPr>
  </w:style>
  <w:style w:type="character" w:customStyle="1" w:styleId="MSCHeading3Char">
    <w:name w:val="MSC Heading 3 Char"/>
    <w:link w:val="MSCHeading3"/>
    <w:rsid w:val="00D42B7C"/>
    <w:rPr>
      <w:b w:val="0"/>
      <w:spacing w:val="20"/>
      <w:sz w:val="24"/>
      <w:lang w:val="en-GB" w:eastAsia="en-US"/>
    </w:rPr>
  </w:style>
  <w:style w:type="character" w:customStyle="1" w:styleId="TOC1Char">
    <w:name w:val="TOC 1 Char"/>
    <w:aliases w:val="Dissertation TOC Char"/>
    <w:link w:val="TOC1"/>
    <w:uiPriority w:val="39"/>
    <w:rsid w:val="00940E64"/>
    <w:rPr>
      <w:rFonts w:ascii="Arial" w:hAnsi="Arial"/>
      <w:caps/>
      <w:sz w:val="24"/>
      <w:lang w:val="en-GB" w:eastAsia="en-US"/>
    </w:rPr>
  </w:style>
  <w:style w:type="paragraph" w:styleId="Bibliography">
    <w:name w:val="Bibliography"/>
    <w:basedOn w:val="Normal"/>
    <w:next w:val="Normal"/>
    <w:uiPriority w:val="37"/>
    <w:unhideWhenUsed/>
    <w:rsid w:val="0077445B"/>
  </w:style>
  <w:style w:type="character" w:styleId="Strong">
    <w:name w:val="Strong"/>
    <w:uiPriority w:val="22"/>
    <w:qFormat/>
    <w:rsid w:val="008F4E00"/>
    <w:rPr>
      <w:b/>
      <w:bCs/>
    </w:rPr>
  </w:style>
  <w:style w:type="character" w:styleId="CommentReference">
    <w:name w:val="annotation reference"/>
    <w:uiPriority w:val="99"/>
    <w:semiHidden/>
    <w:unhideWhenUsed/>
    <w:rsid w:val="00EA1BF7"/>
    <w:rPr>
      <w:sz w:val="16"/>
      <w:szCs w:val="16"/>
    </w:rPr>
  </w:style>
  <w:style w:type="character" w:customStyle="1" w:styleId="CommentTextChar">
    <w:name w:val="Comment Text Char"/>
    <w:link w:val="CommentText"/>
    <w:uiPriority w:val="99"/>
    <w:rsid w:val="00EA1BF7"/>
    <w:rPr>
      <w:sz w:val="24"/>
      <w:lang w:val="en-GB" w:eastAsia="en-US"/>
    </w:rPr>
  </w:style>
  <w:style w:type="character" w:customStyle="1" w:styleId="normaltextrun">
    <w:name w:val="normaltextrun"/>
    <w:basedOn w:val="DefaultParagraphFont"/>
    <w:rsid w:val="00EA1BF7"/>
  </w:style>
  <w:style w:type="character" w:customStyle="1" w:styleId="FootnoteTextChar">
    <w:name w:val="Footnote Text Char"/>
    <w:link w:val="FootnoteText"/>
    <w:uiPriority w:val="99"/>
    <w:semiHidden/>
    <w:rsid w:val="003621DF"/>
    <w:rPr>
      <w:sz w:val="24"/>
      <w:lang w:val="en-GB" w:eastAsia="en-US"/>
    </w:rPr>
  </w:style>
  <w:style w:type="paragraph" w:styleId="ListParagraph">
    <w:name w:val="List Paragraph"/>
    <w:basedOn w:val="Normal"/>
    <w:uiPriority w:val="34"/>
    <w:qFormat/>
    <w:rsid w:val="00FD32B7"/>
    <w:pPr>
      <w:spacing w:after="160" w:line="259" w:lineRule="auto"/>
      <w:ind w:left="720"/>
      <w:contextualSpacing/>
      <w:jc w:val="left"/>
    </w:pPr>
    <w:rPr>
      <w:rFonts w:ascii="Arial" w:eastAsia="Malgun Gothic" w:hAnsi="Arial" w:cs="Arial"/>
      <w:szCs w:val="24"/>
      <w:lang w:eastAsia="ko-KR"/>
    </w:rPr>
  </w:style>
  <w:style w:type="character" w:styleId="PlaceholderText">
    <w:name w:val="Placeholder Text"/>
    <w:basedOn w:val="DefaultParagraphFont"/>
    <w:uiPriority w:val="99"/>
    <w:semiHidden/>
    <w:rsid w:val="00013D44"/>
    <w:rPr>
      <w:color w:val="808080"/>
    </w:rPr>
  </w:style>
  <w:style w:type="paragraph" w:styleId="CommentSubject">
    <w:name w:val="annotation subject"/>
    <w:basedOn w:val="CommentText"/>
    <w:next w:val="CommentText"/>
    <w:link w:val="CommentSubjectChar"/>
    <w:uiPriority w:val="99"/>
    <w:semiHidden/>
    <w:unhideWhenUsed/>
    <w:rsid w:val="00143805"/>
    <w:pPr>
      <w:spacing w:line="240" w:lineRule="auto"/>
    </w:pPr>
    <w:rPr>
      <w:b/>
      <w:bCs/>
      <w:sz w:val="20"/>
    </w:rPr>
  </w:style>
  <w:style w:type="character" w:customStyle="1" w:styleId="CommentSubjectChar">
    <w:name w:val="Comment Subject Char"/>
    <w:basedOn w:val="CommentTextChar"/>
    <w:link w:val="CommentSubject"/>
    <w:uiPriority w:val="99"/>
    <w:semiHidden/>
    <w:rsid w:val="00143805"/>
    <w:rPr>
      <w:b/>
      <w:bCs/>
      <w:sz w:val="24"/>
      <w:lang w:val="en-GB" w:eastAsia="en-US"/>
    </w:rPr>
  </w:style>
  <w:style w:type="character" w:styleId="SubtleEmphasis">
    <w:name w:val="Subtle Emphasis"/>
    <w:basedOn w:val="DefaultParagraphFont"/>
    <w:uiPriority w:val="19"/>
    <w:qFormat/>
    <w:rsid w:val="00470725"/>
    <w:rPr>
      <w:i/>
      <w:iCs/>
      <w:color w:val="404040" w:themeColor="text1" w:themeTint="BF"/>
    </w:rPr>
  </w:style>
  <w:style w:type="character" w:styleId="SubtleReference">
    <w:name w:val="Subtle Reference"/>
    <w:basedOn w:val="DefaultParagraphFont"/>
    <w:uiPriority w:val="31"/>
    <w:qFormat/>
    <w:rsid w:val="00470725"/>
    <w:rPr>
      <w:smallCaps/>
      <w:color w:val="5A5A5A" w:themeColor="text1" w:themeTint="A5"/>
    </w:rPr>
  </w:style>
  <w:style w:type="character" w:customStyle="1" w:styleId="Heading4Char">
    <w:name w:val="Heading 4 Char"/>
    <w:basedOn w:val="DefaultParagraphFont"/>
    <w:link w:val="Heading4"/>
    <w:rsid w:val="00FE0334"/>
    <w:rPr>
      <w:bCs/>
      <w:sz w:val="26"/>
      <w:szCs w:val="26"/>
      <w:lang w:val="en-GB" w:eastAsia="en-US"/>
    </w:rPr>
  </w:style>
  <w:style w:type="character" w:customStyle="1" w:styleId="SubtitleChar">
    <w:name w:val="Subtitle Char"/>
    <w:basedOn w:val="DefaultParagraphFont"/>
    <w:link w:val="Subtitle"/>
    <w:uiPriority w:val="11"/>
    <w:rsid w:val="0086177B"/>
    <w:rPr>
      <w:rFonts w:ascii="Arial" w:hAnsi="Arial"/>
      <w:sz w:val="24"/>
      <w:lang w:val="en-GB" w:eastAsia="en-US"/>
    </w:rPr>
  </w:style>
  <w:style w:type="paragraph" w:styleId="NormalWeb">
    <w:name w:val="Normal (Web)"/>
    <w:basedOn w:val="Normal"/>
    <w:uiPriority w:val="99"/>
    <w:semiHidden/>
    <w:unhideWhenUsed/>
    <w:rsid w:val="007960CC"/>
    <w:pPr>
      <w:spacing w:before="100" w:beforeAutospacing="1" w:after="100" w:afterAutospacing="1" w:line="240" w:lineRule="auto"/>
      <w:jc w:val="left"/>
    </w:pPr>
    <w:rPr>
      <w:szCs w:val="24"/>
      <w:lang w:val="en-IE" w:eastAsia="ko-KR"/>
    </w:rPr>
  </w:style>
  <w:style w:type="paragraph" w:styleId="Revision">
    <w:name w:val="Revision"/>
    <w:hidden/>
    <w:uiPriority w:val="99"/>
    <w:semiHidden/>
    <w:rsid w:val="00A030A8"/>
    <w:rPr>
      <w:sz w:val="24"/>
      <w:lang w:val="en-GB" w:eastAsia="en-US"/>
    </w:rPr>
  </w:style>
  <w:style w:type="character" w:customStyle="1" w:styleId="FooterChar">
    <w:name w:val="Footer Char"/>
    <w:basedOn w:val="DefaultParagraphFont"/>
    <w:link w:val="Footer"/>
    <w:uiPriority w:val="99"/>
    <w:rsid w:val="00FC0035"/>
    <w:rPr>
      <w:sz w:val="24"/>
      <w:lang w:val="en-GB" w:eastAsia="en-US"/>
    </w:rPr>
  </w:style>
  <w:style w:type="character" w:styleId="FootnoteReference">
    <w:name w:val="footnote reference"/>
    <w:basedOn w:val="DefaultParagraphFont"/>
    <w:uiPriority w:val="99"/>
    <w:semiHidden/>
    <w:unhideWhenUsed/>
    <w:rsid w:val="00FC0035"/>
    <w:rPr>
      <w:vertAlign w:val="superscript"/>
    </w:rPr>
  </w:style>
  <w:style w:type="character" w:styleId="UnresolvedMention">
    <w:name w:val="Unresolved Mention"/>
    <w:basedOn w:val="DefaultParagraphFont"/>
    <w:uiPriority w:val="47"/>
    <w:rsid w:val="00251BE6"/>
    <w:rPr>
      <w:color w:val="605E5C"/>
      <w:shd w:val="clear" w:color="auto" w:fill="E1DFDD"/>
    </w:rPr>
  </w:style>
  <w:style w:type="character" w:customStyle="1" w:styleId="cf01">
    <w:name w:val="cf01"/>
    <w:basedOn w:val="DefaultParagraphFont"/>
    <w:rsid w:val="00BF294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15636">
      <w:bodyDiv w:val="1"/>
      <w:marLeft w:val="0"/>
      <w:marRight w:val="0"/>
      <w:marTop w:val="0"/>
      <w:marBottom w:val="0"/>
      <w:divBdr>
        <w:top w:val="none" w:sz="0" w:space="0" w:color="auto"/>
        <w:left w:val="none" w:sz="0" w:space="0" w:color="auto"/>
        <w:bottom w:val="none" w:sz="0" w:space="0" w:color="auto"/>
        <w:right w:val="none" w:sz="0" w:space="0" w:color="auto"/>
      </w:divBdr>
    </w:div>
    <w:div w:id="605045946">
      <w:bodyDiv w:val="1"/>
      <w:marLeft w:val="0"/>
      <w:marRight w:val="0"/>
      <w:marTop w:val="0"/>
      <w:marBottom w:val="0"/>
      <w:divBdr>
        <w:top w:val="none" w:sz="0" w:space="0" w:color="auto"/>
        <w:left w:val="none" w:sz="0" w:space="0" w:color="auto"/>
        <w:bottom w:val="none" w:sz="0" w:space="0" w:color="auto"/>
        <w:right w:val="none" w:sz="0" w:space="0" w:color="auto"/>
      </w:divBdr>
    </w:div>
    <w:div w:id="608585331">
      <w:bodyDiv w:val="1"/>
      <w:marLeft w:val="0"/>
      <w:marRight w:val="0"/>
      <w:marTop w:val="0"/>
      <w:marBottom w:val="0"/>
      <w:divBdr>
        <w:top w:val="none" w:sz="0" w:space="0" w:color="auto"/>
        <w:left w:val="none" w:sz="0" w:space="0" w:color="auto"/>
        <w:bottom w:val="none" w:sz="0" w:space="0" w:color="auto"/>
        <w:right w:val="none" w:sz="0" w:space="0" w:color="auto"/>
      </w:divBdr>
    </w:div>
    <w:div w:id="1423919534">
      <w:bodyDiv w:val="1"/>
      <w:marLeft w:val="0"/>
      <w:marRight w:val="0"/>
      <w:marTop w:val="0"/>
      <w:marBottom w:val="0"/>
      <w:divBdr>
        <w:top w:val="none" w:sz="0" w:space="0" w:color="auto"/>
        <w:left w:val="none" w:sz="0" w:space="0" w:color="auto"/>
        <w:bottom w:val="none" w:sz="0" w:space="0" w:color="auto"/>
        <w:right w:val="none" w:sz="0" w:space="0" w:color="auto"/>
      </w:divBdr>
    </w:div>
    <w:div w:id="2073043647">
      <w:bodyDiv w:val="1"/>
      <w:marLeft w:val="0"/>
      <w:marRight w:val="0"/>
      <w:marTop w:val="0"/>
      <w:marBottom w:val="0"/>
      <w:divBdr>
        <w:top w:val="none" w:sz="0" w:space="0" w:color="auto"/>
        <w:left w:val="none" w:sz="0" w:space="0" w:color="auto"/>
        <w:bottom w:val="none" w:sz="0" w:space="0" w:color="auto"/>
        <w:right w:val="none" w:sz="0" w:space="0" w:color="auto"/>
      </w:divBdr>
      <w:divsChild>
        <w:div w:id="1378046039">
          <w:marLeft w:val="0"/>
          <w:marRight w:val="0"/>
          <w:marTop w:val="0"/>
          <w:marBottom w:val="0"/>
          <w:divBdr>
            <w:top w:val="none" w:sz="0" w:space="0" w:color="auto"/>
            <w:left w:val="none" w:sz="0" w:space="0" w:color="auto"/>
            <w:bottom w:val="none" w:sz="0" w:space="0" w:color="auto"/>
            <w:right w:val="none" w:sz="0" w:space="0" w:color="auto"/>
          </w:divBdr>
        </w:div>
        <w:div w:id="783158402">
          <w:marLeft w:val="0"/>
          <w:marRight w:val="0"/>
          <w:marTop w:val="0"/>
          <w:marBottom w:val="0"/>
          <w:divBdr>
            <w:top w:val="none" w:sz="0" w:space="0" w:color="auto"/>
            <w:left w:val="none" w:sz="0" w:space="0" w:color="auto"/>
            <w:bottom w:val="none" w:sz="0" w:space="0" w:color="auto"/>
            <w:right w:val="none" w:sz="0" w:space="0" w:color="auto"/>
          </w:divBdr>
        </w:div>
        <w:div w:id="1724137449">
          <w:marLeft w:val="0"/>
          <w:marRight w:val="0"/>
          <w:marTop w:val="0"/>
          <w:marBottom w:val="0"/>
          <w:divBdr>
            <w:top w:val="none" w:sz="0" w:space="0" w:color="auto"/>
            <w:left w:val="none" w:sz="0" w:space="0" w:color="auto"/>
            <w:bottom w:val="none" w:sz="0" w:space="0" w:color="auto"/>
            <w:right w:val="none" w:sz="0" w:space="0" w:color="auto"/>
          </w:divBdr>
        </w:div>
      </w:divsChild>
    </w:div>
    <w:div w:id="211625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8.png"/><Relationship Id="rId89" Type="http://schemas.openxmlformats.org/officeDocument/2006/relationships/header" Target="header5.xml"/><Relationship Id="rId16" Type="http://schemas.openxmlformats.org/officeDocument/2006/relationships/header" Target="header4.xml"/><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1.png"/><Relationship Id="rId61" Type="http://schemas.openxmlformats.org/officeDocument/2006/relationships/image" Target="media/image46.png"/><Relationship Id="rId82" Type="http://schemas.openxmlformats.org/officeDocument/2006/relationships/hyperlink" Target="https://github.com/elihuessien/Dissertation" TargetMode="External"/><Relationship Id="rId19"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https://statistics.laerd.com/spss-tutorials/independent-t-test-using-spss-statistics.php" TargetMode="External"/><Relationship Id="rId2" Type="http://schemas.openxmlformats.org/officeDocument/2006/relationships/hyperlink" Target="https://www.rdocumentation.org/packages/pracma/versions/1.9.9/topics/trapz" TargetMode="External"/><Relationship Id="rId1" Type="http://schemas.openxmlformats.org/officeDocument/2006/relationships/hyperlink" Target="https://math24.net/trapezoidal-rule.html" TargetMode="External"/><Relationship Id="rId6" Type="http://schemas.openxmlformats.org/officeDocument/2006/relationships/hyperlink" Target="https://www.statisticshowto.com/probability-and-statistics/descriptive-statistics/box-plot/" TargetMode="External"/><Relationship Id="rId5" Type="http://schemas.openxmlformats.org/officeDocument/2006/relationships/hyperlink" Target="https://statistics.laerd.com/spss-tutorials/mann-whitney-u-test-using-spss-statistics.php" TargetMode="External"/><Relationship Id="rId4" Type="http://schemas.openxmlformats.org/officeDocument/2006/relationships/hyperlink" Target="https://statistics.laerd.com/spss-tutorials/one-way-anova-using-spss-statistics.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4ACF7B-AA2B-2045-BBA3-4FA1A8EEB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7</Pages>
  <Words>55807</Words>
  <Characters>318106</Characters>
  <Application>Microsoft Office Word</Application>
  <DocSecurity>0</DocSecurity>
  <Lines>2650</Lines>
  <Paragraphs>746</Paragraphs>
  <ScaleCrop>false</ScaleCrop>
  <HeadingPairs>
    <vt:vector size="2" baseType="variant">
      <vt:variant>
        <vt:lpstr>Title</vt:lpstr>
      </vt:variant>
      <vt:variant>
        <vt:i4>1</vt:i4>
      </vt:variant>
    </vt:vector>
  </HeadingPairs>
  <TitlesOfParts>
    <vt:vector size="1" baseType="lpstr">
      <vt:lpstr>MSc KM Template Dissertation Doc</vt:lpstr>
    </vt:vector>
  </TitlesOfParts>
  <Company>Dublin Institute of Technology</Company>
  <LinksUpToDate>false</LinksUpToDate>
  <CharactersWithSpaces>373167</CharactersWithSpaces>
  <SharedDoc>false</SharedDoc>
  <HLinks>
    <vt:vector size="150" baseType="variant">
      <vt:variant>
        <vt:i4>1507378</vt:i4>
      </vt:variant>
      <vt:variant>
        <vt:i4>149</vt:i4>
      </vt:variant>
      <vt:variant>
        <vt:i4>0</vt:i4>
      </vt:variant>
      <vt:variant>
        <vt:i4>5</vt:i4>
      </vt:variant>
      <vt:variant>
        <vt:lpwstr/>
      </vt:variant>
      <vt:variant>
        <vt:lpwstr>_Toc103114156</vt:lpwstr>
      </vt:variant>
      <vt:variant>
        <vt:i4>1507378</vt:i4>
      </vt:variant>
      <vt:variant>
        <vt:i4>143</vt:i4>
      </vt:variant>
      <vt:variant>
        <vt:i4>0</vt:i4>
      </vt:variant>
      <vt:variant>
        <vt:i4>5</vt:i4>
      </vt:variant>
      <vt:variant>
        <vt:lpwstr/>
      </vt:variant>
      <vt:variant>
        <vt:lpwstr>_Toc103114155</vt:lpwstr>
      </vt:variant>
      <vt:variant>
        <vt:i4>1507378</vt:i4>
      </vt:variant>
      <vt:variant>
        <vt:i4>137</vt:i4>
      </vt:variant>
      <vt:variant>
        <vt:i4>0</vt:i4>
      </vt:variant>
      <vt:variant>
        <vt:i4>5</vt:i4>
      </vt:variant>
      <vt:variant>
        <vt:lpwstr/>
      </vt:variant>
      <vt:variant>
        <vt:lpwstr>_Toc103114154</vt:lpwstr>
      </vt:variant>
      <vt:variant>
        <vt:i4>1507378</vt:i4>
      </vt:variant>
      <vt:variant>
        <vt:i4>131</vt:i4>
      </vt:variant>
      <vt:variant>
        <vt:i4>0</vt:i4>
      </vt:variant>
      <vt:variant>
        <vt:i4>5</vt:i4>
      </vt:variant>
      <vt:variant>
        <vt:lpwstr/>
      </vt:variant>
      <vt:variant>
        <vt:lpwstr>_Toc103114153</vt:lpwstr>
      </vt:variant>
      <vt:variant>
        <vt:i4>1507378</vt:i4>
      </vt:variant>
      <vt:variant>
        <vt:i4>125</vt:i4>
      </vt:variant>
      <vt:variant>
        <vt:i4>0</vt:i4>
      </vt:variant>
      <vt:variant>
        <vt:i4>5</vt:i4>
      </vt:variant>
      <vt:variant>
        <vt:lpwstr/>
      </vt:variant>
      <vt:variant>
        <vt:lpwstr>_Toc103114152</vt:lpwstr>
      </vt:variant>
      <vt:variant>
        <vt:i4>1507378</vt:i4>
      </vt:variant>
      <vt:variant>
        <vt:i4>119</vt:i4>
      </vt:variant>
      <vt:variant>
        <vt:i4>0</vt:i4>
      </vt:variant>
      <vt:variant>
        <vt:i4>5</vt:i4>
      </vt:variant>
      <vt:variant>
        <vt:lpwstr/>
      </vt:variant>
      <vt:variant>
        <vt:lpwstr>_Toc103114151</vt:lpwstr>
      </vt:variant>
      <vt:variant>
        <vt:i4>1507378</vt:i4>
      </vt:variant>
      <vt:variant>
        <vt:i4>113</vt:i4>
      </vt:variant>
      <vt:variant>
        <vt:i4>0</vt:i4>
      </vt:variant>
      <vt:variant>
        <vt:i4>5</vt:i4>
      </vt:variant>
      <vt:variant>
        <vt:lpwstr/>
      </vt:variant>
      <vt:variant>
        <vt:lpwstr>_Toc103114150</vt:lpwstr>
      </vt:variant>
      <vt:variant>
        <vt:i4>1441842</vt:i4>
      </vt:variant>
      <vt:variant>
        <vt:i4>107</vt:i4>
      </vt:variant>
      <vt:variant>
        <vt:i4>0</vt:i4>
      </vt:variant>
      <vt:variant>
        <vt:i4>5</vt:i4>
      </vt:variant>
      <vt:variant>
        <vt:lpwstr/>
      </vt:variant>
      <vt:variant>
        <vt:lpwstr>_Toc103114149</vt:lpwstr>
      </vt:variant>
      <vt:variant>
        <vt:i4>1441842</vt:i4>
      </vt:variant>
      <vt:variant>
        <vt:i4>101</vt:i4>
      </vt:variant>
      <vt:variant>
        <vt:i4>0</vt:i4>
      </vt:variant>
      <vt:variant>
        <vt:i4>5</vt:i4>
      </vt:variant>
      <vt:variant>
        <vt:lpwstr/>
      </vt:variant>
      <vt:variant>
        <vt:lpwstr>_Toc103114148</vt:lpwstr>
      </vt:variant>
      <vt:variant>
        <vt:i4>1441842</vt:i4>
      </vt:variant>
      <vt:variant>
        <vt:i4>95</vt:i4>
      </vt:variant>
      <vt:variant>
        <vt:i4>0</vt:i4>
      </vt:variant>
      <vt:variant>
        <vt:i4>5</vt:i4>
      </vt:variant>
      <vt:variant>
        <vt:lpwstr/>
      </vt:variant>
      <vt:variant>
        <vt:lpwstr>_Toc103114147</vt:lpwstr>
      </vt:variant>
      <vt:variant>
        <vt:i4>1441842</vt:i4>
      </vt:variant>
      <vt:variant>
        <vt:i4>89</vt:i4>
      </vt:variant>
      <vt:variant>
        <vt:i4>0</vt:i4>
      </vt:variant>
      <vt:variant>
        <vt:i4>5</vt:i4>
      </vt:variant>
      <vt:variant>
        <vt:lpwstr/>
      </vt:variant>
      <vt:variant>
        <vt:lpwstr>_Toc103114146</vt:lpwstr>
      </vt:variant>
      <vt:variant>
        <vt:i4>1441842</vt:i4>
      </vt:variant>
      <vt:variant>
        <vt:i4>83</vt:i4>
      </vt:variant>
      <vt:variant>
        <vt:i4>0</vt:i4>
      </vt:variant>
      <vt:variant>
        <vt:i4>5</vt:i4>
      </vt:variant>
      <vt:variant>
        <vt:lpwstr/>
      </vt:variant>
      <vt:variant>
        <vt:lpwstr>_Toc103114145</vt:lpwstr>
      </vt:variant>
      <vt:variant>
        <vt:i4>1441842</vt:i4>
      </vt:variant>
      <vt:variant>
        <vt:i4>77</vt:i4>
      </vt:variant>
      <vt:variant>
        <vt:i4>0</vt:i4>
      </vt:variant>
      <vt:variant>
        <vt:i4>5</vt:i4>
      </vt:variant>
      <vt:variant>
        <vt:lpwstr/>
      </vt:variant>
      <vt:variant>
        <vt:lpwstr>_Toc103114144</vt:lpwstr>
      </vt:variant>
      <vt:variant>
        <vt:i4>1441842</vt:i4>
      </vt:variant>
      <vt:variant>
        <vt:i4>71</vt:i4>
      </vt:variant>
      <vt:variant>
        <vt:i4>0</vt:i4>
      </vt:variant>
      <vt:variant>
        <vt:i4>5</vt:i4>
      </vt:variant>
      <vt:variant>
        <vt:lpwstr/>
      </vt:variant>
      <vt:variant>
        <vt:lpwstr>_Toc103114143</vt:lpwstr>
      </vt:variant>
      <vt:variant>
        <vt:i4>1441842</vt:i4>
      </vt:variant>
      <vt:variant>
        <vt:i4>65</vt:i4>
      </vt:variant>
      <vt:variant>
        <vt:i4>0</vt:i4>
      </vt:variant>
      <vt:variant>
        <vt:i4>5</vt:i4>
      </vt:variant>
      <vt:variant>
        <vt:lpwstr/>
      </vt:variant>
      <vt:variant>
        <vt:lpwstr>_Toc103114142</vt:lpwstr>
      </vt:variant>
      <vt:variant>
        <vt:i4>1441842</vt:i4>
      </vt:variant>
      <vt:variant>
        <vt:i4>59</vt:i4>
      </vt:variant>
      <vt:variant>
        <vt:i4>0</vt:i4>
      </vt:variant>
      <vt:variant>
        <vt:i4>5</vt:i4>
      </vt:variant>
      <vt:variant>
        <vt:lpwstr/>
      </vt:variant>
      <vt:variant>
        <vt:lpwstr>_Toc103114141</vt:lpwstr>
      </vt:variant>
      <vt:variant>
        <vt:i4>1441842</vt:i4>
      </vt:variant>
      <vt:variant>
        <vt:i4>53</vt:i4>
      </vt:variant>
      <vt:variant>
        <vt:i4>0</vt:i4>
      </vt:variant>
      <vt:variant>
        <vt:i4>5</vt:i4>
      </vt:variant>
      <vt:variant>
        <vt:lpwstr/>
      </vt:variant>
      <vt:variant>
        <vt:lpwstr>_Toc103114140</vt:lpwstr>
      </vt:variant>
      <vt:variant>
        <vt:i4>1114162</vt:i4>
      </vt:variant>
      <vt:variant>
        <vt:i4>47</vt:i4>
      </vt:variant>
      <vt:variant>
        <vt:i4>0</vt:i4>
      </vt:variant>
      <vt:variant>
        <vt:i4>5</vt:i4>
      </vt:variant>
      <vt:variant>
        <vt:lpwstr/>
      </vt:variant>
      <vt:variant>
        <vt:lpwstr>_Toc103114139</vt:lpwstr>
      </vt:variant>
      <vt:variant>
        <vt:i4>1114162</vt:i4>
      </vt:variant>
      <vt:variant>
        <vt:i4>41</vt:i4>
      </vt:variant>
      <vt:variant>
        <vt:i4>0</vt:i4>
      </vt:variant>
      <vt:variant>
        <vt:i4>5</vt:i4>
      </vt:variant>
      <vt:variant>
        <vt:lpwstr/>
      </vt:variant>
      <vt:variant>
        <vt:lpwstr>_Toc103114138</vt:lpwstr>
      </vt:variant>
      <vt:variant>
        <vt:i4>1114162</vt:i4>
      </vt:variant>
      <vt:variant>
        <vt:i4>35</vt:i4>
      </vt:variant>
      <vt:variant>
        <vt:i4>0</vt:i4>
      </vt:variant>
      <vt:variant>
        <vt:i4>5</vt:i4>
      </vt:variant>
      <vt:variant>
        <vt:lpwstr/>
      </vt:variant>
      <vt:variant>
        <vt:lpwstr>_Toc103114137</vt:lpwstr>
      </vt:variant>
      <vt:variant>
        <vt:i4>1114162</vt:i4>
      </vt:variant>
      <vt:variant>
        <vt:i4>29</vt:i4>
      </vt:variant>
      <vt:variant>
        <vt:i4>0</vt:i4>
      </vt:variant>
      <vt:variant>
        <vt:i4>5</vt:i4>
      </vt:variant>
      <vt:variant>
        <vt:lpwstr/>
      </vt:variant>
      <vt:variant>
        <vt:lpwstr>_Toc103114136</vt:lpwstr>
      </vt:variant>
      <vt:variant>
        <vt:i4>1114162</vt:i4>
      </vt:variant>
      <vt:variant>
        <vt:i4>23</vt:i4>
      </vt:variant>
      <vt:variant>
        <vt:i4>0</vt:i4>
      </vt:variant>
      <vt:variant>
        <vt:i4>5</vt:i4>
      </vt:variant>
      <vt:variant>
        <vt:lpwstr/>
      </vt:variant>
      <vt:variant>
        <vt:lpwstr>_Toc103114135</vt:lpwstr>
      </vt:variant>
      <vt:variant>
        <vt:i4>1114162</vt:i4>
      </vt:variant>
      <vt:variant>
        <vt:i4>17</vt:i4>
      </vt:variant>
      <vt:variant>
        <vt:i4>0</vt:i4>
      </vt:variant>
      <vt:variant>
        <vt:i4>5</vt:i4>
      </vt:variant>
      <vt:variant>
        <vt:lpwstr/>
      </vt:variant>
      <vt:variant>
        <vt:lpwstr>_Toc103114134</vt:lpwstr>
      </vt:variant>
      <vt:variant>
        <vt:i4>1114162</vt:i4>
      </vt:variant>
      <vt:variant>
        <vt:i4>11</vt:i4>
      </vt:variant>
      <vt:variant>
        <vt:i4>0</vt:i4>
      </vt:variant>
      <vt:variant>
        <vt:i4>5</vt:i4>
      </vt:variant>
      <vt:variant>
        <vt:lpwstr/>
      </vt:variant>
      <vt:variant>
        <vt:lpwstr>_Toc103114133</vt:lpwstr>
      </vt:variant>
      <vt:variant>
        <vt:i4>1114162</vt:i4>
      </vt:variant>
      <vt:variant>
        <vt:i4>5</vt:i4>
      </vt:variant>
      <vt:variant>
        <vt:i4>0</vt:i4>
      </vt:variant>
      <vt:variant>
        <vt:i4>5</vt:i4>
      </vt:variant>
      <vt:variant>
        <vt:lpwstr/>
      </vt:variant>
      <vt:variant>
        <vt:lpwstr>_Toc1031141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KM Template Dissertation Doc</dc:title>
  <dc:subject/>
  <dc:creator>Brendan Tierney</dc:creator>
  <cp:keywords/>
  <dc:description/>
  <cp:lastModifiedBy>C14460702 Elihu Essien-Thompson</cp:lastModifiedBy>
  <cp:revision>2</cp:revision>
  <cp:lastPrinted>2022-06-16T02:03:00Z</cp:lastPrinted>
  <dcterms:created xsi:type="dcterms:W3CDTF">2022-06-16T02:03:00Z</dcterms:created>
  <dcterms:modified xsi:type="dcterms:W3CDTF">2022-06-16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vSp0oct"/&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